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1A63E3" w14:textId="7405F7E6" w:rsidR="002573B3" w:rsidRPr="004D62AD" w:rsidRDefault="00413A82" w:rsidP="00213A39">
      <w:pPr>
        <w:pStyle w:val="ChapterTitels"/>
      </w:pPr>
      <w:bookmarkStart w:id="0" w:name="_Toc255160717"/>
      <w:r w:rsidRPr="004D62AD">
        <w:rPr>
          <w:rFonts w:eastAsiaTheme="majorEastAsia"/>
        </w:rPr>
        <w:t xml:space="preserve">Near Net Shape Manufacturing of Dental Implants using Additive </w:t>
      </w:r>
      <w:r w:rsidRPr="004D62AD">
        <w:t>Processes</w:t>
      </w:r>
    </w:p>
    <w:p w14:paraId="7096B685" w14:textId="5651CFA9" w:rsidR="002573B3" w:rsidRPr="004D62AD" w:rsidRDefault="00413A82" w:rsidP="00213A39">
      <w:pPr>
        <w:pStyle w:val="Authors"/>
      </w:pPr>
      <w:r w:rsidRPr="004D62AD">
        <w:t xml:space="preserve">Amr </w:t>
      </w:r>
      <w:proofErr w:type="spellStart"/>
      <w:r w:rsidRPr="004D62AD">
        <w:t>Elshaer</w:t>
      </w:r>
      <w:r w:rsidRPr="004D62AD">
        <w:rPr>
          <w:vertAlign w:val="superscript"/>
        </w:rPr>
        <w:t>1</w:t>
      </w:r>
      <w:proofErr w:type="spellEnd"/>
      <w:r w:rsidRPr="004D62AD">
        <w:t xml:space="preserve">, </w:t>
      </w:r>
      <w:proofErr w:type="spellStart"/>
      <w:r w:rsidR="004549D4" w:rsidRPr="004D62AD">
        <w:t>Sawmya</w:t>
      </w:r>
      <w:proofErr w:type="spellEnd"/>
      <w:r w:rsidR="004549D4" w:rsidRPr="004D62AD">
        <w:t xml:space="preserve"> Nair</w:t>
      </w:r>
      <w:r w:rsidR="00A7293E">
        <w:t xml:space="preserve"> </w:t>
      </w:r>
      <w:r w:rsidR="00A7293E" w:rsidRPr="00A7293E">
        <w:rPr>
          <w:vertAlign w:val="superscript"/>
        </w:rPr>
        <w:t>1</w:t>
      </w:r>
      <w:r w:rsidRPr="004D62AD">
        <w:t xml:space="preserve">, </w:t>
      </w:r>
      <w:r w:rsidR="0082200D" w:rsidRPr="004D62AD">
        <w:t xml:space="preserve">Hany </w:t>
      </w:r>
      <w:proofErr w:type="spellStart"/>
      <w:r w:rsidR="0082200D" w:rsidRPr="004D62AD">
        <w:t>Hassanin</w:t>
      </w:r>
      <w:r w:rsidRPr="004D62AD">
        <w:rPr>
          <w:vertAlign w:val="superscript"/>
        </w:rPr>
        <w:t>2</w:t>
      </w:r>
      <w:proofErr w:type="spellEnd"/>
    </w:p>
    <w:p w14:paraId="36A81D6D" w14:textId="642F1B90" w:rsidR="0082200D" w:rsidRPr="004D62AD" w:rsidRDefault="00413A82" w:rsidP="00213A39">
      <w:pPr>
        <w:pStyle w:val="Authors"/>
        <w:spacing w:after="0"/>
      </w:pPr>
      <w:r w:rsidRPr="004D62AD">
        <w:rPr>
          <w:vertAlign w:val="superscript"/>
        </w:rPr>
        <w:t>1</w:t>
      </w:r>
      <w:r w:rsidR="0082200D" w:rsidRPr="004D62AD">
        <w:t xml:space="preserve"> Drug Discovery, Delivery and Patient Care (</w:t>
      </w:r>
      <w:proofErr w:type="spellStart"/>
      <w:r w:rsidR="0082200D" w:rsidRPr="004D62AD">
        <w:t>DDDPC</w:t>
      </w:r>
      <w:proofErr w:type="spellEnd"/>
      <w:r w:rsidR="0082200D" w:rsidRPr="004D62AD">
        <w:t xml:space="preserve">), School of Life Sciences, Pharmacy and Chemistry, Kingston University London, </w:t>
      </w:r>
      <w:proofErr w:type="spellStart"/>
      <w:r w:rsidR="0082200D" w:rsidRPr="004D62AD">
        <w:t>Penrhyn</w:t>
      </w:r>
      <w:proofErr w:type="spellEnd"/>
      <w:r w:rsidR="0082200D" w:rsidRPr="004D62AD">
        <w:t xml:space="preserve"> Road, Kingston </w:t>
      </w:r>
      <w:r w:rsidR="009B2FC3" w:rsidRPr="004D62AD">
        <w:t>upon</w:t>
      </w:r>
      <w:r w:rsidR="0082200D" w:rsidRPr="004D62AD">
        <w:t xml:space="preserve"> Thames, Surrey, </w:t>
      </w:r>
      <w:proofErr w:type="spellStart"/>
      <w:r w:rsidR="0082200D" w:rsidRPr="004D62AD">
        <w:t>KT1</w:t>
      </w:r>
      <w:proofErr w:type="spellEnd"/>
      <w:r w:rsidR="0082200D" w:rsidRPr="004D62AD">
        <w:t xml:space="preserve"> </w:t>
      </w:r>
      <w:proofErr w:type="spellStart"/>
      <w:r w:rsidR="0082200D" w:rsidRPr="004D62AD">
        <w:t>2EE</w:t>
      </w:r>
      <w:proofErr w:type="spellEnd"/>
      <w:r w:rsidR="0082200D" w:rsidRPr="004D62AD">
        <w:t>, UK</w:t>
      </w:r>
    </w:p>
    <w:p w14:paraId="1BA577EE" w14:textId="458BBAFF" w:rsidR="006B3497" w:rsidRPr="004D62AD" w:rsidRDefault="00413A82" w:rsidP="005832B4">
      <w:pPr>
        <w:pStyle w:val="Authors"/>
      </w:pPr>
      <w:proofErr w:type="gramStart"/>
      <w:r w:rsidRPr="004D62AD">
        <w:rPr>
          <w:vertAlign w:val="superscript"/>
        </w:rPr>
        <w:t>2</w:t>
      </w:r>
      <w:proofErr w:type="gramEnd"/>
      <w:r w:rsidRPr="004D62AD">
        <w:t xml:space="preserve"> School of Mechanical and Automotive Engineering, Kingston University, Roeha</w:t>
      </w:r>
      <w:r w:rsidR="005832B4" w:rsidRPr="004D62AD">
        <w:t xml:space="preserve">mpton Vale, </w:t>
      </w:r>
      <w:proofErr w:type="spellStart"/>
      <w:r w:rsidR="005832B4" w:rsidRPr="004D62AD">
        <w:t>SW15</w:t>
      </w:r>
      <w:proofErr w:type="spellEnd"/>
      <w:r w:rsidR="005832B4" w:rsidRPr="004D62AD">
        <w:t xml:space="preserve"> </w:t>
      </w:r>
      <w:proofErr w:type="spellStart"/>
      <w:r w:rsidR="005832B4" w:rsidRPr="004D62AD">
        <w:t>3DW</w:t>
      </w:r>
      <w:proofErr w:type="spellEnd"/>
      <w:r w:rsidR="005832B4" w:rsidRPr="004D62AD">
        <w:t xml:space="preserve"> London.UK.</w:t>
      </w:r>
    </w:p>
    <w:p w14:paraId="1C91AB65" w14:textId="77777777" w:rsidR="005832B4" w:rsidRPr="004D62AD" w:rsidRDefault="005832B4" w:rsidP="005832B4">
      <w:pPr>
        <w:pStyle w:val="Authors"/>
      </w:pPr>
    </w:p>
    <w:p w14:paraId="33289472" w14:textId="77777777" w:rsidR="00295EF5" w:rsidRPr="004D62AD" w:rsidRDefault="009117F7" w:rsidP="00FD6E68">
      <w:pPr>
        <w:pStyle w:val="Subtitle"/>
        <w:rPr>
          <w:rStyle w:val="Strong"/>
          <w:b/>
          <w:bCs w:val="0"/>
          <w:sz w:val="28"/>
          <w:szCs w:val="28"/>
        </w:rPr>
      </w:pPr>
      <w:r w:rsidRPr="004D62AD">
        <w:rPr>
          <w:rStyle w:val="Strong"/>
          <w:b/>
          <w:bCs w:val="0"/>
          <w:sz w:val="28"/>
          <w:szCs w:val="28"/>
        </w:rPr>
        <w:t xml:space="preserve">Abstract </w:t>
      </w:r>
    </w:p>
    <w:p w14:paraId="0F3F4C08" w14:textId="0DFB93D4" w:rsidR="00183BED" w:rsidRPr="004D62AD" w:rsidRDefault="004549D4" w:rsidP="005832B4">
      <w:pPr>
        <w:pStyle w:val="Text"/>
        <w:rPr>
          <w:lang w:val="en-GB"/>
        </w:rPr>
      </w:pPr>
      <w:r w:rsidRPr="004D62AD">
        <w:rPr>
          <w:lang w:val="en-GB"/>
        </w:rPr>
        <w:t xml:space="preserve">Dental implantation </w:t>
      </w:r>
      <w:proofErr w:type="gramStart"/>
      <w:r w:rsidRPr="004D62AD">
        <w:rPr>
          <w:lang w:val="en-GB"/>
        </w:rPr>
        <w:t>was introduced</w:t>
      </w:r>
      <w:proofErr w:type="gramEnd"/>
      <w:r w:rsidRPr="004D62AD">
        <w:rPr>
          <w:lang w:val="en-GB"/>
        </w:rPr>
        <w:t xml:space="preserve"> as a restorative procedure to reinstate the teeth functions and put the patient in normal contour, comfort, speech and health</w:t>
      </w:r>
      <w:r w:rsidR="00CD14D3" w:rsidRPr="004D62AD">
        <w:rPr>
          <w:lang w:val="en-GB"/>
        </w:rPr>
        <w:t>.</w:t>
      </w:r>
      <w:r w:rsidRPr="004D62AD">
        <w:rPr>
          <w:lang w:val="en-GB"/>
        </w:rPr>
        <w:t xml:space="preserve"> Dental implants </w:t>
      </w:r>
      <w:proofErr w:type="gramStart"/>
      <w:r w:rsidRPr="004D62AD">
        <w:rPr>
          <w:lang w:val="en-GB"/>
        </w:rPr>
        <w:t>have been used</w:t>
      </w:r>
      <w:proofErr w:type="gramEnd"/>
      <w:r w:rsidRPr="004D62AD">
        <w:rPr>
          <w:lang w:val="en-GB"/>
        </w:rPr>
        <w:t xml:space="preserve"> over the centuries and the production techniques have been developed over the years. One of the advanced technologies is additive manufacturing (AM) which enables high degree of freedom ability to produce complex shaped and customized parts</w:t>
      </w:r>
      <w:r w:rsidR="0054434B" w:rsidRPr="004D62AD">
        <w:rPr>
          <w:lang w:val="en-GB"/>
        </w:rPr>
        <w:t xml:space="preserve"> similar to human teeth. AM facilitates the production of </w:t>
      </w:r>
      <w:r w:rsidR="00196613" w:rsidRPr="004D62AD">
        <w:rPr>
          <w:lang w:val="en-GB"/>
        </w:rPr>
        <w:t>complex</w:t>
      </w:r>
      <w:r w:rsidR="0054434B" w:rsidRPr="004D62AD">
        <w:rPr>
          <w:lang w:val="en-GB"/>
        </w:rPr>
        <w:t xml:space="preserve"> geometric structure without the need of preparing expensive </w:t>
      </w:r>
      <w:r w:rsidR="00196613" w:rsidRPr="004D62AD">
        <w:rPr>
          <w:lang w:val="en-GB"/>
        </w:rPr>
        <w:t>tools</w:t>
      </w:r>
      <w:r w:rsidR="0054434B" w:rsidRPr="004D62AD">
        <w:rPr>
          <w:lang w:val="en-GB"/>
        </w:rPr>
        <w:t xml:space="preserve">, hence </w:t>
      </w:r>
      <w:r w:rsidR="00196613" w:rsidRPr="004D62AD">
        <w:rPr>
          <w:lang w:val="en-GB"/>
        </w:rPr>
        <w:t xml:space="preserve">it is </w:t>
      </w:r>
      <w:r w:rsidR="0054434B" w:rsidRPr="004D62AD">
        <w:rPr>
          <w:lang w:val="en-GB"/>
        </w:rPr>
        <w:t xml:space="preserve">more cost </w:t>
      </w:r>
      <w:r w:rsidR="00196613" w:rsidRPr="004D62AD">
        <w:rPr>
          <w:lang w:val="en-GB"/>
        </w:rPr>
        <w:t>effective and time saving process</w:t>
      </w:r>
      <w:r w:rsidR="0054434B" w:rsidRPr="004D62AD">
        <w:rPr>
          <w:lang w:val="en-GB"/>
        </w:rPr>
        <w:t xml:space="preserve">. </w:t>
      </w:r>
      <w:r w:rsidRPr="004D62AD">
        <w:rPr>
          <w:lang w:val="en-GB"/>
        </w:rPr>
        <w:t>The current chapter provides an overview of AM as a promising technology</w:t>
      </w:r>
      <w:r w:rsidR="00F2660D" w:rsidRPr="004D62AD">
        <w:rPr>
          <w:lang w:val="en-GB"/>
        </w:rPr>
        <w:t xml:space="preserve"> for near net shape production of dental</w:t>
      </w:r>
      <w:r w:rsidRPr="004D62AD">
        <w:rPr>
          <w:lang w:val="en-GB"/>
        </w:rPr>
        <w:t xml:space="preserve"> in preparing customised dental implants. The chapter also explore the anatomy and mechanical properties of human teeth together with the requirements for the design of teeth implants. The chapter survey the current AM technologies used for dental implant, clinical implications and highlights the future trend of AM in the development of </w:t>
      </w:r>
      <w:r w:rsidR="00F2660D" w:rsidRPr="004D62AD">
        <w:rPr>
          <w:lang w:val="en-GB"/>
        </w:rPr>
        <w:t xml:space="preserve">near net shaped </w:t>
      </w:r>
      <w:r w:rsidR="005832B4" w:rsidRPr="004D62AD">
        <w:rPr>
          <w:lang w:val="en-GB"/>
        </w:rPr>
        <w:t>dental</w:t>
      </w:r>
      <w:r w:rsidRPr="004D62AD">
        <w:rPr>
          <w:lang w:val="en-GB"/>
        </w:rPr>
        <w:t xml:space="preserve"> implants.</w:t>
      </w:r>
    </w:p>
    <w:p w14:paraId="15BECD25" w14:textId="201A74D2" w:rsidR="00F251EB" w:rsidRPr="004D62AD" w:rsidRDefault="00A243AE" w:rsidP="009B2FC3">
      <w:pPr>
        <w:pStyle w:val="Subtitle"/>
        <w:jc w:val="left"/>
        <w:rPr>
          <w:rStyle w:val="Emphasis"/>
        </w:rPr>
        <w:sectPr w:rsidR="00F251EB" w:rsidRPr="004D62AD" w:rsidSect="00B44BA3">
          <w:pgSz w:w="12240" w:h="15840" w:code="1"/>
          <w:pgMar w:top="1531" w:right="1474" w:bottom="1531" w:left="1531" w:header="720" w:footer="720" w:gutter="0"/>
          <w:cols w:space="720"/>
          <w:docGrid w:linePitch="360"/>
        </w:sectPr>
      </w:pPr>
      <w:r w:rsidRPr="004D62AD">
        <w:rPr>
          <w:rStyle w:val="Strong"/>
          <w:b/>
          <w:bCs w:val="0"/>
          <w:sz w:val="28"/>
          <w:szCs w:val="28"/>
        </w:rPr>
        <w:t>Keywords:</w:t>
      </w:r>
      <w:r w:rsidRPr="004D62AD">
        <w:rPr>
          <w:rStyle w:val="Emphasis"/>
        </w:rPr>
        <w:t xml:space="preserve"> Additive manufacturing, </w:t>
      </w:r>
      <w:r w:rsidR="00213752" w:rsidRPr="004D62AD">
        <w:rPr>
          <w:rStyle w:val="Emphasis"/>
        </w:rPr>
        <w:t>dental implant</w:t>
      </w:r>
      <w:r w:rsidR="005109BE" w:rsidRPr="004D62AD">
        <w:rPr>
          <w:rStyle w:val="Emphasis"/>
        </w:rPr>
        <w:t xml:space="preserve">, </w:t>
      </w:r>
      <w:r w:rsidR="00213752" w:rsidRPr="004D62AD">
        <w:rPr>
          <w:rStyle w:val="Emphasis"/>
        </w:rPr>
        <w:t>3D printing</w:t>
      </w:r>
      <w:r w:rsidR="004549D4" w:rsidRPr="004D62AD">
        <w:rPr>
          <w:rStyle w:val="Emphasis"/>
        </w:rPr>
        <w:t xml:space="preserve">, </w:t>
      </w:r>
      <w:r w:rsidR="009B2FC3" w:rsidRPr="004D62AD">
        <w:rPr>
          <w:rStyle w:val="Emphasis"/>
        </w:rPr>
        <w:t>clinical evaluation</w:t>
      </w:r>
    </w:p>
    <w:p w14:paraId="43878288" w14:textId="4949FDDB" w:rsidR="003C2C03" w:rsidRPr="004D62AD" w:rsidRDefault="003C2C03" w:rsidP="00FD6E68">
      <w:pPr>
        <w:pStyle w:val="Heading1"/>
      </w:pPr>
      <w:r w:rsidRPr="004D62AD">
        <w:lastRenderedPageBreak/>
        <w:t>Introduction</w:t>
      </w:r>
    </w:p>
    <w:p w14:paraId="2633E287" w14:textId="6F1C7BAA" w:rsidR="00213752" w:rsidRPr="004D62AD" w:rsidRDefault="00413A82" w:rsidP="00776C10">
      <w:pPr>
        <w:pStyle w:val="Text"/>
        <w:rPr>
          <w:lang w:val="en-GB"/>
        </w:rPr>
      </w:pPr>
      <w:r w:rsidRPr="004D62AD">
        <w:rPr>
          <w:lang w:val="en-GB"/>
        </w:rPr>
        <w:t>Human teeth can get damaged or lost because of periodontitis, caries, gum disease, trauma, poor bone density, developmental defects, aging and genetic disorders</w:t>
      </w:r>
      <w:r w:rsidR="00F2660D" w:rsidRPr="004D62AD">
        <w:rPr>
          <w:lang w:val="en-GB"/>
        </w:rPr>
        <w:t xml:space="preserve"> </w:t>
      </w:r>
      <w:r w:rsidR="00F2660D" w:rsidRPr="004D62AD">
        <w:rPr>
          <w:lang w:val="en-GB"/>
        </w:rPr>
        <w:fldChar w:fldCharType="begin"/>
      </w:r>
      <w:r w:rsidR="00F2660D" w:rsidRPr="004D62AD">
        <w:rPr>
          <w:lang w:val="en-GB"/>
        </w:rPr>
        <w:instrText xml:space="preserve"> ADDIN EN.CITE &lt;EndNote&gt;&lt;Cite&gt;&lt;Author&gt;Leal&lt;/Author&gt;&lt;Year&gt;2017&lt;/Year&gt;&lt;RecNum&gt;1&lt;/RecNum&gt;&lt;DisplayText&gt;[1]&lt;/DisplayText&gt;&lt;record&gt;&lt;rec-number&gt;1&lt;/rec-number&gt;&lt;foreign-keys&gt;&lt;key app="EN" db-id="efx0x922ktww28ewxznxrwa9pfpw99waz2ff"&gt;1&lt;/key&gt;&lt;/foreign-keys&gt;&lt;ref-type name="Journal Article"&gt;17&lt;/ref-type&gt;&lt;contributors&gt;&lt;authors&gt;&lt;author&gt;Leal, R.&lt;/author&gt;&lt;author&gt;Barreiros, F. M.&lt;/author&gt;&lt;author&gt;Alves, L.&lt;/author&gt;&lt;author&gt;Romeiro, F.&lt;/author&gt;&lt;author&gt;Vasco, J. C.&lt;/author&gt;&lt;author&gt;Santos, M.&lt;/author&gt;&lt;author&gt;Marto, C.&lt;/author&gt;&lt;/authors&gt;&lt;/contributors&gt;&lt;titles&gt;&lt;title&gt;Additive manufacturing tooling for the automotive industry&lt;/title&gt;&lt;secondary-title&gt;International Journal of Advanced Manufacturing Technology&lt;/secondary-title&gt;&lt;/titles&gt;&lt;periodical&gt;&lt;full-title&gt;International Journal of Advanced Manufacturing Technology&lt;/full-title&gt;&lt;/periodical&gt;&lt;pages&gt;1-7&lt;/pages&gt;&lt;dates&gt;&lt;year&gt;2017&lt;/year&gt;&lt;/dates&gt;&lt;work-type&gt;Article in Press&lt;/work-type&gt;&lt;urls&gt;&lt;related-urls&gt;&lt;url&gt;https://www.scopus.com/inward/record.uri?eid=2-s2.0-85015628265&amp;amp;doi=10.1007%2fs00170-017-0239-8&amp;amp;partnerID=40&amp;amp;md5=fdcd381ecbfce4bc5aefea9fffd37c06&lt;/url&gt;&lt;/related-urls&gt;&lt;/urls&gt;&lt;electronic-resource-num&gt;10.1007/s00170-017-0239-8&lt;/electronic-resource-num&gt;&lt;remote-database-name&gt;Scopus&lt;/remote-database-name&gt;&lt;/record&gt;&lt;/Cite&gt;&lt;/EndNote&gt;</w:instrText>
      </w:r>
      <w:r w:rsidR="00F2660D" w:rsidRPr="004D62AD">
        <w:rPr>
          <w:lang w:val="en-GB"/>
        </w:rPr>
        <w:fldChar w:fldCharType="separate"/>
      </w:r>
      <w:r w:rsidR="00F2660D" w:rsidRPr="004D62AD">
        <w:rPr>
          <w:noProof/>
          <w:lang w:val="en-GB"/>
        </w:rPr>
        <w:t>[</w:t>
      </w:r>
      <w:hyperlink w:anchor="_ENREF_1" w:tooltip="Leal, 2017 #1" w:history="1">
        <w:r w:rsidR="00B73444" w:rsidRPr="004D62AD">
          <w:rPr>
            <w:noProof/>
            <w:lang w:val="en-GB"/>
          </w:rPr>
          <w:t>1</w:t>
        </w:r>
      </w:hyperlink>
      <w:r w:rsidR="00F2660D" w:rsidRPr="004D62AD">
        <w:rPr>
          <w:noProof/>
          <w:lang w:val="en-GB"/>
        </w:rPr>
        <w:t>]</w:t>
      </w:r>
      <w:r w:rsidR="00F2660D" w:rsidRPr="004D62AD">
        <w:rPr>
          <w:lang w:val="en-GB"/>
        </w:rPr>
        <w:fldChar w:fldCharType="end"/>
      </w:r>
      <w:r w:rsidRPr="004D62AD">
        <w:rPr>
          <w:lang w:val="en-GB"/>
        </w:rPr>
        <w:t xml:space="preserve">. Teeth restoration is important as damaged and lost teeth put the patient in severe pain by deteriorating the temporomandibular joint </w:t>
      </w:r>
      <w:r w:rsidR="0056124D" w:rsidRPr="004D62AD">
        <w:rPr>
          <w:lang w:val="en-GB"/>
        </w:rPr>
        <w:t>and</w:t>
      </w:r>
      <w:r w:rsidRPr="004D62AD">
        <w:rPr>
          <w:lang w:val="en-GB"/>
        </w:rPr>
        <w:t xml:space="preserve"> cause speech disorders. Dental implantation </w:t>
      </w:r>
      <w:proofErr w:type="gramStart"/>
      <w:r w:rsidRPr="004D62AD">
        <w:rPr>
          <w:lang w:val="en-GB"/>
        </w:rPr>
        <w:t>was introduced</w:t>
      </w:r>
      <w:proofErr w:type="gramEnd"/>
      <w:r w:rsidRPr="004D62AD">
        <w:rPr>
          <w:lang w:val="en-GB"/>
        </w:rPr>
        <w:t xml:space="preserve"> as a restorative procedure to reinstate the teeth functions and put the patient in normal contour, comfort, speech and health. Dental implants can </w:t>
      </w:r>
      <w:r w:rsidR="00776C10" w:rsidRPr="004D62AD">
        <w:rPr>
          <w:lang w:val="en-GB"/>
        </w:rPr>
        <w:t xml:space="preserve">help in restoring the teeth function for patients who have lost their teeth (either </w:t>
      </w:r>
      <w:r w:rsidRPr="004D62AD">
        <w:rPr>
          <w:lang w:val="en-GB"/>
        </w:rPr>
        <w:t>partially or completely edentulous</w:t>
      </w:r>
      <w:r w:rsidR="00776C10" w:rsidRPr="004D62AD">
        <w:rPr>
          <w:lang w:val="en-GB"/>
        </w:rPr>
        <w:t>)</w:t>
      </w:r>
      <w:r w:rsidRPr="004D62AD">
        <w:rPr>
          <w:lang w:val="en-GB"/>
        </w:rPr>
        <w:t xml:space="preserve">. Dental implants </w:t>
      </w:r>
      <w:proofErr w:type="gramStart"/>
      <w:r w:rsidRPr="004D62AD">
        <w:rPr>
          <w:lang w:val="en-GB"/>
        </w:rPr>
        <w:t>have been used</w:t>
      </w:r>
      <w:proofErr w:type="gramEnd"/>
      <w:r w:rsidRPr="004D62AD">
        <w:rPr>
          <w:lang w:val="en-GB"/>
        </w:rPr>
        <w:t xml:space="preserve"> over the centuries and can be traced back to ancient Egyptian and South American civilization. During the pre-Columbian </w:t>
      </w:r>
      <w:proofErr w:type="gramStart"/>
      <w:r w:rsidRPr="004D62AD">
        <w:rPr>
          <w:lang w:val="en-GB"/>
        </w:rPr>
        <w:t>era</w:t>
      </w:r>
      <w:proofErr w:type="gramEnd"/>
      <w:r w:rsidRPr="004D62AD">
        <w:rPr>
          <w:lang w:val="en-GB"/>
        </w:rPr>
        <w:t xml:space="preserve"> artificial teeth were made of dark stone. Over the years, dental implantable materials evolved and many materia</w:t>
      </w:r>
      <w:r w:rsidR="00F2660D" w:rsidRPr="004D62AD">
        <w:rPr>
          <w:lang w:val="en-GB"/>
        </w:rPr>
        <w:t xml:space="preserve">ls </w:t>
      </w:r>
      <w:proofErr w:type="gramStart"/>
      <w:r w:rsidR="00F2660D" w:rsidRPr="004D62AD">
        <w:rPr>
          <w:lang w:val="en-GB"/>
        </w:rPr>
        <w:t>were used</w:t>
      </w:r>
      <w:proofErr w:type="gramEnd"/>
      <w:r w:rsidR="00F2660D" w:rsidRPr="004D62AD">
        <w:rPr>
          <w:lang w:val="en-GB"/>
        </w:rPr>
        <w:t xml:space="preserve"> over the centuries</w:t>
      </w:r>
      <w:r w:rsidRPr="004D62AD">
        <w:rPr>
          <w:lang w:val="en-GB"/>
        </w:rPr>
        <w:t xml:space="preserve">. During the </w:t>
      </w:r>
      <w:proofErr w:type="spellStart"/>
      <w:r w:rsidRPr="004D62AD">
        <w:rPr>
          <w:lang w:val="en-GB"/>
        </w:rPr>
        <w:t>1900</w:t>
      </w:r>
      <w:r w:rsidRPr="004D62AD">
        <w:rPr>
          <w:vertAlign w:val="superscript"/>
          <w:lang w:val="en-GB"/>
        </w:rPr>
        <w:t>s</w:t>
      </w:r>
      <w:proofErr w:type="spellEnd"/>
      <w:r w:rsidRPr="004D62AD">
        <w:rPr>
          <w:lang w:val="en-GB"/>
        </w:rPr>
        <w:t xml:space="preserve"> </w:t>
      </w:r>
      <w:r w:rsidR="00FC41BC" w:rsidRPr="004D62AD">
        <w:rPr>
          <w:lang w:val="en-GB"/>
        </w:rPr>
        <w:t>aluminium</w:t>
      </w:r>
      <w:r w:rsidRPr="004D62AD">
        <w:rPr>
          <w:lang w:val="en-GB"/>
        </w:rPr>
        <w:t xml:space="preserve">, red copper, brass, silver, magnesium and gold </w:t>
      </w:r>
      <w:proofErr w:type="gramStart"/>
      <w:r w:rsidRPr="004D62AD">
        <w:rPr>
          <w:lang w:val="en-GB"/>
        </w:rPr>
        <w:t>were used</w:t>
      </w:r>
      <w:proofErr w:type="gramEnd"/>
      <w:r w:rsidRPr="004D62AD">
        <w:rPr>
          <w:lang w:val="en-GB"/>
        </w:rPr>
        <w:t xml:space="preserve"> to fabricate teeth implants. Early in the 20</w:t>
      </w:r>
      <w:r w:rsidRPr="004D62AD">
        <w:rPr>
          <w:vertAlign w:val="superscript"/>
          <w:lang w:val="en-GB"/>
        </w:rPr>
        <w:t>th</w:t>
      </w:r>
      <w:r w:rsidRPr="004D62AD">
        <w:rPr>
          <w:lang w:val="en-GB"/>
        </w:rPr>
        <w:t xml:space="preserve"> century metal alloys, synthetic polymers and ceramics </w:t>
      </w:r>
      <w:proofErr w:type="gramStart"/>
      <w:r w:rsidRPr="004D62AD">
        <w:rPr>
          <w:lang w:val="en-GB"/>
        </w:rPr>
        <w:t>were introduced</w:t>
      </w:r>
      <w:proofErr w:type="gramEnd"/>
      <w:r w:rsidRPr="004D62AD">
        <w:rPr>
          <w:lang w:val="en-GB"/>
        </w:rPr>
        <w:t xml:space="preserve"> and achieved better performance compared to naturally derived materials. </w:t>
      </w:r>
      <w:r w:rsidR="002B4C96" w:rsidRPr="004D62AD">
        <w:rPr>
          <w:lang w:val="en-GB"/>
        </w:rPr>
        <w:t>Developments of biocompatible dental materials and advances in the manufacturing processes of dental implant are growing rapidly to introduce high performance dental implant. One of the advanced technologies is additive manufacturing (AM). The high degree of freedom ability to produce complex shaped and customized parts are the most advantages of AM which enabled the advancement of many industries such as automotive</w:t>
      </w:r>
      <w:r w:rsidR="00F2660D" w:rsidRPr="004D62AD">
        <w:rPr>
          <w:lang w:val="en-GB"/>
        </w:rPr>
        <w:t xml:space="preserve"> </w:t>
      </w:r>
      <w:r w:rsidR="00F2660D" w:rsidRPr="004D62AD">
        <w:rPr>
          <w:lang w:val="en-GB"/>
        </w:rPr>
        <w:fldChar w:fldCharType="begin"/>
      </w:r>
      <w:r w:rsidR="00F2660D" w:rsidRPr="004D62AD">
        <w:rPr>
          <w:lang w:val="en-GB"/>
        </w:rPr>
        <w:instrText xml:space="preserve"> ADDIN EN.CITE &lt;EndNote&gt;&lt;Cite&gt;&lt;Author&gt;Bubna&lt;/Author&gt;&lt;Year&gt;2016&lt;/Year&gt;&lt;RecNum&gt;2&lt;/RecNum&gt;&lt;DisplayText&gt;[2, 3]&lt;/DisplayText&gt;&lt;record&gt;&lt;rec-number&gt;2&lt;/rec-number&gt;&lt;foreign-keys&gt;&lt;key app="EN" db-id="efx0x922ktww28ewxznxrwa9pfpw99waz2ff"&gt;2&lt;/key&gt;&lt;/foreign-keys&gt;&lt;ref-type name="Journal Article"&gt;17&lt;/ref-type&gt;&lt;contributors&gt;&lt;authors&gt;&lt;author&gt;Bubna, P.&lt;/author&gt;&lt;author&gt;Humbert, M. P.&lt;/author&gt;&lt;author&gt;Wiseman, M.&lt;/author&gt;&lt;author&gt;Manes, E.&lt;/author&gt;&lt;/authors&gt;&lt;/contributors&gt;&lt;titles&gt;&lt;title&gt;Barriers to Entry in Automotive Production and Opportunities with Emerging Additive Manufacturing Techniques&lt;/title&gt;&lt;secondary-title&gt;SAE Technical Papers&lt;/secondary-title&gt;&lt;/titles&gt;&lt;periodical&gt;&lt;full-title&gt;SAE Technical Papers&lt;/full-title&gt;&lt;/periodical&gt;&lt;pages&gt;8&lt;/pages&gt;&lt;volume&gt;0329&lt;/volume&gt;&lt;number&gt;April&lt;/number&gt;&lt;dates&gt;&lt;year&gt;2016&lt;/year&gt;&lt;/dates&gt;&lt;work-type&gt;Conference Paper&lt;/work-type&gt;&lt;urls&gt;&lt;related-urls&gt;&lt;url&gt;https://www.scopus.com/inward/record.uri?eid=2-s2.0-84975231614&amp;amp;doi=10.4271%2f2016-01-0329&amp;amp;partnerID=40&amp;amp;md5=7e39f4a5c67c83d717f51bbc881ad35f&lt;/url&gt;&lt;/related-urls&gt;&lt;/urls&gt;&lt;electronic-resource-num&gt;10.4271/2016-01-0329&lt;/electronic-resource-num&gt;&lt;remote-database-name&gt;Scopus&lt;/remote-database-name&gt;&lt;/record&gt;&lt;/Cite&gt;&lt;Cite&gt;&lt;Author&gt;Chua&lt;/Author&gt;&lt;Year&gt;2014&lt;/Year&gt;&lt;RecNum&gt;3&lt;/RecNum&gt;&lt;record&gt;&lt;rec-number&gt;3&lt;/rec-number&gt;&lt;foreign-keys&gt;&lt;key app="EN" db-id="efx0x922ktww28ewxznxrwa9pfpw99waz2ff"&gt;3&lt;/key&gt;&lt;/foreign-keys&gt;&lt;ref-type name="Book"&gt;6&lt;/ref-type&gt;&lt;contributors&gt;&lt;authors&gt;&lt;author&gt;Chua, C.K.&lt;/author&gt;&lt;author&gt;Leong, K.F.&lt;/author&gt;&lt;/authors&gt;&lt;/contributors&gt;&lt;titles&gt;&lt;title&gt;3D Printing and Additive Manufacturing: Principles and Applications&lt;/title&gt;&lt;/titles&gt;&lt;dates&gt;&lt;year&gt;2014&lt;/year&gt;&lt;/dates&gt;&lt;publisher&gt;World Scientific&lt;/publisher&gt;&lt;isbn&gt;9789814571418&lt;/isbn&gt;&lt;urls&gt;&lt;related-urls&gt;&lt;url&gt;https://books.google.co.uk/books?id=krhgngEACAAJ&lt;/url&gt;&lt;/related-urls&gt;&lt;/urls&gt;&lt;/record&gt;&lt;/Cite&gt;&lt;/EndNote&gt;</w:instrText>
      </w:r>
      <w:r w:rsidR="00F2660D" w:rsidRPr="004D62AD">
        <w:rPr>
          <w:lang w:val="en-GB"/>
        </w:rPr>
        <w:fldChar w:fldCharType="separate"/>
      </w:r>
      <w:r w:rsidR="00F2660D" w:rsidRPr="004D62AD">
        <w:rPr>
          <w:noProof/>
          <w:lang w:val="en-GB"/>
        </w:rPr>
        <w:t>[</w:t>
      </w:r>
      <w:hyperlink w:anchor="_ENREF_2" w:tooltip="Bubna, 2016 #2" w:history="1">
        <w:r w:rsidR="00B73444" w:rsidRPr="004D62AD">
          <w:rPr>
            <w:noProof/>
            <w:lang w:val="en-GB"/>
          </w:rPr>
          <w:t>2</w:t>
        </w:r>
      </w:hyperlink>
      <w:r w:rsidR="00F2660D" w:rsidRPr="004D62AD">
        <w:rPr>
          <w:noProof/>
          <w:lang w:val="en-GB"/>
        </w:rPr>
        <w:t xml:space="preserve">, </w:t>
      </w:r>
      <w:hyperlink w:anchor="_ENREF_3" w:tooltip="Chua, 2014 #3" w:history="1">
        <w:r w:rsidR="00B73444" w:rsidRPr="004D62AD">
          <w:rPr>
            <w:noProof/>
            <w:lang w:val="en-GB"/>
          </w:rPr>
          <w:t>3</w:t>
        </w:r>
      </w:hyperlink>
      <w:r w:rsidR="00F2660D" w:rsidRPr="004D62AD">
        <w:rPr>
          <w:noProof/>
          <w:lang w:val="en-GB"/>
        </w:rPr>
        <w:t>]</w:t>
      </w:r>
      <w:r w:rsidR="00F2660D" w:rsidRPr="004D62AD">
        <w:rPr>
          <w:lang w:val="en-GB"/>
        </w:rPr>
        <w:fldChar w:fldCharType="end"/>
      </w:r>
      <w:r w:rsidR="002B4C96" w:rsidRPr="004D62AD">
        <w:rPr>
          <w:lang w:val="en-GB"/>
        </w:rPr>
        <w:t xml:space="preserve">, aerospace </w:t>
      </w:r>
      <w:r w:rsidR="002B4C96" w:rsidRPr="004D62AD">
        <w:rPr>
          <w:lang w:val="en-GB"/>
        </w:rPr>
        <w:fldChar w:fldCharType="begin">
          <w:fldData xml:space="preserve">PEVuZE5vdGU+PENpdGU+PEF1dGhvcj5Fc3NhPC9BdXRob3I+PFllYXI+MjAxNzwvWWVhcj48UmVj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</w:fldData>
        </w:fldChar>
      </w:r>
      <w:r w:rsidR="00142573" w:rsidRPr="004D62AD">
        <w:rPr>
          <w:lang w:val="en-GB"/>
        </w:rPr>
        <w:instrText xml:space="preserve"> ADDIN EN.CITE </w:instrText>
      </w:r>
      <w:r w:rsidR="00142573" w:rsidRPr="004D62AD">
        <w:rPr>
          <w:lang w:val="en-GB"/>
        </w:rPr>
        <w:fldChar w:fldCharType="begin">
          <w:fldData xml:space="preserve">PEVuZE5vdGU+PENpdGU+PEF1dGhvcj5Fc3NhPC9BdXRob3I+PFllYXI+MjAxNzwvWWVhcj48UmVj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</w:fldData>
        </w:fldChar>
      </w:r>
      <w:r w:rsidR="00142573" w:rsidRPr="004D62AD">
        <w:rPr>
          <w:lang w:val="en-GB"/>
        </w:rPr>
        <w:instrText xml:space="preserve"> ADDIN EN.CITE.DATA </w:instrText>
      </w:r>
      <w:r w:rsidR="00142573" w:rsidRPr="004D62AD">
        <w:rPr>
          <w:lang w:val="en-GB"/>
        </w:rPr>
      </w:r>
      <w:r w:rsidR="00142573" w:rsidRPr="004D62AD">
        <w:rPr>
          <w:lang w:val="en-GB"/>
        </w:rPr>
        <w:fldChar w:fldCharType="end"/>
      </w:r>
      <w:r w:rsidR="002B4C96" w:rsidRPr="004D62AD">
        <w:rPr>
          <w:lang w:val="en-GB"/>
        </w:rPr>
      </w:r>
      <w:r w:rsidR="002B4C96" w:rsidRPr="004D62AD">
        <w:rPr>
          <w:lang w:val="en-GB"/>
        </w:rPr>
        <w:fldChar w:fldCharType="separate"/>
      </w:r>
      <w:r w:rsidR="002B4C96" w:rsidRPr="004D62AD">
        <w:rPr>
          <w:lang w:val="en-GB"/>
        </w:rPr>
        <w:t>[</w:t>
      </w:r>
      <w:hyperlink w:anchor="_ENREF_4" w:tooltip="Essa, 2017 #4" w:history="1">
        <w:r w:rsidR="00B73444" w:rsidRPr="004D62AD">
          <w:rPr>
            <w:lang w:val="en-GB"/>
          </w:rPr>
          <w:t>4</w:t>
        </w:r>
      </w:hyperlink>
      <w:r w:rsidR="002B4C96" w:rsidRPr="004D62AD">
        <w:rPr>
          <w:lang w:val="en-GB"/>
        </w:rPr>
        <w:t xml:space="preserve">, </w:t>
      </w:r>
      <w:hyperlink w:anchor="_ENREF_5" w:tooltip="Uriondo, 2015 #5" w:history="1">
        <w:r w:rsidR="00B73444" w:rsidRPr="004D62AD">
          <w:rPr>
            <w:lang w:val="en-GB"/>
          </w:rPr>
          <w:t>5</w:t>
        </w:r>
      </w:hyperlink>
      <w:r w:rsidR="002B4C96" w:rsidRPr="004D62AD">
        <w:rPr>
          <w:lang w:val="en-GB"/>
        </w:rPr>
        <w:t>]</w:t>
      </w:r>
      <w:r w:rsidR="002B4C96" w:rsidRPr="004D62AD">
        <w:rPr>
          <w:lang w:val="en-GB"/>
        </w:rPr>
        <w:fldChar w:fldCharType="end"/>
      </w:r>
      <w:r w:rsidR="002B4C96" w:rsidRPr="004D62AD">
        <w:rPr>
          <w:lang w:val="en-GB"/>
        </w:rPr>
        <w:t xml:space="preserve">, biomedical </w:t>
      </w:r>
      <w:r w:rsidR="002B4C96" w:rsidRPr="004D62AD">
        <w:rPr>
          <w:lang w:val="en-GB"/>
        </w:rPr>
        <w:fldChar w:fldCharType="begin">
          <w:fldData xml:space="preserve">PEVuZE5vdGU+PENpdGU+PEF1dGhvcj5aaGFuZzwvQXV0aG9yPjxZZWFyPjIwMTY8L1llYXI+PFJl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</w:fldData>
        </w:fldChar>
      </w:r>
      <w:r w:rsidR="00142573" w:rsidRPr="004D62AD">
        <w:rPr>
          <w:lang w:val="en-GB"/>
        </w:rPr>
        <w:instrText xml:space="preserve"> ADDIN EN.CITE </w:instrText>
      </w:r>
      <w:r w:rsidR="00142573" w:rsidRPr="004D62AD">
        <w:rPr>
          <w:lang w:val="en-GB"/>
        </w:rPr>
        <w:fldChar w:fldCharType="begin">
          <w:fldData xml:space="preserve">PEVuZE5vdGU+PENpdGU+PEF1dGhvcj5aaGFuZzwvQXV0aG9yPjxZZWFyPjIwMTY8L1llYXI+PFJl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</w:fldData>
        </w:fldChar>
      </w:r>
      <w:r w:rsidR="00142573" w:rsidRPr="004D62AD">
        <w:rPr>
          <w:lang w:val="en-GB"/>
        </w:rPr>
        <w:instrText xml:space="preserve"> ADDIN EN.CITE.DATA </w:instrText>
      </w:r>
      <w:r w:rsidR="00142573" w:rsidRPr="004D62AD">
        <w:rPr>
          <w:lang w:val="en-GB"/>
        </w:rPr>
      </w:r>
      <w:r w:rsidR="00142573" w:rsidRPr="004D62AD">
        <w:rPr>
          <w:lang w:val="en-GB"/>
        </w:rPr>
        <w:fldChar w:fldCharType="end"/>
      </w:r>
      <w:r w:rsidR="002B4C96" w:rsidRPr="004D62AD">
        <w:rPr>
          <w:lang w:val="en-GB"/>
        </w:rPr>
      </w:r>
      <w:r w:rsidR="002B4C96" w:rsidRPr="004D62AD">
        <w:rPr>
          <w:lang w:val="en-GB"/>
        </w:rPr>
        <w:fldChar w:fldCharType="separate"/>
      </w:r>
      <w:r w:rsidR="002B4C96" w:rsidRPr="004D62AD">
        <w:rPr>
          <w:lang w:val="en-GB"/>
        </w:rPr>
        <w:t>[</w:t>
      </w:r>
      <w:hyperlink w:anchor="_ENREF_6" w:tooltip="Zhang, 2016 #6" w:history="1">
        <w:r w:rsidR="00B73444" w:rsidRPr="004D62AD">
          <w:rPr>
            <w:lang w:val="en-GB"/>
          </w:rPr>
          <w:t>6-8</w:t>
        </w:r>
      </w:hyperlink>
      <w:r w:rsidR="002B4C96" w:rsidRPr="004D62AD">
        <w:rPr>
          <w:lang w:val="en-GB"/>
        </w:rPr>
        <w:t>]</w:t>
      </w:r>
      <w:r w:rsidR="002B4C96" w:rsidRPr="004D62AD">
        <w:rPr>
          <w:lang w:val="en-GB"/>
        </w:rPr>
        <w:fldChar w:fldCharType="end"/>
      </w:r>
      <w:r w:rsidR="002B4C96" w:rsidRPr="004D62AD">
        <w:rPr>
          <w:lang w:val="en-GB"/>
        </w:rPr>
        <w:t xml:space="preserve">, and art </w:t>
      </w:r>
      <w:r w:rsidR="002B4C96" w:rsidRPr="004D62AD">
        <w:rPr>
          <w:lang w:val="en-GB"/>
        </w:rPr>
        <w:fldChar w:fldCharType="begin"/>
      </w:r>
      <w:r w:rsidR="00142573" w:rsidRPr="004D62AD">
        <w:rPr>
          <w:lang w:val="en-GB"/>
        </w:rPr>
        <w:instrText xml:space="preserve"> ADDIN EN.CITE &lt;EndNote&gt;&lt;Cite&gt;&lt;Author&gt;Yap&lt;/Author&gt;&lt;Year&gt;2014&lt;/Year&gt;&lt;RecNum&gt;9&lt;/RecNum&gt;&lt;DisplayText&gt;[9]&lt;/DisplayText&gt;&lt;record&gt;&lt;rec-number&gt;9&lt;/rec-number&gt;&lt;foreign-keys&gt;&lt;key app="EN" db-id="efx0x922ktww28ewxznxrwa9pfpw99waz2ff"&gt;9&lt;/key&gt;&lt;/foreign-keys&gt;&lt;ref-type name="Journal Article"&gt;17&lt;/ref-type&gt;&lt;contributors&gt;&lt;authors&gt;&lt;author&gt;Yap, Y. L.&lt;/author&gt;&lt;author&gt;Yeong, W. Y.&lt;/author&gt;&lt;/authors&gt;&lt;/contributors&gt;&lt;titles&gt;&lt;title&gt;Additive manufacture of fashion and jewellery products: a mini review: This paper provides an insight into the future of 3D printing industries for fashion and jewellery products&lt;/title&gt;&lt;secondary-title&gt;Virtual and Physical Prototyping&lt;/secondary-title&gt;&lt;/titles&gt;&lt;periodical&gt;&lt;full-title&gt;Virtual and Physical Prototyping&lt;/full-title&gt;&lt;/periodical&gt;&lt;pages&gt;195-201&lt;/pages&gt;&lt;volume&gt;9&lt;/volume&gt;&lt;number&gt;3&lt;/number&gt;&lt;dates&gt;&lt;year&gt;2014&lt;/year&gt;&lt;/dates&gt;&lt;work-type&gt;Article&lt;/work-type&gt;&lt;urls&gt;&lt;related-urls&gt;&lt;url&gt;https://www.scopus.com/inward/record.uri?eid=2-s2.0-84905573862&amp;amp;doi=10.1080%2f17452759.2014.938993&amp;amp;partnerID=40&amp;amp;md5=8715804854945727470be983c7694ac2&lt;/url&gt;&lt;/related-urls&gt;&lt;/urls&gt;&lt;electronic-resource-num&gt;10.1080/17452759.2014.938993&lt;/electronic-resource-num&gt;&lt;remote-database-name&gt;Scopus&lt;/remote-database-name&gt;&lt;/record&gt;&lt;/Cite&gt;&lt;/EndNote&gt;</w:instrText>
      </w:r>
      <w:r w:rsidR="002B4C96" w:rsidRPr="004D62AD">
        <w:rPr>
          <w:lang w:val="en-GB"/>
        </w:rPr>
        <w:fldChar w:fldCharType="separate"/>
      </w:r>
      <w:r w:rsidR="002B4C96" w:rsidRPr="004D62AD">
        <w:rPr>
          <w:lang w:val="en-GB"/>
        </w:rPr>
        <w:t>[</w:t>
      </w:r>
      <w:hyperlink w:anchor="_ENREF_9" w:tooltip="Yap, 2014 #9" w:history="1">
        <w:r w:rsidR="00B73444" w:rsidRPr="004D62AD">
          <w:rPr>
            <w:lang w:val="en-GB"/>
          </w:rPr>
          <w:t>9</w:t>
        </w:r>
      </w:hyperlink>
      <w:r w:rsidR="002B4C96" w:rsidRPr="004D62AD">
        <w:rPr>
          <w:lang w:val="en-GB"/>
        </w:rPr>
        <w:t>]</w:t>
      </w:r>
      <w:r w:rsidR="002B4C96" w:rsidRPr="004D62AD">
        <w:rPr>
          <w:lang w:val="en-GB"/>
        </w:rPr>
        <w:fldChar w:fldCharType="end"/>
      </w:r>
      <w:r w:rsidR="002B4C96" w:rsidRPr="004D62AD">
        <w:rPr>
          <w:lang w:val="en-GB"/>
        </w:rPr>
        <w:t xml:space="preserve">. </w:t>
      </w:r>
      <w:r w:rsidR="00BB66EB" w:rsidRPr="004D62AD">
        <w:rPr>
          <w:lang w:val="en-GB"/>
        </w:rPr>
        <w:t xml:space="preserve"> </w:t>
      </w:r>
      <w:r w:rsidR="00894168" w:rsidRPr="004D62AD">
        <w:rPr>
          <w:lang w:val="en-GB"/>
        </w:rPr>
        <w:t xml:space="preserve">AM is not only a </w:t>
      </w:r>
      <w:r w:rsidR="00BB66EB" w:rsidRPr="004D62AD">
        <w:rPr>
          <w:lang w:val="en-GB"/>
        </w:rPr>
        <w:t>robust</w:t>
      </w:r>
      <w:r w:rsidR="00894168" w:rsidRPr="004D62AD">
        <w:rPr>
          <w:lang w:val="en-GB"/>
        </w:rPr>
        <w:t xml:space="preserve"> technology </w:t>
      </w:r>
      <w:r w:rsidR="00894168" w:rsidRPr="004D62AD">
        <w:rPr>
          <w:lang w:val="en-GB"/>
        </w:rPr>
        <w:fldChar w:fldCharType="begin"/>
      </w:r>
      <w:r w:rsidR="00142573" w:rsidRPr="004D62AD">
        <w:rPr>
          <w:lang w:val="en-GB"/>
        </w:rPr>
        <w:instrText xml:space="preserve"> ADDIN EN.CITE &lt;EndNote&gt;&lt;Cite&gt;&lt;Author&gt;Petrick&lt;/Author&gt;&lt;Year&gt;2013&lt;/Year&gt;&lt;RecNum&gt;10&lt;/RecNum&gt;&lt;DisplayText&gt;[10]&lt;/DisplayText&gt;&lt;record&gt;&lt;rec-number&gt;10&lt;/rec-number&gt;&lt;foreign-keys&gt;&lt;key app="EN" db-id="efx0x922ktww28ewxznxrwa9pfpw99waz2ff"&gt;10&lt;/key&gt;&lt;/foreign-keys&gt;&lt;ref-type name="Journal Article"&gt;17&lt;/ref-type&gt;&lt;contributors&gt;&lt;authors&gt;&lt;author&gt;Petrick, Irene J.&lt;/author&gt;&lt;author&gt;Simpson, Timothy W.&lt;/author&gt;&lt;/authors&gt;&lt;/contributors&gt;&lt;titles&gt;&lt;title&gt;3D printing disrupts manufacturing: how economies of one create new rules of competition: 3D printing may represent a disruption to the manufacturing industry as profound as the industrial revolution.(POINT OF VIEW)&lt;/title&gt;&lt;secondary-title&gt;Research-Technology Management&lt;/secondary-title&gt;&lt;/titles&gt;&lt;periodical&gt;&lt;full-title&gt;Research-Technology Management&lt;/full-title&gt;&lt;/periodical&gt;&lt;pages&gt;12&lt;/pages&gt;&lt;volume&gt;56&lt;/volume&gt;&lt;number&gt;6&lt;/number&gt;&lt;dates&gt;&lt;year&gt;2013&lt;/year&gt;&lt;/dates&gt;&lt;isbn&gt;0895-6308&lt;/isbn&gt;&lt;label&gt;RefWorks:124&lt;/label&gt;&lt;urls&gt;&lt;/urls&gt;&lt;/record&gt;&lt;/Cite&gt;&lt;/EndNote&gt;</w:instrText>
      </w:r>
      <w:r w:rsidR="00894168" w:rsidRPr="004D62AD">
        <w:rPr>
          <w:lang w:val="en-GB"/>
        </w:rPr>
        <w:fldChar w:fldCharType="separate"/>
      </w:r>
      <w:r w:rsidR="002B4C96" w:rsidRPr="004D62AD">
        <w:rPr>
          <w:lang w:val="en-GB"/>
        </w:rPr>
        <w:t>[</w:t>
      </w:r>
      <w:hyperlink w:anchor="_ENREF_10" w:tooltip="Petrick, 2013 #10" w:history="1">
        <w:r w:rsidR="00B73444" w:rsidRPr="004D62AD">
          <w:rPr>
            <w:lang w:val="en-GB"/>
          </w:rPr>
          <w:t>10</w:t>
        </w:r>
      </w:hyperlink>
      <w:r w:rsidR="002B4C96" w:rsidRPr="004D62AD">
        <w:rPr>
          <w:lang w:val="en-GB"/>
        </w:rPr>
        <w:t>]</w:t>
      </w:r>
      <w:r w:rsidR="00894168" w:rsidRPr="004D62AD">
        <w:rPr>
          <w:lang w:val="en-GB"/>
        </w:rPr>
        <w:fldChar w:fldCharType="end"/>
      </w:r>
      <w:r w:rsidR="00894168" w:rsidRPr="004D62AD">
        <w:rPr>
          <w:lang w:val="en-GB"/>
        </w:rPr>
        <w:t xml:space="preserve">, but </w:t>
      </w:r>
      <w:r w:rsidR="00BB66EB" w:rsidRPr="004D62AD">
        <w:rPr>
          <w:lang w:val="en-GB"/>
        </w:rPr>
        <w:t>it is also one of the</w:t>
      </w:r>
      <w:r w:rsidR="00894168" w:rsidRPr="004D62AD">
        <w:rPr>
          <w:lang w:val="en-GB"/>
        </w:rPr>
        <w:t xml:space="preserve"> fast growing </w:t>
      </w:r>
      <w:r w:rsidR="00BB66EB" w:rsidRPr="004D62AD">
        <w:rPr>
          <w:lang w:val="en-GB"/>
        </w:rPr>
        <w:t>market</w:t>
      </w:r>
      <w:r w:rsidR="00894168" w:rsidRPr="004D62AD">
        <w:rPr>
          <w:lang w:val="en-GB"/>
        </w:rPr>
        <w:t xml:space="preserve">. </w:t>
      </w:r>
      <w:r w:rsidR="00BB66EB" w:rsidRPr="004D62AD">
        <w:rPr>
          <w:lang w:val="en-GB"/>
        </w:rPr>
        <w:t>The estimated value of AM market was more than US$ 5.1 billion in 2015 with a an estimated annual growth rate (</w:t>
      </w:r>
      <w:proofErr w:type="spellStart"/>
      <w:r w:rsidR="00BB66EB" w:rsidRPr="004D62AD">
        <w:rPr>
          <w:lang w:val="en-GB"/>
        </w:rPr>
        <w:t>CAGR</w:t>
      </w:r>
      <w:proofErr w:type="spellEnd"/>
      <w:r w:rsidR="00BB66EB" w:rsidRPr="004D62AD">
        <w:rPr>
          <w:lang w:val="en-GB"/>
        </w:rPr>
        <w:t xml:space="preserve">) of about 25.9% </w:t>
      </w:r>
      <w:r w:rsidR="00894168" w:rsidRPr="004D62AD">
        <w:rPr>
          <w:lang w:val="en-GB"/>
        </w:rPr>
        <w:fldChar w:fldCharType="begin"/>
      </w:r>
      <w:r w:rsidR="00142573" w:rsidRPr="004D62AD">
        <w:rPr>
          <w:lang w:val="en-GB"/>
        </w:rPr>
        <w:instrText xml:space="preserve"> ADDIN EN.CITE &lt;EndNote&gt;&lt;Cite&gt;&lt;Author&gt;Wohlers-Associates-Inc.&lt;/Author&gt;&lt;Year&gt;2016&lt;/Year&gt;&lt;RecNum&gt;11&lt;/RecNum&gt;&lt;DisplayText&gt;[11]&lt;/DisplayText&gt;&lt;record&gt;&lt;rec-number&gt;11&lt;/rec-number&gt;&lt;foreign-keys&gt;&lt;key app="EN" db-id="efx0x922ktww28ewxznxrwa9pfpw99waz2ff"&gt;11&lt;/key&gt;&lt;/foreign-keys&gt;&lt;ref-type name="Journal Article"&gt;17&lt;/ref-type&gt;&lt;contributors&gt;&lt;authors&gt;&lt;author&gt;Wohlers-Associates-Inc., &lt;/author&gt;&lt;/authors&gt;&lt;/contributors&gt;&lt;titles&gt;&lt;title&gt;Additive manufacturing industry surpassed US$5.1 billion in 2015&lt;/title&gt;&lt;secondary-title&gt;Metal Powder Report&lt;/secondary-title&gt;&lt;/titles&gt;&lt;periodical&gt;&lt;full-title&gt;Metal Powder Report&lt;/full-title&gt;&lt;/periodical&gt;&lt;pages&gt;288&lt;/pages&gt;&lt;volume&gt;71&lt;/volume&gt;&lt;number&gt;4&lt;/number&gt;&lt;dates&gt;&lt;year&gt;2016&lt;/year&gt;&lt;pub-dates&gt;&lt;date&gt;08&lt;/date&gt;&lt;/pub-dates&gt;&lt;/dates&gt;&lt;isbn&gt;0026-0657&lt;/isbn&gt;&lt;label&gt;RefWorks:120&lt;/label&gt;&lt;urls&gt;&lt;related-urls&gt;&lt;url&gt;http://doi.org.ezproxy.kingston.ac.uk/10.1016/j.mprp.2016.06.033&lt;/url&gt;&lt;/related-urls&gt;&lt;/urls&gt;&lt;/record&gt;&lt;/Cite&gt;&lt;/EndNote&gt;</w:instrText>
      </w:r>
      <w:r w:rsidR="00894168" w:rsidRPr="004D62AD">
        <w:rPr>
          <w:lang w:val="en-GB"/>
        </w:rPr>
        <w:fldChar w:fldCharType="separate"/>
      </w:r>
      <w:r w:rsidR="002B4C96" w:rsidRPr="004D62AD">
        <w:rPr>
          <w:lang w:val="en-GB"/>
        </w:rPr>
        <w:t>[</w:t>
      </w:r>
      <w:hyperlink w:anchor="_ENREF_11" w:tooltip="Wohlers-Associates-Inc., 2016 #11" w:history="1">
        <w:r w:rsidR="00B73444" w:rsidRPr="004D62AD">
          <w:rPr>
            <w:lang w:val="en-GB"/>
          </w:rPr>
          <w:t>11</w:t>
        </w:r>
      </w:hyperlink>
      <w:r w:rsidR="002B4C96" w:rsidRPr="004D62AD">
        <w:rPr>
          <w:lang w:val="en-GB"/>
        </w:rPr>
        <w:t>]</w:t>
      </w:r>
      <w:r w:rsidR="00894168" w:rsidRPr="004D62AD">
        <w:rPr>
          <w:lang w:val="en-GB"/>
        </w:rPr>
        <w:fldChar w:fldCharType="end"/>
      </w:r>
      <w:r w:rsidR="00BB66EB" w:rsidRPr="004D62AD">
        <w:rPr>
          <w:lang w:val="en-GB"/>
        </w:rPr>
        <w:t>.</w:t>
      </w:r>
      <w:r w:rsidR="004C0CFE" w:rsidRPr="004D62AD">
        <w:rPr>
          <w:lang w:val="en-GB"/>
        </w:rPr>
        <w:t xml:space="preserve"> </w:t>
      </w:r>
      <w:proofErr w:type="gramStart"/>
      <w:r w:rsidR="00F251EB" w:rsidRPr="004D62AD">
        <w:rPr>
          <w:lang w:val="en-GB"/>
        </w:rPr>
        <w:t>AM</w:t>
      </w:r>
      <w:proofErr w:type="gramEnd"/>
      <w:r w:rsidR="00F251EB" w:rsidRPr="004D62AD">
        <w:rPr>
          <w:lang w:val="en-GB"/>
        </w:rPr>
        <w:t xml:space="preserve"> also </w:t>
      </w:r>
      <w:r w:rsidR="004C0CFE" w:rsidRPr="004D62AD">
        <w:rPr>
          <w:lang w:val="en-GB"/>
        </w:rPr>
        <w:t>offer</w:t>
      </w:r>
      <w:r w:rsidR="009B2FC3" w:rsidRPr="004D62AD">
        <w:rPr>
          <w:lang w:val="en-GB"/>
        </w:rPr>
        <w:t>s</w:t>
      </w:r>
      <w:r w:rsidR="004C0CFE" w:rsidRPr="004D62AD">
        <w:rPr>
          <w:lang w:val="en-GB"/>
        </w:rPr>
        <w:t xml:space="preserve"> short lead time and reduced number of processes.</w:t>
      </w:r>
      <w:r w:rsidR="00FC788C" w:rsidRPr="004D62AD">
        <w:rPr>
          <w:lang w:val="en-GB"/>
        </w:rPr>
        <w:t xml:space="preserve"> </w:t>
      </w:r>
      <w:r w:rsidR="00213752" w:rsidRPr="004D62AD">
        <w:rPr>
          <w:lang w:val="en-GB"/>
        </w:rPr>
        <w:t>T</w:t>
      </w:r>
      <w:r w:rsidR="00FC788C" w:rsidRPr="004D62AD">
        <w:rPr>
          <w:lang w:val="en-GB"/>
        </w:rPr>
        <w:t xml:space="preserve">he dentistry workflow using traditional approach (A) and additive manufacturing approach </w:t>
      </w:r>
      <w:proofErr w:type="gramStart"/>
      <w:r w:rsidR="00FC788C" w:rsidRPr="004D62AD">
        <w:rPr>
          <w:lang w:val="en-GB"/>
        </w:rPr>
        <w:t>(B)</w:t>
      </w:r>
      <w:r w:rsidR="00213752" w:rsidRPr="004D62AD">
        <w:rPr>
          <w:lang w:val="en-GB"/>
        </w:rPr>
        <w:t xml:space="preserve"> is shown</w:t>
      </w:r>
      <w:proofErr w:type="gramEnd"/>
      <w:r w:rsidR="00213752" w:rsidRPr="004D62AD">
        <w:rPr>
          <w:lang w:val="en-GB"/>
        </w:rPr>
        <w:t xml:space="preserve"> in </w:t>
      </w:r>
      <w:r w:rsidR="00213752" w:rsidRPr="004D62AD">
        <w:rPr>
          <w:lang w:val="en-GB"/>
        </w:rPr>
        <w:fldChar w:fldCharType="begin"/>
      </w:r>
      <w:r w:rsidR="00213752" w:rsidRPr="004D62AD">
        <w:rPr>
          <w:lang w:val="en-GB"/>
        </w:rPr>
        <w:instrText xml:space="preserve"> REF _Ref498435886 \h </w:instrText>
      </w:r>
      <w:r w:rsidR="00213752" w:rsidRPr="004D62AD">
        <w:rPr>
          <w:lang w:val="en-GB"/>
        </w:rPr>
      </w:r>
      <w:r w:rsidR="00213752" w:rsidRPr="004D62AD">
        <w:rPr>
          <w:lang w:val="en-GB"/>
        </w:rPr>
        <w:fldChar w:fldCharType="separate"/>
      </w:r>
      <w:r w:rsidR="00847D95" w:rsidRPr="004D62AD">
        <w:t xml:space="preserve">Figure </w:t>
      </w:r>
      <w:r w:rsidR="00847D95">
        <w:rPr>
          <w:noProof/>
        </w:rPr>
        <w:t>1</w:t>
      </w:r>
      <w:r w:rsidR="00213752" w:rsidRPr="004D62AD">
        <w:rPr>
          <w:lang w:val="en-GB"/>
        </w:rPr>
        <w:fldChar w:fldCharType="end"/>
      </w:r>
      <w:r w:rsidR="00213752" w:rsidRPr="004D62AD">
        <w:rPr>
          <w:lang w:val="en-GB"/>
        </w:rPr>
        <w:t xml:space="preserve">. </w:t>
      </w:r>
      <w:proofErr w:type="gramStart"/>
      <w:r w:rsidR="00213752" w:rsidRPr="004D62AD">
        <w:rPr>
          <w:lang w:val="en-GB"/>
        </w:rPr>
        <w:t>A typical dental implant requires getting an impression of the patient’ teeth, followed by preparation of the mould.</w:t>
      </w:r>
      <w:proofErr w:type="gramEnd"/>
      <w:r w:rsidR="00213752" w:rsidRPr="004D62AD">
        <w:rPr>
          <w:lang w:val="en-GB"/>
        </w:rPr>
        <w:t xml:space="preserve"> Next, design, casting and finishing of the implant takes place before sending to density for implantation.  On the other hand, additive manufactured implant can be archived directly by 3D printing of a digital design made using patient’ teeth scan.</w:t>
      </w:r>
    </w:p>
    <w:p w14:paraId="76225733" w14:textId="77777777" w:rsidR="00FC788C" w:rsidRPr="004D62AD" w:rsidRDefault="004C0CFE" w:rsidP="00FD6E68">
      <w:pPr>
        <w:pStyle w:val="Text"/>
        <w:rPr>
          <w:lang w:val="en-GB"/>
        </w:rPr>
      </w:pPr>
      <w:bookmarkStart w:id="1" w:name="_GoBack"/>
      <w:r w:rsidRPr="004D62AD">
        <w:rPr>
          <w:noProof/>
          <w:lang w:val="en-GB" w:eastAsia="en-GB"/>
        </w:rPr>
        <w:lastRenderedPageBreak/>
        <mc:AlternateContent>
          <mc:Choice Requires="wpc">
            <w:drawing>
              <wp:inline distT="0" distB="0" distL="0" distR="0" wp14:anchorId="2E538D66" wp14:editId="465EE7AE">
                <wp:extent cx="5971879" cy="3141064"/>
                <wp:effectExtent l="0" t="0" r="0" b="0"/>
                <wp:docPr id="31" name="Canvas 3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270" name="Group 270"/>
                        <wpg:cNvGrpSpPr/>
                        <wpg:grpSpPr>
                          <a:xfrm>
                            <a:off x="43964" y="37646"/>
                            <a:ext cx="5927570" cy="3048000"/>
                            <a:chOff x="-26089" y="0"/>
                            <a:chExt cx="5975691" cy="2984536"/>
                          </a:xfrm>
                        </wpg:grpSpPr>
                        <wpg:grpSp>
                          <wpg:cNvPr id="271" name="Group 271"/>
                          <wpg:cNvGrpSpPr/>
                          <wpg:grpSpPr>
                            <a:xfrm>
                              <a:off x="-26089" y="0"/>
                              <a:ext cx="5975691" cy="2984536"/>
                              <a:chOff x="-26089" y="0"/>
                              <a:chExt cx="5975691" cy="2984536"/>
                            </a:xfrm>
                          </wpg:grpSpPr>
                          <wpg:grpSp>
                            <wpg:cNvPr id="273" name="Group 273"/>
                            <wpg:cNvGrpSpPr/>
                            <wpg:grpSpPr>
                              <a:xfrm>
                                <a:off x="-26089" y="0"/>
                                <a:ext cx="5975691" cy="2984536"/>
                                <a:chOff x="-26089" y="0"/>
                                <a:chExt cx="5975691" cy="2984536"/>
                              </a:xfrm>
                            </wpg:grpSpPr>
                            <wpg:grpSp>
                              <wpg:cNvPr id="275" name="Group 275"/>
                              <wpg:cNvGrpSpPr/>
                              <wpg:grpSpPr>
                                <a:xfrm>
                                  <a:off x="-26089" y="0"/>
                                  <a:ext cx="3132838" cy="2984536"/>
                                  <a:chOff x="-26089" y="0"/>
                                  <a:chExt cx="3132838" cy="2984536"/>
                                </a:xfrm>
                              </wpg:grpSpPr>
                              <wps:wsp>
                                <wps:cNvPr id="285" name="Text Box 2"/>
                                <wps:cNvSpPr txBox="1">
                                  <a:spLocks noChangeArrowheads="1"/>
                                </wps:cNvSpPr>
                                <wps:spPr bwMode="auto">
                                  <a:xfrm>
                                    <a:off x="1220428" y="438386"/>
                                    <a:ext cx="819150" cy="519486"/>
                                  </a:xfrm>
                                  <a:prstGeom prst="rect">
                                    <a:avLst/>
                                  </a:prstGeom>
                                  <a:noFill/>
                                  <a:ln w="9525">
                                    <a:noFill/>
                                    <a:miter lim="800000"/>
                                    <a:headEnd/>
                                    <a:tailEnd/>
                                  </a:ln>
                                </wps:spPr>
                                <wps:txbx>
                                  <w:txbxContent>
                                    <w:p w14:paraId="4D919711" w14:textId="77777777" w:rsidR="00102768" w:rsidRPr="00FC788C" w:rsidRDefault="00102768" w:rsidP="00705F7F">
                                      <w:pPr>
                                        <w:pStyle w:val="Figuretext"/>
                                      </w:pPr>
                                      <w:r w:rsidRPr="00FC788C">
                                        <w:rPr>
                                          <w:rFonts w:eastAsia="Calibri"/>
                                        </w:rPr>
                                        <w:t>Plaster model</w:t>
                                      </w:r>
                                    </w:p>
                                  </w:txbxContent>
                                </wps:txbx>
                                <wps:bodyPr rot="0" vert="horz" wrap="square" lIns="91440" tIns="45720" rIns="91440" bIns="45720" anchor="t" anchorCtr="0">
                                  <a:noAutofit/>
                                </wps:bodyPr>
                              </wps:wsp>
                              <wpg:grpSp>
                                <wpg:cNvPr id="286" name="Group 286"/>
                                <wpg:cNvGrpSpPr/>
                                <wpg:grpSpPr>
                                  <a:xfrm>
                                    <a:off x="-26089" y="0"/>
                                    <a:ext cx="3132838" cy="2984536"/>
                                    <a:chOff x="-26089" y="0"/>
                                    <a:chExt cx="3132838" cy="2984536"/>
                                  </a:xfrm>
                                </wpg:grpSpPr>
                                <wps:wsp>
                                  <wps:cNvPr id="287" name="Text Box 2"/>
                                  <wps:cNvSpPr txBox="1">
                                    <a:spLocks noChangeArrowheads="1"/>
                                  </wps:cNvSpPr>
                                  <wps:spPr bwMode="auto">
                                    <a:xfrm>
                                      <a:off x="-26089" y="585077"/>
                                      <a:ext cx="771629" cy="513968"/>
                                    </a:xfrm>
                                    <a:prstGeom prst="rect">
                                      <a:avLst/>
                                    </a:prstGeom>
                                    <a:noFill/>
                                    <a:ln w="9525">
                                      <a:noFill/>
                                      <a:miter lim="800000"/>
                                      <a:headEnd/>
                                      <a:tailEnd/>
                                    </a:ln>
                                  </wps:spPr>
                                  <wps:txbx>
                                    <w:txbxContent>
                                      <w:p w14:paraId="37572695" w14:textId="77777777" w:rsidR="00102768" w:rsidRPr="00FC788C" w:rsidRDefault="00102768" w:rsidP="00705F7F">
                                        <w:pPr>
                                          <w:pStyle w:val="Figuretext"/>
                                        </w:pPr>
                                        <w:r w:rsidRPr="00FC788C">
                                          <w:rPr>
                                            <w:rFonts w:eastAsia="Calibri"/>
                                          </w:rPr>
                                          <w:t>Alginate/PVS impression</w:t>
                                        </w:r>
                                      </w:p>
                                    </w:txbxContent>
                                  </wps:txbx>
                                  <wps:bodyPr rot="0" vert="horz" wrap="square" lIns="36000" tIns="0" rIns="0" bIns="0" anchor="t" anchorCtr="0">
                                    <a:noAutofit/>
                                  </wps:bodyPr>
                                </wps:wsp>
                                <wpg:grpSp>
                                  <wpg:cNvPr id="288" name="Group 288"/>
                                  <wpg:cNvGrpSpPr/>
                                  <wpg:grpSpPr>
                                    <a:xfrm>
                                      <a:off x="189781" y="0"/>
                                      <a:ext cx="2916968" cy="2984536"/>
                                      <a:chOff x="189781" y="0"/>
                                      <a:chExt cx="2916968" cy="2984536"/>
                                    </a:xfrm>
                                  </wpg:grpSpPr>
                                  <wpg:grpSp>
                                    <wpg:cNvPr id="289" name="Group 289"/>
                                    <wpg:cNvGrpSpPr/>
                                    <wpg:grpSpPr>
                                      <a:xfrm>
                                        <a:off x="189781" y="0"/>
                                        <a:ext cx="2916968" cy="2984536"/>
                                        <a:chOff x="189781" y="0"/>
                                        <a:chExt cx="2916968" cy="2984536"/>
                                      </a:xfrm>
                                    </wpg:grpSpPr>
                                    <wpg:grpSp>
                                      <wpg:cNvPr id="291" name="Group 291"/>
                                      <wpg:cNvGrpSpPr/>
                                      <wpg:grpSpPr>
                                        <a:xfrm>
                                          <a:off x="189781" y="0"/>
                                          <a:ext cx="2916968" cy="2984536"/>
                                          <a:chOff x="189781" y="0"/>
                                          <a:chExt cx="2916968" cy="2984536"/>
                                        </a:xfrm>
                                      </wpg:grpSpPr>
                                      <wpg:grpSp>
                                        <wpg:cNvPr id="293" name="Group 293"/>
                                        <wpg:cNvGrpSpPr/>
                                        <wpg:grpSpPr>
                                          <a:xfrm>
                                            <a:off x="189781" y="0"/>
                                            <a:ext cx="2916968" cy="2691141"/>
                                            <a:chOff x="189781" y="0"/>
                                            <a:chExt cx="2916968" cy="2691141"/>
                                          </a:xfrm>
                                        </wpg:grpSpPr>
                                        <wpg:grpSp>
                                          <wpg:cNvPr id="295" name="Group 295"/>
                                          <wpg:cNvGrpSpPr/>
                                          <wpg:grpSpPr>
                                            <a:xfrm>
                                              <a:off x="189781" y="0"/>
                                              <a:ext cx="2916968" cy="2691141"/>
                                              <a:chOff x="189781" y="0"/>
                                              <a:chExt cx="2916968" cy="2691141"/>
                                            </a:xfrm>
                                          </wpg:grpSpPr>
                                          <wpg:grpSp>
                                            <wpg:cNvPr id="297" name="Group 297"/>
                                            <wpg:cNvGrpSpPr/>
                                            <wpg:grpSpPr>
                                              <a:xfrm>
                                                <a:off x="189781" y="0"/>
                                                <a:ext cx="2717081" cy="2691141"/>
                                                <a:chOff x="189781" y="0"/>
                                                <a:chExt cx="2717081" cy="2691141"/>
                                              </a:xfrm>
                                            </wpg:grpSpPr>
                                            <wps:wsp>
                                              <wps:cNvPr id="327" name="Circular Arrow 327"/>
                                              <wps:cNvSpPr/>
                                              <wps:spPr>
                                                <a:xfrm rot="154824">
                                                  <a:off x="595282" y="0"/>
                                                  <a:ext cx="1733909" cy="2070339"/>
                                                </a:xfrm>
                                                <a:prstGeom prst="circular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8" name="Circular Arrow 328"/>
                                              <wps:cNvSpPr/>
                                              <wps:spPr>
                                                <a:xfrm rot="6629191">
                                                  <a:off x="1005037" y="772065"/>
                                                  <a:ext cx="1733549" cy="2070100"/>
                                                </a:xfrm>
                                                <a:prstGeom prst="circularArrow">
                                                  <a:avLst/>
                                                </a:prstGeom>
                                                <a:solidFill>
                                                  <a:srgbClr val="C00000"/>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9" name="Circular Arrow 329"/>
                                              <wps:cNvSpPr/>
                                              <wps:spPr>
                                                <a:xfrm rot="14870079">
                                                  <a:off x="358056" y="789317"/>
                                                  <a:ext cx="1733549" cy="2070100"/>
                                                </a:xfrm>
                                                <a:prstGeom prst="circularArrow">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26" name="Text Box 2"/>
                                            <wps:cNvSpPr txBox="1">
                                              <a:spLocks noChangeArrowheads="1"/>
                                            </wps:cNvSpPr>
                                            <wps:spPr bwMode="auto">
                                              <a:xfrm>
                                                <a:off x="2286067" y="779296"/>
                                                <a:ext cx="820682" cy="462415"/>
                                              </a:xfrm>
                                              <a:prstGeom prst="rect">
                                                <a:avLst/>
                                              </a:prstGeom>
                                              <a:noFill/>
                                              <a:ln w="9525">
                                                <a:noFill/>
                                                <a:miter lim="800000"/>
                                                <a:headEnd/>
                                                <a:tailEnd/>
                                              </a:ln>
                                            </wps:spPr>
                                            <wps:txbx>
                                              <w:txbxContent>
                                                <w:p w14:paraId="76CB0D6C" w14:textId="77777777" w:rsidR="00102768" w:rsidRPr="00FC788C" w:rsidRDefault="00102768" w:rsidP="00705F7F">
                                                  <w:pPr>
                                                    <w:pStyle w:val="Figuretext"/>
                                                  </w:pPr>
                                                  <w:r w:rsidRPr="00FC788C">
                                                    <w:rPr>
                                                      <w:rFonts w:eastAsia="Calibri"/>
                                                    </w:rPr>
                                                    <w:t>Send to the lab</w:t>
                                                  </w:r>
                                                </w:p>
                                              </w:txbxContent>
                                            </wps:txbx>
                                            <wps:bodyPr rot="0" vert="horz" wrap="square" lIns="91440" tIns="45720" rIns="91440" bIns="45720" anchor="t" anchorCtr="0">
                                              <a:noAutofit/>
                                            </wps:bodyPr>
                                          </wps:wsp>
                                        </wpg:grpSp>
                                        <wps:wsp>
                                          <wps:cNvPr id="296" name="Text Box 2"/>
                                          <wps:cNvSpPr txBox="1">
                                            <a:spLocks noChangeArrowheads="1"/>
                                          </wps:cNvSpPr>
                                          <wps:spPr bwMode="auto">
                                            <a:xfrm>
                                              <a:off x="1720900" y="1663547"/>
                                              <a:ext cx="918767" cy="539589"/>
                                            </a:xfrm>
                                            <a:prstGeom prst="rect">
                                              <a:avLst/>
                                            </a:prstGeom>
                                            <a:noFill/>
                                            <a:ln w="9525">
                                              <a:noFill/>
                                              <a:miter lim="800000"/>
                                              <a:headEnd/>
                                              <a:tailEnd/>
                                            </a:ln>
                                          </wps:spPr>
                                          <wps:txbx>
                                            <w:txbxContent>
                                              <w:p w14:paraId="25835B3A" w14:textId="77777777" w:rsidR="00102768" w:rsidRPr="00FC788C" w:rsidRDefault="00102768" w:rsidP="00705F7F">
                                                <w:pPr>
                                                  <w:pStyle w:val="Figuretext"/>
                                                </w:pPr>
                                                <w:r w:rsidRPr="00FC788C">
                                                  <w:rPr>
                                                    <w:rFonts w:eastAsia="Calibri"/>
                                                  </w:rPr>
                                                  <w:t>Design and casting</w:t>
                                                </w:r>
                                              </w:p>
                                            </w:txbxContent>
                                          </wps:txbx>
                                          <wps:bodyPr rot="0" vert="horz" wrap="square" lIns="91440" tIns="45720" rIns="91440" bIns="45720" anchor="t" anchorCtr="0">
                                            <a:noAutofit/>
                                          </wps:bodyPr>
                                        </wps:wsp>
                                      </wpg:grpSp>
                                      <wps:wsp>
                                        <wps:cNvPr id="294" name="Text Box 2"/>
                                        <wps:cNvSpPr txBox="1">
                                          <a:spLocks noChangeArrowheads="1"/>
                                        </wps:cNvSpPr>
                                        <wps:spPr bwMode="auto">
                                          <a:xfrm>
                                            <a:off x="1690581" y="2596552"/>
                                            <a:ext cx="984103" cy="387984"/>
                                          </a:xfrm>
                                          <a:prstGeom prst="rect">
                                            <a:avLst/>
                                          </a:prstGeom>
                                          <a:noFill/>
                                          <a:ln w="9525">
                                            <a:noFill/>
                                            <a:miter lim="800000"/>
                                            <a:headEnd/>
                                            <a:tailEnd/>
                                          </a:ln>
                                        </wps:spPr>
                                        <wps:txbx>
                                          <w:txbxContent>
                                            <w:p w14:paraId="6CBF49CF" w14:textId="77777777" w:rsidR="00102768" w:rsidRPr="00FC788C" w:rsidRDefault="00102768" w:rsidP="00705F7F">
                                              <w:pPr>
                                                <w:pStyle w:val="Figuretext"/>
                                              </w:pPr>
                                              <w:r w:rsidRPr="00FC788C">
                                                <w:rPr>
                                                  <w:rFonts w:eastAsia="Calibri"/>
                                                </w:rPr>
                                                <w:t>Manual finish</w:t>
                                              </w:r>
                                            </w:p>
                                          </w:txbxContent>
                                        </wps:txbx>
                                        <wps:bodyPr rot="0" vert="horz" wrap="square" lIns="91440" tIns="45720" rIns="91440" bIns="45720" anchor="t" anchorCtr="0">
                                          <a:noAutofit/>
                                        </wps:bodyPr>
                                      </wps:wsp>
                                    </wpg:grpSp>
                                    <wps:wsp>
                                      <wps:cNvPr id="292" name="Text Box 2"/>
                                      <wps:cNvSpPr txBox="1">
                                        <a:spLocks noChangeArrowheads="1"/>
                                      </wps:cNvSpPr>
                                      <wps:spPr bwMode="auto">
                                        <a:xfrm>
                                          <a:off x="696186" y="1955185"/>
                                          <a:ext cx="1035725" cy="429505"/>
                                        </a:xfrm>
                                        <a:prstGeom prst="rect">
                                          <a:avLst/>
                                        </a:prstGeom>
                                        <a:noFill/>
                                        <a:ln w="9525">
                                          <a:noFill/>
                                          <a:miter lim="800000"/>
                                          <a:headEnd/>
                                          <a:tailEnd/>
                                        </a:ln>
                                      </wps:spPr>
                                      <wps:txbx>
                                        <w:txbxContent>
                                          <w:p w14:paraId="02D68542" w14:textId="77777777" w:rsidR="00102768" w:rsidRPr="00FC788C" w:rsidRDefault="00102768" w:rsidP="00705F7F">
                                            <w:pPr>
                                              <w:pStyle w:val="Figuretext"/>
                                            </w:pPr>
                                            <w:r w:rsidRPr="00FC788C">
                                              <w:rPr>
                                                <w:rFonts w:eastAsia="Calibri"/>
                                              </w:rPr>
                                              <w:t>Send to the dentist</w:t>
                                            </w:r>
                                          </w:p>
                                        </w:txbxContent>
                                      </wps:txbx>
                                      <wps:bodyPr rot="0" vert="horz" wrap="square" lIns="91440" tIns="45720" rIns="91440" bIns="45720" anchor="t" anchorCtr="0">
                                        <a:noAutofit/>
                                      </wps:bodyPr>
                                    </wps:wsp>
                                  </wpg:grpSp>
                                  <wps:wsp>
                                    <wps:cNvPr id="290" name="Text Box 2"/>
                                    <wps:cNvSpPr txBox="1">
                                      <a:spLocks noChangeArrowheads="1"/>
                                    </wps:cNvSpPr>
                                    <wps:spPr bwMode="auto">
                                      <a:xfrm>
                                        <a:off x="771675" y="1482906"/>
                                        <a:ext cx="879485" cy="539964"/>
                                      </a:xfrm>
                                      <a:prstGeom prst="rect">
                                        <a:avLst/>
                                      </a:prstGeom>
                                      <a:noFill/>
                                      <a:ln w="9525">
                                        <a:noFill/>
                                        <a:miter lim="800000"/>
                                        <a:headEnd/>
                                        <a:tailEnd/>
                                      </a:ln>
                                    </wps:spPr>
                                    <wps:txbx>
                                      <w:txbxContent>
                                        <w:p w14:paraId="39E2955C" w14:textId="004C7E46" w:rsidR="00102768" w:rsidRPr="00FC788C" w:rsidRDefault="00102768" w:rsidP="00705F7F">
                                          <w:pPr>
                                            <w:pStyle w:val="Figuretext"/>
                                          </w:pPr>
                                          <w:r>
                                            <w:rPr>
                                              <w:rFonts w:eastAsia="Calibri"/>
                                            </w:rPr>
                                            <w:t xml:space="preserve">Implant in </w:t>
                                          </w:r>
                                          <w:r w:rsidRPr="00FC788C">
                                            <w:rPr>
                                              <w:rFonts w:eastAsia="Calibri"/>
                                            </w:rPr>
                                            <w:t>patient</w:t>
                                          </w:r>
                                        </w:p>
                                      </w:txbxContent>
                                    </wps:txbx>
                                    <wps:bodyPr rot="0" vert="horz" wrap="square" lIns="91440" tIns="45720" rIns="91440" bIns="45720" anchor="t" anchorCtr="0">
                                      <a:noAutofit/>
                                    </wps:bodyPr>
                                  </wps:wsp>
                                </wpg:grpSp>
                              </wpg:grpSp>
                            </wpg:grpSp>
                            <wpg:grpSp>
                              <wpg:cNvPr id="276" name="Group 276"/>
                              <wpg:cNvGrpSpPr/>
                              <wpg:grpSpPr>
                                <a:xfrm>
                                  <a:off x="3200401" y="215660"/>
                                  <a:ext cx="2749201" cy="2380616"/>
                                  <a:chOff x="3200400" y="215661"/>
                                  <a:chExt cx="2749236" cy="2380615"/>
                                </a:xfrm>
                              </wpg:grpSpPr>
                              <wps:wsp>
                                <wps:cNvPr id="277" name="Text Box 2"/>
                                <wps:cNvSpPr txBox="1">
                                  <a:spLocks noChangeArrowheads="1"/>
                                </wps:cNvSpPr>
                                <wps:spPr bwMode="auto">
                                  <a:xfrm>
                                    <a:off x="3872226" y="1828681"/>
                                    <a:ext cx="1093076" cy="482240"/>
                                  </a:xfrm>
                                  <a:prstGeom prst="rect">
                                    <a:avLst/>
                                  </a:prstGeom>
                                  <a:noFill/>
                                  <a:ln w="9525">
                                    <a:noFill/>
                                    <a:miter lim="800000"/>
                                    <a:headEnd/>
                                    <a:tailEnd/>
                                  </a:ln>
                                </wps:spPr>
                                <wps:txbx>
                                  <w:txbxContent>
                                    <w:p w14:paraId="7BC52F7C" w14:textId="77777777" w:rsidR="00102768" w:rsidRPr="00FC788C" w:rsidRDefault="00102768" w:rsidP="00705F7F">
                                      <w:pPr>
                                        <w:pStyle w:val="Figuretext"/>
                                      </w:pPr>
                                      <w:r w:rsidRPr="00FC788C">
                                        <w:rPr>
                                          <w:rFonts w:eastAsia="Calibri"/>
                                        </w:rPr>
                                        <w:t>Implant design</w:t>
                                      </w:r>
                                    </w:p>
                                  </w:txbxContent>
                                </wps:txbx>
                                <wps:bodyPr rot="0" vert="horz" wrap="square" lIns="91440" tIns="45720" rIns="91440" bIns="45720" anchor="t" anchorCtr="0">
                                  <a:noAutofit/>
                                </wps:bodyPr>
                              </wps:wsp>
                              <wpg:grpSp>
                                <wpg:cNvPr id="278" name="Group 278"/>
                                <wpg:cNvGrpSpPr/>
                                <wpg:grpSpPr>
                                  <a:xfrm>
                                    <a:off x="3200400" y="215661"/>
                                    <a:ext cx="2749236" cy="2380615"/>
                                    <a:chOff x="3200400" y="215661"/>
                                    <a:chExt cx="2749236" cy="2380615"/>
                                  </a:xfrm>
                                </wpg:grpSpPr>
                                <wps:wsp>
                                  <wps:cNvPr id="279" name="Text Box 2"/>
                                  <wps:cNvSpPr txBox="1">
                                    <a:spLocks noChangeArrowheads="1"/>
                                  </wps:cNvSpPr>
                                  <wps:spPr bwMode="auto">
                                    <a:xfrm>
                                      <a:off x="5284461" y="1570009"/>
                                      <a:ext cx="665175" cy="387350"/>
                                    </a:xfrm>
                                    <a:prstGeom prst="rect">
                                      <a:avLst/>
                                    </a:prstGeom>
                                    <a:noFill/>
                                    <a:ln w="9525">
                                      <a:noFill/>
                                      <a:miter lim="800000"/>
                                      <a:headEnd/>
                                      <a:tailEnd/>
                                    </a:ln>
                                  </wps:spPr>
                                  <wps:txbx>
                                    <w:txbxContent>
                                      <w:p w14:paraId="06E70128" w14:textId="77777777" w:rsidR="00102768" w:rsidRPr="00FC788C" w:rsidRDefault="00102768" w:rsidP="00705F7F">
                                        <w:pPr>
                                          <w:pStyle w:val="Figuretext"/>
                                        </w:pPr>
                                        <w:r w:rsidRPr="00FC788C">
                                          <w:rPr>
                                            <w:rFonts w:eastAsia="Calibri"/>
                                          </w:rPr>
                                          <w:t>Digital scan</w:t>
                                        </w:r>
                                      </w:p>
                                    </w:txbxContent>
                                  </wps:txbx>
                                  <wps:bodyPr rot="0" vert="horz" wrap="square" lIns="91440" tIns="45720" rIns="91440" bIns="45720" anchor="t" anchorCtr="0">
                                    <a:noAutofit/>
                                  </wps:bodyPr>
                                </wps:wsp>
                                <wpg:grpSp>
                                  <wpg:cNvPr id="280" name="Group 280"/>
                                  <wpg:cNvGrpSpPr/>
                                  <wpg:grpSpPr>
                                    <a:xfrm>
                                      <a:off x="3200400" y="215661"/>
                                      <a:ext cx="2747164" cy="2380615"/>
                                      <a:chOff x="3200400" y="215661"/>
                                      <a:chExt cx="2747164" cy="2380615"/>
                                    </a:xfrm>
                                  </wpg:grpSpPr>
                                  <wpg:grpSp>
                                    <wpg:cNvPr id="281" name="Group 281"/>
                                    <wpg:cNvGrpSpPr/>
                                    <wpg:grpSpPr>
                                      <a:xfrm>
                                        <a:off x="3200400" y="215661"/>
                                        <a:ext cx="2328544" cy="2380615"/>
                                        <a:chOff x="3200400" y="215661"/>
                                        <a:chExt cx="2328545" cy="2380615"/>
                                      </a:xfrm>
                                    </wpg:grpSpPr>
                                    <wps:wsp>
                                      <wps:cNvPr id="283" name="Circular Arrow 283"/>
                                      <wps:cNvSpPr/>
                                      <wps:spPr>
                                        <a:xfrm>
                                          <a:off x="3200400" y="215661"/>
                                          <a:ext cx="2328545" cy="2380615"/>
                                        </a:xfrm>
                                        <a:prstGeom prst="circularArrow">
                                          <a:avLst>
                                            <a:gd name="adj1" fmla="val 12500"/>
                                            <a:gd name="adj2" fmla="val 1142319"/>
                                            <a:gd name="adj3" fmla="val 20457681"/>
                                            <a:gd name="adj4" fmla="val 726889"/>
                                            <a:gd name="adj5" fmla="val 1250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4" name="Text Box 2"/>
                                      <wps:cNvSpPr txBox="1">
                                        <a:spLocks noChangeArrowheads="1"/>
                                      </wps:cNvSpPr>
                                      <wps:spPr bwMode="auto">
                                        <a:xfrm>
                                          <a:off x="3941821" y="698741"/>
                                          <a:ext cx="862343" cy="339064"/>
                                        </a:xfrm>
                                        <a:prstGeom prst="rect">
                                          <a:avLst/>
                                        </a:prstGeom>
                                        <a:noFill/>
                                        <a:ln w="9525">
                                          <a:noFill/>
                                          <a:miter lim="800000"/>
                                          <a:headEnd/>
                                          <a:tailEnd/>
                                        </a:ln>
                                      </wps:spPr>
                                      <wps:txbx>
                                        <w:txbxContent>
                                          <w:p w14:paraId="5844754B" w14:textId="77777777" w:rsidR="00102768" w:rsidRPr="00FC788C" w:rsidRDefault="00102768" w:rsidP="00705F7F">
                                            <w:pPr>
                                              <w:pStyle w:val="Figuretext"/>
                                            </w:pPr>
                                            <w:r w:rsidRPr="00FC788C">
                                              <w:rPr>
                                                <w:rFonts w:eastAsia="Calibri"/>
                                              </w:rPr>
                                              <w:t>3D printing</w:t>
                                            </w:r>
                                          </w:p>
                                        </w:txbxContent>
                                      </wps:txbx>
                                      <wps:bodyPr rot="0" vert="horz" wrap="square" lIns="91440" tIns="45720" rIns="91440" bIns="45720" anchor="t" anchorCtr="0">
                                        <a:noAutofit/>
                                      </wps:bodyPr>
                                    </wps:wsp>
                                  </wpg:grpSp>
                                  <wps:wsp>
                                    <wps:cNvPr id="282" name="Text Box 2"/>
                                    <wps:cNvSpPr txBox="1">
                                      <a:spLocks noChangeArrowheads="1"/>
                                    </wps:cNvSpPr>
                                    <wps:spPr bwMode="auto">
                                      <a:xfrm>
                                        <a:off x="5192821" y="596280"/>
                                        <a:ext cx="754743" cy="441530"/>
                                      </a:xfrm>
                                      <a:prstGeom prst="rect">
                                        <a:avLst/>
                                      </a:prstGeom>
                                      <a:noFill/>
                                      <a:ln w="9525">
                                        <a:noFill/>
                                        <a:miter lim="800000"/>
                                        <a:headEnd/>
                                        <a:tailEnd/>
                                      </a:ln>
                                    </wps:spPr>
                                    <wps:txbx>
                                      <w:txbxContent>
                                        <w:p w14:paraId="0EBA1535" w14:textId="77777777" w:rsidR="00102768" w:rsidRPr="00FC788C" w:rsidRDefault="00102768" w:rsidP="00705F7F">
                                          <w:pPr>
                                            <w:pStyle w:val="Figuretext"/>
                                          </w:pPr>
                                          <w:r w:rsidRPr="00FC788C">
                                            <w:rPr>
                                              <w:rFonts w:eastAsia="Calibri"/>
                                            </w:rPr>
                                            <w:t>Implant in patient</w:t>
                                          </w:r>
                                        </w:p>
                                      </w:txbxContent>
                                    </wps:txbx>
                                    <wps:bodyPr rot="0" vert="horz" wrap="square" lIns="91440" tIns="45720" rIns="91440" bIns="45720" anchor="t" anchorCtr="0">
                                      <a:noAutofit/>
                                    </wps:bodyPr>
                                  </wps:wsp>
                                </wpg:grpSp>
                              </wpg:grpSp>
                            </wpg:grpSp>
                          </wpg:grpSp>
                          <wps:wsp>
                            <wps:cNvPr id="274" name="Text Box 2"/>
                            <wps:cNvSpPr txBox="1">
                              <a:spLocks noChangeArrowheads="1"/>
                            </wps:cNvSpPr>
                            <wps:spPr bwMode="auto">
                              <a:xfrm>
                                <a:off x="1080612" y="1146349"/>
                                <a:ext cx="819150" cy="299109"/>
                              </a:xfrm>
                              <a:prstGeom prst="rect">
                                <a:avLst/>
                              </a:prstGeom>
                              <a:noFill/>
                              <a:ln w="9525">
                                <a:noFill/>
                                <a:miter lim="800000"/>
                                <a:headEnd/>
                                <a:tailEnd/>
                              </a:ln>
                            </wps:spPr>
                            <wps:txbx>
                              <w:txbxContent>
                                <w:p w14:paraId="79272F5A" w14:textId="77777777" w:rsidR="00102768" w:rsidRPr="00FC788C" w:rsidRDefault="00102768" w:rsidP="00902B17">
                                  <w:pPr>
                                    <w:pStyle w:val="Figuretextbig"/>
                                  </w:pPr>
                                  <w:r w:rsidRPr="00FC788C">
                                    <w:rPr>
                                      <w:rFonts w:eastAsia="Calibri"/>
                                    </w:rPr>
                                    <w:t>A</w:t>
                                  </w:r>
                                </w:p>
                              </w:txbxContent>
                            </wps:txbx>
                            <wps:bodyPr rot="0" vert="horz" wrap="square" lIns="91440" tIns="45720" rIns="91440" bIns="45720" anchor="t" anchorCtr="0">
                              <a:noAutofit/>
                            </wps:bodyPr>
                          </wps:wsp>
                        </wpg:grpSp>
                        <wps:wsp>
                          <wps:cNvPr id="272" name="Text Box 2"/>
                          <wps:cNvSpPr txBox="1">
                            <a:spLocks noChangeArrowheads="1"/>
                          </wps:cNvSpPr>
                          <wps:spPr bwMode="auto">
                            <a:xfrm>
                              <a:off x="3984991" y="1146350"/>
                              <a:ext cx="819150" cy="577849"/>
                            </a:xfrm>
                            <a:prstGeom prst="rect">
                              <a:avLst/>
                            </a:prstGeom>
                            <a:noFill/>
                            <a:ln w="9525">
                              <a:noFill/>
                              <a:miter lim="800000"/>
                              <a:headEnd/>
                              <a:tailEnd/>
                            </a:ln>
                          </wps:spPr>
                          <wps:txbx>
                            <w:txbxContent>
                              <w:p w14:paraId="423AF092" w14:textId="77777777" w:rsidR="00102768" w:rsidRPr="00FC788C" w:rsidRDefault="00102768" w:rsidP="00902B17">
                                <w:pPr>
                                  <w:pStyle w:val="Figuretextbig"/>
                                </w:pPr>
                                <w:r w:rsidRPr="00FC788C">
                                  <w:rPr>
                                    <w:rFonts w:eastAsia="Calibri"/>
                                  </w:rPr>
                                  <w:t>B</w:t>
                                </w:r>
                              </w:p>
                            </w:txbxContent>
                          </wps:txbx>
                          <wps:bodyPr rot="0" vert="horz" wrap="square" lIns="91440" tIns="45720" rIns="91440" bIns="45720" anchor="t" anchorCtr="0">
                            <a:noAutofit/>
                          </wps:bodyPr>
                        </wps:wsp>
                      </wpg:wgp>
                    </wpc:wpc>
                  </a:graphicData>
                </a:graphic>
              </wp:inline>
            </w:drawing>
          </mc:Choice>
          <mc:Fallback>
            <w:pict>
              <v:group id="Canvas 31" o:spid="_x0000_s1026" editas="canvas" style="width:470.25pt;height:247.35pt;mso-position-horizontal-relative:char;mso-position-vertical-relative:line" coordsize="59715,314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715;height:31407;visibility:visible;mso-wrap-style:square">
                  <v:fill o:detectmouseclick="t"/>
                  <v:path o:connecttype="none"/>
                </v:shape>
                <v:group id="Group 270" o:spid="_x0000_s1028" style="position:absolute;left:439;top:376;width:59276;height:30480" coordorigin="-260" coordsize="59756,29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OeIXcIAAADcAAAADwAAAGRycy9kb3ducmV2LnhtbERPTYvCMBC9C/sfwix4&#10;07SKunSNIrIuexDBuiDehmZsi82kNLGt/94cBI+P971c96YSLTWutKwgHkcgiDOrS84V/J92oy8Q&#10;ziNrrCyTggc5WK8+BktMtO34SG3qcxFC2CWooPC+TqR0WUEG3djWxIG72sagD7DJpW6wC+GmkpMo&#10;mkuDJYeGAmvaFpTd0rtR8Ntht5nGP+3+dt0+LqfZ4byPSanhZ7/5BuGp92/xy/2nFUwW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jniF3CAAAA3AAAAA8A&#10;AAAAAAAAAAAAAAAAqgIAAGRycy9kb3ducmV2LnhtbFBLBQYAAAAABAAEAPoAAACZAwAAAAA=&#10;">
                  <v:group id="Group 271" o:spid="_x0000_s1029" style="position:absolute;left:-260;width:59756;height:29845" coordorigin="-260" coordsize="59756,29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6stxsQAAADcAAAADwAAAGRycy9kb3ducmV2LnhtbESPQYvCMBSE78L+h/AW&#10;vGlaF12pRhHZFQ8iqAvi7dE822LzUppsW/+9EQSPw8x8w8yXnSlFQ7UrLCuIhxEI4tTqgjMFf6ff&#10;wRSE88gaS8uk4E4OlouP3hwTbVs+UHP0mQgQdgkqyL2vEildmpNBN7QVcfCutjbog6wzqWtsA9yU&#10;chRFE2mw4LCQY0XrnNLb8d8o2LTYrr7in2Z3u67vl9N4f97FpFT/s1vNQHjq/Dv8am+1gtF3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6stxsQAAADcAAAA&#10;DwAAAAAAAAAAAAAAAACqAgAAZHJzL2Rvd25yZXYueG1sUEsFBgAAAAAEAAQA+gAAAJsDAAAAAA==&#10;">
                    <v:group id="Group 273" o:spid="_x0000_s1030" style="position:absolute;left:-260;width:59756;height:29845" coordorigin="-260" coordsize="59756,29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UWKsYAAADcAAAADwAAAGRycy9kb3ducmV2LnhtbESPT2vCQBTE7wW/w/IK&#10;vdXNH2wldQ0itngQoSqU3h7ZZxKSfRuy2yR++25B6HGYmd8wq3wyrRiod7VlBfE8AkFcWF1zqeBy&#10;fn9egnAeWWNrmRTcyEG+nj2sMNN25E8aTr4UAcIuQwWV910mpSsqMujmtiMO3tX2Bn2QfSl1j2OA&#10;m1YmUfQiDdYcFirsaFtR0Zx+jIKPEcdNGu+GQ3Pd3r7Pi+PXISalnh6nzRsIT5P/D9/be60geU3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4NRYqxgAAANwA&#10;AAAPAAAAAAAAAAAAAAAAAKoCAABkcnMvZG93bnJldi54bWxQSwUGAAAAAAQABAD6AAAAnQMAAAAA&#10;">
                      <v:group id="Group 275" o:spid="_x0000_s1031" style="position:absolute;left:-260;width:31327;height:29845" coordorigin="-260" coordsize="31328,29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JArxcUAAADcAAAADwAAAGRycy9kb3ducmV2LnhtbESPQYvCMBSE78L+h/CE&#10;vWlaF3WpRhFZlz2IoC6It0fzbIvNS2liW/+9EQSPw8x8w8yXnSlFQ7UrLCuIhxEI4tTqgjMF/8fN&#10;4BuE88gaS8uk4E4OlouP3hwTbVveU3PwmQgQdgkqyL2vEildmpNBN7QVcfAutjbog6wzqWtsA9yU&#10;chRFE2mw4LCQY0XrnNLr4WYU/LbYrr7in2Z7vazv5+N4d9rGpNRnv1vNQHjq/Dv8av9pBaPp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iQK8XFAAAA3AAA&#10;AA8AAAAAAAAAAAAAAAAAqgIAAGRycy9kb3ducmV2LnhtbFBLBQYAAAAABAAEAPoAAACcAwAAAAA=&#10;">
                        <v:shapetype id="_x0000_t202" coordsize="21600,21600" o:spt="202" path="m,l,21600r21600,l21600,xe">
                          <v:stroke joinstyle="miter"/>
                          <v:path gradientshapeok="t" o:connecttype="rect"/>
                        </v:shapetype>
                        <v:shape id="Text Box 2" o:spid="_x0000_s1032" type="#_x0000_t202" style="position:absolute;left:12204;top:4383;width:8191;height:5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HeXsQA&#10;AADcAAAADwAAAGRycy9kb3ducmV2LnhtbESPQWvCQBSE7wX/w/KE3uquYopGN0EsQk8tTVXw9sg+&#10;k2D2bchuTfrvu4VCj8PMfMNs89G24k69bxxrmM8UCOLSmYYrDcfPw9MKhA/IBlvHpOGbPOTZ5GGL&#10;qXEDf9C9CJWIEPYpaqhD6FIpfVmTRT9zHXH0rq63GKLsK2l6HCLctnKh1LO02HBcqLGjfU3lrfiy&#10;Gk5v18t5qd6rF5t0gxuVZLuWWj9Ox90GRKAx/If/2q9Gw2KVwO+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R3l7EAAAA3AAAAA8AAAAAAAAAAAAAAAAAmAIAAGRycy9k&#10;b3ducmV2LnhtbFBLBQYAAAAABAAEAPUAAACJAwAAAAA=&#10;" filled="f" stroked="f">
                          <v:textbox>
                            <w:txbxContent>
                              <w:p w14:paraId="4D919711" w14:textId="77777777" w:rsidR="00102768" w:rsidRPr="00FC788C" w:rsidRDefault="00102768" w:rsidP="00705F7F">
                                <w:pPr>
                                  <w:pStyle w:val="Figuretext"/>
                                </w:pPr>
                                <w:r w:rsidRPr="00FC788C">
                                  <w:rPr>
                                    <w:rFonts w:eastAsia="Calibri"/>
                                  </w:rPr>
                                  <w:t>Plaster model</w:t>
                                </w:r>
                              </w:p>
                            </w:txbxContent>
                          </v:textbox>
                        </v:shape>
                        <v:group id="Group 286" o:spid="_x0000_s1033" style="position:absolute;left:-260;width:31327;height:29845" coordorigin="-260" coordsize="31328,29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shape id="Text Box 2" o:spid="_x0000_s1034" type="#_x0000_t202" style="position:absolute;left:-260;top:5850;width:7715;height:5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uYvMMA&#10;AADcAAAADwAAAGRycy9kb3ducmV2LnhtbESPQWsCMRSE7wX/Q3iCt5pVxOpqFBFavIh066HHx+a5&#10;Wdy8LElc139vCgWPw8x8w6y3vW1ERz7UjhVMxhkI4tLpmisF55/P9wWIEJE1No5JwYMCbDeDtzXm&#10;2t35m7oiViJBOOSowMTY5lKG0pDFMHYtcfIuzluMSfpKao/3BLeNnGbZXFqsOS0YbGlvqLwWN6tg&#10;73F+KmfGL89fzfX4e7uYInRKjYb9bgUiUh9f4f/2QSuYLj7g70w6AnLz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fuYvMMAAADcAAAADwAAAAAAAAAAAAAAAACYAgAAZHJzL2Rv&#10;d25yZXYueG1sUEsFBgAAAAAEAAQA9QAAAIgDAAAAAA==&#10;" filled="f" stroked="f">
                            <v:textbox inset="1mm,0,0,0">
                              <w:txbxContent>
                                <w:p w14:paraId="37572695" w14:textId="77777777" w:rsidR="00102768" w:rsidRPr="00FC788C" w:rsidRDefault="00102768" w:rsidP="00705F7F">
                                  <w:pPr>
                                    <w:pStyle w:val="Figuretext"/>
                                  </w:pPr>
                                  <w:r w:rsidRPr="00FC788C">
                                    <w:rPr>
                                      <w:rFonts w:eastAsia="Calibri"/>
                                    </w:rPr>
                                    <w:t>Alginate/PVS impression</w:t>
                                  </w:r>
                                </w:p>
                              </w:txbxContent>
                            </v:textbox>
                          </v:shape>
                          <v:group id="Group 288" o:spid="_x0000_s1035" style="position:absolute;left:1897;width:29170;height:29845" coordorigin="1897" coordsize="29169,29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 289" o:spid="_x0000_s1036" style="position:absolute;left:1897;width:29170;height:29845" coordorigin="1897" coordsize="29169,29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 291" o:spid="_x0000_s1037" style="position:absolute;left:1897;width:29170;height:29845" coordorigin="1897" coordsize="29169,29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fLPMQAAADcAAAADwAAAGRycy9kb3ducmV2LnhtbESPQYvCMBSE78L+h/AW&#10;vGlaF2WtRhHZFQ8iqAvi7dE822LzUppsW/+9EQSPw8x8w8yXnSlFQ7UrLCuIhxEI4tTqgjMFf6ff&#10;wTcI55E1lpZJwZ0cLBcfvTkm2rZ8oOboMxEg7BJUkHtfJVK6NCeDbmgr4uBdbW3QB1lnUtfYBrgp&#10;5SiKJtJgwWEhx4rWOaW3479RsGmxXX3FP83udl3fL6fx/ryLSan+Z7eagfDU+Xf41d5qBa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6fLPMQAAADcAAAA&#10;DwAAAAAAAAAAAAAAAACqAgAAZHJzL2Rvd25yZXYueG1sUEsFBgAAAAAEAAQA+gAAAJsDAAAAAA==&#10;">
                                <v:group id="Group 293" o:spid="_x0000_s1038" style="position:absolute;left:1897;width:29170;height:26911" coordorigin="1897" coordsize="29169,269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Dnw0MYAAADcAAAADwAAAGRycy9kb3ducmV2LnhtbESPT2vCQBTE7wW/w/IK&#10;vdXNHyw1dQ0itngQoSqU3h7ZZxKSfRuy2yR++25B6HGYmd8wq3wyrRiod7VlBfE8AkFcWF1zqeBy&#10;fn9+BeE8ssbWMim4kYN8PXtYYabtyJ80nHwpAoRdhgoq77tMSldUZNDNbUccvKvtDfog+1LqHscA&#10;N61MouhFGqw5LFTY0baiojn9GAUfI46bNN4Nh+a6vX2fF8evQ0xKPT1OmzcQnib/H76391pBskz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OfDQxgAAANwA&#10;AAAPAAAAAAAAAAAAAAAAAKoCAABkcnMvZG93bnJldi54bWxQSwUGAAAAAAQABAD6AAAAnQMAAAAA&#10;">
                                  <v:group id="Group 295" o:spid="_x0000_s1039" style="position:absolute;left:1897;width:29170;height:26911" coordorigin="1897" coordsize="29169,269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 297" o:spid="_x0000_s1040" style="position:absolute;left:1897;width:27171;height:26911" coordorigin="1897" coordsize="27170,269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3AvbTxgAAANwA&#10;AAAPAAAAAAAAAAAAAAAAAKoCAABkcnMvZG93bnJldi54bWxQSwUGAAAAAAQABAD6AAAAnQMAAAAA&#10;">
                                      <v:shape id="Circular Arrow 327" o:spid="_x0000_s1041" style="position:absolute;left:5952;width:17339;height:20703;rotation:169109fd;visibility:visible;mso-wrap-style:square;v-text-anchor:middle" coordsize="1733909,20703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F7JcQA&#10;AADcAAAADwAAAGRycy9kb3ducmV2LnhtbESPQWvCQBSE74X+h+UJvdVNUtCSuooIgVwsGMXzI/vM&#10;BrNvQ3Yb0/76riB4HGbmG2a1mWwnRhp861hBOk9AENdOt9woOB2L908QPiBr7ByTgl/ysFm/vqww&#10;1+7GBxqr0IgIYZ+jAhNCn0vpa0MW/dz1xNG7uMFiiHJopB7wFuG2k1mSLKTFluOCwZ52hupr9WMV&#10;7M/jMv22MisL83cp0nJ3dftKqbfZtP0CEWgKz/CjXWoFH9kS7mfi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ReyXEAAAA3AAAAA8AAAAAAAAAAAAAAAAAmAIAAGRycy9k&#10;b3ducmV2LnhtbFBLBQYAAAAABAAEAPUAAACJAwAAAAA=&#10;" path="m108369,1035170v,-450047,264632,-835047,627449,-912847c1130513,37688,1511009,342720,1604573,818777r106197,-1l1517170,1035169,1277293,818776r105733,c1295158,458914,1007630,252250,728830,348565,490901,430761,325107,712724,325107,1035169r-216738,1xe" fillcolor="#70ad47 [3209]" strokecolor="#375623 [1609]" strokeweight="1pt">
                                        <v:stroke joinstyle="miter"/>
                                        <v:path arrowok="t" o:connecttype="custom" o:connectlocs="108369,1035170;735818,122323;1604573,818777;1710770,818776;1517170,1035169;1277293,818776;1383026,818776;728830,348565;325107,1035169;108369,1035170" o:connectangles="0,0,0,0,0,0,0,0,0,0"/>
                                      </v:shape>
                                      <v:shape id="Circular Arrow 328" o:spid="_x0000_s1042" style="position:absolute;left:10050;top:7720;width:17335;height:20701;rotation:7240844fd;visibility:visible;mso-wrap-style:square;v-text-anchor:middle" coordsize="1733549,2070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HO1cIA&#10;AADcAAAADwAAAGRycy9kb3ducmV2LnhtbERPz2vCMBS+D/Y/hCfsNlM7kNEZRYRBHYJOvez2aJ5t&#10;tXkpSdTMv94cBI8f3+/JLJpOXMj51rKC0TADQVxZ3XKtYL/7fv8E4QOyxs4yKfgnD7Pp68sEC22v&#10;/EuXbahFCmFfoIImhL6Q0lcNGfRD2xMn7mCdwZCgq6V2eE3hppN5lo2lwZZTQ4M9LRqqTtuzUXBa&#10;rcuf9V9uby7GYzm+rTZLrJR6G8T5F4hAMTzFD3epFXzkaW06k46An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Yc7VwgAAANwAAAAPAAAAAAAAAAAAAAAAAJgCAABkcnMvZG93&#10;bnJldi54bWxQSwUGAAAAAAQABAD1AAAAhwMAAAAA&#10;" path="m108347,1035050v,-449993,264570,-834950,627305,-912748c1130275,37665,1510706,342677,1604244,818700r106176,l1516855,1035050,1277033,818700r105713,c1294903,458841,1007417,252177,728663,348502,490792,430699,325041,712637,325041,1035050r-216694,xe" fillcolor="#c00000" strokecolor="#823b0b [1605]" strokeweight="1pt">
                                        <v:stroke joinstyle="miter"/>
                                        <v:path arrowok="t" o:connecttype="custom" o:connectlocs="108347,1035050;735652,122302;1604244,818700;1710420,818700;1516855,1035050;1277033,818700;1382746,818700;728663,348502;325041,1035050;108347,1035050" o:connectangles="0,0,0,0,0,0,0,0,0,0"/>
                                      </v:shape>
                                      <v:shape id="Circular Arrow 329" o:spid="_x0000_s1043" style="position:absolute;left:3580;top:7892;width:17336;height:20701;rotation:-7350868fd;visibility:visible;mso-wrap-style:square;v-text-anchor:middle" coordsize="1733549,2070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20RMMA&#10;AADcAAAADwAAAGRycy9kb3ducmV2LnhtbESPS4sCMRCE74L/IbTgTTMqyDoaRXcRvHjwgeKtmbTz&#10;cNIZJlHHf2+EBY9FVX1FzRaNKcWDapdbVjDoRyCIE6tzThUcD+veDwjnkTWWlknBixws5u3WDGNt&#10;n7yjx96nIkDYxagg876KpXRJRgZd31bEwbva2qAPsk6lrvEZ4KaUwygaS4M5h4UMK/rNKLnt70aB&#10;TMzf5l4c7HFE59V5i8XpciuU6naa5RSEp8Z/w//tjVYwGk7gcyYcAT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20RMMAAADcAAAADwAAAAAAAAAAAAAAAACYAgAAZHJzL2Rv&#10;d25yZXYueG1sUEsFBgAAAAAEAAQA9QAAAIgDAAAAAA==&#10;" path="m108347,1035050v,-449993,264570,-834950,627305,-912748c1130275,37665,1510706,342677,1604244,818700r106176,l1516855,1035050,1277033,818700r105713,c1294903,458841,1007417,252177,728663,348502,490792,430699,325041,712637,325041,1035050r-216694,xe" fillcolor="#ed7d31 [3205]" strokecolor="#823b0b [1605]" strokeweight="1pt">
                                        <v:stroke joinstyle="miter"/>
                                        <v:path arrowok="t" o:connecttype="custom" o:connectlocs="108347,1035050;735652,122302;1604244,818700;1710420,818700;1516855,1035050;1277033,818700;1382746,818700;728663,348502;325041,1035050;108347,1035050" o:connectangles="0,0,0,0,0,0,0,0,0,0"/>
                                      </v:shape>
                                    </v:group>
                                    <v:shape id="Text Box 2" o:spid="_x0000_s1044" type="#_x0000_t202" style="position:absolute;left:22860;top:7792;width:8207;height:4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QQjsMA&#10;AADcAAAADwAAAGRycy9kb3ducmV2LnhtbESPQWsCMRSE74L/ITzBmyZaFbsaRSyFnpTaWvD22Dx3&#10;Fzcvyya66783gtDjMDPfMMt1a0txo9oXjjWMhgoEcepMwZmG35/PwRyED8gGS8ek4U4e1qtuZ4mJ&#10;cQ1/0+0QMhEh7BPUkIdQJVL6NCeLfugq4uidXW0xRFln0tTYRLgt5VipmbRYcFzIsaJtTunlcLUa&#10;jrvz6W+i9tmHnVaNa5Vk+y617vfazQJEoDb8h1/tL6PhbTyD55l4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oQQjsMAAADcAAAADwAAAAAAAAAAAAAAAACYAgAAZHJzL2Rv&#10;d25yZXYueG1sUEsFBgAAAAAEAAQA9QAAAIgDAAAAAA==&#10;" filled="f" stroked="f">
                                      <v:textbox>
                                        <w:txbxContent>
                                          <w:p w14:paraId="76CB0D6C" w14:textId="77777777" w:rsidR="00102768" w:rsidRPr="00FC788C" w:rsidRDefault="00102768" w:rsidP="00705F7F">
                                            <w:pPr>
                                              <w:pStyle w:val="Figuretext"/>
                                            </w:pPr>
                                            <w:r w:rsidRPr="00FC788C">
                                              <w:rPr>
                                                <w:rFonts w:eastAsia="Calibri"/>
                                              </w:rPr>
                                              <w:t>Send to the lab</w:t>
                                            </w:r>
                                          </w:p>
                                        </w:txbxContent>
                                      </v:textbox>
                                    </v:shape>
                                  </v:group>
                                  <v:shape id="Text Box 2" o:spid="_x0000_s1045" type="#_x0000_t202" style="position:absolute;left:17209;top:16635;width:9187;height:53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rW9MQA&#10;AADcAAAADwAAAGRycy9kb3ducmV2LnhtbESPQWvCQBSE70L/w/IKveluxYYa3QSxCD1VjG3B2yP7&#10;TEKzb0N2a9J/3xUEj8PMfMOs89G24kK9bxxreJ4pEMSlMw1XGj6Pu+krCB+QDbaOScMfecizh8ka&#10;U+MGPtClCJWIEPYpaqhD6FIpfVmTRT9zHXH0zq63GKLsK2l6HCLctnKuVCItNhwXauxoW1P5U/xa&#10;DV8f59P3Qu2rN/vSDW5Uku1Sav30OG5WIAKN4R6+td+NhvkygeuZeAR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1vTEAAAA3AAAAA8AAAAAAAAAAAAAAAAAmAIAAGRycy9k&#10;b3ducmV2LnhtbFBLBQYAAAAABAAEAPUAAACJAwAAAAA=&#10;" filled="f" stroked="f">
                                    <v:textbox>
                                      <w:txbxContent>
                                        <w:p w14:paraId="25835B3A" w14:textId="77777777" w:rsidR="00102768" w:rsidRPr="00FC788C" w:rsidRDefault="00102768" w:rsidP="00705F7F">
                                          <w:pPr>
                                            <w:pStyle w:val="Figuretext"/>
                                          </w:pPr>
                                          <w:r w:rsidRPr="00FC788C">
                                            <w:rPr>
                                              <w:rFonts w:eastAsia="Calibri"/>
                                            </w:rPr>
                                            <w:t>Design and casting</w:t>
                                          </w:r>
                                        </w:p>
                                      </w:txbxContent>
                                    </v:textbox>
                                  </v:shape>
                                </v:group>
                                <v:shape id="Text Box 2" o:spid="_x0000_s1046" type="#_x0000_t202" style="position:absolute;left:16905;top:25965;width:9841;height:38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TtGMQA&#10;AADcAAAADwAAAGRycy9kb3ducmV2LnhtbESPQWvCQBSE7wX/w/IEb3VXsUWjmyAWoaeWpip4e2Sf&#10;STD7NmS3Sfrvu4VCj8PMfMPsstE2oqfO1441LOYKBHHhTM2lhtPn8XENwgdkg41j0vBNHrJ08rDD&#10;xLiBP6jPQykihH2CGqoQ2kRKX1Rk0c9dSxy9m+sshii7UpoOhwi3jVwq9Swt1hwXKmzpUFFxz7+s&#10;hvPb7XpZqffyxT61gxuVZLuRWs+m434LItAY/sN/7VejYblZwe+ZeARk+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E7RjEAAAA3AAAAA8AAAAAAAAAAAAAAAAAmAIAAGRycy9k&#10;b3ducmV2LnhtbFBLBQYAAAAABAAEAPUAAACJAwAAAAA=&#10;" filled="f" stroked="f">
                                  <v:textbox>
                                    <w:txbxContent>
                                      <w:p w14:paraId="6CBF49CF" w14:textId="77777777" w:rsidR="00102768" w:rsidRPr="00FC788C" w:rsidRDefault="00102768" w:rsidP="00705F7F">
                                        <w:pPr>
                                          <w:pStyle w:val="Figuretext"/>
                                        </w:pPr>
                                        <w:r w:rsidRPr="00FC788C">
                                          <w:rPr>
                                            <w:rFonts w:eastAsia="Calibri"/>
                                          </w:rPr>
                                          <w:t>Manual finish</w:t>
                                        </w:r>
                                      </w:p>
                                    </w:txbxContent>
                                  </v:textbox>
                                </v:shape>
                              </v:group>
                              <v:shape id="Text Box 2" o:spid="_x0000_s1047" type="#_x0000_t202" style="position:absolute;left:6961;top:19551;width:10358;height:4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HQ98QA&#10;AADcAAAADwAAAGRycy9kb3ducmV2LnhtbESPT2vCQBTE7wW/w/KE3ppdQy0a3Yi0CJ4s1bbQ2yP7&#10;8gezb0N2NfHbdwsFj8PM/IZZb0bbiiv1vnGsYZYoEMSFMw1XGj5Pu6cFCB+QDbaOScONPGzyycMa&#10;M+MG/qDrMVQiQthnqKEOocuk9EVNFn3iOuLola63GKLsK2l6HCLctjJV6kVabDgu1NjRa03F+Xix&#10;Gr4O5c/3s3qv3uy8G9yoJNul1PpxOm5XIAKN4R7+b++NhnSZwt+ZeAR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h0PfEAAAA3AAAAA8AAAAAAAAAAAAAAAAAmAIAAGRycy9k&#10;b3ducmV2LnhtbFBLBQYAAAAABAAEAPUAAACJAwAAAAA=&#10;" filled="f" stroked="f">
                                <v:textbox>
                                  <w:txbxContent>
                                    <w:p w14:paraId="02D68542" w14:textId="77777777" w:rsidR="00102768" w:rsidRPr="00FC788C" w:rsidRDefault="00102768" w:rsidP="00705F7F">
                                      <w:pPr>
                                        <w:pStyle w:val="Figuretext"/>
                                      </w:pPr>
                                      <w:r w:rsidRPr="00FC788C">
                                        <w:rPr>
                                          <w:rFonts w:eastAsia="Calibri"/>
                                        </w:rPr>
                                        <w:t>Send to the dentist</w:t>
                                      </w:r>
                                    </w:p>
                                  </w:txbxContent>
                                </v:textbox>
                              </v:shape>
                            </v:group>
                            <v:shape id="Text Box 2" o:spid="_x0000_s1048" type="#_x0000_t202" style="position:absolute;left:7716;top:14829;width:8795;height:53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rG8IA&#10;AADcAAAADwAAAGRycy9kb3ducmV2LnhtbERPz2vCMBS+C/sfwht4s8nEie1My1AGnibWbbDbo3m2&#10;Zc1LaTJb/3tzGOz48f3eFpPtxJUG3zrW8JQoEMSVMy3XGj7Ob4sNCB+QDXaOScONPBT5w2yLmXEj&#10;n+hahlrEEPYZamhC6DMpfdWQRZ+4njhyFzdYDBEOtTQDjjHcdnKp1FpabDk2NNjTrqHqp/y1Gj7f&#10;L99fK3Ws9/a5H92kJNtUaj1/nF5fQASawr/4z30wGpZpnB/PxCMg8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f+sbwgAAANwAAAAPAAAAAAAAAAAAAAAAAJgCAABkcnMvZG93&#10;bnJldi54bWxQSwUGAAAAAAQABAD1AAAAhwMAAAAA&#10;" filled="f" stroked="f">
                              <v:textbox>
                                <w:txbxContent>
                                  <w:p w14:paraId="39E2955C" w14:textId="004C7E46" w:rsidR="00102768" w:rsidRPr="00FC788C" w:rsidRDefault="00102768" w:rsidP="00705F7F">
                                    <w:pPr>
                                      <w:pStyle w:val="Figuretext"/>
                                    </w:pPr>
                                    <w:r>
                                      <w:rPr>
                                        <w:rFonts w:eastAsia="Calibri"/>
                                      </w:rPr>
                                      <w:t xml:space="preserve">Implant in </w:t>
                                    </w:r>
                                    <w:r w:rsidRPr="00FC788C">
                                      <w:rPr>
                                        <w:rFonts w:eastAsia="Calibri"/>
                                      </w:rPr>
                                      <w:t>patient</w:t>
                                    </w:r>
                                  </w:p>
                                </w:txbxContent>
                              </v:textbox>
                            </v:shape>
                          </v:group>
                        </v:group>
                      </v:group>
                      <v:group id="Group 276" o:spid="_x0000_s1049" style="position:absolute;left:32004;top:2156;width:27492;height:23806" coordorigin="32004,2156" coordsize="27492,238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EK1ssYAAADcAAAADwAAAGRycy9kb3ducmV2LnhtbESPQWvCQBSE7wX/w/KE&#10;3ppNLE0lZhURKx5CoSqU3h7ZZxLMvg3ZbRL/fbdQ6HGYmW+YfDOZVgzUu8aygiSKQRCXVjdcKbic&#10;356WIJxH1thaJgV3crBZzx5yzLQd+YOGk69EgLDLUEHtfZdJ6cqaDLrIdsTBu9reoA+yr6TucQxw&#10;08pFHKfSYMNhocaOdjWVt9O3UXAYcdw+J/uhuF1396/zy/tnkZBSj/NpuwLhafL/4b/2UStYv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oQrWyxgAAANwA&#10;AAAPAAAAAAAAAAAAAAAAAKoCAABkcnMvZG93bnJldi54bWxQSwUGAAAAAAQABAD6AAAAnQMAAAAA&#10;">
                        <v:shape id="Text Box 2" o:spid="_x0000_s1050" type="#_x0000_t202" style="position:absolute;left:38722;top:18286;width:10931;height:48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qVlcQA&#10;AADcAAAADwAAAGRycy9kb3ducmV2LnhtbESPT4vCMBTE74LfITzBmybK+merUcRlYU/KuuuCt0fz&#10;bIvNS2mird/eCMIeh5n5DbNct7YUN6p94VjDaKhAEKfOFJxp+P35HMxB+IBssHRMGu7kYb3qdpaY&#10;GNfwN90OIRMRwj5BDXkIVSKlT3Oy6IeuIo7e2dUWQ5R1Jk2NTYTbUo6VmkqLBceFHCva5pReDler&#10;4bg7n/7e1D77sJOqca2SbN+l1v1eu1mACNSG//Cr/WU0jGczeJ6JR0C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alZXEAAAA3AAAAA8AAAAAAAAAAAAAAAAAmAIAAGRycy9k&#10;b3ducmV2LnhtbFBLBQYAAAAABAAEAPUAAACJAwAAAAA=&#10;" filled="f" stroked="f">
                          <v:textbox>
                            <w:txbxContent>
                              <w:p w14:paraId="7BC52F7C" w14:textId="77777777" w:rsidR="00102768" w:rsidRPr="00FC788C" w:rsidRDefault="00102768" w:rsidP="00705F7F">
                                <w:pPr>
                                  <w:pStyle w:val="Figuretext"/>
                                </w:pPr>
                                <w:r w:rsidRPr="00FC788C">
                                  <w:rPr>
                                    <w:rFonts w:eastAsia="Calibri"/>
                                  </w:rPr>
                                  <w:t>Implant design</w:t>
                                </w:r>
                              </w:p>
                            </w:txbxContent>
                          </v:textbox>
                        </v:shape>
                        <v:group id="Group 278" o:spid="_x0000_s1051" style="position:absolute;left:32004;top:2156;width:27492;height:23806" coordorigin="32004,2156" coordsize="27492,238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GEW8IAAADcAAAADwAAAGRycy9kb3ducmV2LnhtbERPTYvCMBC9C/sfwix4&#10;07SKunSNIrIuexDBuiDehmZsi82kNLGt/94cBI+P971c96YSLTWutKwgHkcgiDOrS84V/J92oy8Q&#10;ziNrrCyTggc5WK8+BktMtO34SG3qcxFC2CWooPC+TqR0WUEG3djWxIG72sagD7DJpW6wC+GmkpMo&#10;mkuDJYeGAmvaFpTd0rtR8Ntht5nGP+3+dt0+LqfZ4byPSanhZ7/5BuGp92/xy/2nFUwW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aRhFvCAAAA3AAAAA8A&#10;AAAAAAAAAAAAAAAAqgIAAGRycy9kb3ducmV2LnhtbFBLBQYAAAAABAAEAPoAAACZAwAAAAA=&#10;">
                          <v:shape id="Text Box 2" o:spid="_x0000_s1052" type="#_x0000_t202" style="position:absolute;left:52844;top:15700;width:6652;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kfMMA&#10;AADcAAAADwAAAGRycy9kb3ducmV2LnhtbESPQWsCMRSE7wX/Q3iCt5ooWnU1irQInizaKnh7bJ67&#10;i5uXZRPd9d8bodDjMDPfMItVa0txp9oXjjUM+goEcepMwZmG35/N+xSED8gGS8ek4UEeVsvO2wIT&#10;4xre0/0QMhEh7BPUkIdQJVL6NCeLvu8q4uhdXG0xRFln0tTYRLgt5VCpD2mx4LiQY0WfOaXXw81q&#10;OO4u59NIfWdfdlw1rlWS7Uxq3eu26zmIQG34D/+1t0bDcDKD15l4BOTy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kfMMAAADcAAAADwAAAAAAAAAAAAAAAACYAgAAZHJzL2Rv&#10;d25yZXYueG1sUEsFBgAAAAAEAAQA9QAAAIgDAAAAAA==&#10;" filled="f" stroked="f">
                            <v:textbox>
                              <w:txbxContent>
                                <w:p w14:paraId="06E70128" w14:textId="77777777" w:rsidR="00102768" w:rsidRPr="00FC788C" w:rsidRDefault="00102768" w:rsidP="00705F7F">
                                  <w:pPr>
                                    <w:pStyle w:val="Figuretext"/>
                                  </w:pPr>
                                  <w:r w:rsidRPr="00FC788C">
                                    <w:rPr>
                                      <w:rFonts w:eastAsia="Calibri"/>
                                    </w:rPr>
                                    <w:t>Digital scan</w:t>
                                  </w:r>
                                </w:p>
                              </w:txbxContent>
                            </v:textbox>
                          </v:shape>
                          <v:group id="Group 280" o:spid="_x0000_s1053" style="position:absolute;left:32004;top:2156;width:27471;height:23806" coordorigin="32004,2156" coordsize="27471,238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L4esIAAADcAAAADwAAAGRycy9kb3ducmV2LnhtbERPy4rCMBTdC/5DuII7&#10;Taso0jEVkZlhFiL4AJndpbm2pc1NaTJt/fvJQnB5OO/tbjC16Kh1pWUF8TwCQZxZXXKu4Hb9mm1A&#10;OI+ssbZMCp7kYJeOR1tMtO35TN3F5yKEsEtQQeF9k0jpsoIMurltiAP3sK1BH2CbS91iH8JNLRdR&#10;tJYGSw4NBTZ0KCirLn9GwXeP/X4Zf3bH6nF4/l5Xp/sxJqWmk2H/AcLT4N/il/tHK1hswvx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0y+HrCAAAA3AAAAA8A&#10;AAAAAAAAAAAAAAAAqgIAAGRycy9kb3ducmV2LnhtbFBLBQYAAAAABAAEAPoAAACZAwAAAAA=&#10;">
                            <v:group id="Group 281" o:spid="_x0000_s1054" style="position:absolute;left:32004;top:2156;width:23285;height:23806" coordorigin="32004,2156" coordsize="23285,238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fl3hxgAAANwA&#10;AAAPAAAAAAAAAAAAAAAAAKoCAABkcnMvZG93bnJldi54bWxQSwUGAAAAAAQABAD6AAAAnQMAAAAA&#10;">
                              <v:shape id="Circular Arrow 283" o:spid="_x0000_s1055" style="position:absolute;left:32004;top:2156;width:23285;height:23806;visibility:visible;mso-wrap-style:square;v-text-anchor:middle" coordsize="2328545,23806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SF/8YA&#10;AADcAAAADwAAAGRycy9kb3ducmV2LnhtbESPQWsCMRSE74L/IbyCt5qttSpbo5RCVRAEbZUeXzev&#10;m8XNy5JEd/vvm0LB4zAz3zDzZWdrcSUfKscKHoYZCOLC6YpLBR/vb/czECEia6wdk4IfCrBc9Htz&#10;zLVreU/XQyxFgnDIUYGJscmlDIUhi2HoGuLkfTtvMSbpS6k9tgluaznKsom0WHFaMNjQq6HifLhY&#10;BTsznp5Otj3iym/X1D1Nj59fW6UGd93LM4hIXbyF/9sbrWA0e4S/M+kI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mSF/8YAAADcAAAADwAAAAAAAAAAAAAAAACYAgAAZHJz&#10;L2Rvd25yZXYueG1sUEsFBgAAAAAEAAQA9QAAAIsDAAAAAA==&#10;" path="m2161404,1404344v-105883,518814,-573815,874099,-1088576,826519c561423,2183594,164254,1753383,146167,1227110,128129,702262,492793,245251,998013,159542,1509227,72816,2002476,393448,2144177,904594r139120,l2037477,1190307,1701161,904594r136472,c1699342,554935,1332457,365381,979594,461280,635472,554803,407093,892343,439658,1259296v32891,370630,322052,660900,680734,683345c1481277,1965224,1803437,1709941,1876804,1343254r284600,61090xe" fillcolor="#5b9bd5 [3204]" strokecolor="#1f4d78 [1604]" strokeweight="1pt">
                                <v:stroke joinstyle="miter"/>
                                <v:path arrowok="t" o:connecttype="custom" o:connectlocs="2161404,1404344;1072828,2230863;146167,1227110;998013,159542;2144177,904594;2283297,904594;2037477,1190307;1701161,904594;1837633,904594;979594,461280;439658,1259296;1120392,1942641;1876804,1343254;2161404,1404344" o:connectangles="0,0,0,0,0,0,0,0,0,0,0,0,0,0"/>
                              </v:shape>
                              <v:shape id="Text Box 2" o:spid="_x0000_s1056" type="#_x0000_t202" style="position:absolute;left:39418;top:6987;width:8623;height:33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17xcQA&#10;AADcAAAADwAAAGRycy9kb3ducmV2LnhtbESPQWvCQBSE7wX/w/IEb3VXsUWjmyAWoaeWpip4e2Sf&#10;STD7NmS3Sfrvu4VCj8PMfMPsstE2oqfO1441LOYKBHHhTM2lhtPn8XENwgdkg41j0vBNHrJ08rDD&#10;xLiBP6jPQykihH2CGqoQ2kRKX1Rk0c9dSxy9m+sshii7UpoOhwi3jVwq9Swt1hwXKmzpUFFxz7+s&#10;hvPb7XpZqffyxT61gxuVZLuRWs+m434LItAY/sN/7VejYblewe+ZeARk+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de8XEAAAA3AAAAA8AAAAAAAAAAAAAAAAAmAIAAGRycy9k&#10;b3ducmV2LnhtbFBLBQYAAAAABAAEAPUAAACJAwAAAAA=&#10;" filled="f" stroked="f">
                                <v:textbox>
                                  <w:txbxContent>
                                    <w:p w14:paraId="5844754B" w14:textId="77777777" w:rsidR="00102768" w:rsidRPr="00FC788C" w:rsidRDefault="00102768" w:rsidP="00705F7F">
                                      <w:pPr>
                                        <w:pStyle w:val="Figuretext"/>
                                      </w:pPr>
                                      <w:r w:rsidRPr="00FC788C">
                                        <w:rPr>
                                          <w:rFonts w:eastAsia="Calibri"/>
                                        </w:rPr>
                                        <w:t>3D printing</w:t>
                                      </w:r>
                                    </w:p>
                                  </w:txbxContent>
                                </v:textbox>
                              </v:shape>
                            </v:group>
                            <v:shape id="Text Box 2" o:spid="_x0000_s1057" type="#_x0000_t202" style="position:absolute;left:51928;top:5962;width:7547;height:4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hGKsQA&#10;AADcAAAADwAAAGRycy9kb3ducmV2LnhtbESPT4vCMBTE74LfIbwFb5psccWtRhFlYU8r/lnB26N5&#10;tsXmpTRZ2/32RhA8DjPzG2a+7GwlbtT40rGG95ECQZw5U3Ku4Xj4Gk5B+IBssHJMGv7Jw3LR780x&#10;Na7lHd32IRcRwj5FDUUIdSqlzwqy6EeuJo7exTUWQ5RNLk2DbYTbSiZKTaTFkuNCgTWtC8qu+z+r&#10;4ffncj6N1Tbf2I+6dZ2SbD+l1oO3bjUDEagLr/Cz/W00JNMEHmfiEZ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4RirEAAAA3AAAAA8AAAAAAAAAAAAAAAAAmAIAAGRycy9k&#10;b3ducmV2LnhtbFBLBQYAAAAABAAEAPUAAACJAwAAAAA=&#10;" filled="f" stroked="f">
                              <v:textbox>
                                <w:txbxContent>
                                  <w:p w14:paraId="0EBA1535" w14:textId="77777777" w:rsidR="00102768" w:rsidRPr="00FC788C" w:rsidRDefault="00102768" w:rsidP="00705F7F">
                                    <w:pPr>
                                      <w:pStyle w:val="Figuretext"/>
                                    </w:pPr>
                                    <w:r w:rsidRPr="00FC788C">
                                      <w:rPr>
                                        <w:rFonts w:eastAsia="Calibri"/>
                                      </w:rPr>
                                      <w:t>Implant in patient</w:t>
                                    </w:r>
                                  </w:p>
                                </w:txbxContent>
                              </v:textbox>
                            </v:shape>
                          </v:group>
                        </v:group>
                      </v:group>
                    </v:group>
                    <v:shape id="Text Box 2" o:spid="_x0000_s1058" type="#_x0000_t202" style="position:absolute;left:10806;top:11463;width:8191;height:2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gL4sQA&#10;AADcAAAADwAAAGRycy9kb3ducmV2LnhtbESPQWvCQBSE74L/YXmCt7qr2NZGVxFF6MnStBa8PbLP&#10;JJh9G7Krif/eFQoeh5n5hlmsOluJKzW+dKxhPFIgiDNnSs41/P7sXmYgfEA2WDkmDTfysFr2ewtM&#10;jGv5m65pyEWEsE9QQxFCnUjps4Is+pGriaN3co3FEGWTS9NgG+G2khOl3qTFkuNCgTVtCsrO6cVq&#10;OOxPx7+p+sq39rVuXack2w+p9XDQrecgAnXhGf5vfxoNk/cpPM7EI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IC+LEAAAA3AAAAA8AAAAAAAAAAAAAAAAAmAIAAGRycy9k&#10;b3ducmV2LnhtbFBLBQYAAAAABAAEAPUAAACJAwAAAAA=&#10;" filled="f" stroked="f">
                      <v:textbox>
                        <w:txbxContent>
                          <w:p w14:paraId="79272F5A" w14:textId="77777777" w:rsidR="00102768" w:rsidRPr="00FC788C" w:rsidRDefault="00102768" w:rsidP="00902B17">
                            <w:pPr>
                              <w:pStyle w:val="Figuretextbig"/>
                            </w:pPr>
                            <w:r w:rsidRPr="00FC788C">
                              <w:rPr>
                                <w:rFonts w:eastAsia="Calibri"/>
                              </w:rPr>
                              <w:t>A</w:t>
                            </w:r>
                          </w:p>
                        </w:txbxContent>
                      </v:textbox>
                    </v:shape>
                  </v:group>
                  <v:shape id="Text Box 2" o:spid="_x0000_s1059" type="#_x0000_t202" style="position:absolute;left:39849;top:11463;width:8192;height:57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02DcUA&#10;AADcAAAADwAAAGRycy9kb3ducmV2LnhtbESPT2vCQBTE74V+h+UVvOlug39q6iaUFsFTRa2Ct0f2&#10;mYRm34bsatJv3y0IPQ4z8xtmlQ+2ETfqfO1Yw/NEgSAunKm51PB1WI9fQPiAbLBxTBp+yEOePT6s&#10;MDWu5x3d9qEUEcI+RQ1VCG0qpS8qsugnriWO3sV1FkOUXSlNh32E20YmSs2lxZrjQoUtvVdUfO+v&#10;VsPx83I+TdW2/LCztneDkmyXUuvR0/D2CiLQEP7D9/bGaEgWCfydiUdA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7TYNxQAAANwAAAAPAAAAAAAAAAAAAAAAAJgCAABkcnMv&#10;ZG93bnJldi54bWxQSwUGAAAAAAQABAD1AAAAigMAAAAA&#10;" filled="f" stroked="f">
                    <v:textbox>
                      <w:txbxContent>
                        <w:p w14:paraId="423AF092" w14:textId="77777777" w:rsidR="00102768" w:rsidRPr="00FC788C" w:rsidRDefault="00102768" w:rsidP="00902B17">
                          <w:pPr>
                            <w:pStyle w:val="Figuretextbig"/>
                          </w:pPr>
                          <w:r w:rsidRPr="00FC788C">
                            <w:rPr>
                              <w:rFonts w:eastAsia="Calibri"/>
                            </w:rPr>
                            <w:t>B</w:t>
                          </w:r>
                        </w:p>
                      </w:txbxContent>
                    </v:textbox>
                  </v:shape>
                </v:group>
                <w10:anchorlock/>
              </v:group>
            </w:pict>
          </mc:Fallback>
        </mc:AlternateContent>
      </w:r>
      <w:bookmarkEnd w:id="1"/>
    </w:p>
    <w:p w14:paraId="468851EE" w14:textId="4A2196EF" w:rsidR="004C0CFE" w:rsidRPr="004D62AD" w:rsidRDefault="00FC788C" w:rsidP="00705F7F">
      <w:pPr>
        <w:pStyle w:val="Figurecaption"/>
      </w:pPr>
      <w:bookmarkStart w:id="2" w:name="_Ref498435886"/>
      <w:r w:rsidRPr="004D62AD">
        <w:t xml:space="preserve">Figure </w:t>
      </w:r>
      <w:r w:rsidRPr="004D62AD">
        <w:fldChar w:fldCharType="begin"/>
      </w:r>
      <w:r w:rsidRPr="004D62AD">
        <w:instrText xml:space="preserve"> SEQ Figure \* ARABIC </w:instrText>
      </w:r>
      <w:r w:rsidRPr="004D62AD">
        <w:fldChar w:fldCharType="separate"/>
      </w:r>
      <w:r w:rsidR="00847D95">
        <w:rPr>
          <w:noProof/>
        </w:rPr>
        <w:t>1</w:t>
      </w:r>
      <w:r w:rsidRPr="004D62AD">
        <w:fldChar w:fldCharType="end"/>
      </w:r>
      <w:bookmarkEnd w:id="2"/>
      <w:r w:rsidRPr="004D62AD">
        <w:t xml:space="preserve">: Dentistry workflow using </w:t>
      </w:r>
      <w:r w:rsidR="00F2660D" w:rsidRPr="004D62AD">
        <w:t xml:space="preserve">(A) </w:t>
      </w:r>
      <w:r w:rsidRPr="004D62AD">
        <w:t>traditional approach (</w:t>
      </w:r>
      <w:r w:rsidR="00F2660D" w:rsidRPr="004D62AD">
        <w:t>B</w:t>
      </w:r>
      <w:r w:rsidRPr="004D62AD">
        <w:t>) and additive manufacturing approach</w:t>
      </w:r>
    </w:p>
    <w:p w14:paraId="19851D91" w14:textId="0273BE42" w:rsidR="003551D2" w:rsidRPr="004D62AD" w:rsidRDefault="00BB66EB" w:rsidP="00FA7108">
      <w:pPr>
        <w:pStyle w:val="Text"/>
        <w:rPr>
          <w:lang w:val="en-GB"/>
        </w:rPr>
      </w:pPr>
      <w:r w:rsidRPr="004D62AD">
        <w:rPr>
          <w:lang w:val="en-GB"/>
        </w:rPr>
        <w:t xml:space="preserve">This </w:t>
      </w:r>
      <w:r w:rsidR="00F251EB" w:rsidRPr="004D62AD">
        <w:rPr>
          <w:lang w:val="en-GB"/>
        </w:rPr>
        <w:t>chapter</w:t>
      </w:r>
      <w:r w:rsidRPr="004D62AD">
        <w:rPr>
          <w:lang w:val="en-GB"/>
        </w:rPr>
        <w:t xml:space="preserve"> provides an overview of </w:t>
      </w:r>
      <w:r w:rsidR="00F251EB" w:rsidRPr="004D62AD">
        <w:rPr>
          <w:lang w:val="en-GB"/>
        </w:rPr>
        <w:t>additive manufacturing</w:t>
      </w:r>
      <w:r w:rsidRPr="004D62AD">
        <w:rPr>
          <w:lang w:val="en-GB"/>
        </w:rPr>
        <w:t xml:space="preserve"> </w:t>
      </w:r>
      <w:r w:rsidR="00F251EB" w:rsidRPr="004D62AD">
        <w:rPr>
          <w:lang w:val="en-GB"/>
        </w:rPr>
        <w:t>as an important technology to</w:t>
      </w:r>
      <w:r w:rsidRPr="004D62AD">
        <w:rPr>
          <w:lang w:val="en-GB"/>
        </w:rPr>
        <w:t xml:space="preserve"> </w:t>
      </w:r>
      <w:r w:rsidR="00F251EB" w:rsidRPr="004D62AD">
        <w:rPr>
          <w:lang w:val="en-GB"/>
        </w:rPr>
        <w:t>for the manufacturing of dental implants</w:t>
      </w:r>
      <w:r w:rsidRPr="004D62AD">
        <w:rPr>
          <w:lang w:val="en-GB"/>
        </w:rPr>
        <w:t xml:space="preserve">. The </w:t>
      </w:r>
      <w:r w:rsidR="00F251EB" w:rsidRPr="004D62AD">
        <w:rPr>
          <w:lang w:val="en-GB"/>
        </w:rPr>
        <w:t>structure and properties of teeth, requirements</w:t>
      </w:r>
      <w:r w:rsidR="00C5341F" w:rsidRPr="004D62AD">
        <w:rPr>
          <w:lang w:val="en-GB"/>
        </w:rPr>
        <w:t xml:space="preserve"> and materials</w:t>
      </w:r>
      <w:r w:rsidR="00F251EB" w:rsidRPr="004D62AD">
        <w:rPr>
          <w:lang w:val="en-GB"/>
        </w:rPr>
        <w:t xml:space="preserve"> for the design of teeth implants </w:t>
      </w:r>
      <w:proofErr w:type="gramStart"/>
      <w:r w:rsidRPr="004D62AD">
        <w:rPr>
          <w:lang w:val="en-GB"/>
        </w:rPr>
        <w:t>are explained and discussed</w:t>
      </w:r>
      <w:proofErr w:type="gramEnd"/>
      <w:r w:rsidRPr="004D62AD">
        <w:rPr>
          <w:lang w:val="en-GB"/>
        </w:rPr>
        <w:t xml:space="preserve">. The review </w:t>
      </w:r>
      <w:r w:rsidR="00657CFE" w:rsidRPr="004D62AD">
        <w:rPr>
          <w:lang w:val="en-GB"/>
        </w:rPr>
        <w:t>analysed</w:t>
      </w:r>
      <w:r w:rsidR="00F251EB" w:rsidRPr="004D62AD">
        <w:rPr>
          <w:lang w:val="en-GB"/>
        </w:rPr>
        <w:t xml:space="preserve"> the current AM technologies used for dental implant </w:t>
      </w:r>
      <w:r w:rsidR="00657CFE" w:rsidRPr="004D62AD">
        <w:rPr>
          <w:lang w:val="en-GB"/>
        </w:rPr>
        <w:t>and</w:t>
      </w:r>
      <w:r w:rsidRPr="004D62AD">
        <w:rPr>
          <w:lang w:val="en-GB"/>
        </w:rPr>
        <w:t xml:space="preserve"> highlights the </w:t>
      </w:r>
      <w:r w:rsidR="00F251EB" w:rsidRPr="004D62AD">
        <w:rPr>
          <w:lang w:val="en-GB"/>
        </w:rPr>
        <w:t>challenges and future trend of AM</w:t>
      </w:r>
      <w:r w:rsidRPr="004D62AD">
        <w:rPr>
          <w:lang w:val="en-GB"/>
        </w:rPr>
        <w:t xml:space="preserve"> in the development of </w:t>
      </w:r>
      <w:r w:rsidR="00F251EB" w:rsidRPr="004D62AD">
        <w:rPr>
          <w:lang w:val="en-GB"/>
        </w:rPr>
        <w:t>teeth implants</w:t>
      </w:r>
      <w:r w:rsidRPr="004D62AD">
        <w:rPr>
          <w:lang w:val="en-GB"/>
        </w:rPr>
        <w:t>.</w:t>
      </w:r>
    </w:p>
    <w:p w14:paraId="22CC0EE8" w14:textId="77777777" w:rsidR="003551D2" w:rsidRPr="004D62AD" w:rsidRDefault="003551D2" w:rsidP="00FD6E68">
      <w:pPr>
        <w:pStyle w:val="Text"/>
        <w:rPr>
          <w:lang w:val="en-GB"/>
        </w:rPr>
        <w:sectPr w:rsidR="003551D2" w:rsidRPr="004D62AD" w:rsidSect="00B44BA3">
          <w:pgSz w:w="12240" w:h="15840" w:code="1"/>
          <w:pgMar w:top="1531" w:right="1474" w:bottom="1531" w:left="1531" w:header="720" w:footer="720" w:gutter="0"/>
          <w:cols w:space="720"/>
          <w:docGrid w:linePitch="360"/>
        </w:sectPr>
      </w:pPr>
    </w:p>
    <w:p w14:paraId="5A3F9539" w14:textId="1B947B25" w:rsidR="005C3BBC" w:rsidRPr="004D62AD" w:rsidRDefault="00213752" w:rsidP="00FD6E68">
      <w:pPr>
        <w:pStyle w:val="Heading1"/>
      </w:pPr>
      <w:r w:rsidRPr="004D62AD">
        <w:lastRenderedPageBreak/>
        <w:t xml:space="preserve">Structure </w:t>
      </w:r>
      <w:r w:rsidR="00F67071" w:rsidRPr="004D62AD">
        <w:t xml:space="preserve">and Properties </w:t>
      </w:r>
      <w:r w:rsidR="00CC6986" w:rsidRPr="004D62AD">
        <w:t>of T</w:t>
      </w:r>
      <w:r w:rsidRPr="004D62AD">
        <w:t>eeth</w:t>
      </w:r>
    </w:p>
    <w:p w14:paraId="3EEC70D5" w14:textId="240EE68D" w:rsidR="003551D2" w:rsidRPr="004D62AD" w:rsidRDefault="003551D2" w:rsidP="003D22FA">
      <w:pPr>
        <w:pStyle w:val="Text"/>
        <w:rPr>
          <w:lang w:val="en-GB"/>
        </w:rPr>
      </w:pPr>
      <w:r w:rsidRPr="004D62AD">
        <w:rPr>
          <w:lang w:val="en-GB"/>
        </w:rPr>
        <w:t xml:space="preserve">Teeth are most distinctive feature of humans and develop in two sets throughout their lifetime, primary and permanent. The oral cavity consists of upper jaw (maxillary), lower jaw (mandible), teeth, muscles, nerves, and blood vessels. Humans have primary arrangements of </w:t>
      </w:r>
      <w:r w:rsidR="00846172" w:rsidRPr="004D62AD">
        <w:rPr>
          <w:lang w:val="en-GB"/>
        </w:rPr>
        <w:t>teeth, which</w:t>
      </w:r>
      <w:r w:rsidRPr="004D62AD">
        <w:rPr>
          <w:lang w:val="en-GB"/>
        </w:rPr>
        <w:t xml:space="preserve"> consist of 10 maxillary teeth and 10 mandibular teeth, </w:t>
      </w:r>
      <w:proofErr w:type="gramStart"/>
      <w:r w:rsidRPr="004D62AD">
        <w:rPr>
          <w:lang w:val="en-GB"/>
        </w:rPr>
        <w:t>a total of 20</w:t>
      </w:r>
      <w:proofErr w:type="gramEnd"/>
      <w:r w:rsidRPr="004D62AD">
        <w:rPr>
          <w:lang w:val="en-GB"/>
        </w:rPr>
        <w:t xml:space="preserve">. All primary teeth </w:t>
      </w:r>
      <w:proofErr w:type="gramStart"/>
      <w:r w:rsidRPr="004D62AD">
        <w:rPr>
          <w:lang w:val="en-GB"/>
        </w:rPr>
        <w:t>are replaced</w:t>
      </w:r>
      <w:proofErr w:type="gramEnd"/>
      <w:r w:rsidRPr="004D62AD">
        <w:rPr>
          <w:lang w:val="en-GB"/>
        </w:rPr>
        <w:t xml:space="preserve"> with their permanent corresponding </w:t>
      </w:r>
      <w:r w:rsidR="00846172" w:rsidRPr="004D62AD">
        <w:rPr>
          <w:lang w:val="en-GB"/>
        </w:rPr>
        <w:t>ones</w:t>
      </w:r>
      <w:r w:rsidRPr="004D62AD">
        <w:rPr>
          <w:lang w:val="en-GB"/>
        </w:rPr>
        <w:t xml:space="preserve">. </w:t>
      </w:r>
      <w:r w:rsidR="00846172" w:rsidRPr="004D62AD">
        <w:rPr>
          <w:lang w:val="en-GB"/>
        </w:rPr>
        <w:t>In addition</w:t>
      </w:r>
      <w:r w:rsidRPr="004D62AD">
        <w:rPr>
          <w:lang w:val="en-GB"/>
        </w:rPr>
        <w:t xml:space="preserve">, every human will have 32 permanent teeth, this will consist of 16 maxillary and 16 in the mandible. The first signs of tooth development are a narrow band known as dental lamina. </w:t>
      </w:r>
      <w:r w:rsidR="00846172" w:rsidRPr="004D62AD">
        <w:rPr>
          <w:lang w:val="en-GB"/>
        </w:rPr>
        <w:t>Previous s</w:t>
      </w:r>
      <w:r w:rsidRPr="004D62AD">
        <w:rPr>
          <w:lang w:val="en-GB"/>
        </w:rPr>
        <w:t xml:space="preserve">tudies have </w:t>
      </w:r>
      <w:r w:rsidR="00776C10" w:rsidRPr="004D62AD">
        <w:rPr>
          <w:lang w:val="en-GB"/>
        </w:rPr>
        <w:t>revealed</w:t>
      </w:r>
      <w:r w:rsidRPr="004D62AD">
        <w:rPr>
          <w:lang w:val="en-GB"/>
        </w:rPr>
        <w:t xml:space="preserve"> </w:t>
      </w:r>
      <w:proofErr w:type="gramStart"/>
      <w:r w:rsidRPr="004D62AD">
        <w:rPr>
          <w:lang w:val="en-GB"/>
        </w:rPr>
        <w:t xml:space="preserve">that </w:t>
      </w:r>
      <w:r w:rsidR="00B725F2" w:rsidRPr="004D62AD">
        <w:rPr>
          <w:lang w:val="en-GB"/>
        </w:rPr>
        <w:t xml:space="preserve">Pituitary </w:t>
      </w:r>
      <w:proofErr w:type="spellStart"/>
      <w:r w:rsidR="00B725F2" w:rsidRPr="004D62AD">
        <w:rPr>
          <w:lang w:val="en-GB"/>
        </w:rPr>
        <w:t>homeobox</w:t>
      </w:r>
      <w:proofErr w:type="spellEnd"/>
      <w:r w:rsidR="00B725F2" w:rsidRPr="004D62AD">
        <w:rPr>
          <w:lang w:val="en-GB"/>
        </w:rPr>
        <w:t xml:space="preserve"> 2 (</w:t>
      </w:r>
      <w:proofErr w:type="spellStart"/>
      <w:r w:rsidR="00B725F2" w:rsidRPr="004D62AD">
        <w:rPr>
          <w:lang w:val="en-GB"/>
        </w:rPr>
        <w:t>Pitx2</w:t>
      </w:r>
      <w:proofErr w:type="spellEnd"/>
      <w:r w:rsidR="00B725F2" w:rsidRPr="004D62AD">
        <w:rPr>
          <w:lang w:val="en-GB"/>
        </w:rPr>
        <w:t xml:space="preserve">) and </w:t>
      </w:r>
      <w:r w:rsidRPr="004D62AD">
        <w:rPr>
          <w:lang w:val="en-GB"/>
        </w:rPr>
        <w:t>Sonic hedgehog (</w:t>
      </w:r>
      <w:proofErr w:type="spellStart"/>
      <w:r w:rsidRPr="004D62AD">
        <w:rPr>
          <w:lang w:val="en-GB"/>
        </w:rPr>
        <w:t>Shh</w:t>
      </w:r>
      <w:proofErr w:type="spellEnd"/>
      <w:r w:rsidRPr="004D62AD">
        <w:rPr>
          <w:lang w:val="en-GB"/>
        </w:rPr>
        <w:t>) are</w:t>
      </w:r>
      <w:proofErr w:type="gramEnd"/>
      <w:r w:rsidRPr="004D62AD">
        <w:rPr>
          <w:lang w:val="en-GB"/>
        </w:rPr>
        <w:t xml:space="preserve"> expressed in the lamina in </w:t>
      </w:r>
      <w:r w:rsidR="00B725F2" w:rsidRPr="004D62AD">
        <w:rPr>
          <w:lang w:val="en-GB"/>
        </w:rPr>
        <w:t>some</w:t>
      </w:r>
      <w:r w:rsidRPr="004D62AD">
        <w:rPr>
          <w:lang w:val="en-GB"/>
        </w:rPr>
        <w:t xml:space="preserve"> taxa </w:t>
      </w:r>
      <w:r w:rsidR="00846172" w:rsidRPr="004D62AD">
        <w:rPr>
          <w:lang w:val="en-GB"/>
        </w:rPr>
        <w:fldChar w:fldCharType="begin">
          <w:fldData xml:space="preserve">PEVuZE5vdGU+PENpdGU+PEF1dGhvcj5GcmFzZXI8L0F1dGhvcj48WWVhcj4yMDA2PC9ZZWFyPjxS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</w:fldData>
        </w:fldChar>
      </w:r>
      <w:r w:rsidR="00846172" w:rsidRPr="004D62AD">
        <w:rPr>
          <w:lang w:val="en-GB"/>
        </w:rPr>
        <w:instrText xml:space="preserve"> ADDIN EN.CITE </w:instrText>
      </w:r>
      <w:r w:rsidR="00846172" w:rsidRPr="004D62AD">
        <w:rPr>
          <w:lang w:val="en-GB"/>
        </w:rPr>
        <w:fldChar w:fldCharType="begin">
          <w:fldData xml:space="preserve">PEVuZE5vdGU+PENpdGU+PEF1dGhvcj5GcmFzZXI8L0F1dGhvcj48WWVhcj4yMDA2PC9ZZWFyPjxS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</w:fldData>
        </w:fldChar>
      </w:r>
      <w:r w:rsidR="00846172" w:rsidRPr="004D62AD">
        <w:rPr>
          <w:lang w:val="en-GB"/>
        </w:rPr>
        <w:instrText xml:space="preserve"> ADDIN EN.CITE.DATA </w:instrText>
      </w:r>
      <w:r w:rsidR="00846172" w:rsidRPr="004D62AD">
        <w:rPr>
          <w:lang w:val="en-GB"/>
        </w:rPr>
      </w:r>
      <w:r w:rsidR="00846172" w:rsidRPr="004D62AD">
        <w:rPr>
          <w:lang w:val="en-GB"/>
        </w:rPr>
        <w:fldChar w:fldCharType="end"/>
      </w:r>
      <w:r w:rsidR="00846172" w:rsidRPr="004D62AD">
        <w:rPr>
          <w:lang w:val="en-GB"/>
        </w:rPr>
      </w:r>
      <w:r w:rsidR="00846172" w:rsidRPr="004D62AD">
        <w:rPr>
          <w:lang w:val="en-GB"/>
        </w:rPr>
        <w:fldChar w:fldCharType="separate"/>
      </w:r>
      <w:r w:rsidR="00846172" w:rsidRPr="004D62AD">
        <w:rPr>
          <w:noProof/>
          <w:lang w:val="en-GB"/>
        </w:rPr>
        <w:t>[</w:t>
      </w:r>
      <w:hyperlink w:anchor="_ENREF_12" w:tooltip="Fraser, 2006 #79" w:history="1">
        <w:r w:rsidR="00B73444" w:rsidRPr="004D62AD">
          <w:rPr>
            <w:noProof/>
            <w:lang w:val="en-GB"/>
          </w:rPr>
          <w:t>12-14</w:t>
        </w:r>
      </w:hyperlink>
      <w:r w:rsidR="00846172" w:rsidRPr="004D62AD">
        <w:rPr>
          <w:noProof/>
          <w:lang w:val="en-GB"/>
        </w:rPr>
        <w:t>]</w:t>
      </w:r>
      <w:r w:rsidR="00846172" w:rsidRPr="004D62AD">
        <w:rPr>
          <w:lang w:val="en-GB"/>
        </w:rPr>
        <w:fldChar w:fldCharType="end"/>
      </w:r>
      <w:r w:rsidRPr="004D62AD">
        <w:rPr>
          <w:lang w:val="en-GB"/>
        </w:rPr>
        <w:t xml:space="preserve">. </w:t>
      </w:r>
      <w:r w:rsidR="003D22FA" w:rsidRPr="004D62AD">
        <w:rPr>
          <w:lang w:val="en-GB"/>
        </w:rPr>
        <w:t xml:space="preserve">Afterwards, teeth </w:t>
      </w:r>
      <w:proofErr w:type="gramStart"/>
      <w:r w:rsidR="003D22FA" w:rsidRPr="004D62AD">
        <w:rPr>
          <w:lang w:val="en-GB"/>
        </w:rPr>
        <w:t>are initiated</w:t>
      </w:r>
      <w:proofErr w:type="gramEnd"/>
      <w:r w:rsidR="003D22FA" w:rsidRPr="004D62AD">
        <w:rPr>
          <w:lang w:val="en-GB"/>
        </w:rPr>
        <w:t xml:space="preserve"> within the lamina</w:t>
      </w:r>
      <w:r w:rsidRPr="004D62AD">
        <w:rPr>
          <w:lang w:val="en-GB"/>
        </w:rPr>
        <w:t xml:space="preserve">, while tooth buds are formed at discreet locations in these bands by secondary thickening of the epithelium. Once the teeth are </w:t>
      </w:r>
      <w:r w:rsidR="00EF216A" w:rsidRPr="004D62AD">
        <w:rPr>
          <w:lang w:val="en-GB"/>
        </w:rPr>
        <w:t>erupted,</w:t>
      </w:r>
      <w:r w:rsidRPr="004D62AD">
        <w:rPr>
          <w:lang w:val="en-GB"/>
        </w:rPr>
        <w:t xml:space="preserve"> the teeth can only change with damage that naturally and inevitably occur within the mouth. Human teeth have specific shapes for each tooth for each position in the jaw. Basic shape of the teeth can </w:t>
      </w:r>
      <w:r w:rsidR="006024D5" w:rsidRPr="004D62AD">
        <w:rPr>
          <w:lang w:val="en-GB"/>
        </w:rPr>
        <w:t>vary,</w:t>
      </w:r>
      <w:r w:rsidRPr="004D62AD">
        <w:rPr>
          <w:lang w:val="en-GB"/>
        </w:rPr>
        <w:t xml:space="preserve"> as it will be precise for dietary such as molar </w:t>
      </w:r>
      <w:r w:rsidR="00EF216A" w:rsidRPr="004D62AD">
        <w:rPr>
          <w:lang w:val="en-GB"/>
        </w:rPr>
        <w:t>teeth, which</w:t>
      </w:r>
      <w:r w:rsidRPr="004D62AD">
        <w:rPr>
          <w:lang w:val="en-GB"/>
        </w:rPr>
        <w:t xml:space="preserve"> </w:t>
      </w:r>
      <w:proofErr w:type="gramStart"/>
      <w:r w:rsidRPr="004D62AD">
        <w:rPr>
          <w:lang w:val="en-GB"/>
        </w:rPr>
        <w:t>are modified</w:t>
      </w:r>
      <w:proofErr w:type="gramEnd"/>
      <w:r w:rsidRPr="004D62AD">
        <w:rPr>
          <w:lang w:val="en-GB"/>
        </w:rPr>
        <w:t xml:space="preserve"> for shearing by having cusps with sharp cutting edges, therefore correct formation of teeth is crucial for animal and human survival. </w:t>
      </w:r>
    </w:p>
    <w:p w14:paraId="25160096" w14:textId="5DA4E739" w:rsidR="003551D2" w:rsidRPr="004D62AD" w:rsidRDefault="003D22FA" w:rsidP="003D22FA">
      <w:pPr>
        <w:pStyle w:val="Text"/>
        <w:rPr>
          <w:lang w:val="en-GB"/>
        </w:rPr>
      </w:pPr>
      <w:r w:rsidRPr="004D62AD">
        <w:rPr>
          <w:lang w:val="en-GB"/>
        </w:rPr>
        <w:t>The main structure of a tooth consists</w:t>
      </w:r>
      <w:r w:rsidR="003551D2" w:rsidRPr="004D62AD">
        <w:rPr>
          <w:lang w:val="en-GB"/>
        </w:rPr>
        <w:t xml:space="preserve"> of a crown and </w:t>
      </w:r>
      <w:r w:rsidRPr="004D62AD">
        <w:rPr>
          <w:lang w:val="en-GB"/>
        </w:rPr>
        <w:t xml:space="preserve">one or more </w:t>
      </w:r>
      <w:r w:rsidR="003551D2" w:rsidRPr="004D62AD">
        <w:rPr>
          <w:lang w:val="en-GB"/>
        </w:rPr>
        <w:t>root</w:t>
      </w:r>
      <w:r w:rsidRPr="004D62AD">
        <w:rPr>
          <w:lang w:val="en-GB"/>
        </w:rPr>
        <w:t>s</w:t>
      </w:r>
      <w:r w:rsidR="006024D5" w:rsidRPr="004D62AD">
        <w:rPr>
          <w:lang w:val="en-GB"/>
        </w:rPr>
        <w:t xml:space="preserve"> see </w:t>
      </w:r>
      <w:r w:rsidR="006024D5" w:rsidRPr="004D62AD">
        <w:rPr>
          <w:lang w:val="en-GB"/>
        </w:rPr>
        <w:fldChar w:fldCharType="begin"/>
      </w:r>
      <w:r w:rsidR="006024D5" w:rsidRPr="004D62AD">
        <w:rPr>
          <w:lang w:val="en-GB"/>
        </w:rPr>
        <w:instrText xml:space="preserve"> REF _Ref498522197 \h </w:instrText>
      </w:r>
      <w:r w:rsidR="006024D5" w:rsidRPr="004D62AD">
        <w:rPr>
          <w:lang w:val="en-GB"/>
        </w:rPr>
      </w:r>
      <w:r w:rsidR="006024D5" w:rsidRPr="004D62AD">
        <w:rPr>
          <w:lang w:val="en-GB"/>
        </w:rPr>
        <w:fldChar w:fldCharType="separate"/>
      </w:r>
      <w:r w:rsidR="00847D95" w:rsidRPr="004D62AD">
        <w:t xml:space="preserve">Figure </w:t>
      </w:r>
      <w:r w:rsidR="00847D95">
        <w:rPr>
          <w:noProof/>
        </w:rPr>
        <w:t>2</w:t>
      </w:r>
      <w:r w:rsidR="006024D5" w:rsidRPr="004D62AD">
        <w:rPr>
          <w:lang w:val="en-GB"/>
        </w:rPr>
        <w:fldChar w:fldCharType="end"/>
      </w:r>
      <w:r w:rsidR="006024D5" w:rsidRPr="004D62AD">
        <w:rPr>
          <w:lang w:val="en-GB"/>
        </w:rPr>
        <w:t xml:space="preserve">. </w:t>
      </w:r>
      <w:r w:rsidRPr="004D62AD">
        <w:rPr>
          <w:lang w:val="en-GB"/>
        </w:rPr>
        <w:t>The c</w:t>
      </w:r>
      <w:r w:rsidR="003551D2" w:rsidRPr="004D62AD">
        <w:rPr>
          <w:lang w:val="en-GB"/>
        </w:rPr>
        <w:t xml:space="preserve">rown of the tooth shows out of the mouth and root is the </w:t>
      </w:r>
      <w:r w:rsidR="006024D5" w:rsidRPr="004D62AD">
        <w:rPr>
          <w:lang w:val="en-GB"/>
        </w:rPr>
        <w:t>part, which</w:t>
      </w:r>
      <w:r w:rsidR="003551D2" w:rsidRPr="004D62AD">
        <w:rPr>
          <w:lang w:val="en-GB"/>
        </w:rPr>
        <w:t xml:space="preserve"> is firmly fixated into the jaw. The crown of a tooth </w:t>
      </w:r>
      <w:proofErr w:type="gramStart"/>
      <w:r w:rsidR="003551D2" w:rsidRPr="004D62AD">
        <w:rPr>
          <w:lang w:val="en-GB"/>
        </w:rPr>
        <w:t>is covered</w:t>
      </w:r>
      <w:proofErr w:type="gramEnd"/>
      <w:r w:rsidR="003551D2" w:rsidRPr="004D62AD">
        <w:rPr>
          <w:lang w:val="en-GB"/>
        </w:rPr>
        <w:t xml:space="preserve"> with enamel and has diverse shapes d</w:t>
      </w:r>
      <w:r w:rsidR="00915EBE" w:rsidRPr="004D62AD">
        <w:rPr>
          <w:lang w:val="en-GB"/>
        </w:rPr>
        <w:t xml:space="preserve">epending on the type of tooth. </w:t>
      </w:r>
      <w:r w:rsidR="003551D2" w:rsidRPr="004D62AD">
        <w:rPr>
          <w:lang w:val="en-GB"/>
        </w:rPr>
        <w:t xml:space="preserve">The main area of tooth is composed of dentin, which is the middle layer of the tooth. The pulp is soft inner tissue, and this is mainly in the crown position. Main four tooth tissues are enamel, cementum, dentin, and pulp, only the first three are hard tissue but pulp is a soft tissue. Enamel is refined from the epithelium of the mouth after dentin is produced and it is the </w:t>
      </w:r>
      <w:r w:rsidRPr="004D62AD">
        <w:rPr>
          <w:lang w:val="en-GB"/>
        </w:rPr>
        <w:t>most hard</w:t>
      </w:r>
      <w:r w:rsidR="003551D2" w:rsidRPr="004D62AD">
        <w:rPr>
          <w:lang w:val="en-GB"/>
        </w:rPr>
        <w:t xml:space="preserve"> and extremely mineralized </w:t>
      </w:r>
      <w:r w:rsidRPr="004D62AD">
        <w:rPr>
          <w:lang w:val="en-GB"/>
        </w:rPr>
        <w:t>material</w:t>
      </w:r>
      <w:r w:rsidR="003551D2" w:rsidRPr="004D62AD">
        <w:rPr>
          <w:lang w:val="en-GB"/>
        </w:rPr>
        <w:t xml:space="preserve"> in </w:t>
      </w:r>
      <w:r w:rsidRPr="004D62AD">
        <w:rPr>
          <w:lang w:val="en-GB"/>
        </w:rPr>
        <w:t>human</w:t>
      </w:r>
      <w:r w:rsidR="003551D2" w:rsidRPr="004D62AD">
        <w:rPr>
          <w:lang w:val="en-GB"/>
        </w:rPr>
        <w:t xml:space="preserve"> body</w:t>
      </w:r>
      <w:r w:rsidR="00015ACA" w:rsidRPr="004D62AD">
        <w:rPr>
          <w:lang w:val="en-GB"/>
        </w:rPr>
        <w:t xml:space="preserve"> </w:t>
      </w:r>
      <w:r w:rsidR="00015ACA" w:rsidRPr="004D62AD">
        <w:rPr>
          <w:lang w:val="en-GB"/>
        </w:rPr>
        <w:fldChar w:fldCharType="begin"/>
      </w:r>
      <w:r w:rsidR="008751C3" w:rsidRPr="004D62AD">
        <w:rPr>
          <w:lang w:val="en-GB"/>
        </w:rPr>
        <w:instrText xml:space="preserve"> ADDIN EN.CITE &lt;EndNote&gt;&lt;Cite&gt;&lt;Author&gt;Mahoney&lt;/Author&gt;&lt;Year&gt;2004&lt;/Year&gt;&lt;RecNum&gt;82&lt;/RecNum&gt;&lt;DisplayText&gt;[15]&lt;/DisplayText&gt;&lt;record&gt;&lt;rec-number&gt;82&lt;/rec-number&gt;&lt;foreign-keys&gt;&lt;key app="EN" db-id="efx0x922ktww28ewxznxrwa9pfpw99waz2ff"&gt;82&lt;/key&gt;&lt;/foreign-keys&gt;&lt;ref-type name="Journal Article"&gt;17&lt;/ref-type&gt;&lt;contributors&gt;&lt;authors&gt;&lt;author&gt;Mahoney, Erin&lt;/author&gt;&lt;author&gt;Ismail, F. Shaira M.&lt;/author&gt;&lt;author&gt;Kilpatrick, Nicky&lt;/author&gt;&lt;author&gt;Swain, Michael&lt;/author&gt;&lt;/authors&gt;&lt;/contributors&gt;&lt;titles&gt;&lt;title&gt;Mechanical properties across hypomineralized/hypoplastic enamel of first permanent molar teeth&lt;/title&gt;&lt;secondary-title&gt;European Journal of Oral Sciences&lt;/secondary-title&gt;&lt;/titles&gt;&lt;periodical&gt;&lt;full-title&gt;European Journal of Oral Sciences&lt;/full-title&gt;&lt;/periodical&gt;&lt;pages&gt;497-502&lt;/pages&gt;&lt;volume&gt;112&lt;/volume&gt;&lt;number&gt;6&lt;/number&gt;&lt;keywords&gt;&lt;keyword&gt;hypomineralization&lt;/keyword&gt;&lt;keyword&gt;hypoplasia&lt;/keyword&gt;&lt;keyword&gt;hardness&lt;/keyword&gt;&lt;keyword&gt;modulus of elasticity&lt;/keyword&gt;&lt;keyword&gt;teeth&lt;/keyword&gt;&lt;/keywords&gt;&lt;dates&gt;&lt;year&gt;2004&lt;/year&gt;&lt;/dates&gt;&lt;publisher&gt;Munksgaard International Publishers&lt;/publisher&gt;&lt;isbn&gt;1600-0722&lt;/isbn&gt;&lt;urls&gt;&lt;related-urls&gt;&lt;url&gt;http://dx.doi.org/10.1111/j.1600-0722.2004.00162.x&lt;/url&gt;&lt;/related-urls&gt;&lt;/urls&gt;&lt;electronic-resource-num&gt;10.1111/j.1600-0722.2004.00162.x&lt;/electronic-resource-num&gt;&lt;/record&gt;&lt;/Cite&gt;&lt;/EndNote&gt;</w:instrText>
      </w:r>
      <w:r w:rsidR="00015ACA" w:rsidRPr="004D62AD">
        <w:rPr>
          <w:lang w:val="en-GB"/>
        </w:rPr>
        <w:fldChar w:fldCharType="separate"/>
      </w:r>
      <w:r w:rsidR="008751C3" w:rsidRPr="004D62AD">
        <w:rPr>
          <w:noProof/>
          <w:lang w:val="en-GB"/>
        </w:rPr>
        <w:t>[</w:t>
      </w:r>
      <w:hyperlink w:anchor="_ENREF_15" w:tooltip="Mahoney, 2004 #82" w:history="1">
        <w:r w:rsidR="00B73444" w:rsidRPr="004D62AD">
          <w:rPr>
            <w:noProof/>
            <w:lang w:val="en-GB"/>
          </w:rPr>
          <w:t>15</w:t>
        </w:r>
      </w:hyperlink>
      <w:r w:rsidR="008751C3" w:rsidRPr="004D62AD">
        <w:rPr>
          <w:noProof/>
          <w:lang w:val="en-GB"/>
        </w:rPr>
        <w:t>]</w:t>
      </w:r>
      <w:r w:rsidR="00015ACA" w:rsidRPr="004D62AD">
        <w:rPr>
          <w:lang w:val="en-GB"/>
        </w:rPr>
        <w:fldChar w:fldCharType="end"/>
      </w:r>
      <w:r w:rsidRPr="004D62AD">
        <w:rPr>
          <w:lang w:val="en-GB"/>
        </w:rPr>
        <w:t xml:space="preserve">. </w:t>
      </w:r>
      <w:r w:rsidR="003551D2" w:rsidRPr="004D62AD">
        <w:rPr>
          <w:lang w:val="en-GB"/>
        </w:rPr>
        <w:t xml:space="preserve">Dentin originates from underlying mesodermal tissue and pulp cavity contains soft tissues, which can restore the dentin due to tooth wear or damage. As over time, it will endure </w:t>
      </w:r>
      <w:r w:rsidR="005758EA" w:rsidRPr="004D62AD">
        <w:rPr>
          <w:lang w:val="en-GB"/>
        </w:rPr>
        <w:t>significant changes</w:t>
      </w:r>
      <w:r w:rsidR="003551D2" w:rsidRPr="004D62AD">
        <w:rPr>
          <w:lang w:val="en-GB"/>
        </w:rPr>
        <w:t xml:space="preserve"> erosion or dental decay causing destruction of the hard tissues of the tooth crown.  Development of the tooth crown starts as a tooth bud </w:t>
      </w:r>
      <w:proofErr w:type="gramStart"/>
      <w:r w:rsidR="003551D2" w:rsidRPr="004D62AD">
        <w:rPr>
          <w:lang w:val="en-GB"/>
        </w:rPr>
        <w:t>epithelium which</w:t>
      </w:r>
      <w:proofErr w:type="gramEnd"/>
      <w:r w:rsidR="003551D2" w:rsidRPr="004D62AD">
        <w:rPr>
          <w:lang w:val="en-GB"/>
        </w:rPr>
        <w:t xml:space="preserve"> forms a `cap'. At this stage enamel knot is present, and at the end of the stage when the cap is </w:t>
      </w:r>
      <w:proofErr w:type="gramStart"/>
      <w:r w:rsidR="003551D2" w:rsidRPr="004D62AD">
        <w:rPr>
          <w:lang w:val="en-GB"/>
        </w:rPr>
        <w:t>formed</w:t>
      </w:r>
      <w:proofErr w:type="gramEnd"/>
      <w:r w:rsidR="003551D2" w:rsidRPr="004D62AD">
        <w:rPr>
          <w:lang w:val="en-GB"/>
        </w:rPr>
        <w:t xml:space="preserve"> this relates to the opening of tooth crown shape.</w:t>
      </w:r>
      <w:r w:rsidR="00C243D2" w:rsidRPr="004D62AD">
        <w:rPr>
          <w:lang w:val="en-GB"/>
        </w:rPr>
        <w:t xml:space="preserve"> The root portion </w:t>
      </w:r>
      <w:proofErr w:type="gramStart"/>
      <w:r w:rsidR="00C243D2" w:rsidRPr="004D62AD">
        <w:rPr>
          <w:lang w:val="en-GB"/>
        </w:rPr>
        <w:t>is covered</w:t>
      </w:r>
      <w:proofErr w:type="gramEnd"/>
      <w:r w:rsidR="00C243D2" w:rsidRPr="004D62AD">
        <w:rPr>
          <w:lang w:val="en-GB"/>
        </w:rPr>
        <w:t xml:space="preserve"> with cementum </w:t>
      </w:r>
      <w:r w:rsidR="007779DA" w:rsidRPr="004D62AD">
        <w:rPr>
          <w:lang w:val="en-GB"/>
        </w:rPr>
        <w:t>to help</w:t>
      </w:r>
      <w:r w:rsidR="00C243D2" w:rsidRPr="004D62AD">
        <w:rPr>
          <w:lang w:val="en-GB"/>
        </w:rPr>
        <w:t xml:space="preserve"> attach</w:t>
      </w:r>
      <w:r w:rsidR="007779DA" w:rsidRPr="004D62AD">
        <w:rPr>
          <w:lang w:val="en-GB"/>
        </w:rPr>
        <w:t>ing</w:t>
      </w:r>
      <w:r w:rsidR="00C243D2" w:rsidRPr="004D62AD">
        <w:rPr>
          <w:lang w:val="en-GB"/>
        </w:rPr>
        <w:t xml:space="preserve"> the teeth to the alveolar </w:t>
      </w:r>
      <w:r w:rsidR="00C243D2" w:rsidRPr="004D62AD">
        <w:rPr>
          <w:lang w:val="en-GB"/>
        </w:rPr>
        <w:lastRenderedPageBreak/>
        <w:t xml:space="preserve">bone. The pulp interconnects with the periodontal </w:t>
      </w:r>
      <w:r w:rsidRPr="004D62AD">
        <w:rPr>
          <w:lang w:val="en-GB"/>
        </w:rPr>
        <w:t>ligament, which</w:t>
      </w:r>
      <w:r w:rsidR="00C243D2" w:rsidRPr="004D62AD">
        <w:rPr>
          <w:lang w:val="en-GB"/>
        </w:rPr>
        <w:t xml:space="preserve"> is a specialised tissue </w:t>
      </w:r>
      <w:proofErr w:type="spellStart"/>
      <w:r w:rsidR="00BA1DF3" w:rsidRPr="004D62AD">
        <w:rPr>
          <w:lang w:val="en-GB"/>
        </w:rPr>
        <w:t>fiber</w:t>
      </w:r>
      <w:proofErr w:type="spellEnd"/>
      <w:r w:rsidR="00C243D2" w:rsidRPr="004D62AD">
        <w:rPr>
          <w:lang w:val="en-GB"/>
        </w:rPr>
        <w:t xml:space="preserve"> via a hole in the apex of the tooth root. The pulp and periodontal ligament part of the tooth have good supply of blood and have connective nerves that conduct impulses from sensory receptor</w:t>
      </w:r>
      <w:r w:rsidR="00C5341F" w:rsidRPr="004D62AD">
        <w:rPr>
          <w:lang w:val="en-GB"/>
        </w:rPr>
        <w:t>.</w:t>
      </w:r>
    </w:p>
    <w:p w14:paraId="439E6C0E" w14:textId="77777777" w:rsidR="00BA3AB4" w:rsidRPr="004D62AD" w:rsidRDefault="00BA3AB4" w:rsidP="00FD6E68">
      <w:pPr>
        <w:pStyle w:val="Text"/>
        <w:rPr>
          <w:lang w:val="en-GB"/>
        </w:rPr>
      </w:pPr>
    </w:p>
    <w:p w14:paraId="66758EAB" w14:textId="77777777" w:rsidR="00BA3AB4" w:rsidRPr="004D62AD" w:rsidRDefault="00BA3AB4" w:rsidP="00BA3AB4">
      <w:pPr>
        <w:pStyle w:val="Text"/>
        <w:keepNext/>
        <w:rPr>
          <w:lang w:val="en-GB"/>
        </w:rPr>
      </w:pPr>
      <w:r w:rsidRPr="004D62AD">
        <w:rPr>
          <w:noProof/>
          <w:lang w:val="en-GB" w:eastAsia="en-GB"/>
        </w:rPr>
        <mc:AlternateContent>
          <mc:Choice Requires="wpc">
            <w:drawing>
              <wp:inline distT="0" distB="0" distL="0" distR="0" wp14:anchorId="4352ED35" wp14:editId="665C77E0">
                <wp:extent cx="6038490" cy="3441941"/>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4" name="Group 4"/>
                        <wpg:cNvGrpSpPr/>
                        <wpg:grpSpPr>
                          <a:xfrm>
                            <a:off x="2343252" y="71"/>
                            <a:ext cx="3671098" cy="3051131"/>
                            <a:chOff x="1224799" y="2480741"/>
                            <a:chExt cx="4073330" cy="3182021"/>
                          </a:xfrm>
                        </wpg:grpSpPr>
                        <wpg:grpSp>
                          <wpg:cNvPr id="315" name="Group 315"/>
                          <wpg:cNvGrpSpPr/>
                          <wpg:grpSpPr>
                            <a:xfrm>
                              <a:off x="2061630" y="2959796"/>
                              <a:ext cx="2350365" cy="2681506"/>
                              <a:chOff x="1598915" y="591820"/>
                              <a:chExt cx="2117394" cy="2415077"/>
                            </a:xfrm>
                          </wpg:grpSpPr>
                          <wps:wsp>
                            <wps:cNvPr id="342" name="Freeform 342"/>
                            <wps:cNvSpPr/>
                            <wps:spPr>
                              <a:xfrm>
                                <a:off x="3104169" y="2690782"/>
                                <a:ext cx="23811" cy="266700"/>
                              </a:xfrm>
                              <a:custGeom>
                                <a:avLst/>
                                <a:gdLst>
                                  <a:gd name="connsiteX0" fmla="*/ 0 w 23812"/>
                                  <a:gd name="connsiteY0" fmla="*/ 266700 h 266700"/>
                                  <a:gd name="connsiteX1" fmla="*/ 14287 w 23812"/>
                                  <a:gd name="connsiteY1" fmla="*/ 157162 h 266700"/>
                                  <a:gd name="connsiteX2" fmla="*/ 23812 w 23812"/>
                                  <a:gd name="connsiteY2" fmla="*/ 57150 h 266700"/>
                                  <a:gd name="connsiteX3" fmla="*/ 14287 w 23812"/>
                                  <a:gd name="connsiteY3" fmla="*/ 0 h 266700"/>
                                </a:gdLst>
                                <a:ahLst/>
                                <a:cxnLst>
                                  <a:cxn ang="0">
                                    <a:pos x="connsiteX0" y="connsiteY0"/>
                                  </a:cxn>
                                  <a:cxn ang="0">
                                    <a:pos x="connsiteX1" y="connsiteY1"/>
                                  </a:cxn>
                                  <a:cxn ang="0">
                                    <a:pos x="connsiteX2" y="connsiteY2"/>
                                  </a:cxn>
                                  <a:cxn ang="0">
                                    <a:pos x="connsiteX3" y="connsiteY3"/>
                                  </a:cxn>
                                </a:cxnLst>
                                <a:rect l="l" t="t" r="r" b="b"/>
                                <a:pathLst>
                                  <a:path w="23812" h="266700">
                                    <a:moveTo>
                                      <a:pt x="0" y="266700"/>
                                    </a:moveTo>
                                    <a:cubicBezTo>
                                      <a:pt x="5159" y="229393"/>
                                      <a:pt x="10318" y="192087"/>
                                      <a:pt x="14287" y="157162"/>
                                    </a:cubicBezTo>
                                    <a:cubicBezTo>
                                      <a:pt x="18256" y="122237"/>
                                      <a:pt x="23812" y="83344"/>
                                      <a:pt x="23812" y="57150"/>
                                    </a:cubicBezTo>
                                    <a:cubicBezTo>
                                      <a:pt x="23812" y="30956"/>
                                      <a:pt x="19049" y="15478"/>
                                      <a:pt x="14287" y="0"/>
                                    </a:cubicBezTo>
                                  </a:path>
                                </a:pathLst>
                              </a:custGeom>
                            </wps:spPr>
                            <wps:style>
                              <a:lnRef idx="1">
                                <a:schemeClr val="accent2"/>
                              </a:lnRef>
                              <a:fillRef idx="0">
                                <a:schemeClr val="accent2"/>
                              </a:fillRef>
                              <a:effectRef idx="0">
                                <a:schemeClr val="accent2"/>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3" name="Freeform 343"/>
                            <wps:cNvSpPr/>
                            <wps:spPr>
                              <a:xfrm>
                                <a:off x="3090313" y="2392911"/>
                                <a:ext cx="44142" cy="542925"/>
                              </a:xfrm>
                              <a:custGeom>
                                <a:avLst/>
                                <a:gdLst>
                                  <a:gd name="connsiteX0" fmla="*/ 6042 w 44142"/>
                                  <a:gd name="connsiteY0" fmla="*/ 542925 h 542925"/>
                                  <a:gd name="connsiteX1" fmla="*/ 10804 w 44142"/>
                                  <a:gd name="connsiteY1" fmla="*/ 357187 h 542925"/>
                                  <a:gd name="connsiteX2" fmla="*/ 1279 w 44142"/>
                                  <a:gd name="connsiteY2" fmla="*/ 80962 h 542925"/>
                                  <a:gd name="connsiteX3" fmla="*/ 44142 w 44142"/>
                                  <a:gd name="connsiteY3" fmla="*/ 0 h 542925"/>
                                </a:gdLst>
                                <a:ahLst/>
                                <a:cxnLst>
                                  <a:cxn ang="0">
                                    <a:pos x="connsiteX0" y="connsiteY0"/>
                                  </a:cxn>
                                  <a:cxn ang="0">
                                    <a:pos x="connsiteX1" y="connsiteY1"/>
                                  </a:cxn>
                                  <a:cxn ang="0">
                                    <a:pos x="connsiteX2" y="connsiteY2"/>
                                  </a:cxn>
                                  <a:cxn ang="0">
                                    <a:pos x="connsiteX3" y="connsiteY3"/>
                                  </a:cxn>
                                </a:cxnLst>
                                <a:rect l="l" t="t" r="r" b="b"/>
                                <a:pathLst>
                                  <a:path w="44142" h="542925">
                                    <a:moveTo>
                                      <a:pt x="6042" y="542925"/>
                                    </a:moveTo>
                                    <a:cubicBezTo>
                                      <a:pt x="8820" y="488553"/>
                                      <a:pt x="11598" y="434181"/>
                                      <a:pt x="10804" y="357187"/>
                                    </a:cubicBezTo>
                                    <a:cubicBezTo>
                                      <a:pt x="10010" y="280193"/>
                                      <a:pt x="-4277" y="140493"/>
                                      <a:pt x="1279" y="80962"/>
                                    </a:cubicBezTo>
                                    <a:cubicBezTo>
                                      <a:pt x="6835" y="21431"/>
                                      <a:pt x="25488" y="10715"/>
                                      <a:pt x="44142" y="0"/>
                                    </a:cubicBezTo>
                                  </a:path>
                                </a:pathLst>
                              </a:custGeom>
                              <a:ln>
                                <a:solidFill>
                                  <a:srgbClr val="FFFF00"/>
                                </a:solidFill>
                              </a:ln>
                            </wps:spPr>
                            <wps:style>
                              <a:lnRef idx="1">
                                <a:schemeClr val="accent6"/>
                              </a:lnRef>
                              <a:fillRef idx="0">
                                <a:schemeClr val="accent6"/>
                              </a:fillRef>
                              <a:effectRef idx="0">
                                <a:schemeClr val="accent6"/>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4" name="Freeform 344"/>
                            <wps:cNvSpPr/>
                            <wps:spPr>
                              <a:xfrm>
                                <a:off x="1905751" y="2455256"/>
                                <a:ext cx="45085" cy="128270"/>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5" name="Freeform 345"/>
                            <wps:cNvSpPr/>
                            <wps:spPr>
                              <a:xfrm>
                                <a:off x="2875569" y="2808546"/>
                                <a:ext cx="64134" cy="104458"/>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6" name="Freeform 346"/>
                            <wps:cNvSpPr/>
                            <wps:spPr>
                              <a:xfrm>
                                <a:off x="3596005" y="2808546"/>
                                <a:ext cx="76201" cy="61596"/>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7" name="Freeform 347"/>
                            <wps:cNvSpPr/>
                            <wps:spPr>
                              <a:xfrm>
                                <a:off x="3547514" y="2469111"/>
                                <a:ext cx="90170" cy="52070"/>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8" name="Freeform 348"/>
                            <wps:cNvSpPr/>
                            <wps:spPr>
                              <a:xfrm>
                                <a:off x="2667751" y="2780838"/>
                                <a:ext cx="76201" cy="61595"/>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9" name="Freeform 349"/>
                            <wps:cNvSpPr/>
                            <wps:spPr>
                              <a:xfrm>
                                <a:off x="2591552" y="1430020"/>
                                <a:ext cx="185737" cy="120077"/>
                              </a:xfrm>
                              <a:custGeom>
                                <a:avLst/>
                                <a:gdLst>
                                  <a:gd name="connsiteX0" fmla="*/ 0 w 185737"/>
                                  <a:gd name="connsiteY0" fmla="*/ 109537 h 120077"/>
                                  <a:gd name="connsiteX1" fmla="*/ 128587 w 185737"/>
                                  <a:gd name="connsiteY1" fmla="*/ 109537 h 120077"/>
                                  <a:gd name="connsiteX2" fmla="*/ 185737 w 185737"/>
                                  <a:gd name="connsiteY2" fmla="*/ 0 h 120077"/>
                                </a:gdLst>
                                <a:ahLst/>
                                <a:cxnLst>
                                  <a:cxn ang="0">
                                    <a:pos x="connsiteX0" y="connsiteY0"/>
                                  </a:cxn>
                                  <a:cxn ang="0">
                                    <a:pos x="connsiteX1" y="connsiteY1"/>
                                  </a:cxn>
                                  <a:cxn ang="0">
                                    <a:pos x="connsiteX2" y="connsiteY2"/>
                                  </a:cxn>
                                </a:cxnLst>
                                <a:rect l="l" t="t" r="r" b="b"/>
                                <a:pathLst>
                                  <a:path w="185737" h="120077">
                                    <a:moveTo>
                                      <a:pt x="0" y="109537"/>
                                    </a:moveTo>
                                    <a:cubicBezTo>
                                      <a:pt x="48815" y="118665"/>
                                      <a:pt x="97631" y="127793"/>
                                      <a:pt x="128587" y="109537"/>
                                    </a:cubicBezTo>
                                    <a:cubicBezTo>
                                      <a:pt x="159543" y="91281"/>
                                      <a:pt x="172640" y="45640"/>
                                      <a:pt x="185737" y="0"/>
                                    </a:cubicBezTo>
                                  </a:path>
                                </a:pathLst>
                              </a:custGeom>
                            </wps:spPr>
                            <wps:style>
                              <a:lnRef idx="1">
                                <a:schemeClr val="accent2"/>
                              </a:lnRef>
                              <a:fillRef idx="0">
                                <a:schemeClr val="accent2"/>
                              </a:fillRef>
                              <a:effectRef idx="0">
                                <a:schemeClr val="accent2"/>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0" name="Freeform 350"/>
                            <wps:cNvSpPr/>
                            <wps:spPr>
                              <a:xfrm>
                                <a:off x="2175914" y="758074"/>
                                <a:ext cx="1235950" cy="614556"/>
                              </a:xfrm>
                              <a:custGeom>
                                <a:avLst/>
                                <a:gdLst>
                                  <a:gd name="connsiteX0" fmla="*/ 1193066 w 1235950"/>
                                  <a:gd name="connsiteY0" fmla="*/ 595506 h 614556"/>
                                  <a:gd name="connsiteX1" fmla="*/ 1235929 w 1235950"/>
                                  <a:gd name="connsiteY1" fmla="*/ 438343 h 614556"/>
                                  <a:gd name="connsiteX2" fmla="*/ 1188304 w 1235950"/>
                                  <a:gd name="connsiteY2" fmla="*/ 171643 h 614556"/>
                                  <a:gd name="connsiteX3" fmla="*/ 1069241 w 1235950"/>
                                  <a:gd name="connsiteY3" fmla="*/ 24006 h 614556"/>
                                  <a:gd name="connsiteX4" fmla="*/ 654904 w 1235950"/>
                                  <a:gd name="connsiteY4" fmla="*/ 114493 h 614556"/>
                                  <a:gd name="connsiteX5" fmla="*/ 116741 w 1235950"/>
                                  <a:gd name="connsiteY5" fmla="*/ 193 h 614556"/>
                                  <a:gd name="connsiteX6" fmla="*/ 2441 w 1235950"/>
                                  <a:gd name="connsiteY6" fmla="*/ 147831 h 614556"/>
                                  <a:gd name="connsiteX7" fmla="*/ 35779 w 1235950"/>
                                  <a:gd name="connsiteY7" fmla="*/ 414531 h 614556"/>
                                  <a:gd name="connsiteX8" fmla="*/ 2441 w 1235950"/>
                                  <a:gd name="connsiteY8" fmla="*/ 614556 h 61455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235950" h="614556">
                                    <a:moveTo>
                                      <a:pt x="1193066" y="595506"/>
                                    </a:moveTo>
                                    <a:cubicBezTo>
                                      <a:pt x="1214894" y="552246"/>
                                      <a:pt x="1236723" y="508987"/>
                                      <a:pt x="1235929" y="438343"/>
                                    </a:cubicBezTo>
                                    <a:cubicBezTo>
                                      <a:pt x="1235135" y="367699"/>
                                      <a:pt x="1216085" y="240699"/>
                                      <a:pt x="1188304" y="171643"/>
                                    </a:cubicBezTo>
                                    <a:cubicBezTo>
                                      <a:pt x="1160523" y="102587"/>
                                      <a:pt x="1158141" y="33531"/>
                                      <a:pt x="1069241" y="24006"/>
                                    </a:cubicBezTo>
                                    <a:cubicBezTo>
                                      <a:pt x="980341" y="14481"/>
                                      <a:pt x="813654" y="118462"/>
                                      <a:pt x="654904" y="114493"/>
                                    </a:cubicBezTo>
                                    <a:cubicBezTo>
                                      <a:pt x="496154" y="110524"/>
                                      <a:pt x="225485" y="-5363"/>
                                      <a:pt x="116741" y="193"/>
                                    </a:cubicBezTo>
                                    <a:cubicBezTo>
                                      <a:pt x="7997" y="5749"/>
                                      <a:pt x="15935" y="78775"/>
                                      <a:pt x="2441" y="147831"/>
                                    </a:cubicBezTo>
                                    <a:cubicBezTo>
                                      <a:pt x="-11053" y="216887"/>
                                      <a:pt x="35779" y="336744"/>
                                      <a:pt x="35779" y="414531"/>
                                    </a:cubicBezTo>
                                    <a:cubicBezTo>
                                      <a:pt x="35779" y="492318"/>
                                      <a:pt x="19110" y="553437"/>
                                      <a:pt x="2441" y="614556"/>
                                    </a:cubicBezTo>
                                  </a:path>
                                </a:pathLst>
                              </a:cu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351" name="Group 351"/>
                            <wpg:cNvGrpSpPr/>
                            <wpg:grpSpPr>
                              <a:xfrm>
                                <a:off x="2203620" y="1256839"/>
                                <a:ext cx="918840" cy="1750058"/>
                                <a:chOff x="2203620" y="1256838"/>
                                <a:chExt cx="919445" cy="1750113"/>
                              </a:xfrm>
                            </wpg:grpSpPr>
                            <wps:wsp>
                              <wps:cNvPr id="425" name="Freeform 425"/>
                              <wps:cNvSpPr/>
                              <wps:spPr>
                                <a:xfrm>
                                  <a:off x="2203620" y="2414125"/>
                                  <a:ext cx="114299" cy="547688"/>
                                </a:xfrm>
                                <a:custGeom>
                                  <a:avLst/>
                                  <a:gdLst>
                                    <a:gd name="connsiteX0" fmla="*/ 0 w 114300"/>
                                    <a:gd name="connsiteY0" fmla="*/ 547688 h 547688"/>
                                    <a:gd name="connsiteX1" fmla="*/ 42863 w 114300"/>
                                    <a:gd name="connsiteY1" fmla="*/ 371475 h 547688"/>
                                    <a:gd name="connsiteX2" fmla="*/ 114300 w 114300"/>
                                    <a:gd name="connsiteY2" fmla="*/ 0 h 547688"/>
                                  </a:gdLst>
                                  <a:ahLst/>
                                  <a:cxnLst>
                                    <a:cxn ang="0">
                                      <a:pos x="connsiteX0" y="connsiteY0"/>
                                    </a:cxn>
                                    <a:cxn ang="0">
                                      <a:pos x="connsiteX1" y="connsiteY1"/>
                                    </a:cxn>
                                    <a:cxn ang="0">
                                      <a:pos x="connsiteX2" y="connsiteY2"/>
                                    </a:cxn>
                                  </a:cxnLst>
                                  <a:rect l="l" t="t" r="r" b="b"/>
                                  <a:pathLst>
                                    <a:path w="114300" h="547688">
                                      <a:moveTo>
                                        <a:pt x="0" y="547688"/>
                                      </a:moveTo>
                                      <a:cubicBezTo>
                                        <a:pt x="11906" y="505222"/>
                                        <a:pt x="23813" y="462756"/>
                                        <a:pt x="42863" y="371475"/>
                                      </a:cubicBezTo>
                                      <a:cubicBezTo>
                                        <a:pt x="61913" y="280194"/>
                                        <a:pt x="88106" y="140097"/>
                                        <a:pt x="114300" y="0"/>
                                      </a:cubicBezTo>
                                    </a:path>
                                  </a:pathLst>
                                </a:custGeom>
                              </wps:spPr>
                              <wps:style>
                                <a:lnRef idx="1">
                                  <a:schemeClr val="accent2"/>
                                </a:lnRef>
                                <a:fillRef idx="0">
                                  <a:schemeClr val="accent2"/>
                                </a:fillRef>
                                <a:effectRef idx="0">
                                  <a:schemeClr val="accent2"/>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26" name="Freeform 426"/>
                              <wps:cNvSpPr/>
                              <wps:spPr>
                                <a:xfrm>
                                  <a:off x="2317919" y="1294937"/>
                                  <a:ext cx="409576" cy="1169252"/>
                                </a:xfrm>
                                <a:custGeom>
                                  <a:avLst/>
                                  <a:gdLst>
                                    <a:gd name="connsiteX0" fmla="*/ 0 w 409575"/>
                                    <a:gd name="connsiteY0" fmla="*/ 1169251 h 1169251"/>
                                    <a:gd name="connsiteX1" fmla="*/ 28575 w 409575"/>
                                    <a:gd name="connsiteY1" fmla="*/ 878738 h 1169251"/>
                                    <a:gd name="connsiteX2" fmla="*/ 171450 w 409575"/>
                                    <a:gd name="connsiteY2" fmla="*/ 626326 h 1169251"/>
                                    <a:gd name="connsiteX3" fmla="*/ 200025 w 409575"/>
                                    <a:gd name="connsiteY3" fmla="*/ 478688 h 1169251"/>
                                    <a:gd name="connsiteX4" fmla="*/ 266700 w 409575"/>
                                    <a:gd name="connsiteY4" fmla="*/ 312001 h 1169251"/>
                                    <a:gd name="connsiteX5" fmla="*/ 319088 w 409575"/>
                                    <a:gd name="connsiteY5" fmla="*/ 45301 h 1169251"/>
                                    <a:gd name="connsiteX6" fmla="*/ 409575 w 409575"/>
                                    <a:gd name="connsiteY6" fmla="*/ 2438 h 116925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09575" h="1169251">
                                      <a:moveTo>
                                        <a:pt x="0" y="1169251"/>
                                      </a:moveTo>
                                      <a:cubicBezTo>
                                        <a:pt x="0" y="1069238"/>
                                        <a:pt x="0" y="969225"/>
                                        <a:pt x="28575" y="878738"/>
                                      </a:cubicBezTo>
                                      <a:cubicBezTo>
                                        <a:pt x="57150" y="788251"/>
                                        <a:pt x="142875" y="693001"/>
                                        <a:pt x="171450" y="626326"/>
                                      </a:cubicBezTo>
                                      <a:cubicBezTo>
                                        <a:pt x="200025" y="559651"/>
                                        <a:pt x="184150" y="531075"/>
                                        <a:pt x="200025" y="478688"/>
                                      </a:cubicBezTo>
                                      <a:cubicBezTo>
                                        <a:pt x="215900" y="426301"/>
                                        <a:pt x="246856" y="384232"/>
                                        <a:pt x="266700" y="312001"/>
                                      </a:cubicBezTo>
                                      <a:cubicBezTo>
                                        <a:pt x="286544" y="239770"/>
                                        <a:pt x="295276" y="96895"/>
                                        <a:pt x="319088" y="45301"/>
                                      </a:cubicBezTo>
                                      <a:cubicBezTo>
                                        <a:pt x="342900" y="-6293"/>
                                        <a:pt x="376237" y="-1928"/>
                                        <a:pt x="409575" y="2438"/>
                                      </a:cubicBezTo>
                                    </a:path>
                                  </a:pathLst>
                                </a:custGeom>
                              </wps:spPr>
                              <wps:style>
                                <a:lnRef idx="1">
                                  <a:schemeClr val="accent2"/>
                                </a:lnRef>
                                <a:fillRef idx="0">
                                  <a:schemeClr val="accent2"/>
                                </a:fillRef>
                                <a:effectRef idx="0">
                                  <a:schemeClr val="accent2"/>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427" name="Group 427"/>
                              <wpg:cNvGrpSpPr/>
                              <wpg:grpSpPr>
                                <a:xfrm>
                                  <a:off x="2208382" y="1256838"/>
                                  <a:ext cx="914683" cy="1750113"/>
                                  <a:chOff x="2208383" y="1256838"/>
                                  <a:chExt cx="914682" cy="1750113"/>
                                </a:xfrm>
                              </wpg:grpSpPr>
                              <wps:wsp>
                                <wps:cNvPr id="428" name="Freeform 428"/>
                                <wps:cNvSpPr/>
                                <wps:spPr>
                                  <a:xfrm>
                                    <a:off x="2513184" y="1461624"/>
                                    <a:ext cx="242887" cy="471489"/>
                                  </a:xfrm>
                                  <a:custGeom>
                                    <a:avLst/>
                                    <a:gdLst>
                                      <a:gd name="connsiteX0" fmla="*/ 0 w 242887"/>
                                      <a:gd name="connsiteY0" fmla="*/ 471488 h 471488"/>
                                      <a:gd name="connsiteX1" fmla="*/ 52387 w 242887"/>
                                      <a:gd name="connsiteY1" fmla="*/ 385763 h 471488"/>
                                      <a:gd name="connsiteX2" fmla="*/ 71437 w 242887"/>
                                      <a:gd name="connsiteY2" fmla="*/ 242888 h 471488"/>
                                      <a:gd name="connsiteX3" fmla="*/ 152400 w 242887"/>
                                      <a:gd name="connsiteY3" fmla="*/ 147638 h 471488"/>
                                      <a:gd name="connsiteX4" fmla="*/ 142875 w 242887"/>
                                      <a:gd name="connsiteY4" fmla="*/ 95250 h 471488"/>
                                      <a:gd name="connsiteX5" fmla="*/ 242887 w 242887"/>
                                      <a:gd name="connsiteY5" fmla="*/ 0 h 4714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42887" h="471488">
                                        <a:moveTo>
                                          <a:pt x="0" y="471488"/>
                                        </a:moveTo>
                                        <a:cubicBezTo>
                                          <a:pt x="20240" y="447675"/>
                                          <a:pt x="40481" y="423863"/>
                                          <a:pt x="52387" y="385763"/>
                                        </a:cubicBezTo>
                                        <a:cubicBezTo>
                                          <a:pt x="64293" y="347663"/>
                                          <a:pt x="54768" y="282575"/>
                                          <a:pt x="71437" y="242888"/>
                                        </a:cubicBezTo>
                                        <a:cubicBezTo>
                                          <a:pt x="88106" y="203201"/>
                                          <a:pt x="140494" y="172244"/>
                                          <a:pt x="152400" y="147638"/>
                                        </a:cubicBezTo>
                                        <a:cubicBezTo>
                                          <a:pt x="164306" y="123032"/>
                                          <a:pt x="127794" y="119856"/>
                                          <a:pt x="142875" y="95250"/>
                                        </a:cubicBezTo>
                                        <a:cubicBezTo>
                                          <a:pt x="157956" y="70644"/>
                                          <a:pt x="200421" y="35322"/>
                                          <a:pt x="242887" y="0"/>
                                        </a:cubicBezTo>
                                      </a:path>
                                    </a:pathLst>
                                  </a:custGeom>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429" name="Group 429"/>
                                <wpg:cNvGrpSpPr/>
                                <wpg:grpSpPr>
                                  <a:xfrm>
                                    <a:off x="2208383" y="1256838"/>
                                    <a:ext cx="914682" cy="1750113"/>
                                    <a:chOff x="2208382" y="1256838"/>
                                    <a:chExt cx="914683" cy="1750113"/>
                                  </a:xfrm>
                                </wpg:grpSpPr>
                                <wps:wsp>
                                  <wps:cNvPr id="430" name="Freeform 430"/>
                                  <wps:cNvSpPr/>
                                  <wps:spPr>
                                    <a:xfrm>
                                      <a:off x="2536995" y="1299699"/>
                                      <a:ext cx="66688" cy="180975"/>
                                    </a:xfrm>
                                    <a:custGeom>
                                      <a:avLst/>
                                      <a:gdLst>
                                        <a:gd name="connsiteX0" fmla="*/ 66689 w 66689"/>
                                        <a:gd name="connsiteY0" fmla="*/ 180975 h 180975"/>
                                        <a:gd name="connsiteX1" fmla="*/ 14 w 66689"/>
                                        <a:gd name="connsiteY1" fmla="*/ 90488 h 180975"/>
                                        <a:gd name="connsiteX2" fmla="*/ 61927 w 66689"/>
                                        <a:gd name="connsiteY2" fmla="*/ 0 h 180975"/>
                                      </a:gdLst>
                                      <a:ahLst/>
                                      <a:cxnLst>
                                        <a:cxn ang="0">
                                          <a:pos x="connsiteX0" y="connsiteY0"/>
                                        </a:cxn>
                                        <a:cxn ang="0">
                                          <a:pos x="connsiteX1" y="connsiteY1"/>
                                        </a:cxn>
                                        <a:cxn ang="0">
                                          <a:pos x="connsiteX2" y="connsiteY2"/>
                                        </a:cxn>
                                      </a:cxnLst>
                                      <a:rect l="l" t="t" r="r" b="b"/>
                                      <a:pathLst>
                                        <a:path w="66689" h="180975">
                                          <a:moveTo>
                                            <a:pt x="66689" y="180975"/>
                                          </a:moveTo>
                                          <a:cubicBezTo>
                                            <a:pt x="33748" y="150812"/>
                                            <a:pt x="808" y="120650"/>
                                            <a:pt x="14" y="90488"/>
                                          </a:cubicBezTo>
                                          <a:cubicBezTo>
                                            <a:pt x="-780" y="60326"/>
                                            <a:pt x="30573" y="30163"/>
                                            <a:pt x="61927" y="0"/>
                                          </a:cubicBezTo>
                                        </a:path>
                                      </a:pathLst>
                                    </a:custGeom>
                                  </wps:spPr>
                                  <wps:style>
                                    <a:lnRef idx="1">
                                      <a:schemeClr val="accent2"/>
                                    </a:lnRef>
                                    <a:fillRef idx="0">
                                      <a:schemeClr val="accent2"/>
                                    </a:fillRef>
                                    <a:effectRef idx="0">
                                      <a:schemeClr val="accent2"/>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431" name="Group 431"/>
                                  <wpg:cNvGrpSpPr/>
                                  <wpg:grpSpPr>
                                    <a:xfrm>
                                      <a:off x="2208382" y="1256838"/>
                                      <a:ext cx="914683" cy="1750113"/>
                                      <a:chOff x="2208383" y="1256838"/>
                                      <a:chExt cx="914682" cy="1750113"/>
                                    </a:xfrm>
                                  </wpg:grpSpPr>
                                  <wpg:grpSp>
                                    <wpg:cNvPr id="432" name="Group 432"/>
                                    <wpg:cNvGrpSpPr/>
                                    <wpg:grpSpPr>
                                      <a:xfrm>
                                        <a:off x="2251246" y="1256838"/>
                                        <a:ext cx="862831" cy="1733550"/>
                                        <a:chOff x="2251245" y="1256838"/>
                                        <a:chExt cx="862831" cy="1733550"/>
                                      </a:xfrm>
                                    </wpg:grpSpPr>
                                    <wps:wsp>
                                      <wps:cNvPr id="437" name="Freeform 437"/>
                                      <wps:cNvSpPr/>
                                      <wps:spPr>
                                        <a:xfrm>
                                          <a:off x="2513183" y="1256838"/>
                                          <a:ext cx="80058" cy="104775"/>
                                        </a:xfrm>
                                        <a:custGeom>
                                          <a:avLst/>
                                          <a:gdLst>
                                            <a:gd name="connsiteX0" fmla="*/ 18146 w 80058"/>
                                            <a:gd name="connsiteY0" fmla="*/ 104775 h 104775"/>
                                            <a:gd name="connsiteX1" fmla="*/ 3858 w 80058"/>
                                            <a:gd name="connsiteY1" fmla="*/ 42862 h 104775"/>
                                            <a:gd name="connsiteX2" fmla="*/ 80058 w 80058"/>
                                            <a:gd name="connsiteY2" fmla="*/ 0 h 104775"/>
                                          </a:gdLst>
                                          <a:ahLst/>
                                          <a:cxnLst>
                                            <a:cxn ang="0">
                                              <a:pos x="connsiteX0" y="connsiteY0"/>
                                            </a:cxn>
                                            <a:cxn ang="0">
                                              <a:pos x="connsiteX1" y="connsiteY1"/>
                                            </a:cxn>
                                            <a:cxn ang="0">
                                              <a:pos x="connsiteX2" y="connsiteY2"/>
                                            </a:cxn>
                                          </a:cxnLst>
                                          <a:rect l="l" t="t" r="r" b="b"/>
                                          <a:pathLst>
                                            <a:path w="80058" h="104775">
                                              <a:moveTo>
                                                <a:pt x="18146" y="104775"/>
                                              </a:moveTo>
                                              <a:cubicBezTo>
                                                <a:pt x="5842" y="82549"/>
                                                <a:pt x="-6461" y="60324"/>
                                                <a:pt x="3858" y="42862"/>
                                              </a:cubicBezTo>
                                              <a:cubicBezTo>
                                                <a:pt x="14177" y="25400"/>
                                                <a:pt x="47117" y="12700"/>
                                                <a:pt x="80058" y="0"/>
                                              </a:cubicBezTo>
                                            </a:path>
                                          </a:pathLst>
                                        </a:custGeom>
                                      </wps:spPr>
                                      <wps:style>
                                        <a:lnRef idx="1">
                                          <a:schemeClr val="accent2"/>
                                        </a:lnRef>
                                        <a:fillRef idx="0">
                                          <a:schemeClr val="accent2"/>
                                        </a:fillRef>
                                        <a:effectRef idx="0">
                                          <a:schemeClr val="accent2"/>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38" name="Freeform 438"/>
                                      <wps:cNvSpPr/>
                                      <wps:spPr>
                                        <a:xfrm>
                                          <a:off x="2251245" y="1428288"/>
                                          <a:ext cx="328613" cy="1562100"/>
                                        </a:xfrm>
                                        <a:custGeom>
                                          <a:avLst/>
                                          <a:gdLst>
                                            <a:gd name="connsiteX0" fmla="*/ 0 w 328613"/>
                                            <a:gd name="connsiteY0" fmla="*/ 1562100 h 1562100"/>
                                            <a:gd name="connsiteX1" fmla="*/ 19050 w 328613"/>
                                            <a:gd name="connsiteY1" fmla="*/ 1323975 h 1562100"/>
                                            <a:gd name="connsiteX2" fmla="*/ 80963 w 328613"/>
                                            <a:gd name="connsiteY2" fmla="*/ 1033462 h 1562100"/>
                                            <a:gd name="connsiteX3" fmla="*/ 133350 w 328613"/>
                                            <a:gd name="connsiteY3" fmla="*/ 781050 h 1562100"/>
                                            <a:gd name="connsiteX4" fmla="*/ 271463 w 328613"/>
                                            <a:gd name="connsiteY4" fmla="*/ 485775 h 1562100"/>
                                            <a:gd name="connsiteX5" fmla="*/ 247650 w 328613"/>
                                            <a:gd name="connsiteY5" fmla="*/ 390525 h 1562100"/>
                                            <a:gd name="connsiteX6" fmla="*/ 261938 w 328613"/>
                                            <a:gd name="connsiteY6" fmla="*/ 190500 h 1562100"/>
                                            <a:gd name="connsiteX7" fmla="*/ 328613 w 328613"/>
                                            <a:gd name="connsiteY7" fmla="*/ 0 h 15621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28613" h="1562100">
                                              <a:moveTo>
                                                <a:pt x="0" y="1562100"/>
                                              </a:moveTo>
                                              <a:cubicBezTo>
                                                <a:pt x="2778" y="1487090"/>
                                                <a:pt x="5556" y="1412081"/>
                                                <a:pt x="19050" y="1323975"/>
                                              </a:cubicBezTo>
                                              <a:cubicBezTo>
                                                <a:pt x="32544" y="1235869"/>
                                                <a:pt x="61913" y="1123950"/>
                                                <a:pt x="80963" y="1033462"/>
                                              </a:cubicBezTo>
                                              <a:cubicBezTo>
                                                <a:pt x="100013" y="942974"/>
                                                <a:pt x="101600" y="872331"/>
                                                <a:pt x="133350" y="781050"/>
                                              </a:cubicBezTo>
                                              <a:cubicBezTo>
                                                <a:pt x="165100" y="689769"/>
                                                <a:pt x="252413" y="550863"/>
                                                <a:pt x="271463" y="485775"/>
                                              </a:cubicBezTo>
                                              <a:cubicBezTo>
                                                <a:pt x="290513" y="420687"/>
                                                <a:pt x="249237" y="439737"/>
                                                <a:pt x="247650" y="390525"/>
                                              </a:cubicBezTo>
                                              <a:cubicBezTo>
                                                <a:pt x="246063" y="341313"/>
                                                <a:pt x="248444" y="255587"/>
                                                <a:pt x="261938" y="190500"/>
                                              </a:cubicBezTo>
                                              <a:cubicBezTo>
                                                <a:pt x="275432" y="125412"/>
                                                <a:pt x="302022" y="62706"/>
                                                <a:pt x="328613" y="0"/>
                                              </a:cubicBezTo>
                                            </a:path>
                                          </a:pathLst>
                                        </a:custGeom>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39" name="Freeform 439"/>
                                      <wps:cNvSpPr/>
                                      <wps:spPr>
                                        <a:xfrm>
                                          <a:off x="2737020" y="1380663"/>
                                          <a:ext cx="216603" cy="158237"/>
                                        </a:xfrm>
                                        <a:custGeom>
                                          <a:avLst/>
                                          <a:gdLst>
                                            <a:gd name="connsiteX0" fmla="*/ 216603 w 216603"/>
                                            <a:gd name="connsiteY0" fmla="*/ 158237 h 158237"/>
                                            <a:gd name="connsiteX1" fmla="*/ 26103 w 216603"/>
                                            <a:gd name="connsiteY1" fmla="*/ 48700 h 158237"/>
                                            <a:gd name="connsiteX2" fmla="*/ 2291 w 216603"/>
                                            <a:gd name="connsiteY2" fmla="*/ 1075 h 158237"/>
                                            <a:gd name="connsiteX3" fmla="*/ 2291 w 216603"/>
                                            <a:gd name="connsiteY3" fmla="*/ 20125 h 158237"/>
                                          </a:gdLst>
                                          <a:ahLst/>
                                          <a:cxnLst>
                                            <a:cxn ang="0">
                                              <a:pos x="connsiteX0" y="connsiteY0"/>
                                            </a:cxn>
                                            <a:cxn ang="0">
                                              <a:pos x="connsiteX1" y="connsiteY1"/>
                                            </a:cxn>
                                            <a:cxn ang="0">
                                              <a:pos x="connsiteX2" y="connsiteY2"/>
                                            </a:cxn>
                                            <a:cxn ang="0">
                                              <a:pos x="connsiteX3" y="connsiteY3"/>
                                            </a:cxn>
                                          </a:cxnLst>
                                          <a:rect l="l" t="t" r="r" b="b"/>
                                          <a:pathLst>
                                            <a:path w="216603" h="158237">
                                              <a:moveTo>
                                                <a:pt x="216603" y="158237"/>
                                              </a:moveTo>
                                              <a:cubicBezTo>
                                                <a:pt x="139212" y="116565"/>
                                                <a:pt x="61822" y="74894"/>
                                                <a:pt x="26103" y="48700"/>
                                              </a:cubicBezTo>
                                              <a:cubicBezTo>
                                                <a:pt x="-9616" y="22506"/>
                                                <a:pt x="6260" y="5837"/>
                                                <a:pt x="2291" y="1075"/>
                                              </a:cubicBezTo>
                                              <a:cubicBezTo>
                                                <a:pt x="-1678" y="-3687"/>
                                                <a:pt x="306" y="8219"/>
                                                <a:pt x="2291" y="20125"/>
                                              </a:cubicBezTo>
                                            </a:path>
                                          </a:pathLst>
                                        </a:custGeom>
                                      </wps:spPr>
                                      <wps:style>
                                        <a:lnRef idx="1">
                                          <a:schemeClr val="accent2"/>
                                        </a:lnRef>
                                        <a:fillRef idx="0">
                                          <a:schemeClr val="accent2"/>
                                        </a:fillRef>
                                        <a:effectRef idx="0">
                                          <a:schemeClr val="accent2"/>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40" name="Freeform 440"/>
                                      <wps:cNvSpPr/>
                                      <wps:spPr>
                                        <a:xfrm>
                                          <a:off x="2803695" y="1356849"/>
                                          <a:ext cx="195263" cy="466725"/>
                                        </a:xfrm>
                                        <a:custGeom>
                                          <a:avLst/>
                                          <a:gdLst>
                                            <a:gd name="connsiteX0" fmla="*/ 195263 w 195263"/>
                                            <a:gd name="connsiteY0" fmla="*/ 466725 h 466725"/>
                                            <a:gd name="connsiteX1" fmla="*/ 104775 w 195263"/>
                                            <a:gd name="connsiteY1" fmla="*/ 261938 h 466725"/>
                                            <a:gd name="connsiteX2" fmla="*/ 104775 w 195263"/>
                                            <a:gd name="connsiteY2" fmla="*/ 261938 h 466725"/>
                                            <a:gd name="connsiteX3" fmla="*/ 133350 w 195263"/>
                                            <a:gd name="connsiteY3" fmla="*/ 152400 h 466725"/>
                                            <a:gd name="connsiteX4" fmla="*/ 0 w 195263"/>
                                            <a:gd name="connsiteY4" fmla="*/ 0 h 4667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5263" h="466725">
                                              <a:moveTo>
                                                <a:pt x="195263" y="466725"/>
                                              </a:moveTo>
                                              <a:lnTo>
                                                <a:pt x="104775" y="261938"/>
                                              </a:lnTo>
                                              <a:lnTo>
                                                <a:pt x="104775" y="261938"/>
                                              </a:lnTo>
                                              <a:cubicBezTo>
                                                <a:pt x="109537" y="243682"/>
                                                <a:pt x="150812" y="196056"/>
                                                <a:pt x="133350" y="152400"/>
                                              </a:cubicBezTo>
                                              <a:cubicBezTo>
                                                <a:pt x="115888" y="108744"/>
                                                <a:pt x="57944" y="54372"/>
                                                <a:pt x="0" y="0"/>
                                              </a:cubicBezTo>
                                            </a:path>
                                          </a:pathLst>
                                        </a:custGeom>
                                      </wps:spPr>
                                      <wps:style>
                                        <a:lnRef idx="1">
                                          <a:schemeClr val="accent2"/>
                                        </a:lnRef>
                                        <a:fillRef idx="0">
                                          <a:schemeClr val="accent2"/>
                                        </a:fillRef>
                                        <a:effectRef idx="0">
                                          <a:schemeClr val="accent2"/>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41" name="Freeform 441"/>
                                      <wps:cNvSpPr/>
                                      <wps:spPr>
                                        <a:xfrm>
                                          <a:off x="2556045" y="1409238"/>
                                          <a:ext cx="171451" cy="238125"/>
                                        </a:xfrm>
                                        <a:custGeom>
                                          <a:avLst/>
                                          <a:gdLst>
                                            <a:gd name="connsiteX0" fmla="*/ 0 w 171450"/>
                                            <a:gd name="connsiteY0" fmla="*/ 238125 h 238125"/>
                                            <a:gd name="connsiteX1" fmla="*/ 28575 w 171450"/>
                                            <a:gd name="connsiteY1" fmla="*/ 123825 h 238125"/>
                                            <a:gd name="connsiteX2" fmla="*/ 171450 w 171450"/>
                                            <a:gd name="connsiteY2" fmla="*/ 0 h 238125"/>
                                          </a:gdLst>
                                          <a:ahLst/>
                                          <a:cxnLst>
                                            <a:cxn ang="0">
                                              <a:pos x="connsiteX0" y="connsiteY0"/>
                                            </a:cxn>
                                            <a:cxn ang="0">
                                              <a:pos x="connsiteX1" y="connsiteY1"/>
                                            </a:cxn>
                                            <a:cxn ang="0">
                                              <a:pos x="connsiteX2" y="connsiteY2"/>
                                            </a:cxn>
                                          </a:cxnLst>
                                          <a:rect l="l" t="t" r="r" b="b"/>
                                          <a:pathLst>
                                            <a:path w="171450" h="238125">
                                              <a:moveTo>
                                                <a:pt x="0" y="238125"/>
                                              </a:moveTo>
                                              <a:cubicBezTo>
                                                <a:pt x="0" y="200818"/>
                                                <a:pt x="0" y="163512"/>
                                                <a:pt x="28575" y="123825"/>
                                              </a:cubicBezTo>
                                              <a:cubicBezTo>
                                                <a:pt x="57150" y="84137"/>
                                                <a:pt x="114300" y="42068"/>
                                                <a:pt x="171450" y="0"/>
                                              </a:cubicBezTo>
                                            </a:path>
                                          </a:pathLst>
                                        </a:custGeom>
                                        <a:ln>
                                          <a:solidFill>
                                            <a:srgbClr val="FFFF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42" name="Freeform 442"/>
                                      <wps:cNvSpPr/>
                                      <wps:spPr>
                                        <a:xfrm>
                                          <a:off x="2975145" y="1452100"/>
                                          <a:ext cx="138931" cy="1352549"/>
                                        </a:xfrm>
                                        <a:custGeom>
                                          <a:avLst/>
                                          <a:gdLst>
                                            <a:gd name="connsiteX0" fmla="*/ 138931 w 138931"/>
                                            <a:gd name="connsiteY0" fmla="*/ 1352550 h 1352550"/>
                                            <a:gd name="connsiteX1" fmla="*/ 105593 w 138931"/>
                                            <a:gd name="connsiteY1" fmla="*/ 952500 h 1352550"/>
                                            <a:gd name="connsiteX2" fmla="*/ 115118 w 138931"/>
                                            <a:gd name="connsiteY2" fmla="*/ 876300 h 1352550"/>
                                            <a:gd name="connsiteX3" fmla="*/ 5581 w 138931"/>
                                            <a:gd name="connsiteY3" fmla="*/ 490538 h 1352550"/>
                                            <a:gd name="connsiteX4" fmla="*/ 19868 w 138931"/>
                                            <a:gd name="connsiteY4" fmla="*/ 371475 h 1352550"/>
                                            <a:gd name="connsiteX5" fmla="*/ 53206 w 138931"/>
                                            <a:gd name="connsiteY5" fmla="*/ 304800 h 1352550"/>
                                            <a:gd name="connsiteX6" fmla="*/ 53206 w 138931"/>
                                            <a:gd name="connsiteY6" fmla="*/ 0 h 1352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38931" h="1352550">
                                              <a:moveTo>
                                                <a:pt x="138931" y="1352550"/>
                                              </a:moveTo>
                                              <a:cubicBezTo>
                                                <a:pt x="124246" y="1192212"/>
                                                <a:pt x="109562" y="1031875"/>
                                                <a:pt x="105593" y="952500"/>
                                              </a:cubicBezTo>
                                              <a:cubicBezTo>
                                                <a:pt x="101624" y="873125"/>
                                                <a:pt x="131787" y="953294"/>
                                                <a:pt x="115118" y="876300"/>
                                              </a:cubicBezTo>
                                              <a:cubicBezTo>
                                                <a:pt x="98449" y="799306"/>
                                                <a:pt x="21456" y="574675"/>
                                                <a:pt x="5581" y="490538"/>
                                              </a:cubicBezTo>
                                              <a:cubicBezTo>
                                                <a:pt x="-10294" y="406401"/>
                                                <a:pt x="11931" y="402431"/>
                                                <a:pt x="19868" y="371475"/>
                                              </a:cubicBezTo>
                                              <a:cubicBezTo>
                                                <a:pt x="27805" y="340519"/>
                                                <a:pt x="47650" y="366712"/>
                                                <a:pt x="53206" y="304800"/>
                                              </a:cubicBezTo>
                                              <a:cubicBezTo>
                                                <a:pt x="58762" y="242887"/>
                                                <a:pt x="55984" y="121443"/>
                                                <a:pt x="53206" y="0"/>
                                              </a:cubicBezTo>
                                            </a:path>
                                          </a:pathLst>
                                        </a:custGeom>
                                      </wps:spPr>
                                      <wps:style>
                                        <a:lnRef idx="1">
                                          <a:schemeClr val="accent2"/>
                                        </a:lnRef>
                                        <a:fillRef idx="0">
                                          <a:schemeClr val="accent2"/>
                                        </a:fillRef>
                                        <a:effectRef idx="0">
                                          <a:schemeClr val="accent2"/>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43" name="Freeform 443"/>
                                      <wps:cNvSpPr/>
                                      <wps:spPr>
                                        <a:xfrm>
                                          <a:off x="3032295" y="1385425"/>
                                          <a:ext cx="71920" cy="1594799"/>
                                        </a:xfrm>
                                        <a:custGeom>
                                          <a:avLst/>
                                          <a:gdLst>
                                            <a:gd name="connsiteX0" fmla="*/ 64329 w 71920"/>
                                            <a:gd name="connsiteY0" fmla="*/ 1594799 h 1594799"/>
                                            <a:gd name="connsiteX1" fmla="*/ 69092 w 71920"/>
                                            <a:gd name="connsiteY1" fmla="*/ 1361436 h 1594799"/>
                                            <a:gd name="connsiteX2" fmla="*/ 26229 w 71920"/>
                                            <a:gd name="connsiteY2" fmla="*/ 985199 h 1594799"/>
                                            <a:gd name="connsiteX3" fmla="*/ 2417 w 71920"/>
                                            <a:gd name="connsiteY3" fmla="*/ 666111 h 1594799"/>
                                            <a:gd name="connsiteX4" fmla="*/ 2417 w 71920"/>
                                            <a:gd name="connsiteY4" fmla="*/ 508949 h 1594799"/>
                                            <a:gd name="connsiteX5" fmla="*/ 16704 w 71920"/>
                                            <a:gd name="connsiteY5" fmla="*/ 332736 h 1594799"/>
                                            <a:gd name="connsiteX6" fmla="*/ 2417 w 71920"/>
                                            <a:gd name="connsiteY6" fmla="*/ 180336 h 1594799"/>
                                            <a:gd name="connsiteX7" fmla="*/ 54804 w 71920"/>
                                            <a:gd name="connsiteY7" fmla="*/ 46986 h 1594799"/>
                                            <a:gd name="connsiteX8" fmla="*/ 35754 w 71920"/>
                                            <a:gd name="connsiteY8" fmla="*/ 4124 h 1594799"/>
                                            <a:gd name="connsiteX9" fmla="*/ 45279 w 71920"/>
                                            <a:gd name="connsiteY9" fmla="*/ 4124 h 15947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71920" h="1594799">
                                              <a:moveTo>
                                                <a:pt x="64329" y="1594799"/>
                                              </a:moveTo>
                                              <a:cubicBezTo>
                                                <a:pt x="69885" y="1528917"/>
                                                <a:pt x="75442" y="1463036"/>
                                                <a:pt x="69092" y="1361436"/>
                                              </a:cubicBezTo>
                                              <a:cubicBezTo>
                                                <a:pt x="62742" y="1259836"/>
                                                <a:pt x="37341" y="1101086"/>
                                                <a:pt x="26229" y="985199"/>
                                              </a:cubicBezTo>
                                              <a:cubicBezTo>
                                                <a:pt x="15116" y="869311"/>
                                                <a:pt x="6386" y="745486"/>
                                                <a:pt x="2417" y="666111"/>
                                              </a:cubicBezTo>
                                              <a:cubicBezTo>
                                                <a:pt x="-1552" y="586736"/>
                                                <a:pt x="36" y="564511"/>
                                                <a:pt x="2417" y="508949"/>
                                              </a:cubicBezTo>
                                              <a:cubicBezTo>
                                                <a:pt x="4798" y="453387"/>
                                                <a:pt x="16704" y="387505"/>
                                                <a:pt x="16704" y="332736"/>
                                              </a:cubicBezTo>
                                              <a:cubicBezTo>
                                                <a:pt x="16704" y="277967"/>
                                                <a:pt x="-3933" y="227961"/>
                                                <a:pt x="2417" y="180336"/>
                                              </a:cubicBezTo>
                                              <a:cubicBezTo>
                                                <a:pt x="8767" y="132711"/>
                                                <a:pt x="49248" y="76355"/>
                                                <a:pt x="54804" y="46986"/>
                                              </a:cubicBezTo>
                                              <a:cubicBezTo>
                                                <a:pt x="60360" y="17617"/>
                                                <a:pt x="37341" y="11268"/>
                                                <a:pt x="35754" y="4124"/>
                                              </a:cubicBezTo>
                                              <a:cubicBezTo>
                                                <a:pt x="34166" y="-3020"/>
                                                <a:pt x="39722" y="552"/>
                                                <a:pt x="45279" y="4124"/>
                                              </a:cubicBezTo>
                                            </a:path>
                                          </a:pathLst>
                                        </a:custGeom>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433" name="Group 433"/>
                                    <wpg:cNvGrpSpPr/>
                                    <wpg:grpSpPr>
                                      <a:xfrm>
                                        <a:off x="2208383" y="1299699"/>
                                        <a:ext cx="914682" cy="1707252"/>
                                        <a:chOff x="2208382" y="1299700"/>
                                        <a:chExt cx="914683" cy="1707251"/>
                                      </a:xfrm>
                                    </wpg:grpSpPr>
                                    <wps:wsp>
                                      <wps:cNvPr id="434" name="Freeform 434"/>
                                      <wps:cNvSpPr/>
                                      <wps:spPr>
                                        <a:xfrm>
                                          <a:off x="2960859" y="1299700"/>
                                          <a:ext cx="162206" cy="1162049"/>
                                        </a:xfrm>
                                        <a:custGeom>
                                          <a:avLst/>
                                          <a:gdLst>
                                            <a:gd name="connsiteX0" fmla="*/ 162207 w 162207"/>
                                            <a:gd name="connsiteY0" fmla="*/ 1162050 h 1162050"/>
                                            <a:gd name="connsiteX1" fmla="*/ 71719 w 162207"/>
                                            <a:gd name="connsiteY1" fmla="*/ 952500 h 1162050"/>
                                            <a:gd name="connsiteX2" fmla="*/ 76482 w 162207"/>
                                            <a:gd name="connsiteY2" fmla="*/ 676275 h 1162050"/>
                                            <a:gd name="connsiteX3" fmla="*/ 47907 w 162207"/>
                                            <a:gd name="connsiteY3" fmla="*/ 547688 h 1162050"/>
                                            <a:gd name="connsiteX4" fmla="*/ 282 w 162207"/>
                                            <a:gd name="connsiteY4" fmla="*/ 271463 h 1162050"/>
                                            <a:gd name="connsiteX5" fmla="*/ 71719 w 162207"/>
                                            <a:gd name="connsiteY5" fmla="*/ 180975 h 1162050"/>
                                            <a:gd name="connsiteX6" fmla="*/ 52669 w 162207"/>
                                            <a:gd name="connsiteY6" fmla="*/ 19050 h 1162050"/>
                                            <a:gd name="connsiteX7" fmla="*/ 62194 w 162207"/>
                                            <a:gd name="connsiteY7" fmla="*/ 9525 h 11620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62207" h="1162050">
                                              <a:moveTo>
                                                <a:pt x="162207" y="1162050"/>
                                              </a:moveTo>
                                              <a:cubicBezTo>
                                                <a:pt x="124106" y="1097756"/>
                                                <a:pt x="86006" y="1033462"/>
                                                <a:pt x="71719" y="952500"/>
                                              </a:cubicBezTo>
                                              <a:cubicBezTo>
                                                <a:pt x="57431" y="871537"/>
                                                <a:pt x="80451" y="743744"/>
                                                <a:pt x="76482" y="676275"/>
                                              </a:cubicBezTo>
                                              <a:cubicBezTo>
                                                <a:pt x="72513" y="608806"/>
                                                <a:pt x="60607" y="615157"/>
                                                <a:pt x="47907" y="547688"/>
                                              </a:cubicBezTo>
                                              <a:cubicBezTo>
                                                <a:pt x="35207" y="480219"/>
                                                <a:pt x="-3687" y="332582"/>
                                                <a:pt x="282" y="271463"/>
                                              </a:cubicBezTo>
                                              <a:cubicBezTo>
                                                <a:pt x="4251" y="210344"/>
                                                <a:pt x="62988" y="223044"/>
                                                <a:pt x="71719" y="180975"/>
                                              </a:cubicBezTo>
                                              <a:cubicBezTo>
                                                <a:pt x="80450" y="138906"/>
                                                <a:pt x="54256" y="47625"/>
                                                <a:pt x="52669" y="19050"/>
                                              </a:cubicBezTo>
                                              <a:cubicBezTo>
                                                <a:pt x="51081" y="-9525"/>
                                                <a:pt x="56637" y="0"/>
                                                <a:pt x="62194" y="9525"/>
                                              </a:cubicBezTo>
                                            </a:path>
                                          </a:pathLst>
                                        </a:custGeom>
                                        <a:ln>
                                          <a:solidFill>
                                            <a:srgbClr val="FFFF00"/>
                                          </a:solidFill>
                                        </a:ln>
                                      </wps:spPr>
                                      <wps:style>
                                        <a:lnRef idx="1">
                                          <a:schemeClr val="accent3"/>
                                        </a:lnRef>
                                        <a:fillRef idx="0">
                                          <a:schemeClr val="accent3"/>
                                        </a:fillRef>
                                        <a:effectRef idx="0">
                                          <a:schemeClr val="accent3"/>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35" name="Freeform 435"/>
                                      <wps:cNvSpPr/>
                                      <wps:spPr>
                                        <a:xfrm>
                                          <a:off x="2208382" y="1328276"/>
                                          <a:ext cx="339262" cy="1678675"/>
                                        </a:xfrm>
                                        <a:custGeom>
                                          <a:avLst/>
                                          <a:gdLst>
                                            <a:gd name="connsiteX0" fmla="*/ 0 w 339262"/>
                                            <a:gd name="connsiteY0" fmla="*/ 1678676 h 1678676"/>
                                            <a:gd name="connsiteX1" fmla="*/ 52387 w 339262"/>
                                            <a:gd name="connsiteY1" fmla="*/ 1454838 h 1678676"/>
                                            <a:gd name="connsiteX2" fmla="*/ 119062 w 339262"/>
                                            <a:gd name="connsiteY2" fmla="*/ 1145276 h 1678676"/>
                                            <a:gd name="connsiteX3" fmla="*/ 147637 w 339262"/>
                                            <a:gd name="connsiteY3" fmla="*/ 935726 h 1678676"/>
                                            <a:gd name="connsiteX4" fmla="*/ 228600 w 339262"/>
                                            <a:gd name="connsiteY4" fmla="*/ 569013 h 1678676"/>
                                            <a:gd name="connsiteX5" fmla="*/ 309562 w 339262"/>
                                            <a:gd name="connsiteY5" fmla="*/ 416613 h 1678676"/>
                                            <a:gd name="connsiteX6" fmla="*/ 338137 w 339262"/>
                                            <a:gd name="connsiteY6" fmla="*/ 245163 h 1678676"/>
                                            <a:gd name="connsiteX7" fmla="*/ 276225 w 339262"/>
                                            <a:gd name="connsiteY7" fmla="*/ 107051 h 1678676"/>
                                            <a:gd name="connsiteX8" fmla="*/ 304800 w 339262"/>
                                            <a:gd name="connsiteY8" fmla="*/ 2276 h 1678676"/>
                                            <a:gd name="connsiteX9" fmla="*/ 290512 w 339262"/>
                                            <a:gd name="connsiteY9" fmla="*/ 45138 h 167867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339262" h="1678676">
                                              <a:moveTo>
                                                <a:pt x="0" y="1678676"/>
                                              </a:moveTo>
                                              <a:cubicBezTo>
                                                <a:pt x="16271" y="1611207"/>
                                                <a:pt x="32543" y="1543738"/>
                                                <a:pt x="52387" y="1454838"/>
                                              </a:cubicBezTo>
                                              <a:cubicBezTo>
                                                <a:pt x="72231" y="1365938"/>
                                                <a:pt x="103187" y="1231795"/>
                                                <a:pt x="119062" y="1145276"/>
                                              </a:cubicBezTo>
                                              <a:cubicBezTo>
                                                <a:pt x="134937" y="1058757"/>
                                                <a:pt x="129381" y="1031770"/>
                                                <a:pt x="147637" y="935726"/>
                                              </a:cubicBezTo>
                                              <a:cubicBezTo>
                                                <a:pt x="165893" y="839682"/>
                                                <a:pt x="201613" y="655532"/>
                                                <a:pt x="228600" y="569013"/>
                                              </a:cubicBezTo>
                                              <a:cubicBezTo>
                                                <a:pt x="255588" y="482494"/>
                                                <a:pt x="291306" y="470588"/>
                                                <a:pt x="309562" y="416613"/>
                                              </a:cubicBezTo>
                                              <a:cubicBezTo>
                                                <a:pt x="327818" y="362638"/>
                                                <a:pt x="343693" y="296756"/>
                                                <a:pt x="338137" y="245163"/>
                                              </a:cubicBezTo>
                                              <a:cubicBezTo>
                                                <a:pt x="332581" y="193570"/>
                                                <a:pt x="281781" y="147532"/>
                                                <a:pt x="276225" y="107051"/>
                                              </a:cubicBezTo>
                                              <a:cubicBezTo>
                                                <a:pt x="270669" y="66570"/>
                                                <a:pt x="302419" y="12595"/>
                                                <a:pt x="304800" y="2276"/>
                                              </a:cubicBezTo>
                                              <a:cubicBezTo>
                                                <a:pt x="307181" y="-8043"/>
                                                <a:pt x="298846" y="18547"/>
                                                <a:pt x="290512" y="45138"/>
                                              </a:cubicBezTo>
                                            </a:path>
                                          </a:pathLst>
                                        </a:custGeom>
                                        <a:ln>
                                          <a:solidFill>
                                            <a:srgbClr val="FFFF00"/>
                                          </a:solidFill>
                                        </a:ln>
                                      </wps:spPr>
                                      <wps:style>
                                        <a:lnRef idx="1">
                                          <a:schemeClr val="accent6"/>
                                        </a:lnRef>
                                        <a:fillRef idx="0">
                                          <a:schemeClr val="accent6"/>
                                        </a:fillRef>
                                        <a:effectRef idx="0">
                                          <a:schemeClr val="accent6"/>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36" name="Freeform 436"/>
                                      <wps:cNvSpPr/>
                                      <wps:spPr>
                                        <a:xfrm>
                                          <a:off x="2856083" y="1356850"/>
                                          <a:ext cx="138112" cy="395289"/>
                                        </a:xfrm>
                                        <a:custGeom>
                                          <a:avLst/>
                                          <a:gdLst>
                                            <a:gd name="connsiteX0" fmla="*/ 138112 w 138112"/>
                                            <a:gd name="connsiteY0" fmla="*/ 395288 h 395288"/>
                                            <a:gd name="connsiteX1" fmla="*/ 123825 w 138112"/>
                                            <a:gd name="connsiteY1" fmla="*/ 247650 h 395288"/>
                                            <a:gd name="connsiteX2" fmla="*/ 100012 w 138112"/>
                                            <a:gd name="connsiteY2" fmla="*/ 85725 h 395288"/>
                                            <a:gd name="connsiteX3" fmla="*/ 0 w 138112"/>
                                            <a:gd name="connsiteY3" fmla="*/ 0 h 395288"/>
                                          </a:gdLst>
                                          <a:ahLst/>
                                          <a:cxnLst>
                                            <a:cxn ang="0">
                                              <a:pos x="connsiteX0" y="connsiteY0"/>
                                            </a:cxn>
                                            <a:cxn ang="0">
                                              <a:pos x="connsiteX1" y="connsiteY1"/>
                                            </a:cxn>
                                            <a:cxn ang="0">
                                              <a:pos x="connsiteX2" y="connsiteY2"/>
                                            </a:cxn>
                                            <a:cxn ang="0">
                                              <a:pos x="connsiteX3" y="connsiteY3"/>
                                            </a:cxn>
                                          </a:cxnLst>
                                          <a:rect l="l" t="t" r="r" b="b"/>
                                          <a:pathLst>
                                            <a:path w="138112" h="395288">
                                              <a:moveTo>
                                                <a:pt x="138112" y="395288"/>
                                              </a:moveTo>
                                              <a:cubicBezTo>
                                                <a:pt x="134143" y="347266"/>
                                                <a:pt x="130175" y="299244"/>
                                                <a:pt x="123825" y="247650"/>
                                              </a:cubicBezTo>
                                              <a:cubicBezTo>
                                                <a:pt x="117475" y="196056"/>
                                                <a:pt x="120649" y="127000"/>
                                                <a:pt x="100012" y="85725"/>
                                              </a:cubicBezTo>
                                              <a:cubicBezTo>
                                                <a:pt x="79374" y="44450"/>
                                                <a:pt x="39687" y="22225"/>
                                                <a:pt x="0" y="0"/>
                                              </a:cubicBezTo>
                                            </a:path>
                                          </a:pathLst>
                                        </a:custGeom>
                                        <a:ln>
                                          <a:solidFill>
                                            <a:srgbClr val="FFFF00"/>
                                          </a:solidFill>
                                        </a:ln>
                                      </wps:spPr>
                                      <wps:style>
                                        <a:lnRef idx="1">
                                          <a:schemeClr val="accent2"/>
                                        </a:lnRef>
                                        <a:fillRef idx="0">
                                          <a:schemeClr val="accent2"/>
                                        </a:fillRef>
                                        <a:effectRef idx="0">
                                          <a:schemeClr val="accent2"/>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grpSp>
                            </wpg:grpSp>
                          </wpg:grpSp>
                          <wpg:grpSp>
                            <wpg:cNvPr id="352" name="Group 352"/>
                            <wpg:cNvGrpSpPr/>
                            <wpg:grpSpPr>
                              <a:xfrm>
                                <a:off x="1808770" y="591820"/>
                                <a:ext cx="1907539" cy="2401222"/>
                                <a:chOff x="1808769" y="591820"/>
                                <a:chExt cx="1907540" cy="2401222"/>
                              </a:xfrm>
                            </wpg:grpSpPr>
                            <wps:wsp>
                              <wps:cNvPr id="354" name="Rectangle 354"/>
                              <wps:cNvSpPr/>
                              <wps:spPr>
                                <a:xfrm>
                                  <a:off x="1808769" y="1540855"/>
                                  <a:ext cx="1894839" cy="1405890"/>
                                </a:xfrm>
                                <a:prstGeom prst="rect">
                                  <a:avLst/>
                                </a:prstGeom>
                                <a:solidFill>
                                  <a:srgbClr val="FFFFCC"/>
                                </a:solidFill>
                                <a:ln w="63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355" name="Group 355"/>
                              <wpg:cNvGrpSpPr/>
                              <wpg:grpSpPr>
                                <a:xfrm>
                                  <a:off x="1808769" y="591820"/>
                                  <a:ext cx="1907540" cy="2401222"/>
                                  <a:chOff x="1808769" y="591820"/>
                                  <a:chExt cx="1907540" cy="2401223"/>
                                </a:xfrm>
                              </wpg:grpSpPr>
                              <wpg:grpSp>
                                <wpg:cNvPr id="356" name="Group 356"/>
                                <wpg:cNvGrpSpPr/>
                                <wpg:grpSpPr>
                                  <a:xfrm>
                                    <a:off x="1843404" y="1720965"/>
                                    <a:ext cx="1843087" cy="1209357"/>
                                    <a:chOff x="1843405" y="1720965"/>
                                    <a:chExt cx="1843087" cy="1209356"/>
                                  </a:xfrm>
                                </wpg:grpSpPr>
                                <wps:wsp>
                                  <wps:cNvPr id="383" name="Freeform 383"/>
                                  <wps:cNvSpPr/>
                                  <wps:spPr>
                                    <a:xfrm>
                                      <a:off x="3610292" y="1720965"/>
                                      <a:ext cx="58364" cy="128612"/>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4" name="Freeform 384"/>
                                  <wps:cNvSpPr/>
                                  <wps:spPr>
                                    <a:xfrm>
                                      <a:off x="3538856" y="1849552"/>
                                      <a:ext cx="91121" cy="46990"/>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5" name="Freeform 385"/>
                                  <wps:cNvSpPr/>
                                  <wps:spPr>
                                    <a:xfrm>
                                      <a:off x="3472180" y="1930515"/>
                                      <a:ext cx="76201" cy="128270"/>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386" name="Group 386"/>
                                  <wpg:cNvGrpSpPr/>
                                  <wpg:grpSpPr>
                                    <a:xfrm>
                                      <a:off x="1843405" y="1830502"/>
                                      <a:ext cx="1843087" cy="1099819"/>
                                      <a:chOff x="1843405" y="1830502"/>
                                      <a:chExt cx="1843087" cy="1099820"/>
                                    </a:xfrm>
                                  </wpg:grpSpPr>
                                  <wps:wsp>
                                    <wps:cNvPr id="387" name="Freeform 387"/>
                                    <wps:cNvSpPr/>
                                    <wps:spPr>
                                      <a:xfrm>
                                        <a:off x="1852931" y="2678228"/>
                                        <a:ext cx="45085" cy="128269"/>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388" name="Group 388"/>
                                    <wpg:cNvGrpSpPr/>
                                    <wpg:grpSpPr>
                                      <a:xfrm>
                                        <a:off x="1843405" y="1830502"/>
                                        <a:ext cx="1843087" cy="1099820"/>
                                        <a:chOff x="1843405" y="1830502"/>
                                        <a:chExt cx="1843087" cy="1099820"/>
                                      </a:xfrm>
                                    </wpg:grpSpPr>
                                    <wps:wsp>
                                      <wps:cNvPr id="389" name="Freeform 389"/>
                                      <wps:cNvSpPr/>
                                      <wps:spPr>
                                        <a:xfrm>
                                          <a:off x="1843405" y="2049577"/>
                                          <a:ext cx="76201" cy="128270"/>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0" name="Freeform 390"/>
                                      <wps:cNvSpPr/>
                                      <wps:spPr>
                                        <a:xfrm>
                                          <a:off x="1952942" y="1897177"/>
                                          <a:ext cx="100013" cy="71120"/>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1" name="Freeform 391"/>
                                      <wps:cNvSpPr/>
                                      <wps:spPr>
                                        <a:xfrm>
                                          <a:off x="1881505" y="2692515"/>
                                          <a:ext cx="78105" cy="66675"/>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2" name="Oval 392"/>
                                      <wps:cNvSpPr/>
                                      <wps:spPr>
                                        <a:xfrm>
                                          <a:off x="1957705" y="2249601"/>
                                          <a:ext cx="45719" cy="85725"/>
                                        </a:xfrm>
                                        <a:prstGeom prst="ellipse">
                                          <a:avLst/>
                                        </a:pr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881505" y="1830502"/>
                                          <a:ext cx="57786" cy="85725"/>
                                        </a:xfrm>
                                        <a:prstGeom prst="ellipse">
                                          <a:avLst/>
                                        </a:pr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4" name="Freeform 394"/>
                                      <wps:cNvSpPr/>
                                      <wps:spPr>
                                        <a:xfrm>
                                          <a:off x="1957705" y="2149590"/>
                                          <a:ext cx="61595" cy="80645"/>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5" name="Freeform 395"/>
                                      <wps:cNvSpPr/>
                                      <wps:spPr>
                                        <a:xfrm>
                                          <a:off x="1957705" y="2602026"/>
                                          <a:ext cx="61595" cy="80645"/>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6" name="Freeform 396"/>
                                      <wps:cNvSpPr/>
                                      <wps:spPr>
                                        <a:xfrm>
                                          <a:off x="1862455" y="2844915"/>
                                          <a:ext cx="90170" cy="52070"/>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7" name="Freeform 397"/>
                                      <wps:cNvSpPr/>
                                      <wps:spPr>
                                        <a:xfrm>
                                          <a:off x="1881505" y="2397240"/>
                                          <a:ext cx="90488" cy="52388"/>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8" name="Freeform 398"/>
                                      <wps:cNvSpPr/>
                                      <wps:spPr>
                                        <a:xfrm>
                                          <a:off x="1938655" y="2344851"/>
                                          <a:ext cx="64135" cy="104458"/>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9" name="Freeform 399"/>
                                      <wps:cNvSpPr/>
                                      <wps:spPr>
                                        <a:xfrm>
                                          <a:off x="1843405" y="2592502"/>
                                          <a:ext cx="76201" cy="61596"/>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00" name="Freeform 400"/>
                                      <wps:cNvSpPr/>
                                      <wps:spPr>
                                        <a:xfrm>
                                          <a:off x="1943417" y="2492490"/>
                                          <a:ext cx="90171" cy="52070"/>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401" name="Group 401"/>
                                      <wpg:cNvGrpSpPr/>
                                      <wpg:grpSpPr>
                                        <a:xfrm>
                                          <a:off x="1957705" y="1959089"/>
                                          <a:ext cx="1728787" cy="971233"/>
                                          <a:chOff x="1957705" y="1959090"/>
                                          <a:chExt cx="1728787" cy="971232"/>
                                        </a:xfrm>
                                      </wpg:grpSpPr>
                                      <wps:wsp>
                                        <wps:cNvPr id="402" name="Freeform 402"/>
                                        <wps:cNvSpPr/>
                                        <wps:spPr>
                                          <a:xfrm>
                                            <a:off x="3553142" y="1959090"/>
                                            <a:ext cx="114935" cy="128270"/>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03" name="Freeform 403"/>
                                        <wps:cNvSpPr/>
                                        <wps:spPr>
                                          <a:xfrm>
                                            <a:off x="3553142" y="2335327"/>
                                            <a:ext cx="58364" cy="128613"/>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04" name="Oval 404"/>
                                        <wps:cNvSpPr/>
                                        <wps:spPr>
                                          <a:xfrm>
                                            <a:off x="3610292" y="2649652"/>
                                            <a:ext cx="57785" cy="85725"/>
                                          </a:xfrm>
                                          <a:prstGeom prst="ellipse">
                                            <a:avLst/>
                                          </a:pr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05" name="Freeform 405"/>
                                        <wps:cNvSpPr/>
                                        <wps:spPr>
                                          <a:xfrm>
                                            <a:off x="1957705" y="2749665"/>
                                            <a:ext cx="114935" cy="128270"/>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06" name="Freeform 406"/>
                                        <wps:cNvSpPr/>
                                        <wps:spPr>
                                          <a:xfrm>
                                            <a:off x="2595880" y="2649652"/>
                                            <a:ext cx="114935" cy="128270"/>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07" name="Freeform 407"/>
                                        <wps:cNvSpPr/>
                                        <wps:spPr>
                                          <a:xfrm>
                                            <a:off x="2667317" y="2521065"/>
                                            <a:ext cx="76201" cy="61913"/>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08" name="Freeform 408"/>
                                        <wps:cNvSpPr/>
                                        <wps:spPr>
                                          <a:xfrm>
                                            <a:off x="3400742" y="2706802"/>
                                            <a:ext cx="114935" cy="128270"/>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09" name="Freeform 409"/>
                                        <wps:cNvSpPr/>
                                        <wps:spPr>
                                          <a:xfrm>
                                            <a:off x="2781617" y="2759190"/>
                                            <a:ext cx="76200" cy="128269"/>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0" name="Freeform 410"/>
                                        <wps:cNvSpPr/>
                                        <wps:spPr>
                                          <a:xfrm>
                                            <a:off x="2533967" y="2835390"/>
                                            <a:ext cx="176848" cy="61595"/>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1" name="Oval 411"/>
                                        <wps:cNvSpPr/>
                                        <wps:spPr>
                                          <a:xfrm>
                                            <a:off x="3457892" y="2492490"/>
                                            <a:ext cx="57785" cy="85725"/>
                                          </a:xfrm>
                                          <a:prstGeom prst="ellipse">
                                            <a:avLst/>
                                          </a:pr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2" name="Freeform 412"/>
                                        <wps:cNvSpPr/>
                                        <wps:spPr>
                                          <a:xfrm>
                                            <a:off x="3424555" y="2602026"/>
                                            <a:ext cx="90170" cy="52071"/>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3" name="Freeform 413"/>
                                        <wps:cNvSpPr/>
                                        <wps:spPr>
                                          <a:xfrm>
                                            <a:off x="3515042" y="2230552"/>
                                            <a:ext cx="114935" cy="45084"/>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4" name="Freeform 414"/>
                                        <wps:cNvSpPr/>
                                        <wps:spPr>
                                          <a:xfrm>
                                            <a:off x="2733992" y="2687752"/>
                                            <a:ext cx="114935" cy="46990"/>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5" name="Freeform 415"/>
                                        <wps:cNvSpPr/>
                                        <wps:spPr>
                                          <a:xfrm>
                                            <a:off x="2395855" y="2849678"/>
                                            <a:ext cx="61595" cy="80644"/>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6" name="Freeform 416"/>
                                        <wps:cNvSpPr/>
                                        <wps:spPr>
                                          <a:xfrm>
                                            <a:off x="3538856" y="2068627"/>
                                            <a:ext cx="61595" cy="80645"/>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7" name="Freeform 417"/>
                                        <wps:cNvSpPr/>
                                        <wps:spPr>
                                          <a:xfrm>
                                            <a:off x="3610292" y="2149590"/>
                                            <a:ext cx="76200" cy="61596"/>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8" name="Freeform 418"/>
                                        <wps:cNvSpPr/>
                                        <wps:spPr>
                                          <a:xfrm>
                                            <a:off x="2886392" y="2840152"/>
                                            <a:ext cx="114935" cy="46990"/>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9" name="Freeform 419"/>
                                        <wps:cNvSpPr/>
                                        <wps:spPr>
                                          <a:xfrm>
                                            <a:off x="3576956" y="2754428"/>
                                            <a:ext cx="90170" cy="52070"/>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20" name="Freeform 420"/>
                                        <wps:cNvSpPr/>
                                        <wps:spPr>
                                          <a:xfrm>
                                            <a:off x="2519680" y="2759190"/>
                                            <a:ext cx="90170" cy="52070"/>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21" name="Freeform 421"/>
                                        <wps:cNvSpPr/>
                                        <wps:spPr>
                                          <a:xfrm>
                                            <a:off x="3462655" y="2282940"/>
                                            <a:ext cx="76201" cy="128270"/>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22" name="Freeform 422"/>
                                        <wps:cNvSpPr/>
                                        <wps:spPr>
                                          <a:xfrm>
                                            <a:off x="3357880" y="2649652"/>
                                            <a:ext cx="114935" cy="45085"/>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23" name="Freeform 423"/>
                                        <wps:cNvSpPr/>
                                        <wps:spPr>
                                          <a:xfrm>
                                            <a:off x="3300730" y="2797290"/>
                                            <a:ext cx="90170" cy="52071"/>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24" name="Freeform 424"/>
                                        <wps:cNvSpPr/>
                                        <wps:spPr>
                                          <a:xfrm>
                                            <a:off x="3315018" y="2863965"/>
                                            <a:ext cx="76200" cy="61596"/>
                                          </a:xfrm>
                                          <a:custGeom>
                                            <a:avLst/>
                                            <a:gdLst>
                                              <a:gd name="connsiteX0" fmla="*/ 25004 w 58364"/>
                                              <a:gd name="connsiteY0" fmla="*/ 7 h 128612"/>
                                              <a:gd name="connsiteX1" fmla="*/ 58341 w 58364"/>
                                              <a:gd name="connsiteY1" fmla="*/ 80969 h 128612"/>
                                              <a:gd name="connsiteX2" fmla="*/ 29766 w 58364"/>
                                              <a:gd name="connsiteY2" fmla="*/ 128594 h 128612"/>
                                              <a:gd name="connsiteX3" fmla="*/ 1191 w 58364"/>
                                              <a:gd name="connsiteY3" fmla="*/ 85732 h 128612"/>
                                              <a:gd name="connsiteX4" fmla="*/ 25004 w 58364"/>
                                              <a:gd name="connsiteY4" fmla="*/ 7 h 12861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8364" h="128612">
                                                <a:moveTo>
                                                  <a:pt x="25004" y="7"/>
                                                </a:moveTo>
                                                <a:cubicBezTo>
                                                  <a:pt x="34529" y="-787"/>
                                                  <a:pt x="57547" y="59538"/>
                                                  <a:pt x="58341" y="80969"/>
                                                </a:cubicBezTo>
                                                <a:cubicBezTo>
                                                  <a:pt x="59135" y="102400"/>
                                                  <a:pt x="39291" y="127800"/>
                                                  <a:pt x="29766" y="128594"/>
                                                </a:cubicBezTo>
                                                <a:cubicBezTo>
                                                  <a:pt x="20241" y="129388"/>
                                                  <a:pt x="7541" y="104782"/>
                                                  <a:pt x="1191" y="85732"/>
                                                </a:cubicBezTo>
                                                <a:cubicBezTo>
                                                  <a:pt x="-5159" y="66682"/>
                                                  <a:pt x="15479" y="801"/>
                                                  <a:pt x="25004" y="7"/>
                                                </a:cubicBezTo>
                                                <a:close/>
                                              </a:path>
                                            </a:pathLst>
                                          </a:custGeom>
                                          <a:solidFill>
                                            <a:schemeClr val="accent6">
                                              <a:lumMod val="40000"/>
                                              <a:lumOff val="60000"/>
                                            </a:schemeClr>
                                          </a:solidFill>
                                        </wps:spPr>
                                        <wps:style>
                                          <a:lnRef idx="0">
                                            <a:schemeClr val="accent6"/>
                                          </a:lnRef>
                                          <a:fillRef idx="3">
                                            <a:schemeClr val="accent6"/>
                                          </a:fillRef>
                                          <a:effectRef idx="3">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grpSp>
                              </wpg:grpSp>
                              <wpg:grpSp>
                                <wpg:cNvPr id="357" name="Group 357"/>
                                <wpg:cNvGrpSpPr/>
                                <wpg:grpSpPr>
                                  <a:xfrm>
                                    <a:off x="1808769" y="591820"/>
                                    <a:ext cx="1907540" cy="2330450"/>
                                    <a:chOff x="1808769" y="591820"/>
                                    <a:chExt cx="1907540" cy="2330450"/>
                                  </a:xfrm>
                                </wpg:grpSpPr>
                                <wps:wsp>
                                  <wps:cNvPr id="378" name="Freeform 378"/>
                                  <wps:cNvSpPr/>
                                  <wps:spPr>
                                    <a:xfrm>
                                      <a:off x="1808769" y="1249045"/>
                                      <a:ext cx="1907540" cy="1673225"/>
                                    </a:xfrm>
                                    <a:custGeom>
                                      <a:avLst/>
                                      <a:gdLst>
                                        <a:gd name="connsiteX0" fmla="*/ 1896810 w 1907841"/>
                                        <a:gd name="connsiteY0" fmla="*/ 114681 h 1673505"/>
                                        <a:gd name="connsiteX1" fmla="*/ 1896810 w 1907841"/>
                                        <a:gd name="connsiteY1" fmla="*/ 390906 h 1673505"/>
                                        <a:gd name="connsiteX2" fmla="*/ 1815848 w 1907841"/>
                                        <a:gd name="connsiteY2" fmla="*/ 348044 h 1673505"/>
                                        <a:gd name="connsiteX3" fmla="*/ 1711073 w 1907841"/>
                                        <a:gd name="connsiteY3" fmla="*/ 371856 h 1673505"/>
                                        <a:gd name="connsiteX4" fmla="*/ 1630110 w 1907841"/>
                                        <a:gd name="connsiteY4" fmla="*/ 709994 h 1673505"/>
                                        <a:gd name="connsiteX5" fmla="*/ 1544385 w 1907841"/>
                                        <a:gd name="connsiteY5" fmla="*/ 1329119 h 1673505"/>
                                        <a:gd name="connsiteX6" fmla="*/ 1339598 w 1907841"/>
                                        <a:gd name="connsiteY6" fmla="*/ 1648206 h 1673505"/>
                                        <a:gd name="connsiteX7" fmla="*/ 1211010 w 1907841"/>
                                        <a:gd name="connsiteY7" fmla="*/ 1605344 h 1673505"/>
                                        <a:gd name="connsiteX8" fmla="*/ 958598 w 1907841"/>
                                        <a:gd name="connsiteY8" fmla="*/ 1224344 h 1673505"/>
                                        <a:gd name="connsiteX9" fmla="*/ 953835 w 1907841"/>
                                        <a:gd name="connsiteY9" fmla="*/ 1043369 h 1673505"/>
                                        <a:gd name="connsiteX10" fmla="*/ 906210 w 1907841"/>
                                        <a:gd name="connsiteY10" fmla="*/ 1019556 h 1673505"/>
                                        <a:gd name="connsiteX11" fmla="*/ 844298 w 1907841"/>
                                        <a:gd name="connsiteY11" fmla="*/ 1171956 h 1673505"/>
                                        <a:gd name="connsiteX12" fmla="*/ 701423 w 1907841"/>
                                        <a:gd name="connsiteY12" fmla="*/ 1429131 h 1673505"/>
                                        <a:gd name="connsiteX13" fmla="*/ 520448 w 1907841"/>
                                        <a:gd name="connsiteY13" fmla="*/ 1633919 h 1673505"/>
                                        <a:gd name="connsiteX14" fmla="*/ 320423 w 1907841"/>
                                        <a:gd name="connsiteY14" fmla="*/ 1538669 h 1673505"/>
                                        <a:gd name="connsiteX15" fmla="*/ 229935 w 1907841"/>
                                        <a:gd name="connsiteY15" fmla="*/ 1295781 h 1673505"/>
                                        <a:gd name="connsiteX16" fmla="*/ 258510 w 1907841"/>
                                        <a:gd name="connsiteY16" fmla="*/ 862394 h 1673505"/>
                                        <a:gd name="connsiteX17" fmla="*/ 268035 w 1907841"/>
                                        <a:gd name="connsiteY17" fmla="*/ 552831 h 1673505"/>
                                        <a:gd name="connsiteX18" fmla="*/ 234698 w 1907841"/>
                                        <a:gd name="connsiteY18" fmla="*/ 462344 h 1673505"/>
                                        <a:gd name="connsiteX19" fmla="*/ 29910 w 1907841"/>
                                        <a:gd name="connsiteY19" fmla="*/ 533781 h 1673505"/>
                                        <a:gd name="connsiteX20" fmla="*/ 29910 w 1907841"/>
                                        <a:gd name="connsiteY20" fmla="*/ 124206 h 1673505"/>
                                        <a:gd name="connsiteX21" fmla="*/ 301373 w 1907841"/>
                                        <a:gd name="connsiteY21" fmla="*/ 381 h 1673505"/>
                                        <a:gd name="connsiteX22" fmla="*/ 368048 w 1907841"/>
                                        <a:gd name="connsiteY22" fmla="*/ 152781 h 1673505"/>
                                        <a:gd name="connsiteX23" fmla="*/ 387098 w 1907841"/>
                                        <a:gd name="connsiteY23" fmla="*/ 367094 h 1673505"/>
                                        <a:gd name="connsiteX24" fmla="*/ 396623 w 1907841"/>
                                        <a:gd name="connsiteY24" fmla="*/ 729044 h 1673505"/>
                                        <a:gd name="connsiteX25" fmla="*/ 339473 w 1907841"/>
                                        <a:gd name="connsiteY25" fmla="*/ 1005269 h 1673505"/>
                                        <a:gd name="connsiteX26" fmla="*/ 401385 w 1907841"/>
                                        <a:gd name="connsiteY26" fmla="*/ 1476756 h 1673505"/>
                                        <a:gd name="connsiteX27" fmla="*/ 429960 w 1907841"/>
                                        <a:gd name="connsiteY27" fmla="*/ 1572006 h 1673505"/>
                                        <a:gd name="connsiteX28" fmla="*/ 629985 w 1907841"/>
                                        <a:gd name="connsiteY28" fmla="*/ 1291019 h 1673505"/>
                                        <a:gd name="connsiteX29" fmla="*/ 825248 w 1907841"/>
                                        <a:gd name="connsiteY29" fmla="*/ 705231 h 1673505"/>
                                        <a:gd name="connsiteX30" fmla="*/ 949073 w 1907841"/>
                                        <a:gd name="connsiteY30" fmla="*/ 619506 h 1673505"/>
                                        <a:gd name="connsiteX31" fmla="*/ 1077660 w 1907841"/>
                                        <a:gd name="connsiteY31" fmla="*/ 986219 h 1673505"/>
                                        <a:gd name="connsiteX32" fmla="*/ 1258635 w 1907841"/>
                                        <a:gd name="connsiteY32" fmla="*/ 1491044 h 1673505"/>
                                        <a:gd name="connsiteX33" fmla="*/ 1406273 w 1907841"/>
                                        <a:gd name="connsiteY33" fmla="*/ 1572006 h 1673505"/>
                                        <a:gd name="connsiteX34" fmla="*/ 1434848 w 1907841"/>
                                        <a:gd name="connsiteY34" fmla="*/ 1300544 h 1673505"/>
                                        <a:gd name="connsiteX35" fmla="*/ 1491998 w 1907841"/>
                                        <a:gd name="connsiteY35" fmla="*/ 690944 h 1673505"/>
                                        <a:gd name="connsiteX36" fmla="*/ 1582485 w 1907841"/>
                                        <a:gd name="connsiteY36" fmla="*/ 157544 h 1673505"/>
                                        <a:gd name="connsiteX37" fmla="*/ 1625348 w 1907841"/>
                                        <a:gd name="connsiteY37" fmla="*/ 62294 h 1673505"/>
                                        <a:gd name="connsiteX38" fmla="*/ 1672973 w 1907841"/>
                                        <a:gd name="connsiteY38" fmla="*/ 14669 h 1673505"/>
                                        <a:gd name="connsiteX39" fmla="*/ 1801560 w 1907841"/>
                                        <a:gd name="connsiteY39" fmla="*/ 57531 h 1673505"/>
                                        <a:gd name="connsiteX40" fmla="*/ 1896810 w 1907841"/>
                                        <a:gd name="connsiteY40" fmla="*/ 114681 h 167350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Lst>
                                      <a:rect l="l" t="t" r="r" b="b"/>
                                      <a:pathLst>
                                        <a:path w="1907841" h="1673505">
                                          <a:moveTo>
                                            <a:pt x="1896810" y="114681"/>
                                          </a:moveTo>
                                          <a:cubicBezTo>
                                            <a:pt x="1912685" y="170243"/>
                                            <a:pt x="1910304" y="352012"/>
                                            <a:pt x="1896810" y="390906"/>
                                          </a:cubicBezTo>
                                          <a:cubicBezTo>
                                            <a:pt x="1883316" y="429800"/>
                                            <a:pt x="1846804" y="351219"/>
                                            <a:pt x="1815848" y="348044"/>
                                          </a:cubicBezTo>
                                          <a:cubicBezTo>
                                            <a:pt x="1784892" y="344869"/>
                                            <a:pt x="1742029" y="311531"/>
                                            <a:pt x="1711073" y="371856"/>
                                          </a:cubicBezTo>
                                          <a:cubicBezTo>
                                            <a:pt x="1680117" y="432181"/>
                                            <a:pt x="1657891" y="550450"/>
                                            <a:pt x="1630110" y="709994"/>
                                          </a:cubicBezTo>
                                          <a:cubicBezTo>
                                            <a:pt x="1602329" y="869538"/>
                                            <a:pt x="1592804" y="1172750"/>
                                            <a:pt x="1544385" y="1329119"/>
                                          </a:cubicBezTo>
                                          <a:cubicBezTo>
                                            <a:pt x="1495966" y="1485488"/>
                                            <a:pt x="1395160" y="1602169"/>
                                            <a:pt x="1339598" y="1648206"/>
                                          </a:cubicBezTo>
                                          <a:cubicBezTo>
                                            <a:pt x="1284036" y="1694243"/>
                                            <a:pt x="1274510" y="1675988"/>
                                            <a:pt x="1211010" y="1605344"/>
                                          </a:cubicBezTo>
                                          <a:cubicBezTo>
                                            <a:pt x="1147510" y="1534700"/>
                                            <a:pt x="1001460" y="1318006"/>
                                            <a:pt x="958598" y="1224344"/>
                                          </a:cubicBezTo>
                                          <a:cubicBezTo>
                                            <a:pt x="915736" y="1130682"/>
                                            <a:pt x="962566" y="1077500"/>
                                            <a:pt x="953835" y="1043369"/>
                                          </a:cubicBezTo>
                                          <a:cubicBezTo>
                                            <a:pt x="945104" y="1009238"/>
                                            <a:pt x="924466" y="998125"/>
                                            <a:pt x="906210" y="1019556"/>
                                          </a:cubicBezTo>
                                          <a:cubicBezTo>
                                            <a:pt x="887954" y="1040987"/>
                                            <a:pt x="878429" y="1103694"/>
                                            <a:pt x="844298" y="1171956"/>
                                          </a:cubicBezTo>
                                          <a:cubicBezTo>
                                            <a:pt x="810167" y="1240219"/>
                                            <a:pt x="755398" y="1352137"/>
                                            <a:pt x="701423" y="1429131"/>
                                          </a:cubicBezTo>
                                          <a:cubicBezTo>
                                            <a:pt x="647448" y="1506125"/>
                                            <a:pt x="583948" y="1615663"/>
                                            <a:pt x="520448" y="1633919"/>
                                          </a:cubicBezTo>
                                          <a:cubicBezTo>
                                            <a:pt x="456948" y="1652175"/>
                                            <a:pt x="368842" y="1595025"/>
                                            <a:pt x="320423" y="1538669"/>
                                          </a:cubicBezTo>
                                          <a:cubicBezTo>
                                            <a:pt x="272004" y="1482313"/>
                                            <a:pt x="240254" y="1408494"/>
                                            <a:pt x="229935" y="1295781"/>
                                          </a:cubicBezTo>
                                          <a:cubicBezTo>
                                            <a:pt x="219616" y="1183069"/>
                                            <a:pt x="252160" y="986219"/>
                                            <a:pt x="258510" y="862394"/>
                                          </a:cubicBezTo>
                                          <a:cubicBezTo>
                                            <a:pt x="264860" y="738569"/>
                                            <a:pt x="272004" y="619506"/>
                                            <a:pt x="268035" y="552831"/>
                                          </a:cubicBezTo>
                                          <a:cubicBezTo>
                                            <a:pt x="264066" y="486156"/>
                                            <a:pt x="274385" y="465519"/>
                                            <a:pt x="234698" y="462344"/>
                                          </a:cubicBezTo>
                                          <a:cubicBezTo>
                                            <a:pt x="195011" y="459169"/>
                                            <a:pt x="64041" y="590137"/>
                                            <a:pt x="29910" y="533781"/>
                                          </a:cubicBezTo>
                                          <a:cubicBezTo>
                                            <a:pt x="-4221" y="477425"/>
                                            <a:pt x="-15334" y="213106"/>
                                            <a:pt x="29910" y="124206"/>
                                          </a:cubicBezTo>
                                          <a:cubicBezTo>
                                            <a:pt x="75154" y="35306"/>
                                            <a:pt x="245017" y="-4381"/>
                                            <a:pt x="301373" y="381"/>
                                          </a:cubicBezTo>
                                          <a:cubicBezTo>
                                            <a:pt x="357729" y="5143"/>
                                            <a:pt x="353760" y="91662"/>
                                            <a:pt x="368048" y="152781"/>
                                          </a:cubicBezTo>
                                          <a:cubicBezTo>
                                            <a:pt x="382335" y="213900"/>
                                            <a:pt x="382336" y="271050"/>
                                            <a:pt x="387098" y="367094"/>
                                          </a:cubicBezTo>
                                          <a:cubicBezTo>
                                            <a:pt x="391860" y="463138"/>
                                            <a:pt x="404560" y="622682"/>
                                            <a:pt x="396623" y="729044"/>
                                          </a:cubicBezTo>
                                          <a:cubicBezTo>
                                            <a:pt x="388686" y="835406"/>
                                            <a:pt x="338679" y="880650"/>
                                            <a:pt x="339473" y="1005269"/>
                                          </a:cubicBezTo>
                                          <a:cubicBezTo>
                                            <a:pt x="340267" y="1129888"/>
                                            <a:pt x="386304" y="1382300"/>
                                            <a:pt x="401385" y="1476756"/>
                                          </a:cubicBezTo>
                                          <a:cubicBezTo>
                                            <a:pt x="416466" y="1571212"/>
                                            <a:pt x="391860" y="1602962"/>
                                            <a:pt x="429960" y="1572006"/>
                                          </a:cubicBezTo>
                                          <a:cubicBezTo>
                                            <a:pt x="468060" y="1541050"/>
                                            <a:pt x="564104" y="1435482"/>
                                            <a:pt x="629985" y="1291019"/>
                                          </a:cubicBezTo>
                                          <a:cubicBezTo>
                                            <a:pt x="695866" y="1146557"/>
                                            <a:pt x="772067" y="817150"/>
                                            <a:pt x="825248" y="705231"/>
                                          </a:cubicBezTo>
                                          <a:cubicBezTo>
                                            <a:pt x="878429" y="593312"/>
                                            <a:pt x="907004" y="572675"/>
                                            <a:pt x="949073" y="619506"/>
                                          </a:cubicBezTo>
                                          <a:cubicBezTo>
                                            <a:pt x="991142" y="666337"/>
                                            <a:pt x="1026066" y="840963"/>
                                            <a:pt x="1077660" y="986219"/>
                                          </a:cubicBezTo>
                                          <a:cubicBezTo>
                                            <a:pt x="1129254" y="1131475"/>
                                            <a:pt x="1203866" y="1393413"/>
                                            <a:pt x="1258635" y="1491044"/>
                                          </a:cubicBezTo>
                                          <a:cubicBezTo>
                                            <a:pt x="1313404" y="1588675"/>
                                            <a:pt x="1376904" y="1603756"/>
                                            <a:pt x="1406273" y="1572006"/>
                                          </a:cubicBezTo>
                                          <a:cubicBezTo>
                                            <a:pt x="1435642" y="1540256"/>
                                            <a:pt x="1420560" y="1447388"/>
                                            <a:pt x="1434848" y="1300544"/>
                                          </a:cubicBezTo>
                                          <a:cubicBezTo>
                                            <a:pt x="1449136" y="1153700"/>
                                            <a:pt x="1467392" y="881444"/>
                                            <a:pt x="1491998" y="690944"/>
                                          </a:cubicBezTo>
                                          <a:cubicBezTo>
                                            <a:pt x="1516604" y="500444"/>
                                            <a:pt x="1560260" y="262319"/>
                                            <a:pt x="1582485" y="157544"/>
                                          </a:cubicBezTo>
                                          <a:cubicBezTo>
                                            <a:pt x="1604710" y="52769"/>
                                            <a:pt x="1610267" y="86107"/>
                                            <a:pt x="1625348" y="62294"/>
                                          </a:cubicBezTo>
                                          <a:cubicBezTo>
                                            <a:pt x="1640429" y="38481"/>
                                            <a:pt x="1643604" y="15463"/>
                                            <a:pt x="1672973" y="14669"/>
                                          </a:cubicBezTo>
                                          <a:cubicBezTo>
                                            <a:pt x="1702342" y="13875"/>
                                            <a:pt x="1764254" y="38481"/>
                                            <a:pt x="1801560" y="57531"/>
                                          </a:cubicBezTo>
                                          <a:cubicBezTo>
                                            <a:pt x="1838866" y="76581"/>
                                            <a:pt x="1880935" y="59119"/>
                                            <a:pt x="1896810" y="114681"/>
                                          </a:cubicBezTo>
                                          <a:close/>
                                        </a:path>
                                      </a:pathLst>
                                    </a:custGeom>
                                    <a:ln w="6350"/>
                                  </wps:spPr>
                                  <wps:style>
                                    <a:lnRef idx="1">
                                      <a:schemeClr val="accent2"/>
                                    </a:lnRef>
                                    <a:fillRef idx="2">
                                      <a:schemeClr val="accent2"/>
                                    </a:fillRef>
                                    <a:effectRef idx="1">
                                      <a:schemeClr val="accent2"/>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379" name="Group 379"/>
                                  <wpg:cNvGrpSpPr/>
                                  <wpg:grpSpPr>
                                    <a:xfrm>
                                      <a:off x="2046894" y="591820"/>
                                      <a:ext cx="1487805" cy="2254759"/>
                                      <a:chOff x="2046894" y="591820"/>
                                      <a:chExt cx="1487805" cy="2254759"/>
                                    </a:xfrm>
                                  </wpg:grpSpPr>
                                  <wps:wsp>
                                    <wps:cNvPr id="380" name="Freeform 380"/>
                                    <wps:cNvSpPr/>
                                    <wps:spPr>
                                      <a:xfrm>
                                        <a:off x="2146907" y="753745"/>
                                        <a:ext cx="1265956" cy="2092834"/>
                                      </a:xfrm>
                                      <a:custGeom>
                                        <a:avLst/>
                                        <a:gdLst>
                                          <a:gd name="connsiteX0" fmla="*/ 1057282 w 1265956"/>
                                          <a:gd name="connsiteY0" fmla="*/ 2044140 h 2092834"/>
                                          <a:gd name="connsiteX1" fmla="*/ 1100144 w 1265956"/>
                                          <a:gd name="connsiteY1" fmla="*/ 1686952 h 2092834"/>
                                          <a:gd name="connsiteX2" fmla="*/ 1185869 w 1265956"/>
                                          <a:gd name="connsiteY2" fmla="*/ 1029727 h 2092834"/>
                                          <a:gd name="connsiteX3" fmla="*/ 1257307 w 1265956"/>
                                          <a:gd name="connsiteY3" fmla="*/ 586815 h 2092834"/>
                                          <a:gd name="connsiteX4" fmla="*/ 1252544 w 1265956"/>
                                          <a:gd name="connsiteY4" fmla="*/ 315352 h 2092834"/>
                                          <a:gd name="connsiteX5" fmla="*/ 1147769 w 1265956"/>
                                          <a:gd name="connsiteY5" fmla="*/ 43890 h 2092834"/>
                                          <a:gd name="connsiteX6" fmla="*/ 885832 w 1265956"/>
                                          <a:gd name="connsiteY6" fmla="*/ 81990 h 2092834"/>
                                          <a:gd name="connsiteX7" fmla="*/ 695332 w 1265956"/>
                                          <a:gd name="connsiteY7" fmla="*/ 129615 h 2092834"/>
                                          <a:gd name="connsiteX8" fmla="*/ 266707 w 1265956"/>
                                          <a:gd name="connsiteY8" fmla="*/ 20077 h 2092834"/>
                                          <a:gd name="connsiteX9" fmla="*/ 61919 w 1265956"/>
                                          <a:gd name="connsiteY9" fmla="*/ 20077 h 2092834"/>
                                          <a:gd name="connsiteX10" fmla="*/ 19057 w 1265956"/>
                                          <a:gd name="connsiteY10" fmla="*/ 224865 h 2092834"/>
                                          <a:gd name="connsiteX11" fmla="*/ 61919 w 1265956"/>
                                          <a:gd name="connsiteY11" fmla="*/ 429652 h 2092834"/>
                                          <a:gd name="connsiteX12" fmla="*/ 19057 w 1265956"/>
                                          <a:gd name="connsiteY12" fmla="*/ 620152 h 2092834"/>
                                          <a:gd name="connsiteX13" fmla="*/ 66682 w 1265956"/>
                                          <a:gd name="connsiteY13" fmla="*/ 1058302 h 2092834"/>
                                          <a:gd name="connsiteX14" fmla="*/ 7 w 1265956"/>
                                          <a:gd name="connsiteY14" fmla="*/ 1544077 h 2092834"/>
                                          <a:gd name="connsiteX15" fmla="*/ 71444 w 1265956"/>
                                          <a:gd name="connsiteY15" fmla="*/ 2039377 h 2092834"/>
                                          <a:gd name="connsiteX16" fmla="*/ 138119 w 1265956"/>
                                          <a:gd name="connsiteY16" fmla="*/ 2048902 h 2092834"/>
                                          <a:gd name="connsiteX17" fmla="*/ 285757 w 1265956"/>
                                          <a:gd name="connsiteY17" fmla="*/ 1801252 h 2092834"/>
                                          <a:gd name="connsiteX18" fmla="*/ 471494 w 1265956"/>
                                          <a:gd name="connsiteY18" fmla="*/ 1282140 h 2092834"/>
                                          <a:gd name="connsiteX19" fmla="*/ 604844 w 1265956"/>
                                          <a:gd name="connsiteY19" fmla="*/ 1120215 h 2092834"/>
                                          <a:gd name="connsiteX20" fmla="*/ 695332 w 1265956"/>
                                          <a:gd name="connsiteY20" fmla="*/ 1420252 h 2092834"/>
                                          <a:gd name="connsiteX21" fmla="*/ 804869 w 1265956"/>
                                          <a:gd name="connsiteY21" fmla="*/ 1720290 h 2092834"/>
                                          <a:gd name="connsiteX22" fmla="*/ 914407 w 1265956"/>
                                          <a:gd name="connsiteY22" fmla="*/ 1996515 h 2092834"/>
                                          <a:gd name="connsiteX23" fmla="*/ 985844 w 1265956"/>
                                          <a:gd name="connsiteY23" fmla="*/ 2087002 h 2092834"/>
                                          <a:gd name="connsiteX24" fmla="*/ 1057282 w 1265956"/>
                                          <a:gd name="connsiteY24" fmla="*/ 2044140 h 209283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1265956" h="2092834">
                                            <a:moveTo>
                                              <a:pt x="1057282" y="2044140"/>
                                            </a:moveTo>
                                            <a:cubicBezTo>
                                              <a:pt x="1076332" y="1977465"/>
                                              <a:pt x="1078713" y="1856021"/>
                                              <a:pt x="1100144" y="1686952"/>
                                            </a:cubicBezTo>
                                            <a:cubicBezTo>
                                              <a:pt x="1121575" y="1517883"/>
                                              <a:pt x="1159675" y="1213083"/>
                                              <a:pt x="1185869" y="1029727"/>
                                            </a:cubicBezTo>
                                            <a:cubicBezTo>
                                              <a:pt x="1212063" y="846371"/>
                                              <a:pt x="1246195" y="705877"/>
                                              <a:pt x="1257307" y="586815"/>
                                            </a:cubicBezTo>
                                            <a:cubicBezTo>
                                              <a:pt x="1268419" y="467753"/>
                                              <a:pt x="1270800" y="405839"/>
                                              <a:pt x="1252544" y="315352"/>
                                            </a:cubicBezTo>
                                            <a:cubicBezTo>
                                              <a:pt x="1234288" y="224865"/>
                                              <a:pt x="1208888" y="82784"/>
                                              <a:pt x="1147769" y="43890"/>
                                            </a:cubicBezTo>
                                            <a:cubicBezTo>
                                              <a:pt x="1086650" y="4996"/>
                                              <a:pt x="961238" y="67703"/>
                                              <a:pt x="885832" y="81990"/>
                                            </a:cubicBezTo>
                                            <a:cubicBezTo>
                                              <a:pt x="810426" y="96277"/>
                                              <a:pt x="798519" y="139934"/>
                                              <a:pt x="695332" y="129615"/>
                                            </a:cubicBezTo>
                                            <a:cubicBezTo>
                                              <a:pt x="592145" y="119296"/>
                                              <a:pt x="372276" y="38333"/>
                                              <a:pt x="266707" y="20077"/>
                                            </a:cubicBezTo>
                                            <a:cubicBezTo>
                                              <a:pt x="161138" y="1821"/>
                                              <a:pt x="103194" y="-14054"/>
                                              <a:pt x="61919" y="20077"/>
                                            </a:cubicBezTo>
                                            <a:cubicBezTo>
                                              <a:pt x="20644" y="54208"/>
                                              <a:pt x="19057" y="156603"/>
                                              <a:pt x="19057" y="224865"/>
                                            </a:cubicBezTo>
                                            <a:cubicBezTo>
                                              <a:pt x="19057" y="293127"/>
                                              <a:pt x="61919" y="363771"/>
                                              <a:pt x="61919" y="429652"/>
                                            </a:cubicBezTo>
                                            <a:cubicBezTo>
                                              <a:pt x="61919" y="495533"/>
                                              <a:pt x="18263" y="515377"/>
                                              <a:pt x="19057" y="620152"/>
                                            </a:cubicBezTo>
                                            <a:cubicBezTo>
                                              <a:pt x="19851" y="724927"/>
                                              <a:pt x="69857" y="904315"/>
                                              <a:pt x="66682" y="1058302"/>
                                            </a:cubicBezTo>
                                            <a:cubicBezTo>
                                              <a:pt x="63507" y="1212289"/>
                                              <a:pt x="-787" y="1380565"/>
                                              <a:pt x="7" y="1544077"/>
                                            </a:cubicBezTo>
                                            <a:cubicBezTo>
                                              <a:pt x="801" y="1707589"/>
                                              <a:pt x="48425" y="1955240"/>
                                              <a:pt x="71444" y="2039377"/>
                                            </a:cubicBezTo>
                                            <a:cubicBezTo>
                                              <a:pt x="94463" y="2123514"/>
                                              <a:pt x="102400" y="2088589"/>
                                              <a:pt x="138119" y="2048902"/>
                                            </a:cubicBezTo>
                                            <a:cubicBezTo>
                                              <a:pt x="173838" y="2009215"/>
                                              <a:pt x="230195" y="1929045"/>
                                              <a:pt x="285757" y="1801252"/>
                                            </a:cubicBezTo>
                                            <a:cubicBezTo>
                                              <a:pt x="341319" y="1673459"/>
                                              <a:pt x="418313" y="1395646"/>
                                              <a:pt x="471494" y="1282140"/>
                                            </a:cubicBezTo>
                                            <a:cubicBezTo>
                                              <a:pt x="524675" y="1168634"/>
                                              <a:pt x="567538" y="1097196"/>
                                              <a:pt x="604844" y="1120215"/>
                                            </a:cubicBezTo>
                                            <a:cubicBezTo>
                                              <a:pt x="642150" y="1143234"/>
                                              <a:pt x="661995" y="1320240"/>
                                              <a:pt x="695332" y="1420252"/>
                                            </a:cubicBezTo>
                                            <a:cubicBezTo>
                                              <a:pt x="728669" y="1520264"/>
                                              <a:pt x="768356" y="1624246"/>
                                              <a:pt x="804869" y="1720290"/>
                                            </a:cubicBezTo>
                                            <a:cubicBezTo>
                                              <a:pt x="841381" y="1816334"/>
                                              <a:pt x="884244" y="1935396"/>
                                              <a:pt x="914407" y="1996515"/>
                                            </a:cubicBezTo>
                                            <a:cubicBezTo>
                                              <a:pt x="944569" y="2057634"/>
                                              <a:pt x="961238" y="2083033"/>
                                              <a:pt x="985844" y="2087002"/>
                                            </a:cubicBezTo>
                                            <a:cubicBezTo>
                                              <a:pt x="1010450" y="2090971"/>
                                              <a:pt x="1038232" y="2110815"/>
                                              <a:pt x="1057282" y="2044140"/>
                                            </a:cubicBezTo>
                                            <a:close/>
                                          </a:path>
                                        </a:pathLst>
                                      </a:custGeom>
                                      <a:solidFill>
                                        <a:srgbClr val="FFFFCC"/>
                                      </a:solidFill>
                                      <a:ln w="3175">
                                        <a:solidFill>
                                          <a:schemeClr val="tx1"/>
                                        </a:solidFill>
                                      </a:ln>
                                    </wps:spPr>
                                    <wps:style>
                                      <a:lnRef idx="1">
                                        <a:schemeClr val="accent3"/>
                                      </a:lnRef>
                                      <a:fillRef idx="2">
                                        <a:schemeClr val="accent3"/>
                                      </a:fillRef>
                                      <a:effectRef idx="1">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1" name="Freeform 381"/>
                                    <wps:cNvSpPr/>
                                    <wps:spPr>
                                      <a:xfrm>
                                        <a:off x="2251683" y="1149032"/>
                                        <a:ext cx="925829" cy="1658621"/>
                                      </a:xfrm>
                                      <a:custGeom>
                                        <a:avLst/>
                                        <a:gdLst>
                                          <a:gd name="connsiteX0" fmla="*/ 914687 w 926277"/>
                                          <a:gd name="connsiteY0" fmla="*/ 1624663 h 1658703"/>
                                          <a:gd name="connsiteX1" fmla="*/ 919450 w 926277"/>
                                          <a:gd name="connsiteY1" fmla="*/ 1315101 h 1658703"/>
                                          <a:gd name="connsiteX2" fmla="*/ 862300 w 926277"/>
                                          <a:gd name="connsiteY2" fmla="*/ 853138 h 1658703"/>
                                          <a:gd name="connsiteX3" fmla="*/ 862300 w 926277"/>
                                          <a:gd name="connsiteY3" fmla="*/ 372126 h 1658703"/>
                                          <a:gd name="connsiteX4" fmla="*/ 909925 w 926277"/>
                                          <a:gd name="connsiteY4" fmla="*/ 29226 h 1658703"/>
                                          <a:gd name="connsiteX5" fmla="*/ 543212 w 926277"/>
                                          <a:gd name="connsiteY5" fmla="*/ 124476 h 1658703"/>
                                          <a:gd name="connsiteX6" fmla="*/ 233650 w 926277"/>
                                          <a:gd name="connsiteY6" fmla="*/ 651 h 1658703"/>
                                          <a:gd name="connsiteX7" fmla="*/ 162212 w 926277"/>
                                          <a:gd name="connsiteY7" fmla="*/ 81613 h 1658703"/>
                                          <a:gd name="connsiteX8" fmla="*/ 171737 w 926277"/>
                                          <a:gd name="connsiteY8" fmla="*/ 210201 h 1658703"/>
                                          <a:gd name="connsiteX9" fmla="*/ 109825 w 926277"/>
                                          <a:gd name="connsiteY9" fmla="*/ 776938 h 1658703"/>
                                          <a:gd name="connsiteX10" fmla="*/ 52675 w 926277"/>
                                          <a:gd name="connsiteY10" fmla="*/ 1076976 h 1658703"/>
                                          <a:gd name="connsiteX11" fmla="*/ 287 w 926277"/>
                                          <a:gd name="connsiteY11" fmla="*/ 1610376 h 1658703"/>
                                          <a:gd name="connsiteX12" fmla="*/ 76487 w 926277"/>
                                          <a:gd name="connsiteY12" fmla="*/ 1562751 h 1658703"/>
                                          <a:gd name="connsiteX13" fmla="*/ 138400 w 926277"/>
                                          <a:gd name="connsiteY13" fmla="*/ 1281763 h 1658703"/>
                                          <a:gd name="connsiteX14" fmla="*/ 238412 w 926277"/>
                                          <a:gd name="connsiteY14" fmla="*/ 943626 h 1658703"/>
                                          <a:gd name="connsiteX15" fmla="*/ 424150 w 926277"/>
                                          <a:gd name="connsiteY15" fmla="*/ 557863 h 1658703"/>
                                          <a:gd name="connsiteX16" fmla="*/ 543212 w 926277"/>
                                          <a:gd name="connsiteY16" fmla="*/ 448326 h 1658703"/>
                                          <a:gd name="connsiteX17" fmla="*/ 667037 w 926277"/>
                                          <a:gd name="connsiteY17" fmla="*/ 643588 h 1658703"/>
                                          <a:gd name="connsiteX18" fmla="*/ 752762 w 926277"/>
                                          <a:gd name="connsiteY18" fmla="*/ 1076976 h 1658703"/>
                                          <a:gd name="connsiteX19" fmla="*/ 843250 w 926277"/>
                                          <a:gd name="connsiteY19" fmla="*/ 1477026 h 1658703"/>
                                          <a:gd name="connsiteX20" fmla="*/ 862300 w 926277"/>
                                          <a:gd name="connsiteY20" fmla="*/ 1634188 h 1658703"/>
                                          <a:gd name="connsiteX21" fmla="*/ 914687 w 926277"/>
                                          <a:gd name="connsiteY21" fmla="*/ 1624663 h 165870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Lst>
                                        <a:rect l="l" t="t" r="r" b="b"/>
                                        <a:pathLst>
                                          <a:path w="926277" h="1658703">
                                            <a:moveTo>
                                              <a:pt x="914687" y="1624663"/>
                                            </a:moveTo>
                                            <a:cubicBezTo>
                                              <a:pt x="924212" y="1571482"/>
                                              <a:pt x="928181" y="1443688"/>
                                              <a:pt x="919450" y="1315101"/>
                                            </a:cubicBezTo>
                                            <a:cubicBezTo>
                                              <a:pt x="910719" y="1186513"/>
                                              <a:pt x="871825" y="1010300"/>
                                              <a:pt x="862300" y="853138"/>
                                            </a:cubicBezTo>
                                            <a:cubicBezTo>
                                              <a:pt x="852775" y="695976"/>
                                              <a:pt x="854362" y="509445"/>
                                              <a:pt x="862300" y="372126"/>
                                            </a:cubicBezTo>
                                            <a:cubicBezTo>
                                              <a:pt x="870237" y="234807"/>
                                              <a:pt x="963106" y="70501"/>
                                              <a:pt x="909925" y="29226"/>
                                            </a:cubicBezTo>
                                            <a:cubicBezTo>
                                              <a:pt x="856744" y="-12049"/>
                                              <a:pt x="655924" y="129238"/>
                                              <a:pt x="543212" y="124476"/>
                                            </a:cubicBezTo>
                                            <a:cubicBezTo>
                                              <a:pt x="430499" y="119713"/>
                                              <a:pt x="297150" y="7795"/>
                                              <a:pt x="233650" y="651"/>
                                            </a:cubicBezTo>
                                            <a:cubicBezTo>
                                              <a:pt x="170150" y="-6493"/>
                                              <a:pt x="172531" y="46688"/>
                                              <a:pt x="162212" y="81613"/>
                                            </a:cubicBezTo>
                                            <a:cubicBezTo>
                                              <a:pt x="151893" y="116538"/>
                                              <a:pt x="180468" y="94314"/>
                                              <a:pt x="171737" y="210201"/>
                                            </a:cubicBezTo>
                                            <a:cubicBezTo>
                                              <a:pt x="163006" y="326088"/>
                                              <a:pt x="129669" y="632476"/>
                                              <a:pt x="109825" y="776938"/>
                                            </a:cubicBezTo>
                                            <a:cubicBezTo>
                                              <a:pt x="89981" y="921400"/>
                                              <a:pt x="70931" y="938070"/>
                                              <a:pt x="52675" y="1076976"/>
                                            </a:cubicBezTo>
                                            <a:cubicBezTo>
                                              <a:pt x="34419" y="1215882"/>
                                              <a:pt x="-3682" y="1529413"/>
                                              <a:pt x="287" y="1610376"/>
                                            </a:cubicBezTo>
                                            <a:cubicBezTo>
                                              <a:pt x="4256" y="1691339"/>
                                              <a:pt x="53468" y="1617520"/>
                                              <a:pt x="76487" y="1562751"/>
                                            </a:cubicBezTo>
                                            <a:cubicBezTo>
                                              <a:pt x="99506" y="1507982"/>
                                              <a:pt x="111413" y="1384950"/>
                                              <a:pt x="138400" y="1281763"/>
                                            </a:cubicBezTo>
                                            <a:cubicBezTo>
                                              <a:pt x="165387" y="1178576"/>
                                              <a:pt x="190787" y="1064276"/>
                                              <a:pt x="238412" y="943626"/>
                                            </a:cubicBezTo>
                                            <a:cubicBezTo>
                                              <a:pt x="286037" y="822976"/>
                                              <a:pt x="373350" y="640413"/>
                                              <a:pt x="424150" y="557863"/>
                                            </a:cubicBezTo>
                                            <a:cubicBezTo>
                                              <a:pt x="474950" y="475313"/>
                                              <a:pt x="502731" y="434039"/>
                                              <a:pt x="543212" y="448326"/>
                                            </a:cubicBezTo>
                                            <a:cubicBezTo>
                                              <a:pt x="583693" y="462613"/>
                                              <a:pt x="632112" y="538813"/>
                                              <a:pt x="667037" y="643588"/>
                                            </a:cubicBezTo>
                                            <a:cubicBezTo>
                                              <a:pt x="701962" y="748363"/>
                                              <a:pt x="723393" y="938070"/>
                                              <a:pt x="752762" y="1076976"/>
                                            </a:cubicBezTo>
                                            <a:cubicBezTo>
                                              <a:pt x="782131" y="1215882"/>
                                              <a:pt x="824994" y="1384157"/>
                                              <a:pt x="843250" y="1477026"/>
                                            </a:cubicBezTo>
                                            <a:cubicBezTo>
                                              <a:pt x="861506" y="1569895"/>
                                              <a:pt x="848806" y="1609582"/>
                                              <a:pt x="862300" y="1634188"/>
                                            </a:cubicBezTo>
                                            <a:cubicBezTo>
                                              <a:pt x="875794" y="1658794"/>
                                              <a:pt x="905162" y="1677844"/>
                                              <a:pt x="914687" y="1624663"/>
                                            </a:cubicBezTo>
                                            <a:close/>
                                          </a:path>
                                        </a:pathLst>
                                      </a:custGeom>
                                      <a:ln/>
                                    </wps:spPr>
                                    <wps:style>
                                      <a:lnRef idx="1">
                                        <a:schemeClr val="accent2"/>
                                      </a:lnRef>
                                      <a:fillRef idx="2">
                                        <a:schemeClr val="accent2"/>
                                      </a:fillRef>
                                      <a:effectRef idx="1">
                                        <a:schemeClr val="accent2"/>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2" name="Freeform 382"/>
                                    <wps:cNvSpPr/>
                                    <wps:spPr>
                                      <a:xfrm>
                                        <a:off x="2046894" y="591820"/>
                                        <a:ext cx="1487805" cy="773429"/>
                                      </a:xfrm>
                                      <a:custGeom>
                                        <a:avLst/>
                                        <a:gdLst>
                                          <a:gd name="connsiteX0" fmla="*/ 1356895 w 1488149"/>
                                          <a:gd name="connsiteY0" fmla="*/ 769354 h 773609"/>
                                          <a:gd name="connsiteX1" fmla="*/ 1461670 w 1488149"/>
                                          <a:gd name="connsiteY1" fmla="*/ 593142 h 773609"/>
                                          <a:gd name="connsiteX2" fmla="*/ 1485483 w 1488149"/>
                                          <a:gd name="connsiteY2" fmla="*/ 402642 h 773609"/>
                                          <a:gd name="connsiteX3" fmla="*/ 1414045 w 1488149"/>
                                          <a:gd name="connsiteY3" fmla="*/ 150229 h 773609"/>
                                          <a:gd name="connsiteX4" fmla="*/ 1318795 w 1488149"/>
                                          <a:gd name="connsiteY4" fmla="*/ 12117 h 773609"/>
                                          <a:gd name="connsiteX5" fmla="*/ 1175920 w 1488149"/>
                                          <a:gd name="connsiteY5" fmla="*/ 26404 h 773609"/>
                                          <a:gd name="connsiteX6" fmla="*/ 828258 w 1488149"/>
                                          <a:gd name="connsiteY6" fmla="*/ 183567 h 773609"/>
                                          <a:gd name="connsiteX7" fmla="*/ 442495 w 1488149"/>
                                          <a:gd name="connsiteY7" fmla="*/ 59742 h 773609"/>
                                          <a:gd name="connsiteX8" fmla="*/ 328195 w 1488149"/>
                                          <a:gd name="connsiteY8" fmla="*/ 2592 h 773609"/>
                                          <a:gd name="connsiteX9" fmla="*/ 171033 w 1488149"/>
                                          <a:gd name="connsiteY9" fmla="*/ 40692 h 773609"/>
                                          <a:gd name="connsiteX10" fmla="*/ 13870 w 1488149"/>
                                          <a:gd name="connsiteY10" fmla="*/ 202617 h 773609"/>
                                          <a:gd name="connsiteX11" fmla="*/ 18633 w 1488149"/>
                                          <a:gd name="connsiteY11" fmla="*/ 416929 h 773609"/>
                                          <a:gd name="connsiteX12" fmla="*/ 109120 w 1488149"/>
                                          <a:gd name="connsiteY12" fmla="*/ 736017 h 773609"/>
                                          <a:gd name="connsiteX13" fmla="*/ 166270 w 1488149"/>
                                          <a:gd name="connsiteY13" fmla="*/ 612192 h 773609"/>
                                          <a:gd name="connsiteX14" fmla="*/ 113883 w 1488149"/>
                                          <a:gd name="connsiteY14" fmla="*/ 421692 h 773609"/>
                                          <a:gd name="connsiteX15" fmla="*/ 142458 w 1488149"/>
                                          <a:gd name="connsiteY15" fmla="*/ 240717 h 773609"/>
                                          <a:gd name="connsiteX16" fmla="*/ 175795 w 1488149"/>
                                          <a:gd name="connsiteY16" fmla="*/ 174042 h 773609"/>
                                          <a:gd name="connsiteX17" fmla="*/ 375820 w 1488149"/>
                                          <a:gd name="connsiteY17" fmla="*/ 202617 h 773609"/>
                                          <a:gd name="connsiteX18" fmla="*/ 613945 w 1488149"/>
                                          <a:gd name="connsiteY18" fmla="*/ 264529 h 773609"/>
                                          <a:gd name="connsiteX19" fmla="*/ 837783 w 1488149"/>
                                          <a:gd name="connsiteY19" fmla="*/ 302629 h 773609"/>
                                          <a:gd name="connsiteX20" fmla="*/ 1080670 w 1488149"/>
                                          <a:gd name="connsiteY20" fmla="*/ 226429 h 773609"/>
                                          <a:gd name="connsiteX21" fmla="*/ 1275933 w 1488149"/>
                                          <a:gd name="connsiteY21" fmla="*/ 221667 h 773609"/>
                                          <a:gd name="connsiteX22" fmla="*/ 1333083 w 1488149"/>
                                          <a:gd name="connsiteY22" fmla="*/ 407404 h 773609"/>
                                          <a:gd name="connsiteX23" fmla="*/ 1356895 w 1488149"/>
                                          <a:gd name="connsiteY23" fmla="*/ 769354 h 7736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1488149" h="773609">
                                            <a:moveTo>
                                              <a:pt x="1356895" y="769354"/>
                                            </a:moveTo>
                                            <a:cubicBezTo>
                                              <a:pt x="1378326" y="800310"/>
                                              <a:pt x="1440239" y="654261"/>
                                              <a:pt x="1461670" y="593142"/>
                                            </a:cubicBezTo>
                                            <a:cubicBezTo>
                                              <a:pt x="1483101" y="532023"/>
                                              <a:pt x="1493421" y="476461"/>
                                              <a:pt x="1485483" y="402642"/>
                                            </a:cubicBezTo>
                                            <a:cubicBezTo>
                                              <a:pt x="1477545" y="328823"/>
                                              <a:pt x="1441826" y="215317"/>
                                              <a:pt x="1414045" y="150229"/>
                                            </a:cubicBezTo>
                                            <a:cubicBezTo>
                                              <a:pt x="1386264" y="85141"/>
                                              <a:pt x="1358483" y="32754"/>
                                              <a:pt x="1318795" y="12117"/>
                                            </a:cubicBezTo>
                                            <a:cubicBezTo>
                                              <a:pt x="1279107" y="-8521"/>
                                              <a:pt x="1257676" y="-2171"/>
                                              <a:pt x="1175920" y="26404"/>
                                            </a:cubicBezTo>
                                            <a:cubicBezTo>
                                              <a:pt x="1094164" y="54979"/>
                                              <a:pt x="950495" y="178011"/>
                                              <a:pt x="828258" y="183567"/>
                                            </a:cubicBezTo>
                                            <a:cubicBezTo>
                                              <a:pt x="706020" y="189123"/>
                                              <a:pt x="525839" y="89904"/>
                                              <a:pt x="442495" y="59742"/>
                                            </a:cubicBezTo>
                                            <a:cubicBezTo>
                                              <a:pt x="359151" y="29579"/>
                                              <a:pt x="373439" y="5767"/>
                                              <a:pt x="328195" y="2592"/>
                                            </a:cubicBezTo>
                                            <a:cubicBezTo>
                                              <a:pt x="282951" y="-583"/>
                                              <a:pt x="223421" y="7354"/>
                                              <a:pt x="171033" y="40692"/>
                                            </a:cubicBezTo>
                                            <a:cubicBezTo>
                                              <a:pt x="118645" y="74030"/>
                                              <a:pt x="39270" y="139911"/>
                                              <a:pt x="13870" y="202617"/>
                                            </a:cubicBezTo>
                                            <a:cubicBezTo>
                                              <a:pt x="-11530" y="265323"/>
                                              <a:pt x="2758" y="328029"/>
                                              <a:pt x="18633" y="416929"/>
                                            </a:cubicBezTo>
                                            <a:cubicBezTo>
                                              <a:pt x="34508" y="505829"/>
                                              <a:pt x="84514" y="703473"/>
                                              <a:pt x="109120" y="736017"/>
                                            </a:cubicBezTo>
                                            <a:cubicBezTo>
                                              <a:pt x="133726" y="768561"/>
                                              <a:pt x="165476" y="664579"/>
                                              <a:pt x="166270" y="612192"/>
                                            </a:cubicBezTo>
                                            <a:cubicBezTo>
                                              <a:pt x="167064" y="559805"/>
                                              <a:pt x="117852" y="483604"/>
                                              <a:pt x="113883" y="421692"/>
                                            </a:cubicBezTo>
                                            <a:cubicBezTo>
                                              <a:pt x="109914" y="359780"/>
                                              <a:pt x="132139" y="281992"/>
                                              <a:pt x="142458" y="240717"/>
                                            </a:cubicBezTo>
                                            <a:cubicBezTo>
                                              <a:pt x="152777" y="199442"/>
                                              <a:pt x="136901" y="180392"/>
                                              <a:pt x="175795" y="174042"/>
                                            </a:cubicBezTo>
                                            <a:cubicBezTo>
                                              <a:pt x="214689" y="167692"/>
                                              <a:pt x="302795" y="187536"/>
                                              <a:pt x="375820" y="202617"/>
                                            </a:cubicBezTo>
                                            <a:cubicBezTo>
                                              <a:pt x="448845" y="217698"/>
                                              <a:pt x="536951" y="247860"/>
                                              <a:pt x="613945" y="264529"/>
                                            </a:cubicBezTo>
                                            <a:cubicBezTo>
                                              <a:pt x="690939" y="281198"/>
                                              <a:pt x="759996" y="308979"/>
                                              <a:pt x="837783" y="302629"/>
                                            </a:cubicBezTo>
                                            <a:cubicBezTo>
                                              <a:pt x="915570" y="296279"/>
                                              <a:pt x="1007645" y="239923"/>
                                              <a:pt x="1080670" y="226429"/>
                                            </a:cubicBezTo>
                                            <a:cubicBezTo>
                                              <a:pt x="1153695" y="212935"/>
                                              <a:pt x="1233864" y="191505"/>
                                              <a:pt x="1275933" y="221667"/>
                                            </a:cubicBezTo>
                                            <a:cubicBezTo>
                                              <a:pt x="1318002" y="251829"/>
                                              <a:pt x="1318002" y="319298"/>
                                              <a:pt x="1333083" y="407404"/>
                                            </a:cubicBezTo>
                                            <a:cubicBezTo>
                                              <a:pt x="1348164" y="495510"/>
                                              <a:pt x="1335464" y="738398"/>
                                              <a:pt x="1356895" y="769354"/>
                                            </a:cubicBezTo>
                                            <a:close/>
                                          </a:path>
                                        </a:pathLst>
                                      </a:custGeom>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grpSp>
                                <wpg:cNvPr id="358" name="Group 358"/>
                                <wpg:cNvGrpSpPr/>
                                <wpg:grpSpPr>
                                  <a:xfrm>
                                    <a:off x="2203620" y="1242983"/>
                                    <a:ext cx="918840" cy="1750060"/>
                                    <a:chOff x="2203620" y="1242982"/>
                                    <a:chExt cx="919445" cy="1750114"/>
                                  </a:xfrm>
                                </wpg:grpSpPr>
                                <wps:wsp>
                                  <wps:cNvPr id="359" name="Freeform 359"/>
                                  <wps:cNvSpPr/>
                                  <wps:spPr>
                                    <a:xfrm>
                                      <a:off x="2203620" y="2400269"/>
                                      <a:ext cx="114299" cy="547689"/>
                                    </a:xfrm>
                                    <a:custGeom>
                                      <a:avLst/>
                                      <a:gdLst>
                                        <a:gd name="connsiteX0" fmla="*/ 0 w 114300"/>
                                        <a:gd name="connsiteY0" fmla="*/ 547688 h 547688"/>
                                        <a:gd name="connsiteX1" fmla="*/ 42863 w 114300"/>
                                        <a:gd name="connsiteY1" fmla="*/ 371475 h 547688"/>
                                        <a:gd name="connsiteX2" fmla="*/ 114300 w 114300"/>
                                        <a:gd name="connsiteY2" fmla="*/ 0 h 547688"/>
                                      </a:gdLst>
                                      <a:ahLst/>
                                      <a:cxnLst>
                                        <a:cxn ang="0">
                                          <a:pos x="connsiteX0" y="connsiteY0"/>
                                        </a:cxn>
                                        <a:cxn ang="0">
                                          <a:pos x="connsiteX1" y="connsiteY1"/>
                                        </a:cxn>
                                        <a:cxn ang="0">
                                          <a:pos x="connsiteX2" y="connsiteY2"/>
                                        </a:cxn>
                                      </a:cxnLst>
                                      <a:rect l="l" t="t" r="r" b="b"/>
                                      <a:pathLst>
                                        <a:path w="114300" h="547688">
                                          <a:moveTo>
                                            <a:pt x="0" y="547688"/>
                                          </a:moveTo>
                                          <a:cubicBezTo>
                                            <a:pt x="11906" y="505222"/>
                                            <a:pt x="23813" y="462756"/>
                                            <a:pt x="42863" y="371475"/>
                                          </a:cubicBezTo>
                                          <a:cubicBezTo>
                                            <a:pt x="61913" y="280194"/>
                                            <a:pt x="88106" y="140097"/>
                                            <a:pt x="114300" y="0"/>
                                          </a:cubicBezTo>
                                        </a:path>
                                      </a:pathLst>
                                    </a:custGeom>
                                  </wps:spPr>
                                  <wps:style>
                                    <a:lnRef idx="1">
                                      <a:schemeClr val="accent2"/>
                                    </a:lnRef>
                                    <a:fillRef idx="0">
                                      <a:schemeClr val="accent2"/>
                                    </a:fillRef>
                                    <a:effectRef idx="0">
                                      <a:schemeClr val="accent2"/>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0" name="Freeform 360"/>
                                  <wps:cNvSpPr/>
                                  <wps:spPr>
                                    <a:xfrm>
                                      <a:off x="2317919" y="1281082"/>
                                      <a:ext cx="409576" cy="1169251"/>
                                    </a:xfrm>
                                    <a:custGeom>
                                      <a:avLst/>
                                      <a:gdLst>
                                        <a:gd name="connsiteX0" fmla="*/ 0 w 409575"/>
                                        <a:gd name="connsiteY0" fmla="*/ 1169251 h 1169251"/>
                                        <a:gd name="connsiteX1" fmla="*/ 28575 w 409575"/>
                                        <a:gd name="connsiteY1" fmla="*/ 878738 h 1169251"/>
                                        <a:gd name="connsiteX2" fmla="*/ 171450 w 409575"/>
                                        <a:gd name="connsiteY2" fmla="*/ 626326 h 1169251"/>
                                        <a:gd name="connsiteX3" fmla="*/ 200025 w 409575"/>
                                        <a:gd name="connsiteY3" fmla="*/ 478688 h 1169251"/>
                                        <a:gd name="connsiteX4" fmla="*/ 266700 w 409575"/>
                                        <a:gd name="connsiteY4" fmla="*/ 312001 h 1169251"/>
                                        <a:gd name="connsiteX5" fmla="*/ 319088 w 409575"/>
                                        <a:gd name="connsiteY5" fmla="*/ 45301 h 1169251"/>
                                        <a:gd name="connsiteX6" fmla="*/ 409575 w 409575"/>
                                        <a:gd name="connsiteY6" fmla="*/ 2438 h 116925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09575" h="1169251">
                                          <a:moveTo>
                                            <a:pt x="0" y="1169251"/>
                                          </a:moveTo>
                                          <a:cubicBezTo>
                                            <a:pt x="0" y="1069238"/>
                                            <a:pt x="0" y="969225"/>
                                            <a:pt x="28575" y="878738"/>
                                          </a:cubicBezTo>
                                          <a:cubicBezTo>
                                            <a:pt x="57150" y="788251"/>
                                            <a:pt x="142875" y="693001"/>
                                            <a:pt x="171450" y="626326"/>
                                          </a:cubicBezTo>
                                          <a:cubicBezTo>
                                            <a:pt x="200025" y="559651"/>
                                            <a:pt x="184150" y="531075"/>
                                            <a:pt x="200025" y="478688"/>
                                          </a:cubicBezTo>
                                          <a:cubicBezTo>
                                            <a:pt x="215900" y="426301"/>
                                            <a:pt x="246856" y="384232"/>
                                            <a:pt x="266700" y="312001"/>
                                          </a:cubicBezTo>
                                          <a:cubicBezTo>
                                            <a:pt x="286544" y="239770"/>
                                            <a:pt x="295276" y="96895"/>
                                            <a:pt x="319088" y="45301"/>
                                          </a:cubicBezTo>
                                          <a:cubicBezTo>
                                            <a:pt x="342900" y="-6293"/>
                                            <a:pt x="376237" y="-1928"/>
                                            <a:pt x="409575" y="2438"/>
                                          </a:cubicBezTo>
                                        </a:path>
                                      </a:pathLst>
                                    </a:custGeom>
                                  </wps:spPr>
                                  <wps:style>
                                    <a:lnRef idx="1">
                                      <a:schemeClr val="accent2"/>
                                    </a:lnRef>
                                    <a:fillRef idx="0">
                                      <a:schemeClr val="accent2"/>
                                    </a:fillRef>
                                    <a:effectRef idx="0">
                                      <a:schemeClr val="accent2"/>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361" name="Group 361"/>
                                  <wpg:cNvGrpSpPr/>
                                  <wpg:grpSpPr>
                                    <a:xfrm>
                                      <a:off x="2208382" y="1242982"/>
                                      <a:ext cx="914683" cy="1750114"/>
                                      <a:chOff x="2208383" y="1242983"/>
                                      <a:chExt cx="914682" cy="1750114"/>
                                    </a:xfrm>
                                  </wpg:grpSpPr>
                                  <wps:wsp>
                                    <wps:cNvPr id="362" name="Freeform 362"/>
                                    <wps:cNvSpPr/>
                                    <wps:spPr>
                                      <a:xfrm>
                                        <a:off x="2513184" y="1447771"/>
                                        <a:ext cx="242887" cy="471488"/>
                                      </a:xfrm>
                                      <a:custGeom>
                                        <a:avLst/>
                                        <a:gdLst>
                                          <a:gd name="connsiteX0" fmla="*/ 0 w 242887"/>
                                          <a:gd name="connsiteY0" fmla="*/ 471488 h 471488"/>
                                          <a:gd name="connsiteX1" fmla="*/ 52387 w 242887"/>
                                          <a:gd name="connsiteY1" fmla="*/ 385763 h 471488"/>
                                          <a:gd name="connsiteX2" fmla="*/ 71437 w 242887"/>
                                          <a:gd name="connsiteY2" fmla="*/ 242888 h 471488"/>
                                          <a:gd name="connsiteX3" fmla="*/ 152400 w 242887"/>
                                          <a:gd name="connsiteY3" fmla="*/ 147638 h 471488"/>
                                          <a:gd name="connsiteX4" fmla="*/ 142875 w 242887"/>
                                          <a:gd name="connsiteY4" fmla="*/ 95250 h 471488"/>
                                          <a:gd name="connsiteX5" fmla="*/ 242887 w 242887"/>
                                          <a:gd name="connsiteY5" fmla="*/ 0 h 4714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42887" h="471488">
                                            <a:moveTo>
                                              <a:pt x="0" y="471488"/>
                                            </a:moveTo>
                                            <a:cubicBezTo>
                                              <a:pt x="20240" y="447675"/>
                                              <a:pt x="40481" y="423863"/>
                                              <a:pt x="52387" y="385763"/>
                                            </a:cubicBezTo>
                                            <a:cubicBezTo>
                                              <a:pt x="64293" y="347663"/>
                                              <a:pt x="54768" y="282575"/>
                                              <a:pt x="71437" y="242888"/>
                                            </a:cubicBezTo>
                                            <a:cubicBezTo>
                                              <a:pt x="88106" y="203201"/>
                                              <a:pt x="140494" y="172244"/>
                                              <a:pt x="152400" y="147638"/>
                                            </a:cubicBezTo>
                                            <a:cubicBezTo>
                                              <a:pt x="164306" y="123032"/>
                                              <a:pt x="127794" y="119856"/>
                                              <a:pt x="142875" y="95250"/>
                                            </a:cubicBezTo>
                                            <a:cubicBezTo>
                                              <a:pt x="157956" y="70644"/>
                                              <a:pt x="200421" y="35322"/>
                                              <a:pt x="242887" y="0"/>
                                            </a:cubicBezTo>
                                          </a:path>
                                        </a:pathLst>
                                      </a:custGeom>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363" name="Group 363"/>
                                    <wpg:cNvGrpSpPr/>
                                    <wpg:grpSpPr>
                                      <a:xfrm>
                                        <a:off x="2208383" y="1242983"/>
                                        <a:ext cx="914682" cy="1750114"/>
                                        <a:chOff x="2208382" y="1242982"/>
                                        <a:chExt cx="914683" cy="1750114"/>
                                      </a:xfrm>
                                    </wpg:grpSpPr>
                                    <wps:wsp>
                                      <wps:cNvPr id="364" name="Freeform 364"/>
                                      <wps:cNvSpPr/>
                                      <wps:spPr>
                                        <a:xfrm>
                                          <a:off x="2536995" y="1285844"/>
                                          <a:ext cx="66688" cy="180975"/>
                                        </a:xfrm>
                                        <a:custGeom>
                                          <a:avLst/>
                                          <a:gdLst>
                                            <a:gd name="connsiteX0" fmla="*/ 66689 w 66689"/>
                                            <a:gd name="connsiteY0" fmla="*/ 180975 h 180975"/>
                                            <a:gd name="connsiteX1" fmla="*/ 14 w 66689"/>
                                            <a:gd name="connsiteY1" fmla="*/ 90488 h 180975"/>
                                            <a:gd name="connsiteX2" fmla="*/ 61927 w 66689"/>
                                            <a:gd name="connsiteY2" fmla="*/ 0 h 180975"/>
                                          </a:gdLst>
                                          <a:ahLst/>
                                          <a:cxnLst>
                                            <a:cxn ang="0">
                                              <a:pos x="connsiteX0" y="connsiteY0"/>
                                            </a:cxn>
                                            <a:cxn ang="0">
                                              <a:pos x="connsiteX1" y="connsiteY1"/>
                                            </a:cxn>
                                            <a:cxn ang="0">
                                              <a:pos x="connsiteX2" y="connsiteY2"/>
                                            </a:cxn>
                                          </a:cxnLst>
                                          <a:rect l="l" t="t" r="r" b="b"/>
                                          <a:pathLst>
                                            <a:path w="66689" h="180975">
                                              <a:moveTo>
                                                <a:pt x="66689" y="180975"/>
                                              </a:moveTo>
                                              <a:cubicBezTo>
                                                <a:pt x="33748" y="150812"/>
                                                <a:pt x="808" y="120650"/>
                                                <a:pt x="14" y="90488"/>
                                              </a:cubicBezTo>
                                              <a:cubicBezTo>
                                                <a:pt x="-780" y="60326"/>
                                                <a:pt x="30573" y="30163"/>
                                                <a:pt x="61927" y="0"/>
                                              </a:cubicBezTo>
                                            </a:path>
                                          </a:pathLst>
                                        </a:custGeom>
                                      </wps:spPr>
                                      <wps:style>
                                        <a:lnRef idx="1">
                                          <a:schemeClr val="accent2"/>
                                        </a:lnRef>
                                        <a:fillRef idx="0">
                                          <a:schemeClr val="accent2"/>
                                        </a:fillRef>
                                        <a:effectRef idx="0">
                                          <a:schemeClr val="accent2"/>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365" name="Group 365"/>
                                      <wpg:cNvGrpSpPr/>
                                      <wpg:grpSpPr>
                                        <a:xfrm>
                                          <a:off x="2208382" y="1242982"/>
                                          <a:ext cx="914683" cy="1750114"/>
                                          <a:chOff x="2208383" y="1242983"/>
                                          <a:chExt cx="914682" cy="1750114"/>
                                        </a:xfrm>
                                      </wpg:grpSpPr>
                                      <wpg:grpSp>
                                        <wpg:cNvPr id="366" name="Group 366"/>
                                        <wpg:cNvGrpSpPr/>
                                        <wpg:grpSpPr>
                                          <a:xfrm>
                                            <a:off x="2251246" y="1242983"/>
                                            <a:ext cx="862831" cy="1733550"/>
                                            <a:chOff x="2251245" y="1242982"/>
                                            <a:chExt cx="862831" cy="1733550"/>
                                          </a:xfrm>
                                        </wpg:grpSpPr>
                                        <wps:wsp>
                                          <wps:cNvPr id="371" name="Freeform 371"/>
                                          <wps:cNvSpPr/>
                                          <wps:spPr>
                                            <a:xfrm>
                                              <a:off x="2513183" y="1242982"/>
                                              <a:ext cx="80058" cy="104775"/>
                                            </a:xfrm>
                                            <a:custGeom>
                                              <a:avLst/>
                                              <a:gdLst>
                                                <a:gd name="connsiteX0" fmla="*/ 18146 w 80058"/>
                                                <a:gd name="connsiteY0" fmla="*/ 104775 h 104775"/>
                                                <a:gd name="connsiteX1" fmla="*/ 3858 w 80058"/>
                                                <a:gd name="connsiteY1" fmla="*/ 42862 h 104775"/>
                                                <a:gd name="connsiteX2" fmla="*/ 80058 w 80058"/>
                                                <a:gd name="connsiteY2" fmla="*/ 0 h 104775"/>
                                              </a:gdLst>
                                              <a:ahLst/>
                                              <a:cxnLst>
                                                <a:cxn ang="0">
                                                  <a:pos x="connsiteX0" y="connsiteY0"/>
                                                </a:cxn>
                                                <a:cxn ang="0">
                                                  <a:pos x="connsiteX1" y="connsiteY1"/>
                                                </a:cxn>
                                                <a:cxn ang="0">
                                                  <a:pos x="connsiteX2" y="connsiteY2"/>
                                                </a:cxn>
                                              </a:cxnLst>
                                              <a:rect l="l" t="t" r="r" b="b"/>
                                              <a:pathLst>
                                                <a:path w="80058" h="104775">
                                                  <a:moveTo>
                                                    <a:pt x="18146" y="104775"/>
                                                  </a:moveTo>
                                                  <a:cubicBezTo>
                                                    <a:pt x="5842" y="82549"/>
                                                    <a:pt x="-6461" y="60324"/>
                                                    <a:pt x="3858" y="42862"/>
                                                  </a:cubicBezTo>
                                                  <a:cubicBezTo>
                                                    <a:pt x="14177" y="25400"/>
                                                    <a:pt x="47117" y="12700"/>
                                                    <a:pt x="80058" y="0"/>
                                                  </a:cubicBezTo>
                                                </a:path>
                                              </a:pathLst>
                                            </a:custGeom>
                                          </wps:spPr>
                                          <wps:style>
                                            <a:lnRef idx="1">
                                              <a:schemeClr val="accent2"/>
                                            </a:lnRef>
                                            <a:fillRef idx="0">
                                              <a:schemeClr val="accent2"/>
                                            </a:fillRef>
                                            <a:effectRef idx="0">
                                              <a:schemeClr val="accent2"/>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2" name="Freeform 372"/>
                                          <wps:cNvSpPr/>
                                          <wps:spPr>
                                            <a:xfrm>
                                              <a:off x="2251245" y="1414432"/>
                                              <a:ext cx="328613" cy="1562100"/>
                                            </a:xfrm>
                                            <a:custGeom>
                                              <a:avLst/>
                                              <a:gdLst>
                                                <a:gd name="connsiteX0" fmla="*/ 0 w 328613"/>
                                                <a:gd name="connsiteY0" fmla="*/ 1562100 h 1562100"/>
                                                <a:gd name="connsiteX1" fmla="*/ 19050 w 328613"/>
                                                <a:gd name="connsiteY1" fmla="*/ 1323975 h 1562100"/>
                                                <a:gd name="connsiteX2" fmla="*/ 80963 w 328613"/>
                                                <a:gd name="connsiteY2" fmla="*/ 1033462 h 1562100"/>
                                                <a:gd name="connsiteX3" fmla="*/ 133350 w 328613"/>
                                                <a:gd name="connsiteY3" fmla="*/ 781050 h 1562100"/>
                                                <a:gd name="connsiteX4" fmla="*/ 271463 w 328613"/>
                                                <a:gd name="connsiteY4" fmla="*/ 485775 h 1562100"/>
                                                <a:gd name="connsiteX5" fmla="*/ 247650 w 328613"/>
                                                <a:gd name="connsiteY5" fmla="*/ 390525 h 1562100"/>
                                                <a:gd name="connsiteX6" fmla="*/ 261938 w 328613"/>
                                                <a:gd name="connsiteY6" fmla="*/ 190500 h 1562100"/>
                                                <a:gd name="connsiteX7" fmla="*/ 328613 w 328613"/>
                                                <a:gd name="connsiteY7" fmla="*/ 0 h 15621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28613" h="1562100">
                                                  <a:moveTo>
                                                    <a:pt x="0" y="1562100"/>
                                                  </a:moveTo>
                                                  <a:cubicBezTo>
                                                    <a:pt x="2778" y="1487090"/>
                                                    <a:pt x="5556" y="1412081"/>
                                                    <a:pt x="19050" y="1323975"/>
                                                  </a:cubicBezTo>
                                                  <a:cubicBezTo>
                                                    <a:pt x="32544" y="1235869"/>
                                                    <a:pt x="61913" y="1123950"/>
                                                    <a:pt x="80963" y="1033462"/>
                                                  </a:cubicBezTo>
                                                  <a:cubicBezTo>
                                                    <a:pt x="100013" y="942974"/>
                                                    <a:pt x="101600" y="872331"/>
                                                    <a:pt x="133350" y="781050"/>
                                                  </a:cubicBezTo>
                                                  <a:cubicBezTo>
                                                    <a:pt x="165100" y="689769"/>
                                                    <a:pt x="252413" y="550863"/>
                                                    <a:pt x="271463" y="485775"/>
                                                  </a:cubicBezTo>
                                                  <a:cubicBezTo>
                                                    <a:pt x="290513" y="420687"/>
                                                    <a:pt x="249237" y="439737"/>
                                                    <a:pt x="247650" y="390525"/>
                                                  </a:cubicBezTo>
                                                  <a:cubicBezTo>
                                                    <a:pt x="246063" y="341313"/>
                                                    <a:pt x="248444" y="255587"/>
                                                    <a:pt x="261938" y="190500"/>
                                                  </a:cubicBezTo>
                                                  <a:cubicBezTo>
                                                    <a:pt x="275432" y="125412"/>
                                                    <a:pt x="302022" y="62706"/>
                                                    <a:pt x="328613" y="0"/>
                                                  </a:cubicBezTo>
                                                </a:path>
                                              </a:pathLst>
                                            </a:custGeom>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3" name="Freeform 373"/>
                                          <wps:cNvSpPr/>
                                          <wps:spPr>
                                            <a:xfrm>
                                              <a:off x="2737020" y="1366807"/>
                                              <a:ext cx="216603" cy="158238"/>
                                            </a:xfrm>
                                            <a:custGeom>
                                              <a:avLst/>
                                              <a:gdLst>
                                                <a:gd name="connsiteX0" fmla="*/ 216603 w 216603"/>
                                                <a:gd name="connsiteY0" fmla="*/ 158237 h 158237"/>
                                                <a:gd name="connsiteX1" fmla="*/ 26103 w 216603"/>
                                                <a:gd name="connsiteY1" fmla="*/ 48700 h 158237"/>
                                                <a:gd name="connsiteX2" fmla="*/ 2291 w 216603"/>
                                                <a:gd name="connsiteY2" fmla="*/ 1075 h 158237"/>
                                                <a:gd name="connsiteX3" fmla="*/ 2291 w 216603"/>
                                                <a:gd name="connsiteY3" fmla="*/ 20125 h 158237"/>
                                              </a:gdLst>
                                              <a:ahLst/>
                                              <a:cxnLst>
                                                <a:cxn ang="0">
                                                  <a:pos x="connsiteX0" y="connsiteY0"/>
                                                </a:cxn>
                                                <a:cxn ang="0">
                                                  <a:pos x="connsiteX1" y="connsiteY1"/>
                                                </a:cxn>
                                                <a:cxn ang="0">
                                                  <a:pos x="connsiteX2" y="connsiteY2"/>
                                                </a:cxn>
                                                <a:cxn ang="0">
                                                  <a:pos x="connsiteX3" y="connsiteY3"/>
                                                </a:cxn>
                                              </a:cxnLst>
                                              <a:rect l="l" t="t" r="r" b="b"/>
                                              <a:pathLst>
                                                <a:path w="216603" h="158237">
                                                  <a:moveTo>
                                                    <a:pt x="216603" y="158237"/>
                                                  </a:moveTo>
                                                  <a:cubicBezTo>
                                                    <a:pt x="139212" y="116565"/>
                                                    <a:pt x="61822" y="74894"/>
                                                    <a:pt x="26103" y="48700"/>
                                                  </a:cubicBezTo>
                                                  <a:cubicBezTo>
                                                    <a:pt x="-9616" y="22506"/>
                                                    <a:pt x="6260" y="5837"/>
                                                    <a:pt x="2291" y="1075"/>
                                                  </a:cubicBezTo>
                                                  <a:cubicBezTo>
                                                    <a:pt x="-1678" y="-3687"/>
                                                    <a:pt x="306" y="8219"/>
                                                    <a:pt x="2291" y="20125"/>
                                                  </a:cubicBezTo>
                                                </a:path>
                                              </a:pathLst>
                                            </a:custGeom>
                                          </wps:spPr>
                                          <wps:style>
                                            <a:lnRef idx="1">
                                              <a:schemeClr val="accent2"/>
                                            </a:lnRef>
                                            <a:fillRef idx="0">
                                              <a:schemeClr val="accent2"/>
                                            </a:fillRef>
                                            <a:effectRef idx="0">
                                              <a:schemeClr val="accent2"/>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4" name="Freeform 374"/>
                                          <wps:cNvSpPr/>
                                          <wps:spPr>
                                            <a:xfrm>
                                              <a:off x="2803695" y="1342994"/>
                                              <a:ext cx="195263" cy="466725"/>
                                            </a:xfrm>
                                            <a:custGeom>
                                              <a:avLst/>
                                              <a:gdLst>
                                                <a:gd name="connsiteX0" fmla="*/ 195263 w 195263"/>
                                                <a:gd name="connsiteY0" fmla="*/ 466725 h 466725"/>
                                                <a:gd name="connsiteX1" fmla="*/ 104775 w 195263"/>
                                                <a:gd name="connsiteY1" fmla="*/ 261938 h 466725"/>
                                                <a:gd name="connsiteX2" fmla="*/ 104775 w 195263"/>
                                                <a:gd name="connsiteY2" fmla="*/ 261938 h 466725"/>
                                                <a:gd name="connsiteX3" fmla="*/ 133350 w 195263"/>
                                                <a:gd name="connsiteY3" fmla="*/ 152400 h 466725"/>
                                                <a:gd name="connsiteX4" fmla="*/ 0 w 195263"/>
                                                <a:gd name="connsiteY4" fmla="*/ 0 h 4667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5263" h="466725">
                                                  <a:moveTo>
                                                    <a:pt x="195263" y="466725"/>
                                                  </a:moveTo>
                                                  <a:lnTo>
                                                    <a:pt x="104775" y="261938"/>
                                                  </a:lnTo>
                                                  <a:lnTo>
                                                    <a:pt x="104775" y="261938"/>
                                                  </a:lnTo>
                                                  <a:cubicBezTo>
                                                    <a:pt x="109537" y="243682"/>
                                                    <a:pt x="150812" y="196056"/>
                                                    <a:pt x="133350" y="152400"/>
                                                  </a:cubicBezTo>
                                                  <a:cubicBezTo>
                                                    <a:pt x="115888" y="108744"/>
                                                    <a:pt x="57944" y="54372"/>
                                                    <a:pt x="0" y="0"/>
                                                  </a:cubicBezTo>
                                                </a:path>
                                              </a:pathLst>
                                            </a:custGeom>
                                          </wps:spPr>
                                          <wps:style>
                                            <a:lnRef idx="1">
                                              <a:schemeClr val="accent2"/>
                                            </a:lnRef>
                                            <a:fillRef idx="0">
                                              <a:schemeClr val="accent2"/>
                                            </a:fillRef>
                                            <a:effectRef idx="0">
                                              <a:schemeClr val="accent2"/>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5" name="Freeform 375"/>
                                          <wps:cNvSpPr/>
                                          <wps:spPr>
                                            <a:xfrm>
                                              <a:off x="2556045" y="1395382"/>
                                              <a:ext cx="171451" cy="238126"/>
                                            </a:xfrm>
                                            <a:custGeom>
                                              <a:avLst/>
                                              <a:gdLst>
                                                <a:gd name="connsiteX0" fmla="*/ 0 w 171450"/>
                                                <a:gd name="connsiteY0" fmla="*/ 238125 h 238125"/>
                                                <a:gd name="connsiteX1" fmla="*/ 28575 w 171450"/>
                                                <a:gd name="connsiteY1" fmla="*/ 123825 h 238125"/>
                                                <a:gd name="connsiteX2" fmla="*/ 171450 w 171450"/>
                                                <a:gd name="connsiteY2" fmla="*/ 0 h 238125"/>
                                              </a:gdLst>
                                              <a:ahLst/>
                                              <a:cxnLst>
                                                <a:cxn ang="0">
                                                  <a:pos x="connsiteX0" y="connsiteY0"/>
                                                </a:cxn>
                                                <a:cxn ang="0">
                                                  <a:pos x="connsiteX1" y="connsiteY1"/>
                                                </a:cxn>
                                                <a:cxn ang="0">
                                                  <a:pos x="connsiteX2" y="connsiteY2"/>
                                                </a:cxn>
                                              </a:cxnLst>
                                              <a:rect l="l" t="t" r="r" b="b"/>
                                              <a:pathLst>
                                                <a:path w="171450" h="238125">
                                                  <a:moveTo>
                                                    <a:pt x="0" y="238125"/>
                                                  </a:moveTo>
                                                  <a:cubicBezTo>
                                                    <a:pt x="0" y="200818"/>
                                                    <a:pt x="0" y="163512"/>
                                                    <a:pt x="28575" y="123825"/>
                                                  </a:cubicBezTo>
                                                  <a:cubicBezTo>
                                                    <a:pt x="57150" y="84137"/>
                                                    <a:pt x="114300" y="42068"/>
                                                    <a:pt x="171450" y="0"/>
                                                  </a:cubicBezTo>
                                                </a:path>
                                              </a:pathLst>
                                            </a:custGeom>
                                            <a:ln>
                                              <a:solidFill>
                                                <a:srgbClr val="FFFF0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6" name="Freeform 376"/>
                                          <wps:cNvSpPr/>
                                          <wps:spPr>
                                            <a:xfrm>
                                              <a:off x="2975145" y="1438244"/>
                                              <a:ext cx="138931" cy="1352550"/>
                                            </a:xfrm>
                                            <a:custGeom>
                                              <a:avLst/>
                                              <a:gdLst>
                                                <a:gd name="connsiteX0" fmla="*/ 138931 w 138931"/>
                                                <a:gd name="connsiteY0" fmla="*/ 1352550 h 1352550"/>
                                                <a:gd name="connsiteX1" fmla="*/ 105593 w 138931"/>
                                                <a:gd name="connsiteY1" fmla="*/ 952500 h 1352550"/>
                                                <a:gd name="connsiteX2" fmla="*/ 115118 w 138931"/>
                                                <a:gd name="connsiteY2" fmla="*/ 876300 h 1352550"/>
                                                <a:gd name="connsiteX3" fmla="*/ 5581 w 138931"/>
                                                <a:gd name="connsiteY3" fmla="*/ 490538 h 1352550"/>
                                                <a:gd name="connsiteX4" fmla="*/ 19868 w 138931"/>
                                                <a:gd name="connsiteY4" fmla="*/ 371475 h 1352550"/>
                                                <a:gd name="connsiteX5" fmla="*/ 53206 w 138931"/>
                                                <a:gd name="connsiteY5" fmla="*/ 304800 h 1352550"/>
                                                <a:gd name="connsiteX6" fmla="*/ 53206 w 138931"/>
                                                <a:gd name="connsiteY6" fmla="*/ 0 h 13525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38931" h="1352550">
                                                  <a:moveTo>
                                                    <a:pt x="138931" y="1352550"/>
                                                  </a:moveTo>
                                                  <a:cubicBezTo>
                                                    <a:pt x="124246" y="1192212"/>
                                                    <a:pt x="109562" y="1031875"/>
                                                    <a:pt x="105593" y="952500"/>
                                                  </a:cubicBezTo>
                                                  <a:cubicBezTo>
                                                    <a:pt x="101624" y="873125"/>
                                                    <a:pt x="131787" y="953294"/>
                                                    <a:pt x="115118" y="876300"/>
                                                  </a:cubicBezTo>
                                                  <a:cubicBezTo>
                                                    <a:pt x="98449" y="799306"/>
                                                    <a:pt x="21456" y="574675"/>
                                                    <a:pt x="5581" y="490538"/>
                                                  </a:cubicBezTo>
                                                  <a:cubicBezTo>
                                                    <a:pt x="-10294" y="406401"/>
                                                    <a:pt x="11931" y="402431"/>
                                                    <a:pt x="19868" y="371475"/>
                                                  </a:cubicBezTo>
                                                  <a:cubicBezTo>
                                                    <a:pt x="27805" y="340519"/>
                                                    <a:pt x="47650" y="366712"/>
                                                    <a:pt x="53206" y="304800"/>
                                                  </a:cubicBezTo>
                                                  <a:cubicBezTo>
                                                    <a:pt x="58762" y="242887"/>
                                                    <a:pt x="55984" y="121443"/>
                                                    <a:pt x="53206" y="0"/>
                                                  </a:cubicBezTo>
                                                </a:path>
                                              </a:pathLst>
                                            </a:custGeom>
                                          </wps:spPr>
                                          <wps:style>
                                            <a:lnRef idx="1">
                                              <a:schemeClr val="accent2"/>
                                            </a:lnRef>
                                            <a:fillRef idx="0">
                                              <a:schemeClr val="accent2"/>
                                            </a:fillRef>
                                            <a:effectRef idx="0">
                                              <a:schemeClr val="accent2"/>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7" name="Freeform 377"/>
                                          <wps:cNvSpPr/>
                                          <wps:spPr>
                                            <a:xfrm>
                                              <a:off x="3032295" y="1371569"/>
                                              <a:ext cx="71920" cy="1594800"/>
                                            </a:xfrm>
                                            <a:custGeom>
                                              <a:avLst/>
                                              <a:gdLst>
                                                <a:gd name="connsiteX0" fmla="*/ 64329 w 71920"/>
                                                <a:gd name="connsiteY0" fmla="*/ 1594799 h 1594799"/>
                                                <a:gd name="connsiteX1" fmla="*/ 69092 w 71920"/>
                                                <a:gd name="connsiteY1" fmla="*/ 1361436 h 1594799"/>
                                                <a:gd name="connsiteX2" fmla="*/ 26229 w 71920"/>
                                                <a:gd name="connsiteY2" fmla="*/ 985199 h 1594799"/>
                                                <a:gd name="connsiteX3" fmla="*/ 2417 w 71920"/>
                                                <a:gd name="connsiteY3" fmla="*/ 666111 h 1594799"/>
                                                <a:gd name="connsiteX4" fmla="*/ 2417 w 71920"/>
                                                <a:gd name="connsiteY4" fmla="*/ 508949 h 1594799"/>
                                                <a:gd name="connsiteX5" fmla="*/ 16704 w 71920"/>
                                                <a:gd name="connsiteY5" fmla="*/ 332736 h 1594799"/>
                                                <a:gd name="connsiteX6" fmla="*/ 2417 w 71920"/>
                                                <a:gd name="connsiteY6" fmla="*/ 180336 h 1594799"/>
                                                <a:gd name="connsiteX7" fmla="*/ 54804 w 71920"/>
                                                <a:gd name="connsiteY7" fmla="*/ 46986 h 1594799"/>
                                                <a:gd name="connsiteX8" fmla="*/ 35754 w 71920"/>
                                                <a:gd name="connsiteY8" fmla="*/ 4124 h 1594799"/>
                                                <a:gd name="connsiteX9" fmla="*/ 45279 w 71920"/>
                                                <a:gd name="connsiteY9" fmla="*/ 4124 h 15947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71920" h="1594799">
                                                  <a:moveTo>
                                                    <a:pt x="64329" y="1594799"/>
                                                  </a:moveTo>
                                                  <a:cubicBezTo>
                                                    <a:pt x="69885" y="1528917"/>
                                                    <a:pt x="75442" y="1463036"/>
                                                    <a:pt x="69092" y="1361436"/>
                                                  </a:cubicBezTo>
                                                  <a:cubicBezTo>
                                                    <a:pt x="62742" y="1259836"/>
                                                    <a:pt x="37341" y="1101086"/>
                                                    <a:pt x="26229" y="985199"/>
                                                  </a:cubicBezTo>
                                                  <a:cubicBezTo>
                                                    <a:pt x="15116" y="869311"/>
                                                    <a:pt x="6386" y="745486"/>
                                                    <a:pt x="2417" y="666111"/>
                                                  </a:cubicBezTo>
                                                  <a:cubicBezTo>
                                                    <a:pt x="-1552" y="586736"/>
                                                    <a:pt x="36" y="564511"/>
                                                    <a:pt x="2417" y="508949"/>
                                                  </a:cubicBezTo>
                                                  <a:cubicBezTo>
                                                    <a:pt x="4798" y="453387"/>
                                                    <a:pt x="16704" y="387505"/>
                                                    <a:pt x="16704" y="332736"/>
                                                  </a:cubicBezTo>
                                                  <a:cubicBezTo>
                                                    <a:pt x="16704" y="277967"/>
                                                    <a:pt x="-3933" y="227961"/>
                                                    <a:pt x="2417" y="180336"/>
                                                  </a:cubicBezTo>
                                                  <a:cubicBezTo>
                                                    <a:pt x="8767" y="132711"/>
                                                    <a:pt x="49248" y="76355"/>
                                                    <a:pt x="54804" y="46986"/>
                                                  </a:cubicBezTo>
                                                  <a:cubicBezTo>
                                                    <a:pt x="60360" y="17617"/>
                                                    <a:pt x="37341" y="11268"/>
                                                    <a:pt x="35754" y="4124"/>
                                                  </a:cubicBezTo>
                                                  <a:cubicBezTo>
                                                    <a:pt x="34166" y="-3020"/>
                                                    <a:pt x="39722" y="552"/>
                                                    <a:pt x="45279" y="4124"/>
                                                  </a:cubicBezTo>
                                                </a:path>
                                              </a:pathLst>
                                            </a:custGeom>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367" name="Group 367"/>
                                        <wpg:cNvGrpSpPr/>
                                        <wpg:grpSpPr>
                                          <a:xfrm>
                                            <a:off x="2208383" y="1285845"/>
                                            <a:ext cx="914682" cy="1707252"/>
                                            <a:chOff x="2208382" y="1285844"/>
                                            <a:chExt cx="914683" cy="1707252"/>
                                          </a:xfrm>
                                        </wpg:grpSpPr>
                                        <wps:wsp>
                                          <wps:cNvPr id="368" name="Freeform 368"/>
                                          <wps:cNvSpPr/>
                                          <wps:spPr>
                                            <a:xfrm>
                                              <a:off x="2960859" y="1285844"/>
                                              <a:ext cx="162206" cy="1162050"/>
                                            </a:xfrm>
                                            <a:custGeom>
                                              <a:avLst/>
                                              <a:gdLst>
                                                <a:gd name="connsiteX0" fmla="*/ 162207 w 162207"/>
                                                <a:gd name="connsiteY0" fmla="*/ 1162050 h 1162050"/>
                                                <a:gd name="connsiteX1" fmla="*/ 71719 w 162207"/>
                                                <a:gd name="connsiteY1" fmla="*/ 952500 h 1162050"/>
                                                <a:gd name="connsiteX2" fmla="*/ 76482 w 162207"/>
                                                <a:gd name="connsiteY2" fmla="*/ 676275 h 1162050"/>
                                                <a:gd name="connsiteX3" fmla="*/ 47907 w 162207"/>
                                                <a:gd name="connsiteY3" fmla="*/ 547688 h 1162050"/>
                                                <a:gd name="connsiteX4" fmla="*/ 282 w 162207"/>
                                                <a:gd name="connsiteY4" fmla="*/ 271463 h 1162050"/>
                                                <a:gd name="connsiteX5" fmla="*/ 71719 w 162207"/>
                                                <a:gd name="connsiteY5" fmla="*/ 180975 h 1162050"/>
                                                <a:gd name="connsiteX6" fmla="*/ 52669 w 162207"/>
                                                <a:gd name="connsiteY6" fmla="*/ 19050 h 1162050"/>
                                                <a:gd name="connsiteX7" fmla="*/ 62194 w 162207"/>
                                                <a:gd name="connsiteY7" fmla="*/ 9525 h 11620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62207" h="1162050">
                                                  <a:moveTo>
                                                    <a:pt x="162207" y="1162050"/>
                                                  </a:moveTo>
                                                  <a:cubicBezTo>
                                                    <a:pt x="124106" y="1097756"/>
                                                    <a:pt x="86006" y="1033462"/>
                                                    <a:pt x="71719" y="952500"/>
                                                  </a:cubicBezTo>
                                                  <a:cubicBezTo>
                                                    <a:pt x="57431" y="871537"/>
                                                    <a:pt x="80451" y="743744"/>
                                                    <a:pt x="76482" y="676275"/>
                                                  </a:cubicBezTo>
                                                  <a:cubicBezTo>
                                                    <a:pt x="72513" y="608806"/>
                                                    <a:pt x="60607" y="615157"/>
                                                    <a:pt x="47907" y="547688"/>
                                                  </a:cubicBezTo>
                                                  <a:cubicBezTo>
                                                    <a:pt x="35207" y="480219"/>
                                                    <a:pt x="-3687" y="332582"/>
                                                    <a:pt x="282" y="271463"/>
                                                  </a:cubicBezTo>
                                                  <a:cubicBezTo>
                                                    <a:pt x="4251" y="210344"/>
                                                    <a:pt x="62988" y="223044"/>
                                                    <a:pt x="71719" y="180975"/>
                                                  </a:cubicBezTo>
                                                  <a:cubicBezTo>
                                                    <a:pt x="80450" y="138906"/>
                                                    <a:pt x="54256" y="47625"/>
                                                    <a:pt x="52669" y="19050"/>
                                                  </a:cubicBezTo>
                                                  <a:cubicBezTo>
                                                    <a:pt x="51081" y="-9525"/>
                                                    <a:pt x="56637" y="0"/>
                                                    <a:pt x="62194" y="9525"/>
                                                  </a:cubicBezTo>
                                                </a:path>
                                              </a:pathLst>
                                            </a:custGeom>
                                            <a:ln>
                                              <a:solidFill>
                                                <a:srgbClr val="FFFF00"/>
                                              </a:solidFill>
                                            </a:ln>
                                          </wps:spPr>
                                          <wps:style>
                                            <a:lnRef idx="1">
                                              <a:schemeClr val="accent3"/>
                                            </a:lnRef>
                                            <a:fillRef idx="0">
                                              <a:schemeClr val="accent3"/>
                                            </a:fillRef>
                                            <a:effectRef idx="0">
                                              <a:schemeClr val="accent3"/>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9" name="Freeform 369"/>
                                          <wps:cNvSpPr/>
                                          <wps:spPr>
                                            <a:xfrm>
                                              <a:off x="2208382" y="1314420"/>
                                              <a:ext cx="339262" cy="1678676"/>
                                            </a:xfrm>
                                            <a:custGeom>
                                              <a:avLst/>
                                              <a:gdLst>
                                                <a:gd name="connsiteX0" fmla="*/ 0 w 339262"/>
                                                <a:gd name="connsiteY0" fmla="*/ 1678676 h 1678676"/>
                                                <a:gd name="connsiteX1" fmla="*/ 52387 w 339262"/>
                                                <a:gd name="connsiteY1" fmla="*/ 1454838 h 1678676"/>
                                                <a:gd name="connsiteX2" fmla="*/ 119062 w 339262"/>
                                                <a:gd name="connsiteY2" fmla="*/ 1145276 h 1678676"/>
                                                <a:gd name="connsiteX3" fmla="*/ 147637 w 339262"/>
                                                <a:gd name="connsiteY3" fmla="*/ 935726 h 1678676"/>
                                                <a:gd name="connsiteX4" fmla="*/ 228600 w 339262"/>
                                                <a:gd name="connsiteY4" fmla="*/ 569013 h 1678676"/>
                                                <a:gd name="connsiteX5" fmla="*/ 309562 w 339262"/>
                                                <a:gd name="connsiteY5" fmla="*/ 416613 h 1678676"/>
                                                <a:gd name="connsiteX6" fmla="*/ 338137 w 339262"/>
                                                <a:gd name="connsiteY6" fmla="*/ 245163 h 1678676"/>
                                                <a:gd name="connsiteX7" fmla="*/ 276225 w 339262"/>
                                                <a:gd name="connsiteY7" fmla="*/ 107051 h 1678676"/>
                                                <a:gd name="connsiteX8" fmla="*/ 304800 w 339262"/>
                                                <a:gd name="connsiteY8" fmla="*/ 2276 h 1678676"/>
                                                <a:gd name="connsiteX9" fmla="*/ 290512 w 339262"/>
                                                <a:gd name="connsiteY9" fmla="*/ 45138 h 167867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339262" h="1678676">
                                                  <a:moveTo>
                                                    <a:pt x="0" y="1678676"/>
                                                  </a:moveTo>
                                                  <a:cubicBezTo>
                                                    <a:pt x="16271" y="1611207"/>
                                                    <a:pt x="32543" y="1543738"/>
                                                    <a:pt x="52387" y="1454838"/>
                                                  </a:cubicBezTo>
                                                  <a:cubicBezTo>
                                                    <a:pt x="72231" y="1365938"/>
                                                    <a:pt x="103187" y="1231795"/>
                                                    <a:pt x="119062" y="1145276"/>
                                                  </a:cubicBezTo>
                                                  <a:cubicBezTo>
                                                    <a:pt x="134937" y="1058757"/>
                                                    <a:pt x="129381" y="1031770"/>
                                                    <a:pt x="147637" y="935726"/>
                                                  </a:cubicBezTo>
                                                  <a:cubicBezTo>
                                                    <a:pt x="165893" y="839682"/>
                                                    <a:pt x="201613" y="655532"/>
                                                    <a:pt x="228600" y="569013"/>
                                                  </a:cubicBezTo>
                                                  <a:cubicBezTo>
                                                    <a:pt x="255588" y="482494"/>
                                                    <a:pt x="291306" y="470588"/>
                                                    <a:pt x="309562" y="416613"/>
                                                  </a:cubicBezTo>
                                                  <a:cubicBezTo>
                                                    <a:pt x="327818" y="362638"/>
                                                    <a:pt x="343693" y="296756"/>
                                                    <a:pt x="338137" y="245163"/>
                                                  </a:cubicBezTo>
                                                  <a:cubicBezTo>
                                                    <a:pt x="332581" y="193570"/>
                                                    <a:pt x="281781" y="147532"/>
                                                    <a:pt x="276225" y="107051"/>
                                                  </a:cubicBezTo>
                                                  <a:cubicBezTo>
                                                    <a:pt x="270669" y="66570"/>
                                                    <a:pt x="302419" y="12595"/>
                                                    <a:pt x="304800" y="2276"/>
                                                  </a:cubicBezTo>
                                                  <a:cubicBezTo>
                                                    <a:pt x="307181" y="-8043"/>
                                                    <a:pt x="298846" y="18547"/>
                                                    <a:pt x="290512" y="45138"/>
                                                  </a:cubicBezTo>
                                                </a:path>
                                              </a:pathLst>
                                            </a:custGeom>
                                            <a:ln>
                                              <a:solidFill>
                                                <a:srgbClr val="FFFF00"/>
                                              </a:solidFill>
                                            </a:ln>
                                          </wps:spPr>
                                          <wps:style>
                                            <a:lnRef idx="1">
                                              <a:schemeClr val="accent6"/>
                                            </a:lnRef>
                                            <a:fillRef idx="0">
                                              <a:schemeClr val="accent6"/>
                                            </a:fillRef>
                                            <a:effectRef idx="0">
                                              <a:schemeClr val="accent6"/>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0" name="Freeform 370"/>
                                          <wps:cNvSpPr/>
                                          <wps:spPr>
                                            <a:xfrm>
                                              <a:off x="2856083" y="1342994"/>
                                              <a:ext cx="138112" cy="395288"/>
                                            </a:xfrm>
                                            <a:custGeom>
                                              <a:avLst/>
                                              <a:gdLst>
                                                <a:gd name="connsiteX0" fmla="*/ 138112 w 138112"/>
                                                <a:gd name="connsiteY0" fmla="*/ 395288 h 395288"/>
                                                <a:gd name="connsiteX1" fmla="*/ 123825 w 138112"/>
                                                <a:gd name="connsiteY1" fmla="*/ 247650 h 395288"/>
                                                <a:gd name="connsiteX2" fmla="*/ 100012 w 138112"/>
                                                <a:gd name="connsiteY2" fmla="*/ 85725 h 395288"/>
                                                <a:gd name="connsiteX3" fmla="*/ 0 w 138112"/>
                                                <a:gd name="connsiteY3" fmla="*/ 0 h 395288"/>
                                              </a:gdLst>
                                              <a:ahLst/>
                                              <a:cxnLst>
                                                <a:cxn ang="0">
                                                  <a:pos x="connsiteX0" y="connsiteY0"/>
                                                </a:cxn>
                                                <a:cxn ang="0">
                                                  <a:pos x="connsiteX1" y="connsiteY1"/>
                                                </a:cxn>
                                                <a:cxn ang="0">
                                                  <a:pos x="connsiteX2" y="connsiteY2"/>
                                                </a:cxn>
                                                <a:cxn ang="0">
                                                  <a:pos x="connsiteX3" y="connsiteY3"/>
                                                </a:cxn>
                                              </a:cxnLst>
                                              <a:rect l="l" t="t" r="r" b="b"/>
                                              <a:pathLst>
                                                <a:path w="138112" h="395288">
                                                  <a:moveTo>
                                                    <a:pt x="138112" y="395288"/>
                                                  </a:moveTo>
                                                  <a:cubicBezTo>
                                                    <a:pt x="134143" y="347266"/>
                                                    <a:pt x="130175" y="299244"/>
                                                    <a:pt x="123825" y="247650"/>
                                                  </a:cubicBezTo>
                                                  <a:cubicBezTo>
                                                    <a:pt x="117475" y="196056"/>
                                                    <a:pt x="120649" y="127000"/>
                                                    <a:pt x="100012" y="85725"/>
                                                  </a:cubicBezTo>
                                                  <a:cubicBezTo>
                                                    <a:pt x="79374" y="44450"/>
                                                    <a:pt x="39687" y="22225"/>
                                                    <a:pt x="0" y="0"/>
                                                  </a:cubicBezTo>
                                                </a:path>
                                              </a:pathLst>
                                            </a:custGeom>
                                            <a:ln>
                                              <a:solidFill>
                                                <a:srgbClr val="FFFF00"/>
                                              </a:solidFill>
                                            </a:ln>
                                          </wps:spPr>
                                          <wps:style>
                                            <a:lnRef idx="1">
                                              <a:schemeClr val="accent2"/>
                                            </a:lnRef>
                                            <a:fillRef idx="0">
                                              <a:schemeClr val="accent2"/>
                                            </a:fillRef>
                                            <a:effectRef idx="0">
                                              <a:schemeClr val="accent2"/>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grpSp>
                                </wpg:grpSp>
                              </wpg:grpSp>
                            </wpg:grpSp>
                          </wpg:grpSp>
                          <wps:wsp>
                            <wps:cNvPr id="353" name="Straight Arrow Connector 353"/>
                            <wps:cNvCnPr/>
                            <wps:spPr>
                              <a:xfrm flipV="1">
                                <a:off x="1598915" y="2108632"/>
                                <a:ext cx="281146" cy="0"/>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g:grpSp>
                        <wpg:grpSp>
                          <wpg:cNvPr id="316" name="Group 316"/>
                          <wpg:cNvGrpSpPr/>
                          <wpg:grpSpPr>
                            <a:xfrm>
                              <a:off x="1224799" y="2480741"/>
                              <a:ext cx="4073330" cy="3182021"/>
                              <a:chOff x="550889" y="0"/>
                              <a:chExt cx="3666760" cy="2864083"/>
                            </a:xfrm>
                          </wpg:grpSpPr>
                          <wps:wsp>
                            <wps:cNvPr id="317" name="Straight Arrow Connector 317"/>
                            <wps:cNvCnPr/>
                            <wps:spPr>
                              <a:xfrm>
                                <a:off x="2500313" y="195263"/>
                                <a:ext cx="52604" cy="390525"/>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318" name="Straight Arrow Connector 318"/>
                            <wps:cNvCnPr/>
                            <wps:spPr>
                              <a:xfrm>
                                <a:off x="1614683" y="861857"/>
                                <a:ext cx="256566" cy="118796"/>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319" name="Straight Arrow Connector 319"/>
                            <wps:cNvCnPr/>
                            <wps:spPr>
                              <a:xfrm flipV="1">
                                <a:off x="1405159" y="1466734"/>
                                <a:ext cx="746430" cy="317"/>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320" name="Straight Arrow Connector 320"/>
                            <wps:cNvCnPr/>
                            <wps:spPr>
                              <a:xfrm flipH="1">
                                <a:off x="3071813" y="476250"/>
                                <a:ext cx="443230" cy="200025"/>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321" name="Straight Arrow Connector 321"/>
                            <wps:cNvCnPr/>
                            <wps:spPr>
                              <a:xfrm flipH="1">
                                <a:off x="2976563" y="928688"/>
                                <a:ext cx="500063" cy="85726"/>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322" name="Straight Arrow Connector 322"/>
                            <wps:cNvCnPr/>
                            <wps:spPr>
                              <a:xfrm flipH="1" flipV="1">
                                <a:off x="3230307" y="1380886"/>
                                <a:ext cx="393314" cy="30067"/>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323" name="Straight Arrow Connector 323"/>
                            <wps:cNvCnPr/>
                            <wps:spPr>
                              <a:xfrm flipH="1">
                                <a:off x="2943225" y="2433638"/>
                                <a:ext cx="642938" cy="33655"/>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324" name="Left Brace 324"/>
                            <wps:cNvSpPr/>
                            <wps:spPr>
                              <a:xfrm>
                                <a:off x="970928" y="1240758"/>
                                <a:ext cx="195263" cy="1623325"/>
                              </a:xfrm>
                              <a:prstGeom prst="leftBrace">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5" name="Left Brace 325"/>
                            <wps:cNvSpPr/>
                            <wps:spPr>
                              <a:xfrm>
                                <a:off x="999839" y="524515"/>
                                <a:ext cx="166370" cy="622935"/>
                              </a:xfrm>
                              <a:prstGeom prst="leftBrace">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0" name="Straight Arrow Connector 330"/>
                            <wps:cNvCnPr/>
                            <wps:spPr>
                              <a:xfrm flipH="1" flipV="1">
                                <a:off x="2738438" y="1895475"/>
                                <a:ext cx="942731" cy="104362"/>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331" name="Text Box 2"/>
                            <wps:cNvSpPr txBox="1">
                              <a:spLocks noChangeArrowheads="1"/>
                            </wps:cNvSpPr>
                            <wps:spPr bwMode="auto">
                              <a:xfrm>
                                <a:off x="3256921" y="1818289"/>
                                <a:ext cx="960728" cy="405099"/>
                              </a:xfrm>
                              <a:prstGeom prst="rect">
                                <a:avLst/>
                              </a:prstGeom>
                              <a:noFill/>
                              <a:ln w="9525">
                                <a:noFill/>
                                <a:miter lim="800000"/>
                                <a:headEnd/>
                                <a:tailEnd/>
                              </a:ln>
                            </wps:spPr>
                            <wps:txbx>
                              <w:txbxContent>
                                <w:p w14:paraId="4159249A" w14:textId="77777777" w:rsidR="00102768" w:rsidRDefault="00102768" w:rsidP="00BA3AB4">
                                  <w:pPr>
                                    <w:pStyle w:val="Figuretext"/>
                                  </w:pPr>
                                  <w:r>
                                    <w:rPr>
                                      <w:rFonts w:eastAsia="Calibri"/>
                                    </w:rPr>
                                    <w:t>Nerves and blood vessels</w:t>
                                  </w:r>
                                </w:p>
                              </w:txbxContent>
                            </wps:txbx>
                            <wps:bodyPr rot="0" vert="horz" wrap="square" lIns="91440" tIns="45720" rIns="91440" bIns="45720" anchor="t" anchorCtr="0">
                              <a:noAutofit/>
                            </wps:bodyPr>
                          </wps:wsp>
                          <wps:wsp>
                            <wps:cNvPr id="332" name="Text Box 2"/>
                            <wps:cNvSpPr txBox="1">
                              <a:spLocks noChangeArrowheads="1"/>
                            </wps:cNvSpPr>
                            <wps:spPr bwMode="auto">
                              <a:xfrm>
                                <a:off x="3472958" y="1228386"/>
                                <a:ext cx="627923" cy="262809"/>
                              </a:xfrm>
                              <a:prstGeom prst="rect">
                                <a:avLst/>
                              </a:prstGeom>
                              <a:noFill/>
                              <a:ln w="9525">
                                <a:noFill/>
                                <a:miter lim="800000"/>
                                <a:headEnd/>
                                <a:tailEnd/>
                              </a:ln>
                            </wps:spPr>
                            <wps:txbx>
                              <w:txbxContent>
                                <w:p w14:paraId="424EDFBE" w14:textId="77777777" w:rsidR="00102768" w:rsidRDefault="00102768" w:rsidP="00BA3AB4">
                                  <w:pPr>
                                    <w:pStyle w:val="Figuretext"/>
                                  </w:pPr>
                                  <w:r>
                                    <w:rPr>
                                      <w:rFonts w:eastAsia="Calibri"/>
                                    </w:rPr>
                                    <w:t>Gingiva</w:t>
                                  </w:r>
                                </w:p>
                              </w:txbxContent>
                            </wps:txbx>
                            <wps:bodyPr rot="0" vert="horz" wrap="square" lIns="91440" tIns="45720" rIns="91440" bIns="45720" anchor="t" anchorCtr="0">
                              <a:noAutofit/>
                            </wps:bodyPr>
                          </wps:wsp>
                          <wps:wsp>
                            <wps:cNvPr id="333" name="Text Box 2"/>
                            <wps:cNvSpPr txBox="1">
                              <a:spLocks noChangeArrowheads="1"/>
                            </wps:cNvSpPr>
                            <wps:spPr bwMode="auto">
                              <a:xfrm>
                                <a:off x="2304674" y="0"/>
                                <a:ext cx="638335" cy="240529"/>
                              </a:xfrm>
                              <a:prstGeom prst="rect">
                                <a:avLst/>
                              </a:prstGeom>
                              <a:solidFill>
                                <a:srgbClr val="FFFFFF"/>
                              </a:solidFill>
                              <a:ln w="9525">
                                <a:noFill/>
                                <a:miter lim="800000"/>
                                <a:headEnd/>
                                <a:tailEnd/>
                              </a:ln>
                            </wps:spPr>
                            <wps:txbx>
                              <w:txbxContent>
                                <w:p w14:paraId="395EFEA9" w14:textId="77777777" w:rsidR="00102768" w:rsidRDefault="00102768" w:rsidP="00BA3AB4">
                                  <w:pPr>
                                    <w:pStyle w:val="Figuretext"/>
                                  </w:pPr>
                                  <w:r>
                                    <w:rPr>
                                      <w:rFonts w:eastAsia="Calibri"/>
                                    </w:rPr>
                                    <w:t>Fissure</w:t>
                                  </w:r>
                                </w:p>
                              </w:txbxContent>
                            </wps:txbx>
                            <wps:bodyPr rot="0" vert="horz" wrap="square" lIns="91440" tIns="45720" rIns="91440" bIns="45720" anchor="t" anchorCtr="0">
                              <a:noAutofit/>
                            </wps:bodyPr>
                          </wps:wsp>
                          <wps:wsp>
                            <wps:cNvPr id="334" name="Text Box 2"/>
                            <wps:cNvSpPr txBox="1">
                              <a:spLocks noChangeArrowheads="1"/>
                            </wps:cNvSpPr>
                            <wps:spPr bwMode="auto">
                              <a:xfrm>
                                <a:off x="3476385" y="304778"/>
                                <a:ext cx="547687" cy="219700"/>
                              </a:xfrm>
                              <a:prstGeom prst="rect">
                                <a:avLst/>
                              </a:prstGeom>
                              <a:solidFill>
                                <a:srgbClr val="FFFFFF"/>
                              </a:solidFill>
                              <a:ln w="9525">
                                <a:noFill/>
                                <a:miter lim="800000"/>
                                <a:headEnd/>
                                <a:tailEnd/>
                              </a:ln>
                            </wps:spPr>
                            <wps:txbx>
                              <w:txbxContent>
                                <w:p w14:paraId="2CFD8D41" w14:textId="77777777" w:rsidR="00102768" w:rsidRDefault="00102768" w:rsidP="00BA3AB4">
                                  <w:pPr>
                                    <w:pStyle w:val="Figuretext"/>
                                  </w:pPr>
                                  <w:r>
                                    <w:rPr>
                                      <w:rFonts w:eastAsia="Calibri"/>
                                    </w:rPr>
                                    <w:t>Enamel</w:t>
                                  </w:r>
                                </w:p>
                              </w:txbxContent>
                            </wps:txbx>
                            <wps:bodyPr rot="0" vert="horz" wrap="square" lIns="91440" tIns="45720" rIns="91440" bIns="45720" anchor="t" anchorCtr="0">
                              <a:noAutofit/>
                            </wps:bodyPr>
                          </wps:wsp>
                          <wps:wsp>
                            <wps:cNvPr id="335" name="Text Box 2"/>
                            <wps:cNvSpPr txBox="1">
                              <a:spLocks noChangeArrowheads="1"/>
                            </wps:cNvSpPr>
                            <wps:spPr bwMode="auto">
                              <a:xfrm>
                                <a:off x="3419001" y="814273"/>
                                <a:ext cx="681612" cy="319459"/>
                              </a:xfrm>
                              <a:prstGeom prst="rect">
                                <a:avLst/>
                              </a:prstGeom>
                              <a:solidFill>
                                <a:srgbClr val="FFFFFF"/>
                              </a:solidFill>
                              <a:ln w="9525">
                                <a:noFill/>
                                <a:miter lim="800000"/>
                                <a:headEnd/>
                                <a:tailEnd/>
                              </a:ln>
                            </wps:spPr>
                            <wps:txbx>
                              <w:txbxContent>
                                <w:p w14:paraId="468B3A4C" w14:textId="77777777" w:rsidR="00102768" w:rsidRDefault="00102768" w:rsidP="00BA3AB4">
                                  <w:pPr>
                                    <w:pStyle w:val="Figuretext"/>
                                  </w:pPr>
                                  <w:r>
                                    <w:rPr>
                                      <w:rFonts w:eastAsia="Calibri"/>
                                    </w:rPr>
                                    <w:t>Dentine</w:t>
                                  </w:r>
                                </w:p>
                              </w:txbxContent>
                            </wps:txbx>
                            <wps:bodyPr rot="0" vert="horz" wrap="square" lIns="91440" tIns="45720" rIns="91440" bIns="45720" anchor="t" anchorCtr="0">
                              <a:noAutofit/>
                            </wps:bodyPr>
                          </wps:wsp>
                          <wps:wsp>
                            <wps:cNvPr id="336" name="Text Box 2"/>
                            <wps:cNvSpPr txBox="1">
                              <a:spLocks noChangeArrowheads="1"/>
                            </wps:cNvSpPr>
                            <wps:spPr bwMode="auto">
                              <a:xfrm>
                                <a:off x="1186140" y="581270"/>
                                <a:ext cx="629359" cy="498982"/>
                              </a:xfrm>
                              <a:prstGeom prst="rect">
                                <a:avLst/>
                              </a:prstGeom>
                              <a:noFill/>
                              <a:ln w="9525">
                                <a:noFill/>
                                <a:miter lim="800000"/>
                                <a:headEnd/>
                                <a:tailEnd/>
                              </a:ln>
                            </wps:spPr>
                            <wps:txbx>
                              <w:txbxContent>
                                <w:p w14:paraId="3A43AFEB" w14:textId="77777777" w:rsidR="00102768" w:rsidRDefault="00102768" w:rsidP="00BA3AB4">
                                  <w:pPr>
                                    <w:pStyle w:val="Figuretext"/>
                                  </w:pPr>
                                  <w:r>
                                    <w:rPr>
                                      <w:rFonts w:eastAsia="Calibri"/>
                                    </w:rPr>
                                    <w:t>Enamel/ dentine junction</w:t>
                                  </w:r>
                                </w:p>
                              </w:txbxContent>
                            </wps:txbx>
                            <wps:bodyPr rot="0" vert="horz" wrap="square" lIns="91440" tIns="45720" rIns="91440" bIns="45720" anchor="t" anchorCtr="0">
                              <a:noAutofit/>
                            </wps:bodyPr>
                          </wps:wsp>
                          <wps:wsp>
                            <wps:cNvPr id="337" name="Text Box 2"/>
                            <wps:cNvSpPr txBox="1">
                              <a:spLocks noChangeArrowheads="1"/>
                            </wps:cNvSpPr>
                            <wps:spPr bwMode="auto">
                              <a:xfrm>
                                <a:off x="1081076" y="1276994"/>
                                <a:ext cx="533399" cy="273341"/>
                              </a:xfrm>
                              <a:prstGeom prst="rect">
                                <a:avLst/>
                              </a:prstGeom>
                              <a:noFill/>
                              <a:ln w="9525">
                                <a:noFill/>
                                <a:miter lim="800000"/>
                                <a:headEnd/>
                                <a:tailEnd/>
                              </a:ln>
                            </wps:spPr>
                            <wps:txbx>
                              <w:txbxContent>
                                <w:p w14:paraId="5D42EBDE" w14:textId="77777777" w:rsidR="00102768" w:rsidRDefault="00102768" w:rsidP="00BA3AB4">
                                  <w:pPr>
                                    <w:pStyle w:val="Figuretext"/>
                                  </w:pPr>
                                  <w:r>
                                    <w:rPr>
                                      <w:rFonts w:eastAsia="Calibri"/>
                                    </w:rPr>
                                    <w:t>Pulp</w:t>
                                  </w:r>
                                </w:p>
                              </w:txbxContent>
                            </wps:txbx>
                            <wps:bodyPr rot="0" vert="horz" wrap="square" lIns="91440" tIns="45720" rIns="91440" bIns="45720" anchor="t" anchorCtr="0">
                              <a:noAutofit/>
                            </wps:bodyPr>
                          </wps:wsp>
                          <wps:wsp>
                            <wps:cNvPr id="338" name="Text Box 2"/>
                            <wps:cNvSpPr txBox="1">
                              <a:spLocks noChangeArrowheads="1"/>
                            </wps:cNvSpPr>
                            <wps:spPr bwMode="auto">
                              <a:xfrm>
                                <a:off x="1015615" y="1638429"/>
                                <a:ext cx="772043" cy="531313"/>
                              </a:xfrm>
                              <a:prstGeom prst="rect">
                                <a:avLst/>
                              </a:prstGeom>
                              <a:noFill/>
                              <a:ln w="9525">
                                <a:noFill/>
                                <a:miter lim="800000"/>
                                <a:headEnd/>
                                <a:tailEnd/>
                              </a:ln>
                            </wps:spPr>
                            <wps:txbx>
                              <w:txbxContent>
                                <w:p w14:paraId="2A5A1D07" w14:textId="77777777" w:rsidR="00102768" w:rsidRDefault="00102768" w:rsidP="00BA3AB4">
                                  <w:pPr>
                                    <w:pStyle w:val="Figuretext"/>
                                  </w:pPr>
                                  <w:r>
                                    <w:rPr>
                                      <w:rFonts w:eastAsia="Calibri"/>
                                    </w:rPr>
                                    <w:t>Cancellous bone</w:t>
                                  </w:r>
                                </w:p>
                              </w:txbxContent>
                            </wps:txbx>
                            <wps:bodyPr rot="0" vert="horz" wrap="square" lIns="91440" tIns="45720" rIns="91440" bIns="45720" anchor="t" anchorCtr="0">
                              <a:noAutofit/>
                            </wps:bodyPr>
                          </wps:wsp>
                          <wps:wsp>
                            <wps:cNvPr id="339" name="Text Box 2"/>
                            <wps:cNvSpPr txBox="1">
                              <a:spLocks noChangeArrowheads="1"/>
                            </wps:cNvSpPr>
                            <wps:spPr bwMode="auto">
                              <a:xfrm>
                                <a:off x="593534" y="1935276"/>
                                <a:ext cx="561340" cy="266254"/>
                              </a:xfrm>
                              <a:prstGeom prst="rect">
                                <a:avLst/>
                              </a:prstGeom>
                              <a:noFill/>
                              <a:ln w="9525">
                                <a:noFill/>
                                <a:miter lim="800000"/>
                                <a:headEnd/>
                                <a:tailEnd/>
                              </a:ln>
                            </wps:spPr>
                            <wps:txbx>
                              <w:txbxContent>
                                <w:p w14:paraId="36071D34" w14:textId="77777777" w:rsidR="00102768" w:rsidRDefault="00102768" w:rsidP="00BA3AB4">
                                  <w:pPr>
                                    <w:pStyle w:val="Figuretext"/>
                                  </w:pPr>
                                  <w:r>
                                    <w:rPr>
                                      <w:rFonts w:eastAsia="Calibri"/>
                                    </w:rPr>
                                    <w:t>Root</w:t>
                                  </w:r>
                                </w:p>
                              </w:txbxContent>
                            </wps:txbx>
                            <wps:bodyPr rot="0" vert="horz" wrap="square" lIns="91440" tIns="45720" rIns="91440" bIns="45720" anchor="t" anchorCtr="0">
                              <a:noAutofit/>
                            </wps:bodyPr>
                          </wps:wsp>
                          <wps:wsp>
                            <wps:cNvPr id="340" name="Text Box 2"/>
                            <wps:cNvSpPr txBox="1">
                              <a:spLocks noChangeArrowheads="1"/>
                            </wps:cNvSpPr>
                            <wps:spPr bwMode="auto">
                              <a:xfrm>
                                <a:off x="550889" y="673301"/>
                                <a:ext cx="561340" cy="266254"/>
                              </a:xfrm>
                              <a:prstGeom prst="rect">
                                <a:avLst/>
                              </a:prstGeom>
                              <a:noFill/>
                              <a:ln w="9525">
                                <a:noFill/>
                                <a:miter lim="800000"/>
                                <a:headEnd/>
                                <a:tailEnd/>
                              </a:ln>
                            </wps:spPr>
                            <wps:txbx>
                              <w:txbxContent>
                                <w:p w14:paraId="714EC298" w14:textId="77777777" w:rsidR="00102768" w:rsidRDefault="00102768" w:rsidP="00BA3AB4">
                                  <w:pPr>
                                    <w:pStyle w:val="Figuretext"/>
                                  </w:pPr>
                                  <w:r>
                                    <w:rPr>
                                      <w:rFonts w:eastAsia="Calibri"/>
                                    </w:rPr>
                                    <w:t>Crown</w:t>
                                  </w:r>
                                </w:p>
                              </w:txbxContent>
                            </wps:txbx>
                            <wps:bodyPr rot="0" vert="horz" wrap="square" lIns="91440" tIns="45720" rIns="91440" bIns="45720" anchor="t" anchorCtr="0">
                              <a:noAutofit/>
                            </wps:bodyPr>
                          </wps:wsp>
                          <wps:wsp>
                            <wps:cNvPr id="341" name="Text Box 2"/>
                            <wps:cNvSpPr txBox="1">
                              <a:spLocks noChangeArrowheads="1"/>
                            </wps:cNvSpPr>
                            <wps:spPr bwMode="auto">
                              <a:xfrm>
                                <a:off x="3562651" y="2347496"/>
                                <a:ext cx="537694" cy="240014"/>
                              </a:xfrm>
                              <a:prstGeom prst="rect">
                                <a:avLst/>
                              </a:prstGeom>
                              <a:noFill/>
                              <a:ln w="9525">
                                <a:noFill/>
                                <a:miter lim="800000"/>
                                <a:headEnd/>
                                <a:tailEnd/>
                              </a:ln>
                            </wps:spPr>
                            <wps:txbx>
                              <w:txbxContent>
                                <w:p w14:paraId="17895438" w14:textId="77777777" w:rsidR="00102768" w:rsidRDefault="00102768" w:rsidP="00BA3AB4">
                                  <w:pPr>
                                    <w:pStyle w:val="Figuretext"/>
                                  </w:pPr>
                                  <w:r>
                                    <w:rPr>
                                      <w:rFonts w:eastAsia="Calibri"/>
                                    </w:rPr>
                                    <w:t>Cement</w:t>
                                  </w:r>
                                </w:p>
                              </w:txbxContent>
                            </wps:txbx>
                            <wps:bodyPr rot="0" vert="horz" wrap="square" lIns="91440" tIns="45720" rIns="91440" bIns="45720" anchor="t" anchorCtr="0">
                              <a:noAutofit/>
                            </wps:bodyPr>
                          </wps:wsp>
                        </wpg:grpSp>
                      </wpg:wgp>
                      <wps:wsp>
                        <wps:cNvPr id="444" name="Text Box 21"/>
                        <wps:cNvSpPr txBox="1">
                          <a:spLocks noChangeArrowheads="1"/>
                        </wps:cNvSpPr>
                        <wps:spPr bwMode="auto">
                          <a:xfrm>
                            <a:off x="1045432" y="3196268"/>
                            <a:ext cx="291664" cy="189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48747B" w14:textId="2A5835D9" w:rsidR="00102768" w:rsidRPr="00BA3AB4" w:rsidRDefault="00102768" w:rsidP="00BA3AB4">
                              <w:pPr>
                                <w:pStyle w:val="NormalWeb"/>
                                <w:tabs>
                                  <w:tab w:val="left" w:pos="4140"/>
                                </w:tabs>
                                <w:spacing w:before="0" w:beforeAutospacing="0" w:after="0" w:afterAutospacing="0"/>
                              </w:pPr>
                              <w:r>
                                <w:rPr>
                                  <w:sz w:val="20"/>
                                  <w:szCs w:val="20"/>
                                </w:rPr>
                                <w:t>(a)</w:t>
                              </w:r>
                            </w:p>
                          </w:txbxContent>
                        </wps:txbx>
                        <wps:bodyPr rot="0" vert="horz" wrap="square" lIns="0" tIns="0" rIns="0" bIns="0" anchor="t" anchorCtr="0" upright="1">
                          <a:noAutofit/>
                        </wps:bodyPr>
                      </wps:wsp>
                      <wps:wsp>
                        <wps:cNvPr id="445" name="Text Box 21"/>
                        <wps:cNvSpPr txBox="1">
                          <a:spLocks noChangeArrowheads="1"/>
                        </wps:cNvSpPr>
                        <wps:spPr bwMode="auto">
                          <a:xfrm>
                            <a:off x="4097232" y="3130234"/>
                            <a:ext cx="291465" cy="1885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F4317A" w14:textId="0241B841" w:rsidR="00102768" w:rsidRDefault="00102768" w:rsidP="00BA3AB4">
                              <w:pPr>
                                <w:pStyle w:val="NormalWeb"/>
                                <w:tabs>
                                  <w:tab w:val="left" w:pos="4140"/>
                                </w:tabs>
                                <w:spacing w:before="0" w:beforeAutospacing="0" w:after="0" w:afterAutospacing="0"/>
                              </w:pPr>
                              <w:r>
                                <w:rPr>
                                  <w:sz w:val="20"/>
                                  <w:szCs w:val="20"/>
                                </w:rPr>
                                <w:t>(b)</w:t>
                              </w:r>
                            </w:p>
                          </w:txbxContent>
                        </wps:txbx>
                        <wps:bodyPr rot="0" vert="horz" wrap="square" lIns="0" tIns="0" rIns="0" bIns="0" anchor="t" anchorCtr="0" upright="1">
                          <a:noAutofit/>
                        </wps:bodyPr>
                      </wps:wsp>
                      <pic:pic xmlns:pic="http://schemas.openxmlformats.org/drawingml/2006/picture">
                        <pic:nvPicPr>
                          <pic:cNvPr id="448" name="Picture 448" descr="F:\AM of dental implants\tooth.JPG"/>
                          <pic:cNvPicPr/>
                        </pic:nvPicPr>
                        <pic:blipFill rotWithShape="1">
                          <a:blip r:embed="rId9">
                            <a:extLst>
                              <a:ext uri="{28A0092B-C50C-407E-A947-70E740481C1C}">
                                <a14:useLocalDpi xmlns:a14="http://schemas.microsoft.com/office/drawing/2010/main" val="0"/>
                              </a:ext>
                            </a:extLst>
                          </a:blip>
                          <a:srcRect l="36561" t="29573" r="37765" b="11585"/>
                          <a:stretch/>
                        </pic:blipFill>
                        <pic:spPr bwMode="auto">
                          <a:xfrm>
                            <a:off x="736" y="11233"/>
                            <a:ext cx="2385101" cy="3118782"/>
                          </a:xfrm>
                          <a:prstGeom prst="rect">
                            <a:avLst/>
                          </a:prstGeom>
                          <a:noFill/>
                          <a:ln>
                            <a:noFill/>
                          </a:ln>
                          <a:extLst>
                            <a:ext uri="{53640926-AAD7-44D8-BBD7-CCE9431645EC}">
                              <a14:shadowObscured xmlns:a14="http://schemas.microsoft.com/office/drawing/2010/main"/>
                            </a:ext>
                          </a:extLst>
                        </pic:spPr>
                      </pic:pic>
                    </wpc:wpc>
                  </a:graphicData>
                </a:graphic>
              </wp:inline>
            </w:drawing>
          </mc:Choice>
          <mc:Fallback>
            <w:pict>
              <v:group id="Canvas 1" o:spid="_x0000_s1060" editas="canvas" style="width:475.45pt;height:271pt;mso-position-horizontal-relative:char;mso-position-vertical-relative:line" coordsize="60382,344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">
                <v:shape id="_x0000_s1061" type="#_x0000_t75" style="position:absolute;width:60382;height:34417;visibility:visible;mso-wrap-style:square">
                  <v:fill o:detectmouseclick="t"/>
                  <v:path o:connecttype="none"/>
                </v:shape>
                <v:group id="Group 4" o:spid="_x0000_s1062" style="position:absolute;left:23432;width:36711;height:30512" coordorigin="12247,24807" coordsize="40733,31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group id="Group 315" o:spid="_x0000_s1063" style="position:absolute;left:20616;top:29597;width:23503;height:26816" coordorigin="15989,5918" coordsize="21173,24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7B+MYAAADcAAAADwAAAGRycy9kb3ducmV2LnhtbESPT2vCQBTE74V+h+UV&#10;vNVNFIuk2YiIFQ9SqArS2yP78odk34bsNonf3i0Uehxm5jdMuplMKwbqXW1ZQTyPQBDnVtdcKrhe&#10;Pl7XIJxH1thaJgV3crDJnp9STLQd+YuGsy9FgLBLUEHlfZdI6fKKDLq57YiDV9jeoA+yL6XucQxw&#10;08pFFL1JgzWHhQo72lWUN+cfo+Aw4rhdxvvh1BS7+/dl9Xk7xaTU7GXavoPwNPn/8F/7qBUs4xX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rsH4xgAAANwA&#10;AAAPAAAAAAAAAAAAAAAAAKoCAABkcnMvZG93bnJldi54bWxQSwUGAAAAAAQABAD6AAAAnQMAAAAA&#10;">
                    <v:shape id="Freeform 342" o:spid="_x0000_s1064" style="position:absolute;left:31041;top:26907;width:238;height:2667;visibility:visible;mso-wrap-style:square;v-text-anchor:middle" coordsize="23812,2667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gVi8YA&#10;AADcAAAADwAAAGRycy9kb3ducmV2LnhtbESP0WrCQBRE3wv+w3KFvpS6UWsq0VW0oBUhD9p+wCV7&#10;zQazd0N21fj3rlDo4zAzZ5j5srO1uFLrK8cKhoMEBHHhdMWlgt+fzfsUhA/IGmvHpOBOHpaL3ssc&#10;M+1ufKDrMZQiQthnqMCE0GRS+sKQRT9wDXH0Tq61GKJsS6lbvEW4reUoSVJpseK4YLChL0PF+Xix&#10;Ct5Sd7iMz5t8u/5Mh/m3mexPeaPUa79bzUAE6sJ/+K+90wrGHyN4nolHQC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vgVi8YAAADcAAAADwAAAAAAAAAAAAAAAACYAgAAZHJz&#10;L2Rvd25yZXYueG1sUEsFBgAAAAAEAAQA9QAAAIsDAAAAAA==&#10;" path="m,266700c5159,229393,10318,192087,14287,157162,18256,122237,23812,83344,23812,57150,23812,30956,19049,15478,14287,e" filled="f" strokecolor="#ed7d31 [3205]" strokeweight=".5pt">
                      <v:stroke joinstyle="miter"/>
                      <v:path arrowok="t" o:connecttype="custom" o:connectlocs="0,266700;14286,157162;23811,57150;14286,0" o:connectangles="0,0,0,0"/>
                    </v:shape>
                    <v:shape id="Freeform 343" o:spid="_x0000_s1065" style="position:absolute;left:30903;top:23929;width:441;height:5429;visibility:visible;mso-wrap-style:square;v-text-anchor:middle" coordsize="44142,5429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ioScUA&#10;AADcAAAADwAAAGRycy9kb3ducmV2LnhtbESPT4vCMBTE74LfITzBi2i6WkSqUWQXRU/i/+ujebbF&#10;5qXbRO1+e7OwsMdhZn7DzBaNKcWTaldYVvAxiEAQp1YXnCk4HVf9CQjnkTWWlknBDzlYzNutGSba&#10;vnhPz4PPRICwS1BB7n2VSOnSnAy6ga2Ig3eztUEfZJ1JXeMrwE0ph1E0lgYLDgs5VvSZU3o/PIyC&#10;bTF8nMt4+7259u779S6O1pevk1LdTrOcgvDU+P/wX3ujFYziEfyeCUdAz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KhJxQAAANwAAAAPAAAAAAAAAAAAAAAAAJgCAABkcnMv&#10;ZG93bnJldi54bWxQSwUGAAAAAAQABAD1AAAAigMAAAAA&#10;" path="m6042,542925c8820,488553,11598,434181,10804,357187,10010,280193,-4277,140493,1279,80962,6835,21431,25488,10715,44142,e" filled="f" strokecolor="yellow" strokeweight=".5pt">
                      <v:stroke joinstyle="miter"/>
                      <v:path arrowok="t" o:connecttype="custom" o:connectlocs="6042,542925;10804,357187;1279,80962;44142,0" o:connectangles="0,0,0,0"/>
                    </v:shape>
                    <v:shape id="Freeform 344" o:spid="_x0000_s1066" style="position:absolute;left:19057;top:24552;width:451;height:1283;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gT8YA&#10;AADcAAAADwAAAGRycy9kb3ducmV2LnhtbESPQWvCQBSE74X+h+UVequb2CA1ukpaKCjaQ9WLt2f2&#10;mQSzb9PsmsR/3y0IPQ4z8w0zXw6mFh21rrKsIB5FIIhzqysuFBz2ny9vIJxH1lhbJgU3crBcPD7M&#10;MdW252/qdr4QAcIuRQWl900qpctLMuhGtiEO3tm2Bn2QbSF1i32Am1qOo2giDVYcFkps6KOk/LK7&#10;GgXZ9nT9GW8bm7zjPv6ym2m0Pk6Ven4ashkIT4P/D9/bK63gNUng70w4An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s+gT8YAAADcAAAADwAAAAAAAAAAAAAAAACYAgAAZHJz&#10;L2Rvd25yZXYueG1sUEsFBgAAAAAEAAQA9QAAAIsDAAAAAA==&#10;" path="m25004,7v9525,-794,32543,59531,33337,80962c59135,102400,39291,127800,29766,128594,20241,129388,7541,104782,1191,85732,-5159,66682,15479,801,25004,7xe" fillcolor="#c5e0b3 [1305]" stroked="f">
                      <v:shadow on="t" color="black" opacity="41287f" offset="0,1.5pt"/>
                      <v:path arrowok="t" o:connecttype="custom" o:connectlocs="19315,7;45067,80754;22994,128252;920,85504;19315,7" o:connectangles="0,0,0,0,0"/>
                    </v:shape>
                    <v:shape id="Freeform 345" o:spid="_x0000_s1067" style="position:absolute;left:28755;top:28085;width:642;height:1045;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MF1McA&#10;AADcAAAADwAAAGRycy9kb3ducmV2LnhtbESPQWvCQBSE7wX/w/KE3upGTaVGV0mFQkv1UO2lt2f2&#10;mQSzb9PsmsR/7wqFHoeZ+YZZrntTiZYaV1pWMB5FIIgzq0vOFXwf3p5eQDiPrLGyTAqu5GC9Gjws&#10;MdG24y9q9z4XAcIuQQWF93UipcsKMuhGtiYO3sk2Bn2QTS51g12Am0pOomgmDZYcFgqsaVNQdt5f&#10;jIJ0e7z8Tra1jV/xMN7Zz3n08TNX6nHYpwsQnnr/H/5rv2sF0/gZ7mfCEZCr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WDBdTHAAAA3AAAAA8AAAAAAAAAAAAAAAAAmAIAAGRy&#10;cy9kb3ducmV2LnhtbFBLBQYAAAAABAAEAPUAAACMAwAAAAA=&#10;" path="m25004,7v9525,-794,32543,59531,33337,80962c59135,102400,39291,127800,29766,128594,20241,129388,7541,104782,1191,85732,-5159,66682,15479,801,25004,7xe" fillcolor="#c5e0b3 [1305]" stroked="f">
                      <v:shadow on="t" color="black" opacity="41287f" offset="0,1.5pt"/>
                      <v:path arrowok="t" o:connecttype="custom" o:connectlocs="27476,6;64109,65763;32709,104443;1309,69631;27476,6" o:connectangles="0,0,0,0,0"/>
                    </v:shape>
                    <v:shape id="Freeform 346" o:spid="_x0000_s1068" style="position:absolute;left:35960;top:28085;width:762;height:616;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Gbo8YA&#10;AADcAAAADwAAAGRycy9kb3ducmV2LnhtbESPQWvCQBSE7wX/w/IK3pqNGkSjq2hBsDQeql68PbPP&#10;JDT7Ns2uJv333UKhx2FmvmGW697U4kGtqywrGEUxCOLc6ooLBefT7mUGwnlkjbVlUvBNDtarwdMS&#10;U207/qDH0RciQNilqKD0vkmldHlJBl1kG+Lg3Wxr0AfZFlK32AW4qeU4jqfSYMVhocSGXkvKP493&#10;o2CTXe9f46yxyRZPo4N9n8dvl7lSw+d+swDhqff/4b/2XiuYJFP4PROOgFz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VGbo8YAAADcAAAADwAAAAAAAAAAAAAAAACYAgAAZHJz&#10;L2Rvd25yZXYueG1sUEsFBgAAAAAEAAQA9QAAAIsDAAAAAA==&#10;" path="m25004,7v9525,-794,32543,59531,33337,80962c59135,102400,39291,127800,29766,128594,20241,129388,7541,104782,1191,85732,-5159,66682,15479,801,25004,7xe" fillcolor="#c5e0b3 [1305]" stroked="f">
                      <v:shadow on="t" color="black" opacity="41287f" offset="0,1.5pt"/>
                      <v:path arrowok="t" o:connecttype="custom" o:connectlocs="32646,3;76171,38778;38863,61587;1555,41060;32646,3" o:connectangles="0,0,0,0,0"/>
                    </v:shape>
                    <v:shape id="Freeform 347" o:spid="_x0000_s1069" style="position:absolute;left:35475;top:24691;width:901;height:520;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0+OMcA&#10;AADcAAAADwAAAGRycy9kb3ducmV2LnhtbESPQWvCQBSE7wX/w/KE3upGDbVGV0mFQkv1UO2lt2f2&#10;mQSzb9PsmsR/7wqFHoeZ+YZZrntTiZYaV1pWMB5FIIgzq0vOFXwf3p5eQDiPrLGyTAqu5GC9Gjws&#10;MdG24y9q9z4XAcIuQQWF93UipcsKMuhGtiYO3sk2Bn2QTS51g12Am0pOouhZGiw5LBRY06ag7Ly/&#10;GAXp9nj5nWxrG7/iYbyzn/Po42eu1OOwTxcgPPX+P/zXftcKpvEM7mfCEZCr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odPjjHAAAA3AAAAA8AAAAAAAAAAAAAAAAAmAIAAGRy&#10;cy9kb3ducmV2LnhtbFBLBQYAAAAABAAEAPUAAACMAwAAAAA=&#10;" path="m25004,7v9525,-794,32543,59531,33337,80962c59135,102400,39291,127800,29766,128594,20241,129388,7541,104782,1191,85732,-5159,66682,15479,801,25004,7xe" fillcolor="#c5e0b3 [1305]" stroked="f">
                      <v:shadow on="t" color="black" opacity="41287f" offset="0,1.5pt"/>
                      <v:path arrowok="t" o:connecttype="custom" o:connectlocs="38630,3;90134,32781;45987,52063;1840,34710;38630,3" o:connectangles="0,0,0,0,0"/>
                    </v:shape>
                    <v:shape id="Freeform 348" o:spid="_x0000_s1070" style="position:absolute;left:26677;top:27808;width:762;height:616;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4KqSsEA&#10;AADcAAAADwAAAGRycy9kb3ducmV2LnhtbERPS6/BQBTeS/yHyZHYMfXIzVWGIJEQLC42dkfnaBud&#10;M9UZ1L+/s5BYfvnek1ltCvGkyuWWFfS6EQjixOqcUwWn46rzC8J5ZI2FZVLwJgezabMxwVjbF//R&#10;8+BTEULYxagg876MpXRJRgZd15bEgbvayqAPsEqlrvAVwk0h+1H0Iw3mHBoyLGmZUXI7PIyC+e7y&#10;uPd3pR0u8Njb2+0o2pxHSrVb9XwMwlPtv+KPe60VDIZhbTgTjoC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uCqkrBAAAA3AAAAA8AAAAAAAAAAAAAAAAAmAIAAGRycy9kb3du&#10;cmV2LnhtbFBLBQYAAAAABAAEAPUAAACGAwAAAAA=&#10;" path="m25004,7v9525,-794,32543,59531,33337,80962c59135,102400,39291,127800,29766,128594,20241,129388,7541,104782,1191,85732,-5159,66682,15479,801,25004,7xe" fillcolor="#c5e0b3 [1305]" stroked="f">
                      <v:shadow on="t" color="black" opacity="41287f" offset="0,1.5pt"/>
                      <v:path arrowok="t" o:connecttype="custom" o:connectlocs="32646,3;76171,38778;38863,61586;1555,41059;32646,3" o:connectangles="0,0,0,0,0"/>
                    </v:shape>
                    <v:shape id="Freeform 349" o:spid="_x0000_s1071" style="position:absolute;left:25915;top:14300;width:1857;height:1200;visibility:visible;mso-wrap-style:square;v-text-anchor:middle" coordsize="185737,1200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WpfsQA&#10;AADcAAAADwAAAGRycy9kb3ducmV2LnhtbESPzWrDMBCE74W+g9hCLqGR+5PQOFGCExooueXnARZr&#10;Y5laKyNtE/ftq0Khx2FmvmGW68F36koxtYENPE0KUMR1sC03Bs6n3eMbqCTIFrvAZOCbEqxX93dL&#10;LG248YGuR2lUhnAq0YAT6UutU+3IY5qEnjh7lxA9Spax0TbiLcN9p5+LYqY9tpwXHPa0dVR/Hr+8&#10;gc37+YL7Gccx78bDdO8qkU1lzOhhqBaghAb5D/+1P6yBl9c5/J7JR0C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1qX7EAAAA3AAAAA8AAAAAAAAAAAAAAAAAmAIAAGRycy9k&#10;b3ducmV2LnhtbFBLBQYAAAAABAAEAPUAAACJAwAAAAA=&#10;" path="m,109537v48815,9128,97631,18256,128587,c159543,91281,172640,45640,185737,e" filled="f" strokecolor="#ed7d31 [3205]" strokeweight=".5pt">
                      <v:stroke joinstyle="miter"/>
                      <v:path arrowok="t" o:connecttype="custom" o:connectlocs="0,109537;128587,109537;185737,0" o:connectangles="0,0,0"/>
                    </v:shape>
                    <v:shape id="Freeform 350" o:spid="_x0000_s1072" style="position:absolute;left:21759;top:7580;width:12359;height:6146;visibility:visible;mso-wrap-style:square;v-text-anchor:middle" coordsize="1235950,6145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3M+sAA&#10;AADcAAAADwAAAGRycy9kb3ducmV2LnhtbERPzWrCQBC+F3yHZYTe6saKItFVRCj1UrXWBxizYxLN&#10;zobsNIlv3z0UPH58/8t17yrVUhNKzwbGowQUceZtybmB88/H2xxUEGSLlWcy8KAA69XgZYmp9R1/&#10;U3uSXMUQDikaKETqVOuQFeQwjHxNHLmrbxxKhE2ubYNdDHeVfk+SmXZYcmwosKZtQdn99OsMfHWy&#10;1/tjexS5n+c35Mvn4XAx5nXYbxaghHp5iv/dO2tgMo3z45l4BPTq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v3M+sAAAADcAAAADwAAAAAAAAAAAAAAAACYAgAAZHJzL2Rvd25y&#10;ZXYueG1sUEsFBgAAAAAEAAQA9QAAAIUDAAAAAA==&#10;" path="m1193066,595506v21828,-43260,43657,-86519,42863,-157163c1235135,367699,1216085,240699,1188304,171643,1160523,102587,1158141,33531,1069241,24006,980341,14481,813654,118462,654904,114493,496154,110524,225485,-5363,116741,193,7997,5749,15935,78775,2441,147831v-13494,69056,33338,188913,33338,266700c35779,492318,19110,553437,2441,614556e" filled="f" strokecolor="black [3200]" strokeweight=".5pt">
                      <v:stroke joinstyle="miter"/>
                      <v:path arrowok="t" o:connecttype="custom" o:connectlocs="1193066,595506;1235929,438343;1188304,171643;1069241,24006;654904,114493;116741,193;2441,147831;35779,414531;2441,614556" o:connectangles="0,0,0,0,0,0,0,0,0"/>
                    </v:shape>
                    <v:group id="Group 351" o:spid="_x0000_s1073" style="position:absolute;left:22036;top:12568;width:9188;height:17500" coordorigin="22036,12568" coordsize="9194,175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9+O8YAAADcAAAADwAAAGRycy9kb3ducmV2LnhtbESPT2vCQBTE74V+h+UV&#10;vNVNFIuk2YiIFQ9SqArS2yP78odk34bsNonf3i0Uehxm5jdMuplMKwbqXW1ZQTyPQBDnVtdcKrhe&#10;Pl7XIJxH1thaJgV3crDJnp9STLQd+YuGsy9FgLBLUEHlfZdI6fKKDLq57YiDV9jeoA+yL6XucQxw&#10;08pFFL1JgzWHhQo72lWUN+cfo+Aw4rhdxvvh1BS7+/dl9Xk7xaTU7GXavoPwNPn/8F/7qBUsVzH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347xgAAANwA&#10;AAAPAAAAAAAAAAAAAAAAAKoCAABkcnMvZG93bnJldi54bWxQSwUGAAAAAAQABAD6AAAAnQMAAAAA&#10;">
                      <v:shape id="Freeform 425" o:spid="_x0000_s1074" style="position:absolute;left:22036;top:24141;width:1143;height:5477;visibility:visible;mso-wrap-style:square;v-text-anchor:middle" coordsize="114300,5476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5qSMUA&#10;AADcAAAADwAAAGRycy9kb3ducmV2LnhtbESP0WrCQBRE3wv9h+UW+lY3jVZidJUi1Ap9Ms0H3GZv&#10;k8Xs3ZBdTezXu4LQx2FmzjCrzWhbcabeG8cKXicJCOLKacO1gvL74yUD4QOyxtYxKbiQh8368WGF&#10;uXYDH+hchFpECPscFTQhdLmUvmrIop+4jjh6v663GKLsa6l7HCLctjJNkrm0aDguNNjRtqHqWJys&#10;guHLLBbl/KCnP1lR/k0/d7PMpEo9P43vSxCBxvAfvrf3WsEsfYPbmXgE5Po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fmpIxQAAANwAAAAPAAAAAAAAAAAAAAAAAJgCAABkcnMv&#10;ZG93bnJldi54bWxQSwUGAAAAAAQABAD1AAAAigMAAAAA&#10;" path="m,547688c11906,505222,23813,462756,42863,371475,61913,280194,88106,140097,114300,e" filled="f" strokecolor="#ed7d31 [3205]" strokeweight=".5pt">
                        <v:stroke joinstyle="miter"/>
                        <v:path arrowok="t" o:connecttype="custom" o:connectlocs="0,547688;42863,371475;114299,0" o:connectangles="0,0,0"/>
                      </v:shape>
                      <v:shape id="Freeform 426" o:spid="_x0000_s1075" style="position:absolute;left:23179;top:12949;width:4095;height:11692;visibility:visible;mso-wrap-style:square;v-text-anchor:middle" coordsize="409575,11692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Ab5sMA&#10;AADcAAAADwAAAGRycy9kb3ducmV2LnhtbESPT4vCMBTE78J+h/AW9qbpylKkGkWWFdSL1D/3R/Ns&#10;qs1Lt4lav70RBI/DzPyGmcw6W4srtb5yrOB7kIAgLpyuuFSw3y36IxA+IGusHZOCO3mYTT96E8y0&#10;u3FO120oRYSwz1CBCaHJpPSFIYt+4Bri6B1dazFE2ZZSt3iLcFvLYZKk0mLFccFgQ7+GivP2YhWs&#10;Dou1yU//G3s0F+92+V9Tpmelvj67+RhEoC68w6/2Uiv4GabwPBOPgJ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cAb5sMAAADcAAAADwAAAAAAAAAAAAAAAACYAgAAZHJzL2Rv&#10;d25yZXYueG1sUEsFBgAAAAAEAAQA9QAAAIgDAAAAAA==&#10;" path="m,1169251c,1069238,,969225,28575,878738,57150,788251,142875,693001,171450,626326v28575,-66675,12700,-95251,28575,-147638c215900,426301,246856,384232,266700,312001,286544,239770,295276,96895,319088,45301,342900,-6293,376237,-1928,409575,2438e" filled="f" strokecolor="#ed7d31 [3205]" strokeweight=".5pt">
                        <v:stroke joinstyle="miter"/>
                        <v:path arrowok="t" o:connecttype="custom" o:connectlocs="0,1169252;28575,878739;171450,626327;200025,478688;266701,312001;319089,45301;409576,2438" o:connectangles="0,0,0,0,0,0,0"/>
                      </v:shape>
                      <v:group id="Group 427" o:spid="_x0000_s1076" style="position:absolute;left:22083;top:12568;width:9147;height:17501" coordorigin="22083,12568" coordsize="9146,175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vb9zMUAAADcAAAADwAAAGRycy9kb3ducmV2LnhtbESPT2vCQBTE74LfYXmC&#10;t7qJf0t0FRGVHqRQLZTeHtlnEsy+Ddk1id++KxQ8DjPzG2a16UwpGqpdYVlBPIpAEKdWF5wp+L4c&#10;3t5BOI+ssbRMCh7kYLPu91aYaNvyFzVnn4kAYZeggtz7KpHSpTkZdCNbEQfvamuDPsg6k7rGNsBN&#10;KcdRNJcGCw4LOVa0yym9ne9GwbHFdjuJ983pdt09fi+zz59TTEoNB912CcJT51/h//aHVjAdL+B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L2/czFAAAA3AAA&#10;AA8AAAAAAAAAAAAAAAAAqgIAAGRycy9kb3ducmV2LnhtbFBLBQYAAAAABAAEAPoAAACcAwAAAAA=&#10;">
                        <v:shape id="Freeform 428" o:spid="_x0000_s1077" style="position:absolute;left:25131;top:14616;width:2429;height:4715;visibility:visible;mso-wrap-style:square;v-text-anchor:middle" coordsize="242887,4714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qHeMEA&#10;AADcAAAADwAAAGRycy9kb3ducmV2LnhtbERPz2vCMBS+D/wfwhO8zcSiU6pRdEwQPK168Phonm2w&#10;eSlN1Lq/fjkMdvz4fq82vWvEg7pgPWuYjBUI4tIby5WG82n/vgARIrLBxjNpeFGAzXrwtsLc+Cd/&#10;06OIlUghHHLUUMfY5lKGsiaHYexb4sRdfecwJthV0nT4TOGukZlSH9Kh5dRQY0ufNZW34u404PFy&#10;mBWL+VHZ8CN329mXvWZK69Gw3y5BROrjv/jPfTAapllam86kIyD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Kh3jBAAAA3AAAAA8AAAAAAAAAAAAAAAAAmAIAAGRycy9kb3du&#10;cmV2LnhtbFBLBQYAAAAABAAEAPUAAACGAwAAAAA=&#10;" path="m,471488c20240,447675,40481,423863,52387,385763,64293,347663,54768,282575,71437,242888v16669,-39687,69057,-70644,80963,-95250c164306,123032,127794,119856,142875,95250,157956,70644,200421,35322,242887,e" filled="f" strokecolor="#5b9bd5 [3204]" strokeweight=".5pt">
                          <v:stroke joinstyle="miter"/>
                          <v:path arrowok="t" o:connecttype="custom" o:connectlocs="0,471489;52387,385764;71437,242889;152400,147638;142875,95250;242887,0" o:connectangles="0,0,0,0,0,0"/>
                        </v:shape>
                        <v:group id="Group 429" o:spid="_x0000_s1078" style="position:absolute;left:22083;top:12568;width:9147;height:17501" coordorigin="22083,12568" coordsize="9146,175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XMJcUAAADcAAAADwAAAGRycy9kb3ducmV2LnhtbESPT2vCQBTE74LfYXmC&#10;t7qJ/7DRVURUepBCtVB6e2SfSTD7NmTXJH77rlDwOMzMb5jVpjOlaKh2hWUF8SgCQZxaXXCm4Pty&#10;eFuAcB5ZY2mZFDzIwWbd760w0bblL2rOPhMBwi5BBbn3VSKlS3My6Ea2Ig7e1dYGfZB1JnWNbYCb&#10;Uo6jaC4NFhwWcqxol1N6O9+NgmOL7XYS75vT7bp7/F5mnz+nmJQaDrrtEoSnzr/C/+0PrWA6fo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wlzCXFAAAA3AAA&#10;AA8AAAAAAAAAAAAAAAAAqgIAAGRycy9kb3ducmV2LnhtbFBLBQYAAAAABAAEAPoAAACcAwAAAAA=&#10;">
                          <v:shape id="Freeform 430" o:spid="_x0000_s1079" style="position:absolute;left:25369;top:12996;width:667;height:1810;visibility:visible;mso-wrap-style:square;v-text-anchor:middle" coordsize="66689,1809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MQc8IA&#10;AADcAAAADwAAAGRycy9kb3ducmV2LnhtbERPTWvCQBC9F/wPywi91Y22VI2uImJpQBSMeh+yYxLM&#10;zsbsGtN/7x4KHh/ve77sTCVaalxpWcFwEIEgzqwuOVdwOv58TEA4j6yxskwK/sjBctF7m2Os7YMP&#10;1KY+FyGEXYwKCu/rWEqXFWTQDWxNHLiLbQz6AJtc6gYfIdxUchRF39JgyaGhwJrWBWXX9G4UbJLr&#10;7yXbufSW7Pfn064d4/S+Veq9361mIDx1/iX+dydawddnmB/OhCMgF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kxBzwgAAANwAAAAPAAAAAAAAAAAAAAAAAJgCAABkcnMvZG93&#10;bnJldi54bWxQSwUGAAAAAAQABAD1AAAAhwMAAAAA&#10;" path="m66689,180975c33748,150812,808,120650,14,90488,-780,60326,30573,30163,61927,e" filled="f" strokecolor="#ed7d31 [3205]" strokeweight=".5pt">
                            <v:stroke joinstyle="miter"/>
                            <v:path arrowok="t" o:connecttype="custom" o:connectlocs="66688,180975;14,90488;61926,0" o:connectangles="0,0,0"/>
                          </v:shape>
                          <v:group id="Group 431" o:spid="_x0000_s1080" style="position:absolute;left:22083;top:12568;width:9147;height:17501" coordorigin="22083,12568" coordsize="9146,175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4pW/sYAAADcAAAADwAAAGRycy9kb3ducmV2LnhtbESPT2vCQBTE70K/w/IK&#10;vZlNmlpKmlVEaulBCmqh9PbIPpNg9m3Irvnz7V2h4HGYmd8w+Wo0jeipc7VlBUkUgyAurK65VPBz&#10;3M7fQDiPrLGxTAomcrBaPsxyzLQdeE/9wZciQNhlqKDyvs2kdEVFBl1kW+LgnWxn0AfZlVJ3OAS4&#10;aeRzHL9KgzWHhQpb2lRUnA8Xo+BzwGGdJh/97nzaTH/HxffvLiGlnh7H9TsIT6O/h//bX1rBS5r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ilb+xgAAANwA&#10;AAAPAAAAAAAAAAAAAAAAAKoCAABkcnMvZG93bnJldi54bWxQSwUGAAAAAAQABAD6AAAAnQMAAAAA&#10;">
                            <v:group id="Group 432" o:spid="_x0000_s1081" style="position:absolute;left:22512;top:12568;width:8628;height:17335" coordorigin="22512,12568" coordsize="8628,173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1jIicYAAADcAAAADwAAAGRycy9kb3ducmV2LnhtbESPT2vCQBTE7wW/w/IK&#10;vdXNH1skdQ0itngQoSqU3h7ZZxKSfRuy2yR++25B6HGYmd8wq3wyrRiod7VlBfE8AkFcWF1zqeBy&#10;fn9egnAeWWNrmRTcyEG+nj2sMNN25E8aTr4UAcIuQwWV910mpSsqMujmtiMO3tX2Bn2QfSl1j2OA&#10;m1YmUfQqDdYcFirsaFtR0Zx+jIKPEcdNGu+GQ3Pd3r7PL8evQ0xKPT1OmzcQnib/H76391rBIk3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3WMiJxgAAANwA&#10;AAAPAAAAAAAAAAAAAAAAAKoCAABkcnMvZG93bnJldi54bWxQSwUGAAAAAAQABAD6AAAAnQMAAAAA&#10;">
                              <v:shape id="Freeform 437" o:spid="_x0000_s1082" style="position:absolute;left:25131;top:12568;width:801;height:1048;visibility:visible;mso-wrap-style:square;v-text-anchor:middle" coordsize="80058,1047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L9sYA&#10;AADcAAAADwAAAGRycy9kb3ducmV2LnhtbESPQWvCQBSE7wX/w/KE3pqNtqikWUVDBT30oK2H3h7Z&#10;ZxLMvk2z2xj99a5Q8DjMzDdMuuhNLTpqXWVZwSiKQRDnVldcKPj+Wr/MQDiPrLG2TAou5GAxHzyl&#10;mGh75h11e1+IAGGXoILS+yaR0uUlGXSRbYiDd7StQR9kW0jd4jnATS3HcTyRBisOCyU2lJWUn/Z/&#10;RsHS/6y2dOXM0WmzPtDH77b5nCj1POyX7yA89f4R/m9vtIK31yncz4QjIO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m/L9sYAAADcAAAADwAAAAAAAAAAAAAAAACYAgAAZHJz&#10;L2Rvd25yZXYueG1sUEsFBgAAAAAEAAQA9QAAAIsDAAAAAA==&#10;" path="m18146,104775c5842,82549,-6461,60324,3858,42862,14177,25400,47117,12700,80058,e" filled="f" strokecolor="#ed7d31 [3205]" strokeweight=".5pt">
                                <v:stroke joinstyle="miter"/>
                                <v:path arrowok="t" o:connecttype="custom" o:connectlocs="18146,104775;3858,42862;80058,0" o:connectangles="0,0,0"/>
                              </v:shape>
                              <v:shape id="Freeform 438" o:spid="_x0000_s1083" style="position:absolute;left:22512;top:14282;width:3286;height:15621;visibility:visible;mso-wrap-style:square;v-text-anchor:middle" coordsize="328613,1562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Ab58MA&#10;AADcAAAADwAAAGRycy9kb3ducmV2LnhtbERPz2vCMBS+C/4P4Qm7adptDOmMooOBp7m1DnZ8a55N&#10;sXkpTVqrf/1yGHj8+H6vNqNtxECdrx0rSBcJCOLS6ZorBcfifb4E4QOyxsYxKbiSh816Ollhpt2F&#10;v2jIQyViCPsMFZgQ2kxKXxqy6BeuJY7cyXUWQ4RdJXWHlxhuG/mYJC/SYs2xwWBLb4bKc95bBZ/m&#10;hun3rfnY97/8s7sOB1fkB6UeZuP2FUSgMdzF/+69VvD8FNfGM/EI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Ab58MAAADcAAAADwAAAAAAAAAAAAAAAACYAgAAZHJzL2Rv&#10;d25yZXYueG1sUEsFBgAAAAAEAAQA9QAAAIgDAAAAAA==&#10;" path="m,1562100v2778,-75010,5556,-150019,19050,-238125c32544,1235869,61913,1123950,80963,1033462v19050,-90488,20637,-161131,52387,-252412c165100,689769,252413,550863,271463,485775v19050,-65088,-22226,-46038,-23813,-95250c246063,341313,248444,255587,261938,190500,275432,125412,302022,62706,328613,e" filled="f" strokecolor="#5b9bd5 [3204]" strokeweight=".5pt">
                                <v:stroke joinstyle="miter"/>
                                <v:path arrowok="t" o:connecttype="custom" o:connectlocs="0,1562100;19050,1323975;80963,1033462;133350,781050;271463,485775;247650,390525;261938,190500;328613,0" o:connectangles="0,0,0,0,0,0,0,0"/>
                              </v:shape>
                              <v:shape id="Freeform 439" o:spid="_x0000_s1084" style="position:absolute;left:27370;top:13806;width:2166;height:1583;visibility:visible;mso-wrap-style:square;v-text-anchor:middle" coordsize="216603,1582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vFascA&#10;AADcAAAADwAAAGRycy9kb3ducmV2LnhtbESP3WrCQBSE7wt9h+UUeiO66Q+i0VWkILQ0IEbF20P2&#10;dJOaPRuza0zfvlsQejnMzDfMfNnbWnTU+sqxgqdRAoK4cLpio2C/Ww8nIHxA1lg7JgU/5GG5uL+b&#10;Y6rdlbfU5cGICGGfooIyhCaV0hclWfQj1xBH78u1FkOUrZG6xWuE21o+J8lYWqw4LpTY0FtJxSm/&#10;WAXn7y7L9ptmEnIz6D8+TXY5HgqlHh/61QxEoD78h2/td63g9WUKf2fiEZ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s7xWrHAAAA3AAAAA8AAAAAAAAAAAAAAAAAmAIAAGRy&#10;cy9kb3ducmV2LnhtbFBLBQYAAAAABAAEAPUAAACMAwAAAAA=&#10;" path="m216603,158237c139212,116565,61822,74894,26103,48700,-9616,22506,6260,5837,2291,1075v-3969,-4762,-1985,7144,,19050e" filled="f" strokecolor="#ed7d31 [3205]" strokeweight=".5pt">
                                <v:stroke joinstyle="miter"/>
                                <v:path arrowok="t" o:connecttype="custom" o:connectlocs="216603,158237;26103,48700;2291,1075;2291,20125" o:connectangles="0,0,0,0"/>
                              </v:shape>
                              <v:shape id="Freeform 440" o:spid="_x0000_s1085" style="position:absolute;left:28036;top:13568;width:1953;height:4667;visibility:visible;mso-wrap-style:square;v-text-anchor:middle" coordsize="195263,4667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K/+sQA&#10;AADcAAAADwAAAGRycy9kb3ducmV2LnhtbERPy2rCQBTdF/yH4QpuSp0oYmx0FBFLCyI+2oXuLplr&#10;EszcCZlpTP36zkJweTjv2aI1pWiodoVlBYN+BII4tbrgTMHP98fbBITzyBpLy6Tgjxws5p2XGSba&#10;3vhAzdFnIoSwS1BB7n2VSOnSnAy6vq2IA3extUEfYJ1JXeMthJtSDqNoLA0WHBpyrGiVU3o9/hoF&#10;/HqX6ybdvceHsz1t4vjzut+yUr1uu5yC8NT6p/jh/tIKRqMwP5wJR0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5Sv/rEAAAA3AAAAA8AAAAAAAAAAAAAAAAAmAIAAGRycy9k&#10;b3ducmV2LnhtbFBLBQYAAAAABAAEAPUAAACJAwAAAAA=&#10;" path="m195263,466725l104775,261938r,c109537,243682,150812,196056,133350,152400,115888,108744,57944,54372,,e" filled="f" strokecolor="#ed7d31 [3205]" strokeweight=".5pt">
                                <v:stroke joinstyle="miter"/>
                                <v:path arrowok="t" o:connecttype="custom" o:connectlocs="195263,466725;104775,261938;104775,261938;133350,152400;0,0" o:connectangles="0,0,0,0,0"/>
                              </v:shape>
                              <v:shape id="Freeform 441" o:spid="_x0000_s1086" style="position:absolute;left:25560;top:14092;width:1714;height:2381;visibility:visible;mso-wrap-style:square;v-text-anchor:middle" coordsize="171450,2381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98nMMA&#10;AADcAAAADwAAAGRycy9kb3ducmV2LnhtbESPzYrCQBCE7wu+w9CCt3Wi6KLRUfxBFJY9rPoATbpN&#10;gpmekBk1vr0jLOyxqKqvqPmytZW6c+NLJwYG/QQUS+aolNzA+bT7nIDyAYWwcsIGnuxhueh8zDEl&#10;95Bfvh9DriJEfIoGihDqVGufFWzR913NEr2LayyGKJtcU4OPCLeVHibJl7ZYSlwosOZNwdn1eLMG&#10;vsdIU3st15vt6rYPtP0Z0p6M6XXb1QxU4Db8h//aBzIwGg3gfSYeAb1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b98nMMAAADcAAAADwAAAAAAAAAAAAAAAACYAgAAZHJzL2Rv&#10;d25yZXYueG1sUEsFBgAAAAAEAAQA9QAAAIgDAAAAAA==&#10;" path="m,238125c,200818,,163512,28575,123825,57150,84137,114300,42068,171450,e" filled="f" strokecolor="yellow" strokeweight=".5pt">
                                <v:stroke joinstyle="miter"/>
                                <v:path arrowok="t" o:connecttype="custom" o:connectlocs="0,238125;28575,123825;171451,0" o:connectangles="0,0,0"/>
                              </v:shape>
                              <v:shape id="Freeform 442" o:spid="_x0000_s1087" style="position:absolute;left:29751;top:14521;width:1389;height:13525;visibility:visible;mso-wrap-style:square;v-text-anchor:middle" coordsize="138931,1352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Y82cQA&#10;AADcAAAADwAAAGRycy9kb3ducmV2LnhtbERPXWvCMBR9H+w/hDvwZWiquCLVKEMRtsEeVhW2t0tz&#10;bcOam5JErf76ZTDYeTucL85i1dtWnMkH41jBeJSBIK6cNlwr2O+2wxmIEJE1to5JwZUCrJb3dwss&#10;tLvwB53LWItUwqFABU2MXSFlqBqyGEauI07a0XmLMVFfS+3xksptKydZlkuLhtNCgx2tG6q+y5NV&#10;UH3694Sv14Mp3x7xKd+ZTX5TavDQP89BROrjv/kv/aIVTKcT+D2TjoB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mPNnEAAAA3AAAAA8AAAAAAAAAAAAAAAAAmAIAAGRycy9k&#10;b3ducmV2LnhtbFBLBQYAAAAABAAEAPUAAACJAwAAAAA=&#10;" path="m138931,1352550c124246,1192212,109562,1031875,105593,952500v-3969,-79375,26194,794,9525,-76200c98449,799306,21456,574675,5581,490538,-10294,406401,11931,402431,19868,371475v7937,-30956,27782,-4763,33338,-66675c58762,242887,55984,121443,53206,e" filled="f" strokecolor="#ed7d31 [3205]" strokeweight=".5pt">
                                <v:stroke joinstyle="miter"/>
                                <v:path arrowok="t" o:connecttype="custom" o:connectlocs="138931,1352549;105593,952499;115118,876299;5581,490538;19868,371475;53206,304800;53206,0" o:connectangles="0,0,0,0,0,0,0"/>
                              </v:shape>
                              <v:shape id="Freeform 443" o:spid="_x0000_s1088" style="position:absolute;left:30322;top:13854;width:720;height:15948;visibility:visible;mso-wrap-style:square;v-text-anchor:middle" coordsize="71920,15947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chnsUA&#10;AADcAAAADwAAAGRycy9kb3ducmV2LnhtbESPUWvCQBCE3wv9D8cW+lYvrUE0ekoRRBFaWivo45Jb&#10;c8HsXpq7avrve4VCH4eZ+YaZLXpu1IW6UHsx8DjIQJGU3tZSGdh/rB7GoEJEsdh4IQPfFGAxv72Z&#10;YWH9Vd7psouVShAJBRpwMbaF1qF0xBgGviVJ3sl3jDHJrtK2w2uCc6OfsmykGWtJCw5bWjoqz7sv&#10;NjCSZbkffrrJmHPmw/rNvh63L8bc3/XPU1CR+vgf/mtvrIE8H8LvmXQE9P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xyGexQAAANwAAAAPAAAAAAAAAAAAAAAAAJgCAABkcnMv&#10;ZG93bnJldi54bWxQSwUGAAAAAAQABAD1AAAAigMAAAAA&#10;" path="m64329,1594799v5556,-65882,11113,-131763,4763,-233363c62742,1259836,37341,1101086,26229,985199,15116,869311,6386,745486,2417,666111,-1552,586736,36,564511,2417,508949,4798,453387,16704,387505,16704,332736,16704,277967,-3933,227961,2417,180336,8767,132711,49248,76355,54804,46986,60360,17617,37341,11268,35754,4124v-1588,-7144,3968,-3572,9525,e" filled="f" strokecolor="#5b9bd5 [3204]" strokeweight=".5pt">
                                <v:stroke joinstyle="miter"/>
                                <v:path arrowok="t" o:connecttype="custom" o:connectlocs="64329,1594799;69092,1361436;26229,985199;2417,666111;2417,508949;16704,332736;2417,180336;54804,46986;35754,4124;45279,4124" o:connectangles="0,0,0,0,0,0,0,0,0,0"/>
                              </v:shape>
                            </v:group>
                            <v:group id="Group 433" o:spid="_x0000_s1089" style="position:absolute;left:22083;top:12996;width:9147;height:17073" coordorigin="22083,12997" coordsize="9146,170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RtEsUAAADcAAAADwAAAGRycy9kb3ducmV2LnhtbESPT2vCQBTE7wW/w/KE&#10;3uomphWJriKipQcR/APi7ZF9JsHs25Bdk/jtuwWhx2FmfsPMl72pREuNKy0riEcRCOLM6pJzBefT&#10;9mMKwnlkjZVlUvAkB8vF4G2OqbYdH6g9+lwECLsUFRTe16mULivIoBvZmjh4N9sY9EE2udQNdgFu&#10;KjmOook0WHJYKLCmdUHZ/fgwCr477FZJvGl399v6eT197S+7mJR6H/arGQhPvf8Pv9o/WsFnksD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gUbRLFAAAA3AAA&#10;AA8AAAAAAAAAAAAAAAAAqgIAAGRycy9kb3ducmV2LnhtbFBLBQYAAAAABAAEAPoAAACcAwAAAAA=&#10;">
                              <v:shape id="Freeform 434" o:spid="_x0000_s1090" style="position:absolute;left:29608;top:12997;width:1622;height:11620;visibility:visible;mso-wrap-style:square;v-text-anchor:middle" coordsize="162207,1162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SD4sYA&#10;AADcAAAADwAAAGRycy9kb3ducmV2LnhtbESPzWrDMBCE74W8g9hCLqWRmyYmuFFCMBQKPTntJbfF&#10;2tpOrJWRFP/06atCIMdhZr5htvvRtKIn5xvLCl4WCQji0uqGKwXfX+/PGxA+IGtsLZOCiTzsd7OH&#10;LWbaDlxQfwyViBD2GSqoQ+gyKX1Zk0G/sB1x9H6sMxiidJXUDocIN61cJkkqDTYcF2rsKK+pvByv&#10;RkHfXs9F95mmst9Id8mfTufpd63U/HE8vIEINIZ7+Nb+0ApWryv4PxOPgN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7SD4sYAAADcAAAADwAAAAAAAAAAAAAAAACYAgAAZHJz&#10;L2Rvd25yZXYueG1sUEsFBgAAAAAEAAQA9QAAAIsDAAAAAA==&#10;" path="m162207,1162050c124106,1097756,86006,1033462,71719,952500,57431,871537,80451,743744,76482,676275,72513,608806,60607,615157,47907,547688,35207,480219,-3687,332582,282,271463,4251,210344,62988,223044,71719,180975,80450,138906,54256,47625,52669,19050,51081,-9525,56637,,62194,9525e" filled="f" strokecolor="yellow" strokeweight=".5pt">
                                <v:stroke joinstyle="miter"/>
                                <v:path arrowok="t" o:connecttype="custom" o:connectlocs="162206,1162049;71719,952499;76482,676274;47907,547688;282,271463;71719,180975;52669,19050;62194,9525" o:connectangles="0,0,0,0,0,0,0,0"/>
                              </v:shape>
                              <v:shape id="Freeform 435" o:spid="_x0000_s1091" style="position:absolute;left:22083;top:13282;width:3393;height:16787;visibility:visible;mso-wrap-style:square;v-text-anchor:middle" coordsize="339262,16786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jBacUA&#10;AADcAAAADwAAAGRycy9kb3ducmV2LnhtbESPQWsCMRSE7wX/Q3hCb5q1tUvZGkULQk+Fqii9PZLX&#10;zeLmZd3E3W1/fVMQehxm5htmsRpcLTpqQ+VZwWyagSDW3lRcKjjst5NnECEiG6w9k4JvCrBaju4W&#10;WBjf8wd1u1iKBOFQoAIbY1NIGbQlh2HqG+LkffnWYUyyLaVpsU9wV8uHLMulw4rTgsWGXi3p8+7q&#10;FGAvT/P1Z37Sl5/yPc86i0e9Uep+PKxfQEQa4n/41n4zCuaPT/B3Jh0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mMFpxQAAANwAAAAPAAAAAAAAAAAAAAAAAJgCAABkcnMv&#10;ZG93bnJldi54bWxQSwUGAAAAAAQABAD1AAAAigMAAAAA&#10;" path="m,1678676v16271,-67469,32543,-134938,52387,-223838c72231,1365938,103187,1231795,119062,1145276v15875,-86519,10319,-113506,28575,-209550c165893,839682,201613,655532,228600,569013v26988,-86519,62706,-98425,80962,-152400c327818,362638,343693,296756,338137,245163,332581,193570,281781,147532,276225,107051,270669,66570,302419,12595,304800,2276v2381,-10319,-5954,16271,-14288,42862e" filled="f" strokecolor="yellow" strokeweight=".5pt">
                                <v:stroke joinstyle="miter"/>
                                <v:path arrowok="t" o:connecttype="custom" o:connectlocs="0,1678675;52387,1454837;119062,1145275;147637,935725;228600,569013;309562,416613;338137,245163;276225,107051;304800,2276;290512,45138" o:connectangles="0,0,0,0,0,0,0,0,0,0"/>
                              </v:shape>
                              <v:shape id="Freeform 436" o:spid="_x0000_s1092" style="position:absolute;left:28560;top:13568;width:1381;height:3953;visibility:visible;mso-wrap-style:square;v-text-anchor:middle" coordsize="138112,3952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iVR8QA&#10;AADcAAAADwAAAGRycy9kb3ducmV2LnhtbESPQWvCQBSE7wX/w/IEL6VuNGJL6kYkoHjIxegPeGSf&#10;STD7NuyuGv99t1DocZiZb5jNdjS9eJDznWUFi3kCgri2uuNGweW8//gC4QOyxt4yKXiRh20+edtg&#10;pu2TT/SoQiMihH2GCtoQhkxKX7dk0M/tQBy9q3UGQ5SukdrhM8JNL5dJspYGO44LLQ5UtFTfqrtR&#10;YItKuvPFje+39NCU5fHQfV6XSs2m4+4bRKAx/If/2ketYJWu4fdMPAIy/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olUfEAAAA3AAAAA8AAAAAAAAAAAAAAAAAmAIAAGRycy9k&#10;b3ducmV2LnhtbFBLBQYAAAAABAAEAPUAAACJAwAAAAA=&#10;" path="m138112,395288v-3969,-48022,-7937,-96044,-14287,-147638c117475,196056,120649,127000,100012,85725,79374,44450,39687,22225,,e" filled="f" strokecolor="yellow" strokeweight=".5pt">
                                <v:stroke joinstyle="miter"/>
                                <v:path arrowok="t" o:connecttype="custom" o:connectlocs="138112,395289;123825,247651;100012,85725;0,0" o:connectangles="0,0,0,0"/>
                              </v:shape>
                            </v:group>
                          </v:group>
                        </v:group>
                      </v:group>
                    </v:group>
                    <v:group id="Group 352" o:spid="_x0000_s1093" style="position:absolute;left:18087;top:5918;width:19076;height:24012" coordorigin="18087,5918" coordsize="19075,240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i3gTMQAAADcAAAADwAAAGRycy9kb3ducmV2LnhtbESPQYvCMBSE74L/ITxh&#10;b5pWUaQaRUSXPciCVVj29miebbF5KU1s67/fLAgeh5n5hllve1OJlhpXWlYQTyIQxJnVJecKrpfj&#10;eAnCeWSNlWVS8CQH281wsMZE247P1KY+FwHCLkEFhfd1IqXLCjLoJrYmDt7NNgZ9kE0udYNdgJtK&#10;TqNoIQ2WHBYKrGlfUHZPH0bBZ4fdbhYf2tP9tn/+XubfP6eYlPoY9bsVCE+9f4df7S+tYDafwv+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i3gTMQAAADcAAAA&#10;DwAAAAAAAAAAAAAAAACqAgAAZHJzL2Rvd25yZXYueG1sUEsFBgAAAAAEAAQA+gAAAJsDAAAAAA==&#10;">
                      <v:rect id="Rectangle 354" o:spid="_x0000_s1094" style="position:absolute;left:18087;top:15408;width:18949;height:140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jYC8QA&#10;AADcAAAADwAAAGRycy9kb3ducmV2LnhtbESP3WoCMRSE7wXfIRzBO836V9rVKCoUivTCbvsAh+S4&#10;u7g5WZK4rm/fFIReDjPzDbPZ9bYRHflQO1Ywm2YgiLUzNZcKfr7fJ68gQkQ22DgmBQ8KsNsOBxvM&#10;jbvzF3VFLEWCcMhRQRVjm0sZdEUWw9S1xMm7OG8xJulLaTzeE9w2cp5lL9JizWmhwpaOFelrcbMK&#10;iutsueKz3x8vp0OmH2+6i+dPpcajfr8GEamP/+Fn+8MoWKyW8HcmHQG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7I2AvEAAAA3AAAAA8AAAAAAAAAAAAAAAAAmAIAAGRycy9k&#10;b3ducmV2LnhtbFBLBQYAAAAABAAEAPUAAACJAwAAAAA=&#10;" fillcolor="#ffc" strokecolor="#ed7d31 [3205]" strokeweight=".5pt"/>
                      <v:group id="Group 355" o:spid="_x0000_s1095" style="position:absolute;left:18087;top:5918;width:19076;height:24012" coordorigin="18087,5918" coordsize="19075,240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group id="Group 356" o:spid="_x0000_s1096" style="position:absolute;left:18434;top:17209;width:18430;height:12094" coordorigin="18434,17209" coordsize="18430,120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shape id="Freeform 383" o:spid="_x0000_s1097" style="position:absolute;left:36102;top:17209;width:584;height:1286;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CocUA&#10;AADcAAAADwAAAGRycy9kb3ducmV2LnhtbESPT4vCMBTE7wt+h/AEb9vUPyzaNYoKgqIe1L3s7W3z&#10;bIvNS22i1m9vhAWPw8z8hhlPG1OKG9WusKygG8UgiFOrC84U/ByXn0MQziNrLC2Tggc5mE5aH2NM&#10;tL3znm4Hn4kAYZeggtz7KpHSpTkZdJGtiIN3srVBH2SdSV3jPcBNKXtx/CUNFhwWcqxokVN6PlyN&#10;gtn273rpbSs7mOOxu7ObUbz+HSnVaTezbxCeGv8O/7dXWkF/2IfXmXAE5OQ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n4KhxQAAANwAAAAPAAAAAAAAAAAAAAAAAJgCAABkcnMv&#10;ZG93bnJldi54bWxQSwUGAAAAAAQABAD1AAAAigMAAAAA&#10;" path="m25004,7v9525,-794,32543,59531,33337,80962c59135,102400,39291,127800,29766,128594,20241,129388,7541,104782,1191,85732,-5159,66682,15479,801,25004,7xe" fillcolor="#c5e0b3 [1305]" stroked="f">
                            <v:shadow on="t" color="black" opacity="41287f" offset="0,1.5pt"/>
                            <v:path arrowok="t" o:connecttype="custom" o:connectlocs="25004,7;58341,80969;29766,128594;1191,85732;25004,7" o:connectangles="0,0,0,0,0"/>
                          </v:shape>
                          <v:shape id="Freeform 384" o:spid="_x0000_s1098" style="position:absolute;left:35388;top:18495;width:911;height:470;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Ya1cUA&#10;AADcAAAADwAAAGRycy9kb3ducmV2LnhtbESPQYvCMBSE7wv+h/CEvW1TXRHtGkUFQVEP6l729rZ5&#10;tsXmpTZR6783guBxmJlvmNGkMaW4Uu0Kywo6UQyCOLW64EzB72HxNQDhPLLG0jIpuJODybj1McJE&#10;2xvv6Lr3mQgQdgkqyL2vEildmpNBF9mKOHhHWxv0QdaZ1DXeAtyUshvHfWmw4LCQY0XznNLT/mIU&#10;TDf/l3N3U9neDA+drV0P49XfUKnPdjP9AeGp8e/wq73UCr4HPXieCUdAj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dhrVxQAAANwAAAAPAAAAAAAAAAAAAAAAAJgCAABkcnMv&#10;ZG93bnJldi54bWxQSwUGAAAAAAQABAD1AAAAigMAAAAA&#10;" path="m25004,7v9525,-794,32543,59531,33337,80962c59135,102400,39291,127800,29766,128594,20241,129388,7541,104782,1191,85732,-5159,66682,15479,801,25004,7xe" fillcolor="#c5e0b3 [1305]" stroked="f">
                            <v:shadow on="t" color="black" opacity="41287f" offset="0,1.5pt"/>
                            <v:path arrowok="t" o:connecttype="custom" o:connectlocs="39038,3;91085,29583;46472,46983;1859,31323;39038,3" o:connectangles="0,0,0,0,0"/>
                          </v:shape>
                          <v:shape id="Freeform 385" o:spid="_x0000_s1099" style="position:absolute;left:34721;top:19305;width:762;height:1282;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TscA&#10;AADcAAAADwAAAGRycy9kb3ducmV2LnhtbESPT2vCQBTE7wW/w/KE3urGtBZNXUMsCBbtwT8Xb8/s&#10;axLMvk2zG02/fVco9DjMzG+YedqbWlypdZVlBeNRBII4t7riQsHxsHqagnAeWWNtmRT8kIN0MXiY&#10;Y6LtjXd03ftCBAi7BBWU3jeJlC4vyaAb2YY4eF+2NeiDbAupW7wFuKllHEWv0mDFYaHEht5Lyi/7&#10;zijItufuO9429mWJh/Gn3cyij9NMqcdhn72B8NT7//Bfe60VPE8ncD8TjoBc/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46v07HAAAA3AAAAA8AAAAAAAAAAAAAAAAAmAIAAGRy&#10;cy9kb3ducmV2LnhtbFBLBQYAAAAABAAEAPUAAACMAwAAAAA=&#10;" path="m25004,7v9525,-794,32543,59531,33337,80962c59135,102400,39291,127800,29766,128594,20241,129388,7541,104782,1191,85732,-5159,66682,15479,801,25004,7xe" fillcolor="#c5e0b3 [1305]" stroked="f">
                            <v:shadow on="t" color="black" opacity="41287f" offset="0,1.5pt"/>
                            <v:path arrowok="t" o:connecttype="custom" o:connectlocs="32646,7;76171,80754;38863,128252;1555,85504;32646,7" o:connectangles="0,0,0,0,0"/>
                          </v:shape>
                          <v:group id="Group 386" o:spid="_x0000_s1100" style="position:absolute;left:18434;top:18305;width:18430;height:10998" coordorigin="18434,18305" coordsize="18430,109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3bKCMQAAADcAAAA&#10;DwAAAAAAAAAAAAAAAACqAgAAZHJzL2Rvd25yZXYueG1sUEsFBgAAAAAEAAQA+gAAAJsDAAAAAA==&#10;">
                            <v:shape id="Freeform 387" o:spid="_x0000_s1101" style="position:absolute;left:18529;top:26782;width:451;height:1282;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SEoscA&#10;AADcAAAADwAAAGRycy9kb3ducmV2LnhtbESPT2vCQBTE7wW/w/KE3urGtFhNXUMsCBbtwT8Xb8/s&#10;axLMvk2zG02/fVco9DjMzG+YedqbWlypdZVlBeNRBII4t7riQsHxsHqagnAeWWNtmRT8kIN0MXiY&#10;Y6LtjXd03ftCBAi7BBWU3jeJlC4vyaAb2YY4eF+2NeiDbAupW7wFuKllHEUTabDisFBiQ+8l5Zd9&#10;ZxRk23P3HW8b+7LEw/jTbmbRx2mm1OOwz95AeOr9f/ivvdYKnqevcD8TjoBc/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GkhKLHAAAA3AAAAA8AAAAAAAAAAAAAAAAAmAIAAGRy&#10;cy9kb3ducmV2LnhtbFBLBQYAAAAABAAEAPUAAACMAwAAAAA=&#10;" path="m25004,7v9525,-794,32543,59531,33337,80962c59135,102400,39291,127800,29766,128594,20241,129388,7541,104782,1191,85732,-5159,66682,15479,801,25004,7xe" fillcolor="#c5e0b3 [1305]" stroked="f">
                              <v:shadow on="t" color="black" opacity="41287f" offset="0,1.5pt"/>
                              <v:path arrowok="t" o:connecttype="custom" o:connectlocs="19315,7;45067,80753;22994,128251;920,85503;19315,7" o:connectangles="0,0,0,0,0"/>
                            </v:shape>
                            <v:group id="Group 388" o:spid="_x0000_s1102" style="position:absolute;left:18434;top:18305;width:18430;height:10998" coordorigin="18434,18305" coordsize="18430,109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aX74cIAAADcAAAADwAAAGRycy9kb3ducmV2LnhtbERPy4rCMBTdC/5DuMLs&#10;NO2IIh1TERmHWYjgA2R2l+baljY3pYlt/fvJQnB5OO/1ZjC16Kh1pWUF8SwCQZxZXXKu4HrZT1cg&#10;nEfWWFsmBU9ysEnHozUm2vZ8ou7scxFC2CWooPC+SaR0WUEG3cw2xIG729agD7DNpW6xD+Gmlp9R&#10;tJQGSw4NBTa0Kyirzg+j4KfHfjuPv7tDdd89/y6L4+0Qk1Ifk2H7BcLT4N/il/tXK5iv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Wl++HCAAAA3AAAAA8A&#10;AAAAAAAAAAAAAAAAqgIAAGRycy9kb3ducmV2LnhtbFBLBQYAAAAABAAEAPoAAACZAwAAAAA=&#10;">
                              <v:shape id="Freeform 389" o:spid="_x0000_s1103" style="position:absolute;left:18434;top:20495;width:762;height:1283;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e1S8UA&#10;AADcAAAADwAAAGRycy9kb3ducmV2LnhtbESPT4vCMBTE74LfIbwFb5rqitiuUVRYUNSDfy7ens3b&#10;tmzzUpuo9dtvFgSPw8z8hpnMGlOKO9WusKyg34tAEKdWF5wpOB2/u2MQziNrLC2Tgic5mE3brQkm&#10;2j54T/eDz0SAsEtQQe59lUjp0pwMup6tiIP3Y2uDPsg6k7rGR4CbUg6iaCQNFhwWcqxomVP6e7gZ&#10;BfPt5XYdbCs7XOCxv7ObOFqfY6U6H838C4Snxr/Dr/ZKK/gcx/B/JhwBOf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7VLxQAAANwAAAAPAAAAAAAAAAAAAAAAAJgCAABkcnMv&#10;ZG93bnJldi54bWxQSwUGAAAAAAQABAD1AAAAigMAAAAA&#10;" path="m25004,7v9525,-794,32543,59531,33337,80962c59135,102400,39291,127800,29766,128594,20241,129388,7541,104782,1191,85732,-5159,66682,15479,801,25004,7xe" fillcolor="#c5e0b3 [1305]" stroked="f">
                                <v:shadow on="t" color="black" opacity="41287f" offset="0,1.5pt"/>
                                <v:path arrowok="t" o:connecttype="custom" o:connectlocs="32646,7;76171,80754;38863,128252;1555,85504;32646,7" o:connectangles="0,0,0,0,0"/>
                              </v:shape>
                              <v:shape id="Freeform 390" o:spid="_x0000_s1104" style="position:absolute;left:19529;top:18971;width:1000;height:711;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SKC8IA&#10;AADcAAAADwAAAGRycy9kb3ducmV2LnhtbERPTYvCMBC9C/6HMAvebKorsq1GUWFBWT2oe/E2NmNb&#10;tpnUJmr335uD4PHxvqfz1lTiTo0rLSsYRDEI4szqknMFv8fv/hcI55E1VpZJwT85mM+6nSmm2j54&#10;T/eDz0UIYZeigsL7OpXSZQUZdJGtiQN3sY1BH2CTS93gI4SbSg7jeCwNlhwaCqxpVVD2d7gZBYvt&#10;+XYdbms7WuJxsLM/Sbw5JUr1PtrFBISn1r/FL/daK/hMwvxwJhwBOX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lIoLwgAAANwAAAAPAAAAAAAAAAAAAAAAAJgCAABkcnMvZG93&#10;bnJldi54bWxQSwUGAAAAAAQABAD1AAAAhwMAAAAA&#10;" path="m25004,7v9525,-794,32543,59531,33337,80962c59135,102400,39291,127800,29766,128594,20241,129388,7541,104782,1191,85732,-5159,66682,15479,801,25004,7xe" fillcolor="#c5e0b3 [1305]" stroked="f">
                                <v:shadow on="t" color="black" opacity="41287f" offset="0,1.5pt"/>
                                <v:path arrowok="t" o:connecttype="custom" o:connectlocs="42847,4;99974,44774;51007,71110;2041,47408;42847,4" o:connectangles="0,0,0,0,0"/>
                              </v:shape>
                              <v:shape id="Freeform 391" o:spid="_x0000_s1105" style="position:absolute;left:18815;top:26925;width:781;height:666;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gvkMYA&#10;AADcAAAADwAAAGRycy9kb3ducmV2LnhtbESPT2vCQBTE70K/w/IEb7qJFTGpq9hCQVEP/rl4e2Zf&#10;k2D2bZpdNX77bkHwOMzMb5jpvDWVuFHjSssK4kEEgjizuuRcwfHw3Z+AcB5ZY2WZFDzIwXz21pli&#10;qu2dd3Tb+1wECLsUFRTe16mULivIoBvYmjh4P7Yx6INscqkbvAe4qeQwisbSYMlhocCavgrKLvur&#10;UbDYnK+/w01tR594iLd2nUSrU6JUr9suPkB4av0r/GwvtYL3JIb/M+EI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NgvkMYAAADcAAAADwAAAAAAAAAAAAAAAACYAgAAZHJz&#10;L2Rvd25yZXYueG1sUEsFBgAAAAAEAAQA9QAAAIsDAAAAAA==&#10;" path="m25004,7v9525,-794,32543,59531,33337,80962c59135,102400,39291,127800,29766,128594,20241,129388,7541,104782,1191,85732,-5159,66682,15479,801,25004,7xe" fillcolor="#c5e0b3 [1305]" stroked="f">
                                <v:shadow on="t" color="black" opacity="41287f" offset="0,1.5pt"/>
                                <v:path arrowok="t" o:connecttype="custom" o:connectlocs="33461,4;78074,41976;39834,66666;1594,44445;33461,4" o:connectangles="0,0,0,0,0"/>
                              </v:shape>
                              <v:oval id="Oval 392" o:spid="_x0000_s1106" style="position:absolute;left:19577;top:22496;width:457;height: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vos8MA&#10;AADcAAAADwAAAGRycy9kb3ducmV2LnhtbESPQWsCMRSE7wX/Q3iCt5pdRWm3RhFBEMGD2kKPj80z&#10;u7p5WTZR4783QqHHYWa+YWaLaBtxo87XjhXkwwwEcel0zUbB93H9/gHCB2SNjWNS8CAPi3nvbYaF&#10;dnfe0+0QjEgQ9gUqqEJoCyl9WZFFP3QtcfJOrrMYkuyM1B3eE9w2cpRlU2mx5rRQYUurisrL4WoV&#10;XMwxj7lxNI2T32Z73f3QeZkrNejH5ReIQDH8h//aG61g/DmC15l0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Mvos8MAAADcAAAADwAAAAAAAAAAAAAAAACYAgAAZHJzL2Rv&#10;d25yZXYueG1sUEsFBgAAAAAEAAQA9QAAAIgDAAAAAA==&#10;" fillcolor="#c5e0b3 [1305]" stroked="f">
                                <v:shadow on="t" color="black" opacity="41287f" offset="0,1.5pt"/>
                              </v:oval>
                              <v:oval id="Oval 393" o:spid="_x0000_s1107" style="position:absolute;left:18815;top:18305;width:577;height: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dNKMQA&#10;AADcAAAADwAAAGRycy9kb3ducmV2LnhtbESPQWsCMRSE74L/ITyhN82uUrFbo4ggSKGHuhZ6fGye&#10;2dXNy7KJmv77piB4HGbmG2a5jrYVN+p941hBPslAEFdON2wUHMvdeAHCB2SNrWNS8Ese1qvhYImF&#10;dnf+otshGJEg7AtUUIfQFVL6qiaLfuI64uSdXG8xJNkbqXu8J7ht5TTL5tJiw2mhxo62NVWXw9Uq&#10;uJgyj7lxNI+vP+3H9fObzptcqZdR3LyDCBTDM/xo77WC2dsM/s+k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OHTSjEAAAA3AAAAA8AAAAAAAAAAAAAAAAAmAIAAGRycy9k&#10;b3ducmV2LnhtbFBLBQYAAAAABAAEAPUAAACJAwAAAAA=&#10;" fillcolor="#c5e0b3 [1305]" stroked="f">
                                <v:shadow on="t" color="black" opacity="41287f" offset="0,1.5pt"/>
                              </v:oval>
                              <v:shape id="Freeform 394" o:spid="_x0000_s1108" style="position:absolute;left:19577;top:21495;width:616;height:807;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MCMYA&#10;AADcAAAADwAAAGRycy9kb3ducmV2LnhtbESPQWvCQBSE74X+h+UVeqsbbZAmugm2UFC0h6oXb8/s&#10;Mwlm36bZ1cR/3y0IPQ4z8w0zzwfTiCt1rrasYDyKQBAXVtdcKtjvPl/eQDiPrLGxTApu5CDPHh/m&#10;mGrb8zddt74UAcIuRQWV920qpSsqMuhGtiUO3sl2Bn2QXSl1h32Am0ZOomgqDdYcFips6aOi4ry9&#10;GAWLzfHyM9m0Nn7H3fjLrpNodUiUen4aFjMQngb/H763l1rBaxLD35lwBGT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K+MCMYAAADcAAAADwAAAAAAAAAAAAAAAACYAgAAZHJz&#10;L2Rvd25yZXYueG1sUEsFBgAAAAAEAAQA9QAAAIsDAAAAAA==&#10;" path="m25004,7v9525,-794,32543,59531,33337,80962c59135,102400,39291,127800,29766,128594,20241,129388,7541,104782,1191,85732,-5159,66682,15479,801,25004,7xe" fillcolor="#c5e0b3 [1305]" stroked="f">
                                <v:shadow on="t" color="black" opacity="41287f" offset="0,1.5pt"/>
                                <v:path arrowok="t" o:connecttype="custom" o:connectlocs="26388,4;61571,50771;31414,80634;1257,53757;26388,4" o:connectangles="0,0,0,0,0"/>
                              </v:shape>
                              <v:shape id="Freeform 395" o:spid="_x0000_s1109" style="position:absolute;left:19577;top:26020;width:616;height:806;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pk8cA&#10;AADcAAAADwAAAGRycy9kb3ducmV2LnhtbESPT2vCQBTE74LfYXlCb3UT24qJWUWFQkvtwT8Xb8/s&#10;Mwlm38bsqum37xYKHoeZ+Q2TzTtTixu1rrKsIB5GIIhzqysuFOx3788TEM4ja6wtk4IfcjCf9XsZ&#10;ptreeUO3rS9EgLBLUUHpfZNK6fKSDLqhbYiDd7KtQR9kW0jd4j3ATS1HUTSWBisOCyU2tCopP2+v&#10;RsFifbxeRuvGvi5xF3/bryT6PCRKPQ26xRSEp84/wv/tD63gJXmDvzPhCMjZ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vjKZPHAAAA3AAAAA8AAAAAAAAAAAAAAAAAmAIAAGRy&#10;cy9kb3ducmV2LnhtbFBLBQYAAAAABAAEAPUAAACMAwAAAAA=&#10;" path="m25004,7v9525,-794,32543,59531,33337,80962c59135,102400,39291,127800,29766,128594,20241,129388,7541,104782,1191,85732,-5159,66682,15479,801,25004,7xe" fillcolor="#c5e0b3 [1305]" stroked="f">
                                <v:shadow on="t" color="black" opacity="41287f" offset="0,1.5pt"/>
                                <v:path arrowok="t" o:connecttype="custom" o:connectlocs="26388,4;61571,50771;31414,80634;1257,53757;26388,4" o:connectangles="0,0,0,0,0"/>
                              </v:shape>
                              <v:shape id="Freeform 396" o:spid="_x0000_s1110" style="position:absolute;left:18624;top:28449;width:902;height:520;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G35MUA&#10;AADcAAAADwAAAGRycy9kb3ducmV2LnhtbESPQYvCMBSE74L/ITzBm6bqIrZrFBUERfeg7mVvb5tn&#10;W2xeahO1+++NIOxxmJlvmOm8MaW4U+0KywoG/QgEcWp1wZmC79O6NwHhPLLG0jIp+CMH81m7NcVE&#10;2wcf6H70mQgQdgkqyL2vEildmpNB17cVcfDOtjbog6wzqWt8BLgp5TCKxtJgwWEhx4pWOaWX480o&#10;WOx/b9fhvrIfSzwNvuwujrY/sVLdTrP4BOGp8f/hd3ujFYziMbzOhCMgZ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MbfkxQAAANwAAAAPAAAAAAAAAAAAAAAAAJgCAABkcnMv&#10;ZG93bnJldi54bWxQSwUGAAAAAAQABAD1AAAAigMAAAAA&#10;" path="m25004,7v9525,-794,32543,59531,33337,80962c59135,102400,39291,127800,29766,128594,20241,129388,7541,104782,1191,85732,-5159,66682,15479,801,25004,7xe" fillcolor="#c5e0b3 [1305]" stroked="f">
                                <v:shadow on="t" color="black" opacity="41287f" offset="0,1.5pt"/>
                                <v:path arrowok="t" o:connecttype="custom" o:connectlocs="38630,3;90134,32781;45987,52063;1840,34710;38630,3" o:connectangles="0,0,0,0,0"/>
                              </v:shape>
                              <v:shape id="Freeform 397" o:spid="_x0000_s1111" style="position:absolute;left:18815;top:23972;width:904;height:524;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0Sf8cA&#10;AADcAAAADwAAAGRycy9kb3ducmV2LnhtbESPT2vCQBTE74LfYXlCb3UTW6qJWUWFQkvtwT8Xb8/s&#10;Mwlm38bsqum37xYKHoeZ+Q2TzTtTixu1rrKsIB5GIIhzqysuFOx3788TEM4ja6wtk4IfcjCf9XsZ&#10;ptreeUO3rS9EgLBLUUHpfZNK6fKSDLqhbYiDd7KtQR9kW0jd4j3ATS1HUfQmDVYcFkpsaFVSft5e&#10;jYLF+ni9jNaNfV3iLv62X0n0eUiUehp0iykIT51/hP/bH1rBSzKGvzPhCMjZ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R9En/HAAAA3AAAAA8AAAAAAAAAAAAAAAAAmAIAAGRy&#10;cy9kb3ducmV2LnhtbFBLBQYAAAAABAAEAPUAAACMAwAAAAA=&#10;" path="m25004,7v9525,-794,32543,59531,33337,80962c59135,102400,39291,127800,29766,128594,20241,129388,7541,104782,1191,85732,-5159,66682,15479,801,25004,7xe" fillcolor="#c5e0b3 [1305]" stroked="f">
                                <v:shadow on="t" color="black" opacity="41287f" offset="0,1.5pt"/>
                                <v:path arrowok="t" o:connecttype="custom" o:connectlocs="38766,3;90452,32981;46149,52381;1847,34922;38766,3" o:connectangles="0,0,0,0,0"/>
                              </v:shape>
                              <v:shape id="Freeform 398" o:spid="_x0000_s1112" style="position:absolute;left:19386;top:23448;width:641;height:1045;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KGDcIA&#10;AADcAAAADwAAAGRycy9kb3ducmV2LnhtbERPTYvCMBC9C/6HMAvebKorsq1GUWFBWT2oe/E2NmNb&#10;tpnUJmr335uD4PHxvqfz1lTiTo0rLSsYRDEI4szqknMFv8fv/hcI55E1VpZJwT85mM+6nSmm2j54&#10;T/eDz0UIYZeigsL7OpXSZQUZdJGtiQN3sY1BH2CTS93gI4SbSg7jeCwNlhwaCqxpVVD2d7gZBYvt&#10;+XYdbms7WuJxsLM/Sbw5JUr1PtrFBISn1r/FL/daK/hMwtpwJhwBOX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4oYNwgAAANwAAAAPAAAAAAAAAAAAAAAAAJgCAABkcnMvZG93&#10;bnJldi54bWxQSwUGAAAAAAQABAD1AAAAhwMAAAAA&#10;" path="m25004,7v9525,-794,32543,59531,33337,80962c59135,102400,39291,127800,29766,128594,20241,129388,7541,104782,1191,85732,-5159,66682,15479,801,25004,7xe" fillcolor="#c5e0b3 [1305]" stroked="f">
                                <v:shadow on="t" color="black" opacity="41287f" offset="0,1.5pt"/>
                                <v:path arrowok="t" o:connecttype="custom" o:connectlocs="27476,6;64110,65763;32709,104443;1309,69631;27476,6" o:connectangles="0,0,0,0,0"/>
                              </v:shape>
                              <v:shape id="Freeform 399" o:spid="_x0000_s1113" style="position:absolute;left:18434;top:25925;width:762;height:615;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jlsUA&#10;AADcAAAADwAAAGRycy9kb3ducmV2LnhtbESPS4vCQBCE74L/YegFbzrxgZiso6ggKKsHHxdvbaY3&#10;CZvpiZlRs/9+Z0HwWFTVV9R03phSPKh2hWUF/V4Egji1uuBMwfm07k5AOI+ssbRMCn7JwXzWbk0x&#10;0fbJB3ocfSYChF2CCnLvq0RKl+Zk0PVsRRy8b1sb9EHWmdQ1PgPclHIQRWNpsOCwkGNFq5zSn+Pd&#10;KFjsrvfbYFfZ0RJP/b39iqPtJVaq89EsPkF4avw7/GpvtIJhHMP/mXAE5O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riOWxQAAANwAAAAPAAAAAAAAAAAAAAAAAJgCAABkcnMv&#10;ZG93bnJldi54bWxQSwUGAAAAAAQABAD1AAAAigMAAAAA&#10;" path="m25004,7v9525,-794,32543,59531,33337,80962c59135,102400,39291,127800,29766,128594,20241,129388,7541,104782,1191,85732,-5159,66682,15479,801,25004,7xe" fillcolor="#c5e0b3 [1305]" stroked="f">
                                <v:shadow on="t" color="black" opacity="41287f" offset="0,1.5pt"/>
                                <v:path arrowok="t" o:connecttype="custom" o:connectlocs="32646,3;76171,38778;38863,61587;1555,41060;32646,3" o:connectangles="0,0,0,0,0"/>
                              </v:shape>
                              <v:shape id="Freeform 400" o:spid="_x0000_s1114" style="position:absolute;left:19434;top:24924;width:901;height:521;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TS6cMA&#10;AADcAAAADwAAAGRycy9kb3ducmV2LnhtbERPz2vCMBS+C/4P4QneNFFkrJ1RVBgodoepF29vzVtb&#10;1rx0TWy7/345DHb8+H6vt4OtRUetrxxrWMwVCOLcmYoLDbfr6+wZhA/IBmvHpOGHPGw349EaU+N6&#10;fqfuEgoRQ9inqKEMoUml9HlJFv3cNcSR+3StxRBhW0jTYh/DbS2XSj1JixXHhhIbOpSUf10eVsMu&#10;+3h8L7PGrfZ4Xby5c6JO90Tr6WTYvYAINIR/8Z/7aDSsVJwfz8Qj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zTS6cMAAADcAAAADwAAAAAAAAAAAAAAAACYAgAAZHJzL2Rv&#10;d25yZXYueG1sUEsFBgAAAAAEAAQA9QAAAIgDAAAAAA==&#10;" path="m25004,7v9525,-794,32543,59531,33337,80962c59135,102400,39291,127800,29766,128594,20241,129388,7541,104782,1191,85732,-5159,66682,15479,801,25004,7xe" fillcolor="#c5e0b3 [1305]" stroked="f">
                                <v:shadow on="t" color="black" opacity="41287f" offset="0,1.5pt"/>
                                <v:path arrowok="t" o:connecttype="custom" o:connectlocs="38631,3;90135,32781;45988,52063;1840,34710;38631,3" o:connectangles="0,0,0,0,0"/>
                              </v:shape>
                              <v:group id="Group 401" o:spid="_x0000_s1115" style="position:absolute;left:19577;top:19590;width:17287;height:9713" coordorigin="19577,19590" coordsize="17287,97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5pxDxgAAANwA&#10;AAAPAAAAAAAAAAAAAAAAAKoCAABkcnMvZG93bnJldi54bWxQSwUGAAAAAAQABAD6AAAAnQMAAAAA&#10;">
                                <v:shape id="Freeform 402" o:spid="_x0000_s1116" style="position:absolute;left:35531;top:19590;width:1149;height:1283;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rpBcUA&#10;AADcAAAADwAAAGRycy9kb3ducmV2LnhtbESPQWsCMRSE70L/Q3gFb5q4iOhqFFsoVNRDtRdvz81z&#10;d+nmZbuJuv57Iwgeh5n5hpktWluJCzW+dKxh0FcgiDNnSs41/O6/emMQPiAbrByThht5WMzfOjNM&#10;jbvyD112IRcRwj5FDUUIdSqlzwqy6PuuJo7eyTUWQ5RNLk2D1wi3lUyUGkmLJceFAmv6LCj7252t&#10;huXmeP5PNrUbfuB+sHXriVodJlp339vlFESgNrzCz/a30TBUCTzOxCMg5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qukFxQAAANwAAAAPAAAAAAAAAAAAAAAAAJgCAABkcnMv&#10;ZG93bnJldi54bWxQSwUGAAAAAAQABAD1AAAAigMAAAAA&#10;" path="m25004,7v9525,-794,32543,59531,33337,80962c59135,102400,39291,127800,29766,128594,20241,129388,7541,104782,1191,85732,-5159,66682,15479,801,25004,7xe" fillcolor="#c5e0b3 [1305]" stroked="f">
                                  <v:shadow on="t" color="black" opacity="41287f" offset="0,1.5pt"/>
                                  <v:path arrowok="t" o:connecttype="custom" o:connectlocs="49240,7;114890,80754;58618,128252;2345,85504;49240,7" o:connectangles="0,0,0,0,0"/>
                                </v:shape>
                                <v:shape id="Freeform 403" o:spid="_x0000_s1117" style="position:absolute;left:35531;top:23353;width:584;height:1286;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MnsYA&#10;AADcAAAADwAAAGRycy9kb3ducmV2LnhtbESPQWvCQBSE7wX/w/KE3upurEiNrpIKQkvtobGX3p7Z&#10;ZxLMvk2zq6b/3hWEHoeZ+YZZrHrbiDN1vnasIRkpEMSFMzWXGr53m6cXED4gG2wck4Y/8rBaDh4W&#10;mBp34S8656EUEcI+RQ1VCG0qpS8qsuhHriWO3sF1FkOUXSlNh5cIt40cKzWVFmuOCxW2tK6oOOYn&#10;qyHb7k+/423rJq+4Sz7dx0y9/8y0fhz22RxEoD78h+/tN6Nhop7hdiYeAbm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ZMnsYAAADcAAAADwAAAAAAAAAAAAAAAACYAgAAZHJz&#10;L2Rvd25yZXYueG1sUEsFBgAAAAAEAAQA9QAAAIsDAAAAAA==&#10;" path="m25004,7v9525,-794,32543,59531,33337,80962c59135,102400,39291,127800,29766,128594,20241,129388,7541,104782,1191,85732,-5159,66682,15479,801,25004,7xe" fillcolor="#c5e0b3 [1305]" stroked="f">
                                  <v:shadow on="t" color="black" opacity="41287f" offset="0,1.5pt"/>
                                  <v:path arrowok="t" o:connecttype="custom" o:connectlocs="25004,7;58341,80970;29766,128595;1191,85733;25004,7" o:connectangles="0,0,0,0,0"/>
                                </v:shape>
                                <v:oval id="Oval 404" o:spid="_x0000_s1118" style="position:absolute;left:36102;top:26496;width:578;height: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6NvsMA&#10;AADcAAAADwAAAGRycy9kb3ducmV2LnhtbESPT4vCMBTE7wt+h/AEb2taUZGuUUQQRNiD/2CPj+Zt&#10;2rV5KU3U7Lc3guBxmJnfMPNltI24UedrxwryYQaCuHS6ZqPgdNx8zkD4gKyxcUwK/snDctH7mGOh&#10;3Z33dDsEIxKEfYEKqhDaQkpfVmTRD11LnLxf11kMSXZG6g7vCW4bOcqyqbRYc1qosKV1ReXlcLUK&#10;LuaYx9w4msbJT7O7fp/pb5UrNejH1ReIQDG8w6/2VisYZ2N4nklH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M6NvsMAAADcAAAADwAAAAAAAAAAAAAAAACYAgAAZHJzL2Rv&#10;d25yZXYueG1sUEsFBgAAAAAEAAQA9QAAAIgDAAAAAA==&#10;" fillcolor="#c5e0b3 [1305]" stroked="f">
                                  <v:shadow on="t" color="black" opacity="41287f" offset="0,1.5pt"/>
                                </v:oval>
                                <v:shape id="Freeform 405" o:spid="_x0000_s1119" style="position:absolute;left:19577;top:27496;width:1149;height:1283;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NxccUA&#10;AADcAAAADwAAAGRycy9kb3ducmV2LnhtbESPQWsCMRSE70L/Q3iF3jRRrNTVKFYQWtRD1156e26e&#10;u4ubl+0m6vrvjSB4HGbmG2Y6b20lztT40rGGfk+BIM6cKTnX8LtbdT9A+IBssHJMGq7kYT576Uwx&#10;Me7CP3ROQy4ihH2CGooQ6kRKnxVk0fdcTRy9g2sshiibXJoGLxFuKzlQaiQtlhwXCqxpWVB2TE9W&#10;w2KzP/0PNrUbfuKuv3Xrsfr+G2v99touJiACteEZfrS/jIaheof7mXgE5O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Q3FxxQAAANwAAAAPAAAAAAAAAAAAAAAAAJgCAABkcnMv&#10;ZG93bnJldi54bWxQSwUGAAAAAAQABAD1AAAAigMAAAAA&#10;" path="m25004,7v9525,-794,32543,59531,33337,80962c59135,102400,39291,127800,29766,128594,20241,129388,7541,104782,1191,85732,-5159,66682,15479,801,25004,7xe" fillcolor="#c5e0b3 [1305]" stroked="f">
                                  <v:shadow on="t" color="black" opacity="41287f" offset="0,1.5pt"/>
                                  <v:path arrowok="t" o:connecttype="custom" o:connectlocs="49240,7;114890,80754;58618,128252;2345,85504;49240,7" o:connectangles="0,0,0,0,0"/>
                                </v:shape>
                                <v:shape id="Freeform 406" o:spid="_x0000_s1120" style="position:absolute;left:25958;top:26496;width:1150;height:1283;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HvBsYA&#10;AADcAAAADwAAAGRycy9kb3ducmV2LnhtbESPQWvCQBSE70L/w/IKvemuIqFG15AWChXtQe2lt2f2&#10;NQnNvk2zq4n/3i0UPA4z8w2zygbbiAt1vnasYTpRIIgLZ2ouNXwe38bPIHxANtg4Jg1X8pCtH0Yr&#10;TI3reU+XQyhFhLBPUUMVQptK6YuKLPqJa4mj9+06iyHKrpSmwz7CbSNnSiXSYs1xocKWXisqfg5n&#10;qyHfnc6/s13r5i94nH647UJtvhZaPz0O+RJEoCHcw//td6NhrhL4OxOPgFz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5HvBsYAAADcAAAADwAAAAAAAAAAAAAAAACYAgAAZHJz&#10;L2Rvd25yZXYueG1sUEsFBgAAAAAEAAQA9QAAAIsDAAAAAA==&#10;" path="m25004,7v9525,-794,32543,59531,33337,80962c59135,102400,39291,127800,29766,128594,20241,129388,7541,104782,1191,85732,-5159,66682,15479,801,25004,7xe" fillcolor="#c5e0b3 [1305]" stroked="f">
                                  <v:shadow on="t" color="black" opacity="41287f" offset="0,1.5pt"/>
                                  <v:path arrowok="t" o:connecttype="custom" o:connectlocs="49240,7;114890,80754;58618,128252;2345,85504;49240,7" o:connectangles="0,0,0,0,0"/>
                                </v:shape>
                                <v:shape id="Freeform 407" o:spid="_x0000_s1121" style="position:absolute;left:26673;top:25210;width:762;height:619;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1KncUA&#10;AADcAAAADwAAAGRycy9kb3ducmV2LnhtbESPQWsCMRSE70L/Q3iF3jRRpNbVKFYQWtRD1156e26e&#10;u4ubl+0m6vrvjSB4HGbmG2Y6b20lztT40rGGfk+BIM6cKTnX8LtbdT9A+IBssHJMGq7kYT576Uwx&#10;Me7CP3ROQy4ihH2CGooQ6kRKnxVk0fdcTRy9g2sshiibXJoGLxFuKzlQ6l1aLDkuFFjTsqDsmJ6s&#10;hsVmf/ofbGo3/MRdf+vWY/X9N9b67bVdTEAEasMz/Gh/GQ1DNYL7mXgE5O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3UqdxQAAANwAAAAPAAAAAAAAAAAAAAAAAJgCAABkcnMv&#10;ZG93bnJldi54bWxQSwUGAAAAAAQABAD1AAAAigMAAAAA&#10;" path="m25004,7v9525,-794,32543,59531,33337,80962c59135,102400,39291,127800,29766,128594,20241,129388,7541,104782,1191,85732,-5159,66682,15479,801,25004,7xe" fillcolor="#c5e0b3 [1305]" stroked="f">
                                  <v:shadow on="t" color="black" opacity="41287f" offset="0,1.5pt"/>
                                  <v:path arrowok="t" o:connecttype="custom" o:connectlocs="32646,3;76171,38978;38863,61904;1555,41271;32646,3" o:connectangles="0,0,0,0,0"/>
                                </v:shape>
                                <v:shape id="Freeform 408" o:spid="_x0000_s1122" style="position:absolute;left:34007;top:27068;width:1149;height:1282;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Le78MA&#10;AADcAAAADwAAAGRycy9kb3ducmV2LnhtbERPz2vCMBS+C/4P4QneNFFkrJ1RVBgodoepF29vzVtb&#10;1rx0TWy7/345DHb8+H6vt4OtRUetrxxrWMwVCOLcmYoLDbfr6+wZhA/IBmvHpOGHPGw349EaU+N6&#10;fqfuEgoRQ9inqKEMoUml9HlJFv3cNcSR+3StxRBhW0jTYh/DbS2XSj1JixXHhhIbOpSUf10eVsMu&#10;+3h8L7PGrfZ4Xby5c6JO90Tr6WTYvYAINIR/8Z/7aDSsVFwbz8Qj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ULe78MAAADcAAAADwAAAAAAAAAAAAAAAACYAgAAZHJzL2Rv&#10;d25yZXYueG1sUEsFBgAAAAAEAAQA9QAAAIgDAAAAAA==&#10;" path="m25004,7v9525,-794,32543,59531,33337,80962c59135,102400,39291,127800,29766,128594,20241,129388,7541,104782,1191,85732,-5159,66682,15479,801,25004,7xe" fillcolor="#c5e0b3 [1305]" stroked="f">
                                  <v:shadow on="t" color="black" opacity="41287f" offset="0,1.5pt"/>
                                  <v:path arrowok="t" o:connecttype="custom" o:connectlocs="49240,7;114890,80754;58618,128252;2345,85504;49240,7" o:connectangles="0,0,0,0,0"/>
                                </v:shape>
                                <v:shape id="Freeform 409" o:spid="_x0000_s1123" style="position:absolute;left:27816;top:27591;width:762;height:1283;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57dMYA&#10;AADcAAAADwAAAGRycy9kb3ducmV2LnhtbESPQWvCQBSE74X+h+UVvNVdRcSkriEtCIp6aOylt9fs&#10;axKafZtmV03/fVcQPA4z8w2zzAbbijP1vnGsYTJWIIhLZxquNHwc188LED4gG2wdk4Y/8pCtHh+W&#10;mBp34Xc6F6ESEcI+RQ11CF0qpS9rsujHriOO3rfrLYYo+0qaHi8Rbls5VWouLTYcF2rs6K2m8qc4&#10;WQ35/uv0O913bvaKx8nB7RK1/Uy0Hj0N+QuIQEO4h2/tjdEwUwlcz8QjIF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g57dMYAAADcAAAADwAAAAAAAAAAAAAAAACYAgAAZHJz&#10;L2Rvd25yZXYueG1sUEsFBgAAAAAEAAQA9QAAAIsDAAAAAA==&#10;" path="m25004,7v9525,-794,32543,59531,33337,80962c59135,102400,39291,127800,29766,128594,20241,129388,7541,104782,1191,85732,-5159,66682,15479,801,25004,7xe" fillcolor="#c5e0b3 [1305]" stroked="f">
                                  <v:shadow on="t" color="black" opacity="41287f" offset="0,1.5pt"/>
                                  <v:path arrowok="t" o:connecttype="custom" o:connectlocs="32645,7;76170,80753;38862,128251;1555,85503;32645,7" o:connectangles="0,0,0,0,0"/>
                                </v:shape>
                                <v:shape id="Freeform 410" o:spid="_x0000_s1124" style="position:absolute;left:25339;top:28353;width:1769;height:616;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1ENMMA&#10;AADcAAAADwAAAGRycy9kb3ducmV2LnhtbERPTWvCQBC9F/wPywi91U1CEI2uokKhpXpQe+ltzE6T&#10;0Oxsml2T+O/dg+Dx8b6X68HUoqPWVZYVxJMIBHFudcWFgu/z+9sMhPPIGmvLpOBGDtar0csSM217&#10;PlJ38oUIIewyVFB632RSurwkg25iG+LA/drWoA+wLaRusQ/hppZJFE2lwYpDQ4kN7UrK/05Xo2Cz&#10;v1z/k31j0y2e44P9mkefP3OlXsfDZgHC0+Cf4of7QytI4zA/nAlHQK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u1ENMMAAADcAAAADwAAAAAAAAAAAAAAAACYAgAAZHJzL2Rv&#10;d25yZXYueG1sUEsFBgAAAAAEAAQA9QAAAIgDAAAAAA==&#10;" path="m25004,7v9525,-794,32543,59531,33337,80962c59135,102400,39291,127800,29766,128594,20241,129388,7541,104782,1191,85732,-5159,66682,15479,801,25004,7xe" fillcolor="#c5e0b3 [1305]" stroked="f">
                                  <v:shadow on="t" color="black" opacity="41287f" offset="0,1.5pt"/>
                                  <v:path arrowok="t" o:connecttype="custom" o:connectlocs="75764,3;176778,38778;90194,61586;3609,41059;75764,3" o:connectangles="0,0,0,0,0"/>
                                </v:shape>
                                <v:oval id="Oval 411" o:spid="_x0000_s1125" style="position:absolute;left:34578;top:24924;width:578;height: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C4+8MA&#10;AADcAAAADwAAAGRycy9kb3ducmV2LnhtbESPQWsCMRSE74L/ITyhN81GqsjWKCIIpdBDtQWPj81r&#10;dnXzsmyipv++EQSPw8x8wyzXybXiSn1oPGtQkwIEceVNw1bD92E3XoAIEdlg65k0/FGA9Wo4WGJp&#10;/I2/6LqPVmQIhxI11DF2pZShqslhmPiOOHu/vncYs+ytND3eMty1cloUc+mw4bxQY0fbmqrz/uI0&#10;nO1BJWU9zdPs2H5cPn/otFFav4zS5g1EpBSf4Uf73Wh4VQruZ/IR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WC4+8MAAADcAAAADwAAAAAAAAAAAAAAAACYAgAAZHJzL2Rv&#10;d25yZXYueG1sUEsFBgAAAAAEAAQA9QAAAIgDAAAAAA==&#10;" fillcolor="#c5e0b3 [1305]" stroked="f">
                                  <v:shadow on="t" color="black" opacity="41287f" offset="0,1.5pt"/>
                                </v:oval>
                                <v:shape id="Freeform 412" o:spid="_x0000_s1126" style="position:absolute;left:34245;top:26020;width:902;height:520;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N/2MUA&#10;AADcAAAADwAAAGRycy9kb3ducmV2LnhtbESPT4vCMBTE74LfITzBm6YtsqzVKLogKKsH/1y8PZtn&#10;W2xeuk3U7rffCAseh5n5DTOdt6YSD2pcaVlBPIxAEGdWl5wrOB1Xg08QziNrrCyTgl9yMJ91O1NM&#10;tX3ynh4Hn4sAYZeigsL7OpXSZQUZdENbEwfvahuDPsgml7rBZ4CbSiZR9CENlhwWCqzpq6Dsdrgb&#10;BYvt5f6TbGs7WuIx3tnvcbQ5j5Xq99rFBISn1r/D/+21VjCKE3idCUdAz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c3/YxQAAANwAAAAPAAAAAAAAAAAAAAAAAJgCAABkcnMv&#10;ZG93bnJldi54bWxQSwUGAAAAAAQABAD1AAAAigMAAAAA&#10;" path="m25004,7v9525,-794,32543,59531,33337,80962c59135,102400,39291,127800,29766,128594,20241,129388,7541,104782,1191,85732,-5159,66682,15479,801,25004,7xe" fillcolor="#c5e0b3 [1305]" stroked="f">
                                  <v:shadow on="t" color="black" opacity="41287f" offset="0,1.5pt"/>
                                  <v:path arrowok="t" o:connecttype="custom" o:connectlocs="38630,3;90134,32782;45987,52064;1840,34710;38630,3" o:connectangles="0,0,0,0,0"/>
                                </v:shape>
                                <v:shape id="Freeform 413" o:spid="_x0000_s1127" style="position:absolute;left:35150;top:22305;width:1149;height:451;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aQ8YA&#10;AADcAAAADwAAAGRycy9kb3ducmV2LnhtbESPQWvCQBSE7wX/w/KE3upuUpEaXcUWCi3aQ9WLt2f2&#10;mQSzb9PsRuO/7xaEHoeZ+YaZL3tbiwu1vnKsIRkpEMS5MxUXGva796cXED4gG6wdk4YbeVguBg9z&#10;zIy78jddtqEQEcI+Qw1lCE0mpc9LsuhHriGO3sm1FkOUbSFNi9cIt7VMlZpIixXHhRIbeispP287&#10;q2G1OXY/6aZx41fcJV9uPVWfh6nWj8N+NQMRqA//4Xv7w2gYJ8/wdyYeAbn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aQ8YAAADcAAAADwAAAAAAAAAAAAAAAACYAgAAZHJz&#10;L2Rvd25yZXYueG1sUEsFBgAAAAAEAAQA9QAAAIsDAAAAAA==&#10;" path="m25004,7v9525,-794,32543,59531,33337,80962c59135,102400,39291,127800,29766,128594,20241,129388,7541,104782,1191,85732,-5159,66682,15479,801,25004,7xe" fillcolor="#c5e0b3 [1305]" stroked="f">
                                  <v:shadow on="t" color="black" opacity="41287f" offset="0,1.5pt"/>
                                  <v:path arrowok="t" o:connecttype="custom" o:connectlocs="49240,2;114890,28383;58618,45078;2345,30053;49240,2" o:connectangles="0,0,0,0,0"/>
                                </v:shape>
                                <v:shape id="Freeform 414" o:spid="_x0000_s1128" style="position:absolute;left:27339;top:26877;width:1150;height:470;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ZCN8YA&#10;AADcAAAADwAAAGRycy9kb3ducmV2LnhtbESPQWvCQBSE70L/w/IK3nQTCUVTV0mFQqXpodpLb8/s&#10;MwnNvo3ZjUn/fbcgeBxm5htmvR1NI67UudqygngegSAurK65VPB1fJ0tQTiPrLGxTAp+ycF28zBZ&#10;Y6rtwJ90PfhSBAi7FBVU3replK6oyKCb25Y4eGfbGfRBdqXUHQ4Bbhq5iKInabDmsFBhS7uKip9D&#10;bxRk+am/LPLWJi94jD/s+yraf6+Umj6O2TMIT6O/h2/tN60giRP4PxOOgN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dZCN8YAAADcAAAADwAAAAAAAAAAAAAAAACYAgAAZHJz&#10;L2Rvd25yZXYueG1sUEsFBgAAAAAEAAQA9QAAAIsDAAAAAA==&#10;" path="m25004,7v9525,-794,32543,59531,33337,80962c59135,102400,39291,127800,29766,128594,20241,129388,7541,104782,1191,85732,-5159,66682,15479,801,25004,7xe" fillcolor="#c5e0b3 [1305]" stroked="f">
                                  <v:shadow on="t" color="black" opacity="41287f" offset="0,1.5pt"/>
                                  <v:path arrowok="t" o:connecttype="custom" o:connectlocs="49240,3;114890,29583;58618,46983;2345,31323;49240,3" o:connectangles="0,0,0,0,0"/>
                                </v:shape>
                                <v:shape id="Freeform 415" o:spid="_x0000_s1129" style="position:absolute;left:23958;top:28496;width:616;height:807;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rnrMUA&#10;AADcAAAADwAAAGRycy9kb3ducmV2LnhtbESPQYvCMBSE74L/ITzBm6YVV9ZqFFcQXNTDqhdvz+Zt&#10;W7Z56TZR6783guBxmJlvmOm8MaW4Uu0KywrifgSCOLW64EzB8bDqfYJwHlljaZkU3MnBfNZuTTHR&#10;9sY/dN37TAQIuwQV5N5XiZQuzcmg69uKOHi/tjbog6wzqWu8Bbgp5SCKRtJgwWEhx4qWOaV/+4tR&#10;sNieL/+DbWWHX3iId3Yzjr5PY6W6nWYxAeGp8e/wq73WCobxBzzPhCMgZ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muesxQAAANwAAAAPAAAAAAAAAAAAAAAAAJgCAABkcnMv&#10;ZG93bnJldi54bWxQSwUGAAAAAAQABAD1AAAAigMAAAAA&#10;" path="m25004,7v9525,-794,32543,59531,33337,80962c59135,102400,39291,127800,29766,128594,20241,129388,7541,104782,1191,85732,-5159,66682,15479,801,25004,7xe" fillcolor="#c5e0b3 [1305]" stroked="f">
                                  <v:shadow on="t" color="black" opacity="41287f" offset="0,1.5pt"/>
                                  <v:path arrowok="t" o:connecttype="custom" o:connectlocs="26388,4;61571,50770;31414,80633;1257,53757;26388,4" o:connectangles="0,0,0,0,0"/>
                                </v:shape>
                                <v:shape id="Freeform 416" o:spid="_x0000_s1130" style="position:absolute;left:35388;top:20686;width:616;height:806;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h528YA&#10;AADcAAAADwAAAGRycy9kb3ducmV2LnhtbESPQWvCQBSE7wX/w/IEb3WTIFJTV4lCQVEP1V56e80+&#10;k2D2bbq7avrvu0Khx2FmvmHmy9604kbON5YVpOMEBHFpdcOVgo/T2/MLCB+QNbaWScEPeVguBk9z&#10;zLW98zvdjqESEcI+RwV1CF0upS9rMujHtiOO3tk6gyFKV0nt8B7hppVZkkylwYbjQo0drWsqL8er&#10;UVDsv67f2b6zkxWe0oPdzZLt50yp0bAvXkEE6sN/+K+90Qom6RQeZ+IRk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kh528YAAADcAAAADwAAAAAAAAAAAAAAAACYAgAAZHJz&#10;L2Rvd25yZXYueG1sUEsFBgAAAAAEAAQA9QAAAIsDAAAAAA==&#10;" path="m25004,7v9525,-794,32543,59531,33337,80962c59135,102400,39291,127800,29766,128594,20241,129388,7541,104782,1191,85732,-5159,66682,15479,801,25004,7xe" fillcolor="#c5e0b3 [1305]" stroked="f">
                                  <v:shadow on="t" color="black" opacity="41287f" offset="0,1.5pt"/>
                                  <v:path arrowok="t" o:connecttype="custom" o:connectlocs="26388,4;61571,50771;31414,80634;1257,53757;26388,4" o:connectangles="0,0,0,0,0"/>
                                </v:shape>
                                <v:shape id="Freeform 417" o:spid="_x0000_s1131" style="position:absolute;left:36102;top:21495;width:762;height:616;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TcQMUA&#10;AADcAAAADwAAAGRycy9kb3ducmV2LnhtbESPQYvCMBSE74L/ITzBm6YVWddqFFcQXNTDqhdvz+Zt&#10;W7Z56TZR6783guBxmJlvmOm8MaW4Uu0KywrifgSCOLW64EzB8bDqfYJwHlljaZkU3MnBfNZuTTHR&#10;9sY/dN37TAQIuwQV5N5XiZQuzcmg69uKOHi/tjbog6wzqWu8Bbgp5SCKPqTBgsNCjhUtc0r/9hej&#10;YLE9X/4H28oOv/AQ7+xmHH2fxkp1O81iAsJT49/hV3utFQzjETzPhCMgZ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BNxAxQAAANwAAAAPAAAAAAAAAAAAAAAAAJgCAABkcnMv&#10;ZG93bnJldi54bWxQSwUGAAAAAAQABAD1AAAAigMAAAAA&#10;" path="m25004,7v9525,-794,32543,59531,33337,80962c59135,102400,39291,127800,29766,128594,20241,129388,7541,104782,1191,85732,-5159,66682,15479,801,25004,7xe" fillcolor="#c5e0b3 [1305]" stroked="f">
                                  <v:shadow on="t" color="black" opacity="41287f" offset="0,1.5pt"/>
                                  <v:path arrowok="t" o:connecttype="custom" o:connectlocs="32645,3;76170,38778;38862,61587;1555,41060;32645,3" o:connectangles="0,0,0,0,0"/>
                                </v:shape>
                                <v:shape id="Freeform 418" o:spid="_x0000_s1132" style="position:absolute;left:28863;top:28401;width:1150;height:470;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tIMsMA&#10;AADcAAAADwAAAGRycy9kb3ducmV2LnhtbERPTWvCQBC9F/wPywi91U1CEI2uokKhpXpQe+ltzE6T&#10;0Oxsml2T+O/dg+Dx8b6X68HUoqPWVZYVxJMIBHFudcWFgu/z+9sMhPPIGmvLpOBGDtar0csSM217&#10;PlJ38oUIIewyVFB632RSurwkg25iG+LA/drWoA+wLaRusQ/hppZJFE2lwYpDQ4kN7UrK/05Xo2Cz&#10;v1z/k31j0y2e44P9mkefP3OlXsfDZgHC0+Cf4of7QytI47A2nAlHQK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tIMsMAAADcAAAADwAAAAAAAAAAAAAAAACYAgAAZHJzL2Rv&#10;d25yZXYueG1sUEsFBgAAAAAEAAQA9QAAAIgDAAAAAA==&#10;" path="m25004,7v9525,-794,32543,59531,33337,80962c59135,102400,39291,127800,29766,128594,20241,129388,7541,104782,1191,85732,-5159,66682,15479,801,25004,7xe" fillcolor="#c5e0b3 [1305]" stroked="f">
                                  <v:shadow on="t" color="black" opacity="41287f" offset="0,1.5pt"/>
                                  <v:path arrowok="t" o:connecttype="custom" o:connectlocs="49240,3;114890,29583;58618,46983;2345,31323;49240,3" o:connectangles="0,0,0,0,0"/>
                                </v:shape>
                                <v:shape id="Freeform 419" o:spid="_x0000_s1133" style="position:absolute;left:35769;top:27544;width:902;height:520;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ftqcYA&#10;AADcAAAADwAAAGRycy9kb3ducmV2LnhtbESPQWvCQBSE70L/w/IK3nQTETGpq9hCoaI9NOmlt2f2&#10;mYRm36bZNUn/fbcgeBxm5htmsxtNI3rqXG1ZQTyPQBAXVtdcKvjMX2drEM4ja2wsk4JfcrDbPkw2&#10;mGo78Af1mS9FgLBLUUHlfZtK6YqKDLq5bYmDd7GdQR9kV0rd4RDgppGLKFpJgzWHhQpbeqmo+M6u&#10;RsH+dL7+LE6tXT5jHr/bYxIdvhKlpo/j/gmEp9Hfw7f2m1awjBP4PxOOgN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9ftqcYAAADcAAAADwAAAAAAAAAAAAAAAACYAgAAZHJz&#10;L2Rvd25yZXYueG1sUEsFBgAAAAAEAAQA9QAAAIsDAAAAAA==&#10;" path="m25004,7v9525,-794,32543,59531,33337,80962c59135,102400,39291,127800,29766,128594,20241,129388,7541,104782,1191,85732,-5159,66682,15479,801,25004,7xe" fillcolor="#c5e0b3 [1305]" stroked="f">
                                  <v:shadow on="t" color="black" opacity="41287f" offset="0,1.5pt"/>
                                  <v:path arrowok="t" o:connecttype="custom" o:connectlocs="38630,3;90134,32781;45987,52063;1840,34710;38630,3" o:connectangles="0,0,0,0,0"/>
                                </v:shape>
                                <v:shape id="Freeform 420" o:spid="_x0000_s1134" style="position:absolute;left:25196;top:27591;width:902;height:521;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GOicMA&#10;AADcAAAADwAAAGRycy9kb3ducmV2LnhtbERPTWvCQBC9C/0PyxR6001CkBpdRQWhoj2ovfQ2ZqdJ&#10;aHY2Ztck/vvuoeDx8b4Xq8HUoqPWVZYVxJMIBHFudcWFgq/LbvwOwnlkjbVlUvAgB6vly2iBmbY9&#10;n6g7+0KEEHYZKii9bzIpXV6SQTexDXHgfmxr0AfYFlK32IdwU8skiqbSYMWhocSGtiXlv+e7UbA+&#10;Xu+35NjYdIOX+NMeZtH+e6bU2+uwnoPwNPin+N/9oRWkSZgfzoQj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IGOicMAAADcAAAADwAAAAAAAAAAAAAAAACYAgAAZHJzL2Rv&#10;d25yZXYueG1sUEsFBgAAAAAEAAQA9QAAAIgDAAAAAA==&#10;" path="m25004,7v9525,-794,32543,59531,33337,80962c59135,102400,39291,127800,29766,128594,20241,129388,7541,104782,1191,85732,-5159,66682,15479,801,25004,7xe" fillcolor="#c5e0b3 [1305]" stroked="f">
                                  <v:shadow on="t" color="black" opacity="41287f" offset="0,1.5pt"/>
                                  <v:path arrowok="t" o:connecttype="custom" o:connectlocs="38630,3;90134,32781;45987,52063;1840,34710;38630,3" o:connectangles="0,0,0,0,0"/>
                                </v:shape>
                                <v:shape id="Freeform 421" o:spid="_x0000_s1135" style="position:absolute;left:34626;top:22829;width:762;height:1283;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0rEsUA&#10;AADcAAAADwAAAGRycy9kb3ducmV2LnhtbESPT4vCMBTE74LfITzBm6YtsqzVKLogKKsH/1y8PZtn&#10;W2xeuk3U7rffCAseh5n5DTOdt6YSD2pcaVlBPIxAEGdWl5wrOB1Xg08QziNrrCyTgl9yMJ91O1NM&#10;tX3ynh4Hn4sAYZeigsL7OpXSZQUZdENbEwfvahuDPsgml7rBZ4CbSiZR9CENlhwWCqzpq6Dsdrgb&#10;BYvt5f6TbGs7WuIx3tnvcbQ5j5Xq99rFBISn1r/D/+21VjBKYnidCUdAz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zSsSxQAAANwAAAAPAAAAAAAAAAAAAAAAAJgCAABkcnMv&#10;ZG93bnJldi54bWxQSwUGAAAAAAQABAD1AAAAigMAAAAA&#10;" path="m25004,7v9525,-794,32543,59531,33337,80962c59135,102400,39291,127800,29766,128594,20241,129388,7541,104782,1191,85732,-5159,66682,15479,801,25004,7xe" fillcolor="#c5e0b3 [1305]" stroked="f">
                                  <v:shadow on="t" color="black" opacity="41287f" offset="0,1.5pt"/>
                                  <v:path arrowok="t" o:connecttype="custom" o:connectlocs="32646,7;76171,80754;38863,128252;1555,85504;32646,7" o:connectangles="0,0,0,0,0"/>
                                </v:shape>
                                <v:shape id="Freeform 422" o:spid="_x0000_s1136" style="position:absolute;left:33578;top:26496;width:1150;height:451;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1ZcQA&#10;AADcAAAADwAAAGRycy9kb3ducmV2LnhtbESPQYvCMBSE7wv+h/CEva2pRWStRlFBcFEPVi/ens2z&#10;LTYvtYna/fcbYcHjMDPfMJNZayrxoMaVlhX0exEI4szqknMFx8Pq6xuE88gaK8uk4JcczKadjwkm&#10;2j55T4/U5yJA2CWooPC+TqR0WUEGXc/WxMG72MagD7LJpW7wGeCmknEUDaXBksNCgTUtC8qu6d0o&#10;mG/P91u8re1ggYf+zm5G0c9ppNRnt52PQXhq/Tv8315rBYM4hteZcATk9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ftWXEAAAA3AAAAA8AAAAAAAAAAAAAAAAAmAIAAGRycy9k&#10;b3ducmV2LnhtbFBLBQYAAAAABAAEAPUAAACJAwAAAAA=&#10;" path="m25004,7v9525,-794,32543,59531,33337,80962c59135,102400,39291,127800,29766,128594,20241,129388,7541,104782,1191,85732,-5159,66682,15479,801,25004,7xe" fillcolor="#c5e0b3 [1305]" stroked="f">
                                  <v:shadow on="t" color="black" opacity="41287f" offset="0,1.5pt"/>
                                  <v:path arrowok="t" o:connecttype="custom" o:connectlocs="49240,2;114890,28384;58618,45079;2345,30053;49240,2" o:connectangles="0,0,0,0,0"/>
                                </v:shape>
                                <v:shape id="Freeform 423" o:spid="_x0000_s1137" style="position:absolute;left:33007;top:27972;width:902;height:521;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Q/sUA&#10;AADcAAAADwAAAGRycy9kb3ducmV2LnhtbESPQYvCMBSE74L/ITzBm6ZWWbRrFBUEZfWg7mVvb5tn&#10;W2xeahO1+++NsOBxmJlvmOm8MaW4U+0KywoG/QgEcWp1wZmC79O6NwbhPLLG0jIp+CMH81m7NcVE&#10;2wcf6H70mQgQdgkqyL2vEildmpNB17cVcfDOtjbog6wzqWt8BLgpZRxFH9JgwWEhx4pWOaWX480o&#10;WOx+b9d4V9nREk+Dvf2aRNufiVLdTrP4BOGp8e/wf3ujFYziIbzOhCMgZ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UxD+xQAAANwAAAAPAAAAAAAAAAAAAAAAAJgCAABkcnMv&#10;ZG93bnJldi54bWxQSwUGAAAAAAQABAD1AAAAigMAAAAA&#10;" path="m25004,7v9525,-794,32543,59531,33337,80962c59135,102400,39291,127800,29766,128594,20241,129388,7541,104782,1191,85732,-5159,66682,15479,801,25004,7xe" fillcolor="#c5e0b3 [1305]" stroked="f">
                                  <v:shadow on="t" color="black" opacity="41287f" offset="0,1.5pt"/>
                                  <v:path arrowok="t" o:connecttype="custom" o:connectlocs="38630,3;90134,32782;45987,52064;1840,34710;38630,3" o:connectangles="0,0,0,0,0"/>
                                </v:shape>
                                <v:shape id="Freeform 424" o:spid="_x0000_s1138" style="position:absolute;left:33150;top:28639;width:762;height:616;visibility:visible;mso-wrap-style:square;v-text-anchor:middle" coordsize="58364,128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qIisUA&#10;AADcAAAADwAAAGRycy9kb3ducmV2LnhtbESPT4vCMBTE74LfITzBm6aWsqzVKLogKKsH/1y8PZtn&#10;W2xeuk3U7rffCAseh5n5DTOdt6YSD2pcaVnBaBiBIM6sLjlXcDquBp8gnEfWWFkmBb/kYD7rdqaY&#10;avvkPT0OPhcBwi5FBYX3dSqlywoy6Ia2Jg7e1TYGfZBNLnWDzwA3lYyj6EMaLDksFFjTV0HZ7XA3&#10;Chbby/0n3tY2WeJxtLPf42hzHivV77WLCQhPrX+H/9trrSCJE3idCUdAz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uoiKxQAAANwAAAAPAAAAAAAAAAAAAAAAAJgCAABkcnMv&#10;ZG93bnJldi54bWxQSwUGAAAAAAQABAD1AAAAigMAAAAA&#10;" path="m25004,7v9525,-794,32543,59531,33337,80962c59135,102400,39291,127800,29766,128594,20241,129388,7541,104782,1191,85732,-5159,66682,15479,801,25004,7xe" fillcolor="#c5e0b3 [1305]" stroked="f">
                                  <v:shadow on="t" color="black" opacity="41287f" offset="0,1.5pt"/>
                                  <v:path arrowok="t" o:connecttype="custom" o:connectlocs="32645,3;76170,38778;38862,61587;1555,41060;32645,3" o:connectangles="0,0,0,0,0"/>
                                </v:shape>
                              </v:group>
                            </v:group>
                          </v:group>
                        </v:group>
                        <v:group id="Group 357" o:spid="_x0000_s1139" style="position:absolute;left:18087;top:5918;width:19076;height:23304" coordorigin="18087,5918" coordsize="19075,233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lpD1MYAAADcAAAADwAAAGRycy9kb3ducmV2LnhtbESPQWvCQBSE7wX/w/IK&#10;3ppNlLSSZhWRKh5CoSqU3h7ZZxLMvg3ZbRL/fbdQ6HGYmW+YfDOZVgzUu8aygiSKQRCXVjdcKbic&#10;908rEM4ja2wtk4I7OdisZw85ZtqO/EHDyVciQNhlqKD2vsukdGVNBl1kO+LgXW1v0AfZV1L3OAa4&#10;aeUijp+lwYbDQo0d7Woqb6dvo+Aw4rhdJm9Dcbvu7l/n9P2zSEip+eO0fQXhafL/4b/2UStYpi/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6WkPUxgAAANwA&#10;AAAPAAAAAAAAAAAAAAAAAKoCAABkcnMvZG93bnJldi54bWxQSwUGAAAAAAQABAD6AAAAnQMAAAAA&#10;">
                          <v:shape id="Freeform 378" o:spid="_x0000_s1140" style="position:absolute;left:18087;top:12490;width:19076;height:16732;visibility:visible;mso-wrap-style:square;v-text-anchor:middle" coordsize="1907841,16735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Qxw8IA&#10;AADcAAAADwAAAGRycy9kb3ducmV2LnhtbERPS2vCQBC+C/6HZYTedGMLVVJX0YLQnqwxhx6H7DQJ&#10;zc6G7OTR/nr3UOjx43vvDpNr1EBdqD0bWK8SUMSFtzWXBvLbebkFFQTZYuOZDPxQgMN+Ptthav3I&#10;VxoyKVUM4ZCigUqkTbUORUUOw8q3xJH78p1DibArte1wjOGu0Y9J8qwd1hwbKmzptaLiO+udgfff&#10;4dxLf9HjUOfJR36y689MjHlYTMcXUEKT/Iv/3G/WwNMmro1n4hHQ+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BDHDwgAAANwAAAAPAAAAAAAAAAAAAAAAAJgCAABkcnMvZG93&#10;bnJldi54bWxQSwUGAAAAAAQABAD1AAAAhwMAAAAA&#10;" path="m1896810,114681v15875,55562,13494,237331,,276225c1883316,429800,1846804,351219,1815848,348044v-30956,-3175,-73819,-36513,-104775,23812c1680117,432181,1657891,550450,1630110,709994v-27781,159544,-37306,462756,-85725,619125c1495966,1485488,1395160,1602169,1339598,1648206v-55562,46037,-65088,27782,-128588,-42862c1147510,1534700,1001460,1318006,958598,1224344v-42862,-93662,3968,-146844,-4763,-180975c945104,1009238,924466,998125,906210,1019556v-18256,21431,-27781,84138,-61912,152400c810167,1240219,755398,1352137,701423,1429131v-53975,76994,-117475,186532,-180975,204788c456948,1652175,368842,1595025,320423,1538669v-48419,-56356,-80169,-130175,-90488,-242888c219616,1183069,252160,986219,258510,862394v6350,-123825,13494,-242888,9525,-309563c264066,486156,274385,465519,234698,462344,195011,459169,64041,590137,29910,533781v-34131,-56356,-45244,-320675,,-409575c75154,35306,245017,-4381,301373,381v56356,4762,52387,91281,66675,152400c382335,213900,382336,271050,387098,367094v4762,96044,17462,255588,9525,361950c388686,835406,338679,880650,339473,1005269v794,124619,46831,377031,61912,471487c416466,1571212,391860,1602962,429960,1572006v38100,-30956,134144,-136524,200025,-280987c695866,1146557,772067,817150,825248,705231,878429,593312,907004,572675,949073,619506v42069,46831,76993,221457,128587,366713c1129254,1131475,1203866,1393413,1258635,1491044v54769,97631,118269,112712,147638,80962c1435642,1540256,1420560,1447388,1434848,1300544v14288,-146844,32544,-419100,57150,-609600c1516604,500444,1560260,262319,1582485,157544v22225,-104775,27782,-71437,42863,-95250c1640429,38481,1643604,15463,1672973,14669v29369,-794,91281,23812,128587,42862c1838866,76581,1880935,59119,1896810,114681xe" fillcolor="#190b02 [325]" strokecolor="#ed7d31 [3205]" strokeweight=".5pt">
                            <v:fill color2="#0c0501 [165]" rotate="t" colors="0 #f7bda4;.5 #f5b195;1 #f8a581" focus="100%" type="gradient">
                              <o:fill v:ext="view" type="gradientUnscaled"/>
                            </v:fill>
                            <v:stroke joinstyle="miter"/>
                            <v:path arrowok="t" o:connecttype="custom" o:connectlocs="1896511,114662;1896511,390841;1815562,347986;1710803,371794;1629853,709875;1544141,1328897;1339387,1647930;1210819,1605075;958447,1224139;953685,1043194;906067,1019385;844165,1171760;701312,1428892;520366,1633646;320372,1538412;229899,1295564;258469,862250;267993,552739;234661,462267;29905,533692;29905,124185;301325,381;367990,152755;387037,367033;396560,728922;339419,1005101;401322,1476509;429892,1571743;629886,1290803;825118,705113;948923,619402;1077490,986054;1258436,1490795;1406051,1571743;1434622,1300326;1491763,690828;1582235,157518;1625092,62284;1672709,14667;1801276,57521;1896511,114662" o:connectangles="0,0,0,0,0,0,0,0,0,0,0,0,0,0,0,0,0,0,0,0,0,0,0,0,0,0,0,0,0,0,0,0,0,0,0,0,0,0,0,0,0"/>
                          </v:shape>
                          <v:group id="Group 379" o:spid="_x0000_s1141" style="position:absolute;left:20468;top:5918;width:14878;height:22547" coordorigin="20468,5918" coordsize="14878,225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zwuXcUAAADcAAAADwAAAGRycy9kb3ducmV2LnhtbESPQWvCQBSE7wX/w/IE&#10;b7qJYrXRVURUPEihWii9PbLPJJh9G7JrEv+9WxB6HGbmG2a57kwpGqpdYVlBPIpAEKdWF5wp+L7s&#10;h3MQziNrLC2Tggc5WK96b0tMtG35i5qzz0SAsEtQQe59lUjp0pwMupGtiIN3tbVBH2SdSV1jG+Cm&#10;lOMoepcGCw4LOVa0zSm9ne9GwaHFdjOJd83pdt0+fi/Tz59TTEoN+t1mAcJT5//Dr/ZRK5jMPu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88Ll3FAAAA3AAA&#10;AA8AAAAAAAAAAAAAAAAAqgIAAGRycy9kb3ducmV2LnhtbFBLBQYAAAAABAAEAPoAAACcAwAAAAA=&#10;">
                            <v:shape id="Freeform 380" o:spid="_x0000_s1142" style="position:absolute;left:21469;top:7537;width:12659;height:20928;visibility:visible;mso-wrap-style:square;v-text-anchor:middle" coordsize="1265956,20928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9ZLRcIA&#10;AADcAAAADwAAAGRycy9kb3ducmV2LnhtbERP3WrCMBS+H/gO4QjezdQJUjvTMpyCMMa2ugc4Nse2&#10;rDkpSWzr2y8Xg11+fP+7YjKdGMj51rKC1TIBQVxZ3XKt4Pt8fExB+ICssbNMCu7kochnDzvMtB35&#10;i4Yy1CKGsM9QQRNCn0npq4YM+qXtiSN3tc5giNDVUjscY7jp5FOSbKTBlmNDgz3tG6p+yptR8Pn+&#10;ujXVJr0M/Vh2Xo/udvh4U2oxn16eQQSawr/4z33SCtZpnB/PxCMg8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1ktFwgAAANwAAAAPAAAAAAAAAAAAAAAAAJgCAABkcnMvZG93&#10;bnJldi54bWxQSwUGAAAAAAQABAD1AAAAhwMAAAAA&#10;" path="m1057282,2044140v19050,-66675,21431,-188119,42862,-357188c1121575,1517883,1159675,1213083,1185869,1029727v26194,-183356,60326,-323850,71438,-442912c1268419,467753,1270800,405839,1252544,315352,1234288,224865,1208888,82784,1147769,43890,1086650,4996,961238,67703,885832,81990v-75406,14287,-87313,57944,-190500,47625c592145,119296,372276,38333,266707,20077,161138,1821,103194,-14054,61919,20077,20644,54208,19057,156603,19057,224865v,68262,42862,138906,42862,204787c61919,495533,18263,515377,19057,620152v794,104775,50800,284163,47625,438150c63507,1212289,-787,1380565,7,1544077v794,163512,48418,411163,71437,495300c94463,2123514,102400,2088589,138119,2048902v35719,-39687,92076,-119857,147638,-247650c341319,1673459,418313,1395646,471494,1282140v53181,-113506,96044,-184944,133350,-161925c642150,1143234,661995,1320240,695332,1420252v33337,100012,73024,203994,109537,300038c841381,1816334,884244,1935396,914407,1996515v30162,61119,46831,86518,71437,90487c1010450,2090971,1038232,2110815,1057282,2044140xe" fillcolor="#ffc" strokecolor="black [3213]" strokeweight=".25pt">
                              <v:stroke joinstyle="miter"/>
                              <v:path arrowok="t" o:connecttype="custom" o:connectlocs="1057282,2044140;1100144,1686952;1185869,1029727;1257307,586815;1252544,315352;1147769,43890;885832,81990;695332,129615;266707,20077;61919,20077;19057,224865;61919,429652;19057,620152;66682,1058302;7,1544077;71444,2039377;138119,2048902;285757,1801252;471494,1282140;604844,1120215;695332,1420252;804869,1720290;914407,1996515;985844,2087002;1057282,2044140" o:connectangles="0,0,0,0,0,0,0,0,0,0,0,0,0,0,0,0,0,0,0,0,0,0,0,0,0"/>
                            </v:shape>
                            <v:shape id="Freeform 381" o:spid="_x0000_s1143" style="position:absolute;left:22516;top:11490;width:9259;height:16586;visibility:visible;mso-wrap-style:square;v-text-anchor:middle" coordsize="926277,16587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mVlcMA&#10;AADcAAAADwAAAGRycy9kb3ducmV2LnhtbESPQWvCQBSE7wX/w/KE3urGCEWiq4ggeNHSVDw/ss8k&#10;mH0bs88k/ffdQqHHYWa+Ydbb0TWqpy7Ung3MZwko4sLbmksDl6/D2xJUEGSLjWcy8E0BtpvJyxoz&#10;6wf+pD6XUkUIhwwNVCJtpnUoKnIYZr4ljt7Ndw4lyq7UtsMhwl2j0yR51w5rjgsVtrSvqLjnT2dg&#10;+EiLh1yP9DgInvfpte5Pl9yY1+m4W4ESGuU//Nc+WgOL5Rx+z8Qjo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mVlcMAAADcAAAADwAAAAAAAAAAAAAAAACYAgAAZHJzL2Rv&#10;d25yZXYueG1sUEsFBgAAAAAEAAQA9QAAAIgDAAAAAA==&#10;" path="m914687,1624663v9525,-53181,13494,-180975,4763,-309562c910719,1186513,871825,1010300,862300,853138v-9525,-157162,-7938,-343693,,-481012c870237,234807,963106,70501,909925,29226,856744,-12049,655924,129238,543212,124476,430499,119713,297150,7795,233650,651,170150,-6493,172531,46688,162212,81613v-10319,34925,18256,12701,9525,128588c163006,326088,129669,632476,109825,776938,89981,921400,70931,938070,52675,1076976,34419,1215882,-3682,1529413,287,1610376v3969,80963,53181,7144,76200,-47625c99506,1507982,111413,1384950,138400,1281763v26987,-103187,52387,-217487,100012,-338137c286037,822976,373350,640413,424150,557863,474950,475313,502731,434039,543212,448326v40481,14287,88900,90487,123825,195262c701962,748363,723393,938070,752762,1076976v29369,138906,72232,307181,90488,400050c861506,1569895,848806,1609582,862300,1634188v13494,24606,42862,43656,52387,-9525xe" fillcolor="#190b02 [325]" strokecolor="#ed7d31 [3205]" strokeweight=".5pt">
                              <v:fill color2="#0c0501 [165]" rotate="t" colors="0 #f7bda4;.5 #f5b195;1 #f8a581" focus="100%" type="gradient">
                                <o:fill v:ext="view" type="gradientUnscaled"/>
                              </v:fill>
                              <v:stroke joinstyle="miter"/>
                              <v:path arrowok="t" o:connecttype="custom" o:connectlocs="914245,1624583;919005,1315036;861883,853096;861883,372108;909485,29225;542949,124470;233537,651;162134,81609;171654,210191;109772,776900;52650,1076923;287,1610296;76450,1562674;138333,1281700;238297,943579;423945,557835;542949,448304;666714,643556;752398,1076923;842842,1476953;861883,1634107;914245,1624583" o:connectangles="0,0,0,0,0,0,0,0,0,0,0,0,0,0,0,0,0,0,0,0,0,0"/>
                            </v:shape>
                            <v:shape id="Freeform 382" o:spid="_x0000_s1144" style="position:absolute;left:20468;top:5918;width:14878;height:7734;visibility:visible;mso-wrap-style:square;v-text-anchor:middle" coordsize="1488149,7736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2TqcMA&#10;AADcAAAADwAAAGRycy9kb3ducmV2LnhtbESPT4vCMBTE74LfITzBm6Yqu9RqFBEqu3jyD3h9NM+2&#10;2rzUJtbut98sLHgcZuY3zHLdmUq01LjSsoLJOAJBnFldcq7gfEpHMQjnkTVWlknBDzlYr/q9JSba&#10;vvhA7dHnIkDYJaig8L5OpHRZQQbd2NbEwbvaxqAPssmlbvAV4KaS0yj6lAZLDgsF1rQtKLsfn0bB&#10;XGJLmzpLvx/p7aM67HmPu4tSw0G3WYDw1Pl3+L/9pRXM4in8nQlH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F2TqcMAAADcAAAADwAAAAAAAAAAAAAAAACYAgAAZHJzL2Rv&#10;d25yZXYueG1sUEsFBgAAAAAEAAQA9QAAAIgDAAAAAA==&#10;" path="m1356895,769354v21431,30956,83344,-115093,104775,-176212c1483101,532023,1493421,476461,1485483,402642v-7938,-73819,-43657,-187325,-71438,-252413c1386264,85141,1358483,32754,1318795,12117,1279107,-8521,1257676,-2171,1175920,26404,1094164,54979,950495,178011,828258,183567,706020,189123,525839,89904,442495,59742,359151,29579,373439,5767,328195,2592,282951,-583,223421,7354,171033,40692,118645,74030,39270,139911,13870,202617,-11530,265323,2758,328029,18633,416929v15875,88900,65881,286544,90487,319088c133726,768561,165476,664579,166270,612192v794,-52387,-48418,-128588,-52387,-190500c109914,359780,132139,281992,142458,240717v10319,-41275,-5557,-60325,33337,-66675c214689,167692,302795,187536,375820,202617v73025,15081,161131,45243,238125,61912c690939,281198,759996,308979,837783,302629v77787,-6350,169862,-62706,242887,-76200c1153695,212935,1233864,191505,1275933,221667v42069,30162,42069,97631,57150,185737c1348164,495510,1335464,738398,1356895,769354xe" fillcolor="white [3201]" strokecolor="black [3200]" strokeweight=".25pt">
                              <v:stroke joinstyle="miter"/>
                              <v:path arrowok="t" o:connecttype="custom" o:connectlocs="1356581,769175;1461332,593004;1485140,402548;1413718,150194;1318490,12114;1175648,26398;828067,183524;442393,59728;328119,2591;170993,40683;13867,202570;18629,416832;109095,735846;166232,612050;113857,421594;142425,240661;175754,174002;375733,202570;613803,264467;837589,302559;1080420,226376;1275638,221615;1332775,407309;1356581,769175" o:connectangles="0,0,0,0,0,0,0,0,0,0,0,0,0,0,0,0,0,0,0,0,0,0,0,0"/>
                            </v:shape>
                          </v:group>
                        </v:group>
                        <v:group id="Group 358" o:spid="_x0000_s1145" style="position:absolute;left:22036;top:12429;width:9188;height:17501" coordorigin="22036,12429" coordsize="9194,175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8XXpsMAAADcAAAADwAAAGRycy9kb3ducmV2LnhtbERPTWvCQBC9F/wPywi9&#10;1U0qKSW6BhErPQShWhBvQ3ZMQrKzIbsm8d93DwWPj/e9zibTioF6V1tWEC8iEMSF1TWXCn7PX2+f&#10;IJxH1thaJgUPcpBtZi9rTLUd+YeGky9FCGGXooLK+y6V0hUVGXQL2xEH7mZ7gz7AvpS6xzGEm1a+&#10;R9GHNFhzaKiwo11FRXO6GwWHEcftMt4PeXPbPa7n5HjJY1LqdT5tVyA8Tf4p/nd/awXLJKwN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LxdemwwAAANwAAAAP&#10;AAAAAAAAAAAAAAAAAKoCAABkcnMvZG93bnJldi54bWxQSwUGAAAAAAQABAD6AAAAmgMAAAAA&#10;">
                          <v:shape id="Freeform 359" o:spid="_x0000_s1146" style="position:absolute;left:22036;top:24002;width:1143;height:5477;visibility:visible;mso-wrap-style:square;v-text-anchor:middle" coordsize="114300,5476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eVcUA&#10;AADcAAAADwAAAGRycy9kb3ducmV2LnhtbESPzWrDMBCE74W+g9hCbo3cOA22GyWUQn6gp7h+gK21&#10;tUWtlbGU2O3TR4VCjsPMfMOst5PtxIUGbxwreJonIIhrpw03CqqP3WMGwgdkjZ1jUvBDHrab+7s1&#10;FtqNfKJLGRoRIewLVNCG0BdS+roli37ueuLofbnBYohyaKQecIxw28lFkqykRcNxocWe3lqqv8uz&#10;VTC+mzyvViedfmZl9Zse9svMLJSaPUyvLyACTeEW/m8ftYL0OYe/M/EIyM0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n95VxQAAANwAAAAPAAAAAAAAAAAAAAAAAJgCAABkcnMv&#10;ZG93bnJldi54bWxQSwUGAAAAAAQABAD1AAAAigMAAAAA&#10;" path="m,547688c11906,505222,23813,462756,42863,371475,61913,280194,88106,140097,114300,e" filled="f" strokecolor="#ed7d31 [3205]" strokeweight=".5pt">
                            <v:stroke joinstyle="miter"/>
                            <v:path arrowok="t" o:connecttype="custom" o:connectlocs="0,547689;42863,371476;114299,0" o:connectangles="0,0,0"/>
                          </v:shape>
                          <v:shape id="Freeform 360" o:spid="_x0000_s1147" style="position:absolute;left:23179;top:12810;width:4095;height:11693;visibility:visible;mso-wrap-style:square;v-text-anchor:middle" coordsize="409575,11692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VSrL8A&#10;AADcAAAADwAAAGRycy9kb3ducmV2LnhtbERPy4rCMBTdD/gP4QruxtQRilSjiCiMbob62F+aa1Nt&#10;bmoTtf69WQy4PJz3bNHZWjyo9ZVjBaNhAoK4cLriUsHxsPmegPABWWPtmBS8yMNi3vuaYabdk3N6&#10;7EMpYgj7DBWYEJpMSl8YsuiHriGO3Nm1FkOEbSl1i88Ybmv5kySptFhxbDDY0MpQcd3frYLtabMz&#10;+eX2Z8/m7t0hXzdlelVq0O+WUxCBuvAR/7t/tYJxGufHM/EIyPk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pVKsvwAAANwAAAAPAAAAAAAAAAAAAAAAAJgCAABkcnMvZG93bnJl&#10;di54bWxQSwUGAAAAAAQABAD1AAAAhAMAAAAA&#10;" path="m,1169251c,1069238,,969225,28575,878738,57150,788251,142875,693001,171450,626326v28575,-66675,12700,-95251,28575,-147638c215900,426301,246856,384232,266700,312001,286544,239770,295276,96895,319088,45301,342900,-6293,376237,-1928,409575,2438e" filled="f" strokecolor="#ed7d31 [3205]" strokeweight=".5pt">
                            <v:stroke joinstyle="miter"/>
                            <v:path arrowok="t" o:connecttype="custom" o:connectlocs="0,1169251;28575,878738;171450,626326;200025,478688;266701,312001;319089,45301;409576,2438" o:connectangles="0,0,0,0,0,0,0"/>
                          </v:shape>
                          <v:group id="Group 361" o:spid="_x0000_s1148" style="position:absolute;left:22083;top:12429;width:9147;height:17501" coordorigin="22083,12429" coordsize="9146,175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k7SGxgAAANwA&#10;AAAPAAAAAAAAAAAAAAAAAKoCAABkcnMvZG93bnJldi54bWxQSwUGAAAAAAQABAD6AAAAnQMAAAAA&#10;">
                            <v:shape id="Freeform 362" o:spid="_x0000_s1149" style="position:absolute;left:25131;top:14477;width:2429;height:4715;visibility:visible;mso-wrap-style:square;v-text-anchor:middle" coordsize="242887,4714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LEN8QA&#10;AADcAAAADwAAAGRycy9kb3ducmV2LnhtbESPQWsCMRSE7wX/Q3hCbzVxi1ZWo9jSguDJtQePj81z&#10;N7h5WTapbv31RhA8DjPzDbNY9a4RZ+qC9axhPFIgiEtvLFcafvc/bzMQISIbbDyThn8KsFoOXhaY&#10;G3/hHZ2LWIkE4ZCjhjrGNpcylDU5DCPfEifv6DuHMcmukqbDS4K7RmZKTaVDy2mhxpa+aipPxZ/T&#10;gNvDZlLMPrbKhqv8XE++7TFTWr8O+/UcRKQ+PsOP9sZoeJ9mcD+TjoB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ixDfEAAAA3AAAAA8AAAAAAAAAAAAAAAAAmAIAAGRycy9k&#10;b3ducmV2LnhtbFBLBQYAAAAABAAEAPUAAACJAwAAAAA=&#10;" path="m,471488c20240,447675,40481,423863,52387,385763,64293,347663,54768,282575,71437,242888v16669,-39687,69057,-70644,80963,-95250c164306,123032,127794,119856,142875,95250,157956,70644,200421,35322,242887,e" filled="f" strokecolor="#5b9bd5 [3204]" strokeweight=".5pt">
                              <v:stroke joinstyle="miter"/>
                              <v:path arrowok="t" o:connecttype="custom" o:connectlocs="0,471488;52387,385763;71437,242888;152400,147638;142875,95250;242887,0" o:connectangles="0,0,0,0,0,0"/>
                            </v:shape>
                            <v:group id="Group 363" o:spid="_x0000_s1150" style="position:absolute;left:22083;top:12429;width:9147;height:17501" coordorigin="22083,12429" coordsize="9146,175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w2PasQAAADcAAAADwAAAGRycy9kb3ducmV2LnhtbESPQYvCMBSE7wv+h/AE&#10;b2tay4pUo4ioeJCFVUG8PZpnW2xeShPb+u/NwsIeh5n5hlmselOJlhpXWlYQjyMQxJnVJecKLufd&#10;5wyE88gaK8uk4EUOVsvBxwJTbTv+ofbkcxEg7FJUUHhfp1K6rCCDbmxr4uDdbWPQB9nkUjfYBbip&#10;5CSKptJgyWGhwJo2BWWP09Mo2HfYrZN42x4f983rdv76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w2PasQAAADcAAAA&#10;DwAAAAAAAAAAAAAAAACqAgAAZHJzL2Rvd25yZXYueG1sUEsFBgAAAAAEAAQA+gAAAJsDAAAAAA==&#10;">
                              <v:shape id="Freeform 364" o:spid="_x0000_s1151" style="position:absolute;left:25369;top:12858;width:667;height:1810;visibility:visible;mso-wrap-style:square;v-text-anchor:middle" coordsize="66689,1809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H0CMUA&#10;AADcAAAADwAAAGRycy9kb3ducmV2LnhtbESPW2vCQBSE34X+h+UUfNNNL1hNs0qRSgNFoVHfD9mT&#10;C2bPxuwa47/vCoU+DjPzDZOsBtOInjpXW1bwNI1AEOdW11wqOOw3kzkI55E1NpZJwY0crJYPowRj&#10;ba/8Q33mSxEg7GJUUHnfxlK6vCKDbmpb4uAVtjPog+xKqTu8Brhp5HMUzaTBmsNChS2tK8pP2cUo&#10;+ExPX0W+ddk53e2Oh23/hovLt1Ljx+HjHYSnwf+H/9qpVvAye4X7mXA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sfQIxQAAANwAAAAPAAAAAAAAAAAAAAAAAJgCAABkcnMv&#10;ZG93bnJldi54bWxQSwUGAAAAAAQABAD1AAAAigMAAAAA&#10;" path="m66689,180975c33748,150812,808,120650,14,90488,-780,60326,30573,30163,61927,e" filled="f" strokecolor="#ed7d31 [3205]" strokeweight=".5pt">
                                <v:stroke joinstyle="miter"/>
                                <v:path arrowok="t" o:connecttype="custom" o:connectlocs="66688,180975;14,90488;61926,0" o:connectangles="0,0,0"/>
                              </v:shape>
                              <v:group id="Group 365" o:spid="_x0000_s1152" style="position:absolute;left:22083;top:12429;width:9147;height:17501" coordorigin="22083,12429" coordsize="9146,175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6iyhcYAAADcAAAADwAAAGRycy9kb3ducmV2LnhtbESPQWuDQBSE74X+h+UV&#10;emtWG5RisxEJbekhBGIKpbeH+6IS9624WzX/PhsI5DjMzDfMKp9NJ0YaXGtZQbyIQBBXVrdcK/g5&#10;fL68gXAeWWNnmRScyUG+fnxYYabtxHsaS1+LAGGXoYLG+z6T0lUNGXQL2xMH72gHgz7IoZZ6wCnA&#10;TSdfoyiVBlsOCw32tGmoOpX/RsHXhFOxjD/G7em4Of8dkt3vNialnp/m4h2Ep9nfw7f2t1awTBO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qLKFxgAAANwA&#10;AAAPAAAAAAAAAAAAAAAAAKoCAABkcnMvZG93bnJldi54bWxQSwUGAAAAAAQABAD6AAAAnQMAAAAA&#10;">
                                <v:group id="Group 366" o:spid="_x0000_s1153" style="position:absolute;left:22512;top:12429;width:8628;height:17336" coordorigin="22512,12429" coordsize="8628,173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3os8sQAAADcAAAA&#10;DwAAAAAAAAAAAAAAAACqAgAAZHJzL2Rvd25yZXYueG1sUEsFBgAAAAAEAAQA+gAAAJsDAAAAAA==&#10;">
                                  <v:shape id="Freeform 371" o:spid="_x0000_s1154" style="position:absolute;left:25131;top:12429;width:801;height:1048;visibility:visible;mso-wrap-style:square;v-text-anchor:middle" coordsize="80058,1047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qCvMMA&#10;AADcAAAADwAAAGRycy9kb3ducmV2LnhtbESPzarCMBSE94LvEI5wd5rqBZVqFBUFXdyFfwt3h+bY&#10;FpuT2kStPv2NILgcZuYbZjytTSHuVLncsoJuJwJBnFidc6rgsF+1hyCcR9ZYWCYFT3IwnTQbY4y1&#10;ffCW7jufigBhF6OCzPsyltIlGRl0HVsSB+9sK4M+yCqVusJHgJtC9qKoLw3mHBYyLGmRUXLZ3YyC&#10;mT/NN/TihaPLenWk5XVT/vWV+mnVsxEIT7X/hj/ttVbwO+jC+0w4AnL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AqCvMMAAADcAAAADwAAAAAAAAAAAAAAAACYAgAAZHJzL2Rv&#10;d25yZXYueG1sUEsFBgAAAAAEAAQA9QAAAIgDAAAAAA==&#10;" path="m18146,104775c5842,82549,-6461,60324,3858,42862,14177,25400,47117,12700,80058,e" filled="f" strokecolor="#ed7d31 [3205]" strokeweight=".5pt">
                                    <v:stroke joinstyle="miter"/>
                                    <v:path arrowok="t" o:connecttype="custom" o:connectlocs="18146,104775;3858,42862;80058,0" o:connectangles="0,0,0"/>
                                  </v:shape>
                                  <v:shape id="Freeform 372" o:spid="_x0000_s1155" style="position:absolute;left:22512;top:14144;width:3286;height:15621;visibility:visible;mso-wrap-style:square;v-text-anchor:middle" coordsize="328613,1562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hYqMUA&#10;AADcAAAADwAAAGRycy9kb3ducmV2LnhtbESPQWvCQBSE7wX/w/IEb3WjQpXoKlooeKo1WujxmX3N&#10;hmbfhuwao7++Kwgeh5n5hlmsOluJlhpfOlYwGiYgiHOnSy4UHA8frzMQPiBrrByTgit5WC17LwtM&#10;tbvwntosFCJC2KeowIRQp1L63JBFP3Q1cfR+XWMxRNkUUjd4iXBbyXGSvEmLJccFgzW9G8r/srNV&#10;8GVuOPq+VZ/b84l/Ntd25w7ZTqlBv1vPQQTqwjP8aG+1gsl0DPcz8QjI5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qFioxQAAANwAAAAPAAAAAAAAAAAAAAAAAJgCAABkcnMv&#10;ZG93bnJldi54bWxQSwUGAAAAAAQABAD1AAAAigMAAAAA&#10;" path="m,1562100v2778,-75010,5556,-150019,19050,-238125c32544,1235869,61913,1123950,80963,1033462v19050,-90488,20637,-161131,52387,-252412c165100,689769,252413,550863,271463,485775v19050,-65088,-22226,-46038,-23813,-95250c246063,341313,248444,255587,261938,190500,275432,125412,302022,62706,328613,e" filled="f" strokecolor="#5b9bd5 [3204]" strokeweight=".5pt">
                                    <v:stroke joinstyle="miter"/>
                                    <v:path arrowok="t" o:connecttype="custom" o:connectlocs="0,1562100;19050,1323975;80963,1033462;133350,781050;271463,485775;247650,390525;261938,190500;328613,0" o:connectangles="0,0,0,0,0,0,0,0"/>
                                  </v:shape>
                                  <v:shape id="Freeform 373" o:spid="_x0000_s1156" style="position:absolute;left:27370;top:13668;width:2166;height:1582;visibility:visible;mso-wrap-style:square;v-text-anchor:middle" coordsize="216603,1582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GJcYA&#10;AADcAAAADwAAAGRycy9kb3ducmV2LnhtbESPQWvCQBSE7wX/w/KEXopuWqGV6CqlICgGilHx+sg+&#10;N9Hs2zS7xvTfdwuFHoeZ+YaZL3tbi45aXzlW8DxOQBAXTldsFBz2q9EUhA/IGmvHpOCbPCwXg4c5&#10;ptrdeUddHoyIEPYpKihDaFIpfVGSRT92DXH0zq61GKJsjdQt3iPc1vIlSV6lxYrjQokNfZRUXPOb&#10;VfB16bLs8NlMQ26e+s3WZLfTsVDqcdi/z0AE6sN/+K+91gombxP4PROP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OGJcYAAADcAAAADwAAAAAAAAAAAAAAAACYAgAAZHJz&#10;L2Rvd25yZXYueG1sUEsFBgAAAAAEAAQA9QAAAIsDAAAAAA==&#10;" path="m216603,158237c139212,116565,61822,74894,26103,48700,-9616,22506,6260,5837,2291,1075v-3969,-4762,-1985,7144,,19050e" filled="f" strokecolor="#ed7d31 [3205]" strokeweight=".5pt">
                                    <v:stroke joinstyle="miter"/>
                                    <v:path arrowok="t" o:connecttype="custom" o:connectlocs="216603,158238;26103,48700;2291,1075;2291,20125" o:connectangles="0,0,0,0"/>
                                  </v:shape>
                                  <v:shape id="Freeform 374" o:spid="_x0000_s1157" style="position:absolute;left:28036;top:13429;width:1953;height:4668;visibility:visible;mso-wrap-style:square;v-text-anchor:middle" coordsize="195263,4667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IccA&#10;AADcAAAADwAAAGRycy9kb3ducmV2LnhtbESPQWvCQBSE7wX/w/IEL1I3tsXU6CpSLBZErNaD3h7Z&#10;ZxLMvg3ZbUz7692C0OMwM98w03lrStFQ7QrLCoaDCARxanXBmYLD1/vjKwjnkTWWlknBDzmYzzoP&#10;U0y0vfKOmr3PRICwS1BB7n2VSOnSnAy6ga2Ig3e2tUEfZJ1JXeM1wE0pn6JoJA0WHBZyrOgtp/Sy&#10;/zYKuP8rl026Hce7kz2u43h1+dywUr1uu5iA8NT6//C9/aEVPMcv8HcmHAE5u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vviHHAAAA3AAAAA8AAAAAAAAAAAAAAAAAmAIAAGRy&#10;cy9kb3ducmV2LnhtbFBLBQYAAAAABAAEAPUAAACMAwAAAAA=&#10;" path="m195263,466725l104775,261938r,c109537,243682,150812,196056,133350,152400,115888,108744,57944,54372,,e" filled="f" strokecolor="#ed7d31 [3205]" strokeweight=".5pt">
                                    <v:stroke joinstyle="miter"/>
                                    <v:path arrowok="t" o:connecttype="custom" o:connectlocs="195263,466725;104775,261938;104775,261938;133350,152400;0,0" o:connectangles="0,0,0,0,0"/>
                                  </v:shape>
                                  <v:shape id="Freeform 375" o:spid="_x0000_s1158" style="position:absolute;left:25560;top:13953;width:1714;height:2382;visibility:visible;mso-wrap-style:square;v-text-anchor:middle" coordsize="171450,2381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J9R8QA&#10;AADcAAAADwAAAGRycy9kb3ducmV2LnhtbESPUWvCQBCE3wv9D8cKfasXLbaa5hSriIL4UPUHLNlt&#10;EpLbC7lT47/vFYQ+DjPzDZMtetuoK3e+cmJgNExAseSOKikMnE+b1ykoH1AIGyds4M4eFvPnpwxT&#10;cjf55usxFCpCxKdooAyhTbX2eckW/dC1LNH7cZ3FEGVXaOrwFuG20eMkedcWK4kLJba8Kjmvjxdr&#10;YD9Bmtm6+lqtl5dtoPVhTFsy5mXQLz9BBe7Df/jR3pGBt48J/J2JR0DP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hCfUfEAAAA3AAAAA8AAAAAAAAAAAAAAAAAmAIAAGRycy9k&#10;b3ducmV2LnhtbFBLBQYAAAAABAAEAPUAAACJAwAAAAA=&#10;" path="m,238125c,200818,,163512,28575,123825,57150,84137,114300,42068,171450,e" filled="f" strokecolor="yellow" strokeweight=".5pt">
                                    <v:stroke joinstyle="miter"/>
                                    <v:path arrowok="t" o:connecttype="custom" o:connectlocs="0,238126;28575,123826;171451,0" o:connectangles="0,0,0"/>
                                  </v:shape>
                                  <v:shape id="Freeform 376" o:spid="_x0000_s1159" style="position:absolute;left:29751;top:14382;width:1389;height:13525;visibility:visible;mso-wrap-style:square;v-text-anchor:middle" coordsize="138931,1352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s9AsQA&#10;AADcAAAADwAAAGRycy9kb3ducmV2LnhtbERPXWvCMBR9H/gfwh3sZWi6DatUo4yNwRz4sKqgb5fm&#10;rg02NyXJtO7XLwNh5+1wvjjzZW9bcSIfjGMFD6MMBHHltOFawXbzNpyCCBFZY+uYFFwowHIxuJlj&#10;od2ZP+lUxlqkEg4FKmhi7AopQ9WQxTByHXHSvpy3GBP1tdQez6nctvIxy3Jp0XBaaLCjl4aqY/lt&#10;FVR7v044rHam/LjHcb4xr/mPUne3/fMMRKQ+/puv6Xet4GmSw9+ZdAT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ObPQLEAAAA3AAAAA8AAAAAAAAAAAAAAAAAmAIAAGRycy9k&#10;b3ducmV2LnhtbFBLBQYAAAAABAAEAPUAAACJAwAAAAA=&#10;" path="m138931,1352550c124246,1192212,109562,1031875,105593,952500v-3969,-79375,26194,794,9525,-76200c98449,799306,21456,574675,5581,490538,-10294,406401,11931,402431,19868,371475v7937,-30956,27782,-4763,33338,-66675c58762,242887,55984,121443,53206,e" filled="f" strokecolor="#ed7d31 [3205]" strokeweight=".5pt">
                                    <v:stroke joinstyle="miter"/>
                                    <v:path arrowok="t" o:connecttype="custom" o:connectlocs="138931,1352550;105593,952500;115118,876300;5581,490538;19868,371475;53206,304800;53206,0" o:connectangles="0,0,0,0,0,0,0"/>
                                  </v:shape>
                                  <v:shape id="Freeform 377" o:spid="_x0000_s1160" style="position:absolute;left:30322;top:13715;width:720;height:15948;visibility:visible;mso-wrap-style:square;v-text-anchor:middle" coordsize="71920,15947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ogRcYA&#10;AADcAAAADwAAAGRycy9kb3ducmV2LnhtbESPS0sDQRCE74L/YWghNzMbI3msmQQJBEUwmAfEY7PT&#10;2Vnc7ll3xmT995mA4LGoqq+o2aLjWp2oDZUXA4N+Boqk8LaS0sB+t7qfgAoRxWLthQz8UoDF/PZm&#10;hrn1Z9nQaRtLlSAScjTgYmxyrUPhiDH0fUOSvKNvGWOSbalti+cE51o/ZNlIM1aSFhw2tHRUfG1/&#10;2MBIlsV++O2mE35kPrx82PXn27sxvbvu+QlUpC7+h//ar9bAcDyG65l0BPT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zogRcYAAADcAAAADwAAAAAAAAAAAAAAAACYAgAAZHJz&#10;L2Rvd25yZXYueG1sUEsFBgAAAAAEAAQA9QAAAIsDAAAAAA==&#10;" path="m64329,1594799v5556,-65882,11113,-131763,4763,-233363c62742,1259836,37341,1101086,26229,985199,15116,869311,6386,745486,2417,666111,-1552,586736,36,564511,2417,508949,4798,453387,16704,387505,16704,332736,16704,277967,-3933,227961,2417,180336,8767,132711,49248,76355,54804,46986,60360,17617,37341,11268,35754,4124v-1588,-7144,3968,-3572,9525,e" filled="f" strokecolor="#5b9bd5 [3204]" strokeweight=".5pt">
                                    <v:stroke joinstyle="miter"/>
                                    <v:path arrowok="t" o:connecttype="custom" o:connectlocs="64329,1594800;69092,1361437;26229,985200;2417,666111;2417,508949;16704,332736;2417,180336;54804,46986;35754,4124;45279,4124" o:connectangles="0,0,0,0,0,0,0,0,0,0"/>
                                  </v:shape>
                                </v:group>
                                <v:group id="Group 367" o:spid="_x0000_s1161" style="position:absolute;left:22083;top:12858;width:9147;height:17072" coordorigin="22083,12858" coordsize="9146,170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aJacUAAADcAAAADwAAAGRycy9kb3ducmV2LnhtbESPQYvCMBSE78L+h/CE&#10;vWnaFXWpRhFxlz2IoC6It0fzbIvNS2liW/+9EQSPw8x8w8yXnSlFQ7UrLCuIhxEI4tTqgjMF/8ef&#10;wTcI55E1lpZJwZ0cLBcfvTkm2ra8p+bgMxEg7BJUkHtfJVK6NCeDbmgr4uBdbG3QB1lnUtfYBrgp&#10;5VcUTaTBgsNCjhWtc0qvh5tR8NtiuxrFm2Z7vazv5+N4d9rGpNRnv1vNQHjq/Dv8av9pBaPJ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Q2iWnFAAAA3AAA&#10;AA8AAAAAAAAAAAAAAAAAqgIAAGRycy9kb3ducmV2LnhtbFBLBQYAAAAABAAEAPoAAACcAwAAAAA=&#10;">
                                  <v:shape id="Freeform 368" o:spid="_x0000_s1162" style="position:absolute;left:29608;top:12858;width:1622;height:11620;visibility:visible;mso-wrap-style:square;v-text-anchor:middle" coordsize="162207,1162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Brn8IA&#10;AADcAAAADwAAAGRycy9kb3ducmV2LnhtbERPz2vCMBS+D/wfwhN2GZq6sSLVtEhhMPCk8+Lt0Tzb&#10;2ualJLFW//rlMNjx4/u9LSbTi5Gcby0rWC0TEMSV1S3XCk4/X4s1CB+QNfaWScGDPBT57GWLmbZ3&#10;PtB4DLWIIewzVNCEMGRS+qohg35pB+LIXawzGCJ0tdQO7zHc9PI9SVJpsOXY0OBAZUNVd7wZBWN/&#10;ux6GfZrKcS1dV76dr4/np1Kv82m3ARFoCv/iP/e3VvCRxrXxTDwCMv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4GufwgAAANwAAAAPAAAAAAAAAAAAAAAAAJgCAABkcnMvZG93&#10;bnJldi54bWxQSwUGAAAAAAQABAD1AAAAhwMAAAAA&#10;" path="m162207,1162050c124106,1097756,86006,1033462,71719,952500,57431,871537,80451,743744,76482,676275,72513,608806,60607,615157,47907,547688,35207,480219,-3687,332582,282,271463,4251,210344,62988,223044,71719,180975,80450,138906,54256,47625,52669,19050,51081,-9525,56637,,62194,9525e" filled="f" strokecolor="yellow" strokeweight=".5pt">
                                    <v:stroke joinstyle="miter"/>
                                    <v:path arrowok="t" o:connecttype="custom" o:connectlocs="162206,1162050;71719,952500;76482,676275;47907,547688;282,271463;71719,180975;52669,19050;62194,9525" o:connectangles="0,0,0,0,0,0,0,0"/>
                                  </v:shape>
                                  <v:shape id="Freeform 369" o:spid="_x0000_s1163" style="position:absolute;left:22083;top:13144;width:3393;height:16786;visibility:visible;mso-wrap-style:square;v-text-anchor:middle" coordsize="339262,16786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wpFMUA&#10;AADcAAAADwAAAGRycy9kb3ducmV2LnhtbESPT2sCMRTE70K/Q3iF3mq2f1h0NYoWCj0VqqJ4eyTP&#10;zdLNy7pJd7d+elMoeBxm5jfMfDm4WnTUhsqzgqdxBoJYe1NxqWC3fX+cgAgR2WDtmRT8UoDl4m40&#10;x8L4nr+o28RSJAiHAhXYGJtCyqAtOQxj3xAn7+RbhzHJtpSmxT7BXS2fsyyXDitOCxYberOkvzc/&#10;TgH28vC6OuYHfb6Un3nWWdzrtVIP98NqBiLSEG/h//aHUfCST+HvTDoCcnE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zCkUxQAAANwAAAAPAAAAAAAAAAAAAAAAAJgCAABkcnMv&#10;ZG93bnJldi54bWxQSwUGAAAAAAQABAD1AAAAigMAAAAA&#10;" path="m,1678676v16271,-67469,32543,-134938,52387,-223838c72231,1365938,103187,1231795,119062,1145276v15875,-86519,10319,-113506,28575,-209550c165893,839682,201613,655532,228600,569013v26988,-86519,62706,-98425,80962,-152400c327818,362638,343693,296756,338137,245163,332581,193570,281781,147532,276225,107051,270669,66570,302419,12595,304800,2276v2381,-10319,-5954,16271,-14288,42862e" filled="f" strokecolor="yellow" strokeweight=".5pt">
                                    <v:stroke joinstyle="miter"/>
                                    <v:path arrowok="t" o:connecttype="custom" o:connectlocs="0,1678676;52387,1454838;119062,1145276;147637,935726;228600,569013;309562,416613;338137,245163;276225,107051;304800,2276;290512,45138" o:connectangles="0,0,0,0,0,0,0,0,0,0"/>
                                  </v:shape>
                                  <v:shape id="Freeform 370" o:spid="_x0000_s1164" style="position:absolute;left:28560;top:13429;width:1381;height:3953;visibility:visible;mso-wrap-style:square;v-text-anchor:middle" coordsize="138112,3952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3cDb0A&#10;AADcAAAADwAAAGRycy9kb3ducmV2LnhtbERPSwrCMBDdC94hjOBGNFVBpRpFBMWFG1sPMDRjW2wm&#10;JYlab28WgsvH+292nWnEi5yvLSuYThIQxIXVNZcKbvlxvALhA7LGxjIp+JCH3bbf22Cq7Zuv9MpC&#10;KWII+xQVVCG0qZS+qMign9iWOHJ36wyGCF0ptcN3DDeNnCXJQhqsOTZU2NKhouKRPY0Ce8iky2+u&#10;Gz3mp/JyOZ/q5X2m1HDQ7dcgAnXhL/65z1rBfBnnxzPxCMjt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g3cDb0AAADcAAAADwAAAAAAAAAAAAAAAACYAgAAZHJzL2Rvd25yZXYu&#10;eG1sUEsFBgAAAAAEAAQA9QAAAIIDAAAAAA==&#10;" path="m138112,395288v-3969,-48022,-7937,-96044,-14287,-147638c117475,196056,120649,127000,100012,85725,79374,44450,39687,22225,,e" filled="f" strokecolor="yellow" strokeweight=".5pt">
                                    <v:stroke joinstyle="miter"/>
                                    <v:path arrowok="t" o:connecttype="custom" o:connectlocs="138112,395288;123825,247650;100012,85725;0,0" o:connectangles="0,0,0,0"/>
                                  </v:shape>
                                </v:group>
                              </v:group>
                            </v:group>
                          </v:group>
                        </v:group>
                      </v:group>
                    </v:group>
                    <v:shapetype id="_x0000_t32" coordsize="21600,21600" o:spt="32" o:oned="t" path="m,l21600,21600e" filled="f">
                      <v:path arrowok="t" fillok="f" o:connecttype="none"/>
                      <o:lock v:ext="edit" shapetype="t"/>
                    </v:shapetype>
                    <v:shape id="Straight Arrow Connector 353" o:spid="_x0000_s1165" type="#_x0000_t32" style="position:absolute;left:15989;top:21086;width:2811;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Sxt8YAAADcAAAADwAAAGRycy9kb3ducmV2LnhtbESPQU/CQBSE7yb+h80z4SZbJVWsLMS0&#10;IXgFlejttftsC923ze4ClV/Pmph4nMzMN5nZYjCdOJLzrWUFd+MEBHFldcu1gve35e0UhA/IGjvL&#10;pOCHPCzm11czzLQ98ZqOm1CLCGGfoYImhD6T0lcNGfRj2xNH79s6gyFKV0vt8BThppP3SfIgDbYc&#10;FxrsKW+o2m8ORkFacJsW5ddnucs/8nOxfVw9uVKp0c3w8gwi0BD+w3/tV61gkk7g90w8AnJ+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tUsbfGAAAA3AAAAA8AAAAAAAAA&#10;AAAAAAAAoQIAAGRycy9kb3ducmV2LnhtbFBLBQYAAAAABAAEAPkAAACUAwAAAAA=&#10;" strokecolor="black [3200]" strokeweight=".5pt">
                      <v:stroke endarrow="classic" joinstyle="miter"/>
                    </v:shape>
                  </v:group>
                  <v:group id="Group 316" o:spid="_x0000_s1166" style="position:absolute;left:12247;top:24807;width:40734;height:31820" coordorigin="5508" coordsize="36667,286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fF+PxgAAANwA&#10;AAAPAAAAAAAAAAAAAAAAAKoCAABkcnMvZG93bnJldi54bWxQSwUGAAAAAAQABAD6AAAAnQMAAAAA&#10;">
                    <v:shape id="Straight Arrow Connector 317" o:spid="_x0000_s1167" type="#_x0000_t32" style="position:absolute;left:25003;top:1952;width:526;height:3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tencMAAADcAAAADwAAAGRycy9kb3ducmV2LnhtbESPQWuDQBSE74X8h+UFequrFWqw2YQQ&#10;CCSntFbw+nBfVOK+FXer9t9nC4Ueh5n5htnuF9OLiUbXWVaQRDEI4trqjhsF5dfpZQPCeWSNvWVS&#10;8EMO9rvV0xZzbWf+pKnwjQgQdjkqaL0fcild3ZJBF9mBOHg3Oxr0QY6N1CPOAW56+RrHb9Jgx2Gh&#10;xYGOLdX34tsoiOdDMntbVdeyKoqPS5Ym6YaVel4vh3cQnhb/H/5rn7WCNMng90w4AnL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brXp3DAAAA3AAAAA8AAAAAAAAAAAAA&#10;AAAAoQIAAGRycy9kb3ducmV2LnhtbFBLBQYAAAAABAAEAPkAAACRAwAAAAA=&#10;" strokecolor="black [3200]" strokeweight=".5pt">
                      <v:stroke endarrow="classic" joinstyle="miter"/>
                    </v:shape>
                    <v:shape id="Straight Arrow Connector 318" o:spid="_x0000_s1168" type="#_x0000_t32" style="position:absolute;left:16146;top:8618;width:2566;height:11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3TK78AAAADcAAAADwAAAGRycy9kb3ducmV2LnhtbERPTYvCMBC9C/sfwix407QWdqWaFhEE&#10;PblWodehmW3LNpPSRFv/vTkseHy8720+mU48aHCtZQXxMgJBXFndcq3gdj0s1iCcR9bYWSYFT3KQ&#10;Zx+zLabajnyhR+FrEULYpaig8b5PpXRVQwbd0vbEgfu1g0Ef4FBLPeAYwk0nV1H0JQ22HBoa7Gnf&#10;UPVX3I2CaNzFo7dleb6VRfFz+k7iZM1KzT+n3QaEp8m/xf/uo1aQxGFtOBOOgMx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d0yu/AAAAA3AAAAA8AAAAAAAAAAAAAAAAA&#10;oQIAAGRycy9kb3ducmV2LnhtbFBLBQYAAAAABAAEAPkAAACOAwAAAAA=&#10;" strokecolor="black [3200]" strokeweight=".5pt">
                      <v:stroke endarrow="classic" joinstyle="miter"/>
                    </v:shape>
                    <v:shape id="Straight Arrow Connector 319" o:spid="_x0000_s1169" type="#_x0000_t32" style="position:absolute;left:14051;top:14667;width:7464;height: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Y/ncYAAADcAAAADwAAAGRycy9kb3ducmV2LnhtbESPQU/CQBSE7yb8h80z8SZbNIBUFkLa&#10;GLmCaPT22n22he7bZneFwq93SUw8Tmbmm8x82ZtWHMn5xrKC0TABQVxa3XClYPf2cv8Ewgdkja1l&#10;UnAmD8vF4GaOqbYn3tBxGyoRIexTVFCH0KVS+rImg35oO+LofVtnMETpKqkdniLctPIhSSbSYMNx&#10;ocaOsprKw/bHKBjn3Izz4uuz2Gfv2SX/mL7OXKHU3W2/egYRqA//4b/2Wit4HM3geiYeAbn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zWP53GAAAA3AAAAA8AAAAAAAAA&#10;AAAAAAAAoQIAAGRycy9kb3ducmV2LnhtbFBLBQYAAAAABAAEAPkAAACUAwAAAAA=&#10;" strokecolor="black [3200]" strokeweight=".5pt">
                      <v:stroke endarrow="classic" joinstyle="miter"/>
                    </v:shape>
                    <v:shape id="Straight Arrow Connector 320" o:spid="_x0000_s1170" type="#_x0000_t32" style="position:absolute;left:30718;top:4762;width:4432;height:20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BcvcMAAADcAAAADwAAAGRycy9kb3ducmV2LnhtbERPyW7CMBC9V+IfrEHqrThQ0SXFIJQI&#10;tddCi+htEk+TQDyObAOBr8eHSj0+vX226E0rTuR8Y1nBeJSAIC6tbrhS8LVZPbyA8AFZY2uZFFzI&#10;w2I+uJthqu2ZP+m0DpWIIexTVFCH0KVS+rImg35kO+LI/VpnMEToKqkdnmO4aeUkSZ6kwYZjQ40d&#10;ZTWVh/XRKJjm3Ezz4mdX7LPv7Jpvn99fXaHU/bBfvoEI1Id/8Z/7Qyt4nMT58Uw8AnJ+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OAXL3DAAAA3AAAAA8AAAAAAAAAAAAA&#10;AAAAoQIAAGRycy9kb3ducmV2LnhtbFBLBQYAAAAABAAEAPkAAACRAwAAAAA=&#10;" strokecolor="black [3200]" strokeweight=".5pt">
                      <v:stroke endarrow="classic" joinstyle="miter"/>
                    </v:shape>
                    <v:shape id="Straight Arrow Connector 321" o:spid="_x0000_s1171" type="#_x0000_t32" style="position:absolute;left:29765;top:9286;width:5001;height:85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5JscAAADcAAAADwAAAGRycy9kb3ducmV2LnhtbESPzW7CMBCE75X6DtZW4lYcQNA2YBBK&#10;hMoV+qP2tomXJG28jmwXAk9fI1XqcTQz32gWq9604kjON5YVjIYJCOLS6oYrBa8vm/tHED4ga2wt&#10;k4IzeVgtb28WmGp74h0d96ESEcI+RQV1CF0qpS9rMuiHtiOO3sE6gyFKV0nt8BThppXjJJlJgw3H&#10;hRo7ymoqv/c/RsE052aaF58fxVf2ll3y94fnJ1coNbjr13MQgfrwH/5rb7WCyXgE1zPxCMjl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8zPkmxwAAANwAAAAPAAAAAAAA&#10;AAAAAAAAAKECAABkcnMvZG93bnJldi54bWxQSwUGAAAAAAQABAD5AAAAlQMAAAAA&#10;" strokecolor="black [3200]" strokeweight=".5pt">
                      <v:stroke endarrow="classic" joinstyle="miter"/>
                    </v:shape>
                    <v:shape id="Straight Arrow Connector 322" o:spid="_x0000_s1172" type="#_x0000_t32" style="position:absolute;left:32303;top:13808;width:3933;height:30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exXMQAAADcAAAADwAAAGRycy9kb3ducmV2LnhtbESPQWsCMRSE74L/ITyhNzdxC1K2RhGp&#10;RYqHVgXp7XXzulncvCybuG7/fVMoeBxmvhlmsRpcI3rqQu1ZwyxTIIhLb2quNJyO2+kTiBCRDTae&#10;ScMPBVgtx6MFFsbf+IP6Q6xEKuFQoAYbY1tIGUpLDkPmW+LkffvOYUyyq6Tp8JbKXSNzpebSYc1p&#10;wWJLG0vl5XB1Gh7V9uX8qr6aPdu3/pPe3e5qndYPk2H9DCLSEO/hf3pnEpfn8HcmHQG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t7FcxAAAANwAAAAPAAAAAAAAAAAA&#10;AAAAAKECAABkcnMvZG93bnJldi54bWxQSwUGAAAAAAQABAD5AAAAkgMAAAAA&#10;" strokecolor="black [3200]" strokeweight=".5pt">
                      <v:stroke endarrow="classic" joinstyle="miter"/>
                    </v:shape>
                    <v:shape id="Straight Arrow Connector 323" o:spid="_x0000_s1173" type="#_x0000_t32" style="position:absolute;left:29432;top:24336;width:6429;height:33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LCyscAAADcAAAADwAAAGRycy9kb3ducmV2LnhtbESPzW7CMBCE75X6DtYi9VYcQNA2YBBK&#10;VMG19EftbRMvSUq8jmwDoU9fI1XqcTQz32gWq9604kTON5YVjIYJCOLS6oYrBW+vz/ePIHxA1tha&#10;JgUX8rBa3t4sMNX2zC902oVKRAj7FBXUIXSplL6syaAf2o44envrDIYoXSW1w3OEm1aOk2QmDTYc&#10;F2rsKKupPOyORsE052aaF1+fxXf2nv3kHw+bJ1codTfo13MQgfrwH/5rb7WCyXgC1zPxCMjl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UsLKxwAAANwAAAAPAAAAAAAA&#10;AAAAAAAAAKECAABkcnMvZG93bnJldi54bWxQSwUGAAAAAAQABAD5AAAAlQMAAAAA&#10;" strokecolor="black [3200]" strokeweight=".5pt">
                      <v:stroke endarrow="classic" joinstyle="miter"/>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324" o:spid="_x0000_s1174" type="#_x0000_t87" style="position:absolute;left:9709;top:12407;width:1952;height:162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RDCMYA&#10;AADcAAAADwAAAGRycy9kb3ducmV2LnhtbESP3WoCMRSE7wt9h3AKvdNstUhZjVJFwQqC9Qfx7pAc&#10;d7fdnCybdF3f3ghCL4eZ+YYZTVpbioZqXzhW8NZNQBBrZwrOFOx3i84HCB+QDZaOScGVPEzGz08j&#10;TI278Dc125CJCGGfooI8hCqV0uucLPquq4ijd3a1xRBlnUlT4yXCbSl7STKQFguOCzlWNMtJ/27/&#10;rAK98tNWNmF5PB9OJ735mq9nP3ulXl/azyGIQG34Dz/aS6Og33uH+5l4BOT4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xRDCMYAAADcAAAADwAAAAAAAAAAAAAAAACYAgAAZHJz&#10;L2Rvd25yZXYueG1sUEsFBgAAAAAEAAQA9QAAAIsDAAAAAA==&#10;" adj="217" strokecolor="black [3200]" strokeweight=".5pt">
                      <v:stroke joinstyle="miter"/>
                    </v:shape>
                    <v:shape id="Left Brace 325" o:spid="_x0000_s1175" type="#_x0000_t87" style="position:absolute;left:9998;top:5245;width:1664;height:62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1qBsIA&#10;AADcAAAADwAAAGRycy9kb3ducmV2LnhtbESP3YrCMBSE7wXfIZyFvdN0/acaRQRhQRTa3Qc4NMem&#10;u81JaaLWtzeC4OUwM98wq01na3Gl1leOFXwNExDEhdMVlwp+f/aDBQgfkDXWjknBnTxs1v3eClPt&#10;bpzRNQ+liBD2KSowITSplL4wZNEPXUMcvbNrLYYo21LqFm8Rbms5SpKZtFhxXDDY0M5Q8Z9frILD&#10;vDLHSX2a52F7ybLFH2rMUanPj267BBGoC+/wq/2tFYxHU3ieiUdAr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rWoGwgAAANwAAAAPAAAAAAAAAAAAAAAAAJgCAABkcnMvZG93&#10;bnJldi54bWxQSwUGAAAAAAQABAD1AAAAhwMAAAAA&#10;" adj="481" strokecolor="black [3200]" strokeweight=".5pt">
                      <v:stroke joinstyle="miter"/>
                    </v:shape>
                    <v:shape id="Straight Arrow Connector 330" o:spid="_x0000_s1176" type="#_x0000_t32" style="position:absolute;left:27384;top:18954;width:9427;height:104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cbcEAAADcAAAADwAAAGRycy9kb3ducmV2LnhtbERPTWsCMRC9F/wPYYTealKFUlajSNEi&#10;pYdWC8XbuBk3i5vJsonr9t93DoUeH+97sRpCo3rqUh3ZwuPEgCIuo6u5svB12D48g0oZ2WETmSz8&#10;UILVcnS3wMLFG39Sv8+VkhBOBVrwObeF1qn0FDBNYkss3Dl2AbPArtKuw5uEh0ZPjXnSAWuWBo8t&#10;vXgqL/trsDAz2833qzk17+zf+iN9hN3VB2vvx8N6DirTkP/Ff+6dE99M5ssZOQJ6+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8BxtwQAAANwAAAAPAAAAAAAAAAAAAAAA&#10;AKECAABkcnMvZG93bnJldi54bWxQSwUGAAAAAAQABAD5AAAAjwMAAAAA&#10;" strokecolor="black [3200]" strokeweight=".5pt">
                      <v:stroke endarrow="classic" joinstyle="miter"/>
                    </v:shape>
                    <v:shape id="Text Box 2" o:spid="_x0000_s1177" type="#_x0000_t202" style="position:absolute;left:32569;top:18182;width:9607;height:40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QeJ8QA&#10;AADcAAAADwAAAGRycy9kb3ducmV2LnhtbESPT2vCQBTE74LfYXkFb7qrVtHUVUQp9FQx/oHeHtln&#10;Epp9G7Jbk377bkHwOMzMb5jVprOVuFPjS8caxiMFgjhzpuRcw/n0PlyA8AHZYOWYNPySh82631th&#10;YlzLR7qnIRcRwj5BDUUIdSKlzwqy6EeuJo7ezTUWQ5RNLk2DbYTbSk6UmkuLJceFAmvaFZR9pz9W&#10;w+Xz9nV9VYd8b2d16zol2S6l1oOXbvsGIlAXnuFH+8NomE7H8H8mHg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0HifEAAAA3AAAAA8AAAAAAAAAAAAAAAAAmAIAAGRycy9k&#10;b3ducmV2LnhtbFBLBQYAAAAABAAEAPUAAACJAwAAAAA=&#10;" filled="f" stroked="f">
                      <v:textbox>
                        <w:txbxContent>
                          <w:p w14:paraId="4159249A" w14:textId="77777777" w:rsidR="00102768" w:rsidRDefault="00102768" w:rsidP="00BA3AB4">
                            <w:pPr>
                              <w:pStyle w:val="Figuretext"/>
                            </w:pPr>
                            <w:r>
                              <w:rPr>
                                <w:rFonts w:eastAsia="Calibri"/>
                              </w:rPr>
                              <w:t>Nerves and blood vessels</w:t>
                            </w:r>
                          </w:p>
                        </w:txbxContent>
                      </v:textbox>
                    </v:shape>
                    <v:shape id="Text Box 2" o:spid="_x0000_s1178" type="#_x0000_t202" style="position:absolute;left:34729;top:12283;width:6279;height:26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aAUMQA&#10;AADcAAAADwAAAGRycy9kb3ducmV2LnhtbESPQWvCQBSE74L/YXmCt7qrtsVGVxFF6MnStBa8PbLP&#10;JJh9G7Krif/eFQoeh5n5hlmsOluJKzW+dKxhPFIgiDNnSs41/P7sXmYgfEA2WDkmDTfysFr2ewtM&#10;jGv5m65pyEWEsE9QQxFCnUjps4Is+pGriaN3co3FEGWTS9NgG+G2khOl3qXFkuNCgTVtCsrO6cVq&#10;OOxPx79X9ZVv7Vvduk5Jth9S6+GgW89BBOrCM/zf/jQaptMJPM7EI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mgFDEAAAA3AAAAA8AAAAAAAAAAAAAAAAAmAIAAGRycy9k&#10;b3ducmV2LnhtbFBLBQYAAAAABAAEAPUAAACJAwAAAAA=&#10;" filled="f" stroked="f">
                      <v:textbox>
                        <w:txbxContent>
                          <w:p w14:paraId="424EDFBE" w14:textId="77777777" w:rsidR="00102768" w:rsidRDefault="00102768" w:rsidP="00BA3AB4">
                            <w:pPr>
                              <w:pStyle w:val="Figuretext"/>
                            </w:pPr>
                            <w:r>
                              <w:rPr>
                                <w:rFonts w:eastAsia="Calibri"/>
                              </w:rPr>
                              <w:t>Gingiva</w:t>
                            </w:r>
                          </w:p>
                        </w:txbxContent>
                      </v:textbox>
                    </v:shape>
                    <v:shape id="Text Box 2" o:spid="_x0000_s1179" type="#_x0000_t202" style="position:absolute;left:23046;width:6384;height:2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Z1OsQA&#10;AADcAAAADwAAAGRycy9kb3ducmV2LnhtbESP3WrCQBSE7wu+w3IEb0rdaGqs0VXaQou3Rh/gmD0m&#10;wezZkN3m5+27hYKXw8x8w+wOg6lFR62rLCtYzCMQxLnVFRcKLuevlzcQziNrrC2TgpEcHPaTpx2m&#10;2vZ8oi7zhQgQdikqKL1vUildXpJBN7cNcfButjXog2wLqVvsA9zUchlFiTRYcVgosaHPkvJ79mMU&#10;3I7982rTX7/9ZX16TT6wWl/tqNRsOrxvQXga/CP83z5qBXEcw9+Zc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mdTrEAAAA3AAAAA8AAAAAAAAAAAAAAAAAmAIAAGRycy9k&#10;b3ducmV2LnhtbFBLBQYAAAAABAAEAPUAAACJAwAAAAA=&#10;" stroked="f">
                      <v:textbox>
                        <w:txbxContent>
                          <w:p w14:paraId="395EFEA9" w14:textId="77777777" w:rsidR="00102768" w:rsidRDefault="00102768" w:rsidP="00BA3AB4">
                            <w:pPr>
                              <w:pStyle w:val="Figuretext"/>
                            </w:pPr>
                            <w:r>
                              <w:rPr>
                                <w:rFonts w:eastAsia="Calibri"/>
                              </w:rPr>
                              <w:t>Fissure</w:t>
                            </w:r>
                          </w:p>
                        </w:txbxContent>
                      </v:textbox>
                    </v:shape>
                    <v:shape id="Text Box 2" o:spid="_x0000_s1180" type="#_x0000_t202" style="position:absolute;left:34763;top:3047;width:5477;height:2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tTsMA&#10;AADcAAAADwAAAGRycy9kb3ducmV2LnhtbESP3YrCMBSE7xd8h3CEvVk09bdajeIuuHjrzwOcNse2&#10;2JyUJtr69hthwcthZr5h1tvOVOJBjSstKxgNIxDEmdUl5wou5/1gAcJ5ZI2VZVLwJAfbTe9jjYm2&#10;LR/pcfK5CBB2CSoovK8TKV1WkEE3tDVx8K62MeiDbHKpG2wD3FRyHEVzabDksFBgTT8FZbfT3Si4&#10;Htqv2bJNf/0lPk7n31jGqX0q9dnvdisQnjr/Dv+3D1rBZDKF15lwBO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tTsMAAADcAAAADwAAAAAAAAAAAAAAAACYAgAAZHJzL2Rv&#10;d25yZXYueG1sUEsFBgAAAAAEAAQA9QAAAIgDAAAAAA==&#10;" stroked="f">
                      <v:textbox>
                        <w:txbxContent>
                          <w:p w14:paraId="2CFD8D41" w14:textId="77777777" w:rsidR="00102768" w:rsidRDefault="00102768" w:rsidP="00BA3AB4">
                            <w:pPr>
                              <w:pStyle w:val="Figuretext"/>
                            </w:pPr>
                            <w:r>
                              <w:rPr>
                                <w:rFonts w:eastAsia="Calibri"/>
                              </w:rPr>
                              <w:t>Enamel</w:t>
                            </w:r>
                          </w:p>
                        </w:txbxContent>
                      </v:textbox>
                    </v:shape>
                    <v:shape id="Text Box 2" o:spid="_x0000_s1181" type="#_x0000_t202" style="position:absolute;left:34190;top:8142;width:6816;height:3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NI1cQA&#10;AADcAAAADwAAAGRycy9kb3ducmV2LnhtbESP3WrCQBSE7wu+w3IKvSm6sdao0VWq0OKt0Qc4Zo9J&#10;aPZsyG7z8/ZdQfBymJlvmM2uN5VoqXGlZQXTSQSCOLO65FzB5fw9XoJwHlljZZkUDORgtx29bDDR&#10;tuMTtanPRYCwS1BB4X2dSOmyggy6ia2Jg3ezjUEfZJNL3WAX4KaSH1EUS4Mlh4UCazoUlP2mf0bB&#10;7di9z1fd9cdfFqfPeI/l4moHpd5e+681CE+9f4Yf7aNWMJvN4X4mHAG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DSNXEAAAA3AAAAA8AAAAAAAAAAAAAAAAAmAIAAGRycy9k&#10;b3ducmV2LnhtbFBLBQYAAAAABAAEAPUAAACJAwAAAAA=&#10;" stroked="f">
                      <v:textbox>
                        <w:txbxContent>
                          <w:p w14:paraId="468B3A4C" w14:textId="77777777" w:rsidR="00102768" w:rsidRDefault="00102768" w:rsidP="00BA3AB4">
                            <w:pPr>
                              <w:pStyle w:val="Figuretext"/>
                            </w:pPr>
                            <w:r>
                              <w:rPr>
                                <w:rFonts w:eastAsia="Calibri"/>
                              </w:rPr>
                              <w:t>Dentine</w:t>
                            </w:r>
                          </w:p>
                        </w:txbxContent>
                      </v:textbox>
                    </v:shape>
                    <v:shape id="Text Box 2" o:spid="_x0000_s1182" type="#_x0000_t202" style="position:absolute;left:11861;top:5812;width:6293;height:49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2GU8QA&#10;AADcAAAADwAAAGRycy9kb3ducmV2LnhtbESPQWvCQBSE74L/YXlCb7pbtWLTbESUQk8W01ro7ZF9&#10;JqHZtyG7NfHfu4WCx2FmvmHSzWAbcaHO1441PM4UCOLCmZpLDZ8fr9M1CB+QDTaOScOVPGyy8SjF&#10;xLiej3TJQykihH2CGqoQ2kRKX1Rk0c9cSxy9s+sshii7UpoO+wi3jZwrtZIWa44LFba0q6j4yX+t&#10;htPh/P21VO/l3j61vRuUZPsstX6YDNsXEIGGcA//t9+MhsViBX9n4hGQ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dhlPEAAAA3AAAAA8AAAAAAAAAAAAAAAAAmAIAAGRycy9k&#10;b3ducmV2LnhtbFBLBQYAAAAABAAEAPUAAACJAwAAAAA=&#10;" filled="f" stroked="f">
                      <v:textbox>
                        <w:txbxContent>
                          <w:p w14:paraId="3A43AFEB" w14:textId="77777777" w:rsidR="00102768" w:rsidRDefault="00102768" w:rsidP="00BA3AB4">
                            <w:pPr>
                              <w:pStyle w:val="Figuretext"/>
                            </w:pPr>
                            <w:r>
                              <w:rPr>
                                <w:rFonts w:eastAsia="Calibri"/>
                              </w:rPr>
                              <w:t>Enamel/ dentine junction</w:t>
                            </w:r>
                          </w:p>
                        </w:txbxContent>
                      </v:textbox>
                    </v:shape>
                    <v:shape id="Text Box 2" o:spid="_x0000_s1183" type="#_x0000_t202" style="position:absolute;left:10810;top:12769;width:5334;height:27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EjyMQA&#10;AADcAAAADwAAAGRycy9kb3ducmV2LnhtbESPT2sCMRTE74LfIbxCb5pUW7Vbo0il4MlS/4G3x+a5&#10;u7h5WTbRXb+9KQgeh5n5DTOdt7YUV6p94VjDW1+BIE6dKTjTsNv+9CYgfEA2WDomDTfyMJ91O1NM&#10;jGv4j66bkIkIYZ+ghjyEKpHSpzlZ9H1XEUfv5GqLIco6k6bGJsJtKQdKjaTFguNCjhV955SeNxer&#10;Yb8+HQ/v6jdb2o+qca2SbD+l1q8v7eILRKA2PMOP9spoGA7H8H8mHgE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RI8jEAAAA3AAAAA8AAAAAAAAAAAAAAAAAmAIAAGRycy9k&#10;b3ducmV2LnhtbFBLBQYAAAAABAAEAPUAAACJAwAAAAA=&#10;" filled="f" stroked="f">
                      <v:textbox>
                        <w:txbxContent>
                          <w:p w14:paraId="5D42EBDE" w14:textId="77777777" w:rsidR="00102768" w:rsidRDefault="00102768" w:rsidP="00BA3AB4">
                            <w:pPr>
                              <w:pStyle w:val="Figuretext"/>
                            </w:pPr>
                            <w:r>
                              <w:rPr>
                                <w:rFonts w:eastAsia="Calibri"/>
                              </w:rPr>
                              <w:t>Pulp</w:t>
                            </w:r>
                          </w:p>
                        </w:txbxContent>
                      </v:textbox>
                    </v:shape>
                    <v:shape id="Text Box 2" o:spid="_x0000_s1184" type="#_x0000_t202" style="position:absolute;left:10156;top:16384;width:7720;height:5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63usAA&#10;AADcAAAADwAAAGRycy9kb3ducmV2LnhtbERPy4rCMBTdC/MP4Q7MThPHB9oxyqAIrhSfMLtLc22L&#10;zU1pMrb+vVkILg/nPVu0thR3qn3hWEO/p0AQp84UnGk4HdfdCQgfkA2WjknDgzws5h+dGSbGNbyn&#10;+yFkIoawT1BDHkKVSOnTnCz6nquII3d1tcUQYZ1JU2MTw20pv5UaS4sFx4YcK1rmlN4O/1bDeXv9&#10;uwzVLlvZUdW4Vkm2U6n112f7+wMiUBve4pd7YzQMBnFtPBOPgJ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Y63usAAAADcAAAADwAAAAAAAAAAAAAAAACYAgAAZHJzL2Rvd25y&#10;ZXYueG1sUEsFBgAAAAAEAAQA9QAAAIUDAAAAAA==&#10;" filled="f" stroked="f">
                      <v:textbox>
                        <w:txbxContent>
                          <w:p w14:paraId="2A5A1D07" w14:textId="77777777" w:rsidR="00102768" w:rsidRDefault="00102768" w:rsidP="00BA3AB4">
                            <w:pPr>
                              <w:pStyle w:val="Figuretext"/>
                            </w:pPr>
                            <w:r>
                              <w:rPr>
                                <w:rFonts w:eastAsia="Calibri"/>
                              </w:rPr>
                              <w:t>Cancellous bone</w:t>
                            </w:r>
                          </w:p>
                        </w:txbxContent>
                      </v:textbox>
                    </v:shape>
                    <v:shape id="Text Box 2" o:spid="_x0000_s1185" type="#_x0000_t202" style="position:absolute;left:5935;top:19352;width:5613;height:26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ISIcUA&#10;AADcAAAADwAAAGRycy9kb3ducmV2LnhtbESPT2vCQBTE7wW/w/KE3nTXaoumboK0CJ4s9U+ht0f2&#10;mYRm34bsauK3dwWhx2FmfsMss97W4kKtrxxrmIwVCOLcmYoLDYf9ejQH4QOywdoxabiShywdPC0x&#10;Ma7jb7rsQiEihH2CGsoQmkRKn5dk0Y9dQxy9k2sthijbQpoWuwi3tXxR6k1arDgulNjQR0n53+5s&#10;NRy3p9+fmfoqPu1r07leSbYLqfXzsF+9gwjUh//wo70xGqbTBdzPxCMg0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whIhxQAAANwAAAAPAAAAAAAAAAAAAAAAAJgCAABkcnMv&#10;ZG93bnJldi54bWxQSwUGAAAAAAQABAD1AAAAigMAAAAA&#10;" filled="f" stroked="f">
                      <v:textbox>
                        <w:txbxContent>
                          <w:p w14:paraId="36071D34" w14:textId="77777777" w:rsidR="00102768" w:rsidRDefault="00102768" w:rsidP="00BA3AB4">
                            <w:pPr>
                              <w:pStyle w:val="Figuretext"/>
                            </w:pPr>
                            <w:r>
                              <w:rPr>
                                <w:rFonts w:eastAsia="Calibri"/>
                              </w:rPr>
                              <w:t>Root</w:t>
                            </w:r>
                          </w:p>
                        </w:txbxContent>
                      </v:textbox>
                    </v:shape>
                    <v:shape id="Text Box 2" o:spid="_x0000_s1186" type="#_x0000_t202" style="position:absolute;left:5508;top:6733;width:5614;height:26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IwcAA&#10;AADcAAAADwAAAGRycy9kb3ducmV2LnhtbERPy4rCMBTdC/5DuII7TXwyVqOIMjArRWdGcHdprm2x&#10;uSlNxnb+3iwEl4fzXm1aW4oH1b5wrGE0VCCIU2cKzjT8fH8OPkD4gGywdEwa/snDZt3trDAxruET&#10;Pc4hEzGEfYIa8hCqREqf5mTRD11FHLmbqy2GCOtMmhqbGG5LOVZqLi0WHBtyrGiXU3o//1kNv4fb&#10;9TJVx2xvZ1XjWiXZLqTW/V67XYII1Ia3+OX+Mhom0zg/nolHQK6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7IwcAAAADcAAAADwAAAAAAAAAAAAAAAACYAgAAZHJzL2Rvd25y&#10;ZXYueG1sUEsFBgAAAAAEAAQA9QAAAIUDAAAAAA==&#10;" filled="f" stroked="f">
                      <v:textbox>
                        <w:txbxContent>
                          <w:p w14:paraId="714EC298" w14:textId="77777777" w:rsidR="00102768" w:rsidRDefault="00102768" w:rsidP="00BA3AB4">
                            <w:pPr>
                              <w:pStyle w:val="Figuretext"/>
                            </w:pPr>
                            <w:r>
                              <w:rPr>
                                <w:rFonts w:eastAsia="Calibri"/>
                              </w:rPr>
                              <w:t>Crown</w:t>
                            </w:r>
                          </w:p>
                        </w:txbxContent>
                      </v:textbox>
                    </v:shape>
                    <v:shape id="Text Box 2" o:spid="_x0000_s1187" type="#_x0000_t202" style="position:absolute;left:35626;top:23474;width:5377;height:24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JtWsQA&#10;AADcAAAADwAAAGRycy9kb3ducmV2LnhtbESPQWvCQBSE74L/YXkFb7qrVbGpq4il0JNiWgu9PbLP&#10;JDT7NmRXE/+9Kwgeh5n5hlmuO1uJCzW+dKxhPFIgiDNnSs41/Hx/DhcgfEA2WDkmDVfysF71e0tM&#10;jGv5QJc05CJC2CeooQihTqT0WUEW/cjVxNE7ucZiiLLJpWmwjXBbyYlSc2mx5LhQYE3bgrL/9Gw1&#10;HHenv9+p2ucfdla3rlOS7ZvUevDSbd5BBOrCM/xofxkNr9Mx3M/EI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ybVrEAAAA3AAAAA8AAAAAAAAAAAAAAAAAmAIAAGRycy9k&#10;b3ducmV2LnhtbFBLBQYAAAAABAAEAPUAAACJAwAAAAA=&#10;" filled="f" stroked="f">
                      <v:textbox>
                        <w:txbxContent>
                          <w:p w14:paraId="17895438" w14:textId="77777777" w:rsidR="00102768" w:rsidRDefault="00102768" w:rsidP="00BA3AB4">
                            <w:pPr>
                              <w:pStyle w:val="Figuretext"/>
                            </w:pPr>
                            <w:r>
                              <w:rPr>
                                <w:rFonts w:eastAsia="Calibri"/>
                              </w:rPr>
                              <w:t>Cement</w:t>
                            </w:r>
                          </w:p>
                        </w:txbxContent>
                      </v:textbox>
                    </v:shape>
                  </v:group>
                </v:group>
                <v:shape id="Text Box 21" o:spid="_x0000_s1188" type="#_x0000_t202" style="position:absolute;left:10454;top:31962;width:2916;height:18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FNqMUA&#10;AADcAAAADwAAAGRycy9kb3ducmV2LnhtbESPQWvCQBSE7wX/w/IEb3VjCVKjq4hUEAqlMR48PrPP&#10;ZDH7NmZXTf99t1DwOMzMN8xi1dtG3KnzxrGCyTgBQVw6bbhScCi2r+8gfEDW2DgmBT/kYbUcvCww&#10;0+7BOd33oRIRwj5DBXUIbSalL2uy6MeuJY7e2XUWQ5RdJXWHjwi3jXxLkqm0aDgu1NjSpqbysr9Z&#10;Besj5x/m+nX6zs+5KYpZwp/Ti1KjYb+egwjUh2f4v73TCtI0hb8z8Qj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4U2oxQAAANwAAAAPAAAAAAAAAAAAAAAAAJgCAABkcnMv&#10;ZG93bnJldi54bWxQSwUGAAAAAAQABAD1AAAAigMAAAAA&#10;" filled="f" stroked="f">
                  <v:textbox inset="0,0,0,0">
                    <w:txbxContent>
                      <w:p w14:paraId="1C48747B" w14:textId="2A5835D9" w:rsidR="00102768" w:rsidRPr="00BA3AB4" w:rsidRDefault="00102768" w:rsidP="00BA3AB4">
                        <w:pPr>
                          <w:pStyle w:val="NormalWeb"/>
                          <w:tabs>
                            <w:tab w:val="left" w:pos="4140"/>
                          </w:tabs>
                          <w:spacing w:before="0" w:beforeAutospacing="0" w:after="0" w:afterAutospacing="0"/>
                        </w:pPr>
                        <w:r>
                          <w:rPr>
                            <w:sz w:val="20"/>
                            <w:szCs w:val="20"/>
                          </w:rPr>
                          <w:t>(a)</w:t>
                        </w:r>
                      </w:p>
                    </w:txbxContent>
                  </v:textbox>
                </v:shape>
                <v:shape id="Text Box 21" o:spid="_x0000_s1189" type="#_x0000_t202" style="position:absolute;left:40972;top:31302;width:2914;height:18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3oM8UA&#10;AADcAAAADwAAAGRycy9kb3ducmV2LnhtbESPQWvCQBSE74X+h+UVvNVNixVNXUWKglCQxnjw+Mw+&#10;k8Xs25hdNf57Vyh4HGbmG2Yy62wtLtR641jBRz8BQVw4bbhUsM2X7yMQPiBrrB2Tght5mE1fXyaY&#10;anfljC6bUIoIYZ+igiqEJpXSFxVZ9H3XEEfv4FqLIcq2lLrFa4TbWn4myVBaNBwXKmzop6LiuDlb&#10;BfMdZwtzWu//skNm8nyc8O/wqFTvrZt/gwjUhWf4v73SCgaDL3iciUdAT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regzxQAAANwAAAAPAAAAAAAAAAAAAAAAAJgCAABkcnMv&#10;ZG93bnJldi54bWxQSwUGAAAAAAQABAD1AAAAigMAAAAA&#10;" filled="f" stroked="f">
                  <v:textbox inset="0,0,0,0">
                    <w:txbxContent>
                      <w:p w14:paraId="18F4317A" w14:textId="0241B841" w:rsidR="00102768" w:rsidRDefault="00102768" w:rsidP="00BA3AB4">
                        <w:pPr>
                          <w:pStyle w:val="NormalWeb"/>
                          <w:tabs>
                            <w:tab w:val="left" w:pos="4140"/>
                          </w:tabs>
                          <w:spacing w:before="0" w:beforeAutospacing="0" w:after="0" w:afterAutospacing="0"/>
                        </w:pPr>
                        <w:r>
                          <w:rPr>
                            <w:sz w:val="20"/>
                            <w:szCs w:val="20"/>
                          </w:rPr>
                          <w:t>(b)</w:t>
                        </w:r>
                      </w:p>
                    </w:txbxContent>
                  </v:textbox>
                </v:shape>
                <v:shape id="Picture 448" o:spid="_x0000_s1190" type="#_x0000_t75" style="position:absolute;left:7;top:112;width:23851;height:31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FbtFfCAAAA3AAAAA8AAABkcnMvZG93bnJldi54bWxET91qwjAUvh/4DuEIu1tThytdNUpxCo7C&#10;YJ0PcGjOmrLmpDSxdm9vLga7/Pj+t/vZ9mKi0XeOFaySFARx43THrYLL1+kpB+EDssbeMSn4JQ/7&#10;3eJhi4V2N/6kqQ6tiCHsC1RgQhgKKX1jyKJP3EAcuW83WgwRjq3UI95iuO3lc5pm0mLHscHgQAdD&#10;zU99tQpc/nrKmn46clXWpirf7cvbh1XqcTmXGxCB5vAv/nOftYL1Oq6NZ+IRkL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xW7RXwgAAANwAAAAPAAAAAAAAAAAAAAAAAJ8C&#10;AABkcnMvZG93bnJldi54bWxQSwUGAAAAAAQABAD3AAAAjgMAAAAA&#10;">
                  <v:imagedata r:id="rId10" o:title="tooth" croptop="19381f" cropbottom="7592f" cropleft="23961f" cropright="24750f"/>
                </v:shape>
                <w10:anchorlock/>
              </v:group>
            </w:pict>
          </mc:Fallback>
        </mc:AlternateContent>
      </w:r>
    </w:p>
    <w:p w14:paraId="10DA6651" w14:textId="1C46A325" w:rsidR="00BA3AB4" w:rsidRPr="004D62AD" w:rsidRDefault="00BA3AB4" w:rsidP="00BA3AB4">
      <w:pPr>
        <w:pStyle w:val="Figurecaption"/>
      </w:pPr>
      <w:bookmarkStart w:id="3" w:name="_Ref498522197"/>
      <w:r w:rsidRPr="004D62AD">
        <w:t xml:space="preserve">Figure </w:t>
      </w:r>
      <w:r w:rsidRPr="004D62AD">
        <w:fldChar w:fldCharType="begin"/>
      </w:r>
      <w:r w:rsidRPr="004D62AD">
        <w:instrText xml:space="preserve"> SEQ Figure \* ARABIC </w:instrText>
      </w:r>
      <w:r w:rsidRPr="004D62AD">
        <w:fldChar w:fldCharType="separate"/>
      </w:r>
      <w:r w:rsidR="00847D95">
        <w:rPr>
          <w:noProof/>
        </w:rPr>
        <w:t>2</w:t>
      </w:r>
      <w:r w:rsidRPr="004D62AD">
        <w:fldChar w:fldCharType="end"/>
      </w:r>
      <w:bookmarkEnd w:id="3"/>
      <w:r w:rsidRPr="004D62AD">
        <w:t xml:space="preserve">: (a) Tooth model, (b) </w:t>
      </w:r>
      <w:r w:rsidR="00BA1DF3" w:rsidRPr="004D62AD">
        <w:t>S</w:t>
      </w:r>
      <w:r w:rsidRPr="004D62AD">
        <w:t>chematic of structure of a tooth.</w:t>
      </w:r>
    </w:p>
    <w:p w14:paraId="115116B1" w14:textId="088D51B2" w:rsidR="003551D2" w:rsidRPr="004D62AD" w:rsidRDefault="00EE509D" w:rsidP="00187999">
      <w:pPr>
        <w:pStyle w:val="Text"/>
        <w:rPr>
          <w:lang w:val="en-GB"/>
        </w:rPr>
      </w:pPr>
      <w:r w:rsidRPr="004D62AD">
        <w:rPr>
          <w:lang w:val="en-GB"/>
        </w:rPr>
        <w:t>Important p</w:t>
      </w:r>
      <w:r w:rsidR="00FA7108" w:rsidRPr="004D62AD">
        <w:rPr>
          <w:lang w:val="en-GB"/>
        </w:rPr>
        <w:t xml:space="preserve">roperties </w:t>
      </w:r>
      <w:r w:rsidR="003551D2" w:rsidRPr="004D62AD">
        <w:rPr>
          <w:lang w:val="en-GB"/>
        </w:rPr>
        <w:t xml:space="preserve">of teeth include </w:t>
      </w:r>
      <w:r w:rsidR="003D22FA" w:rsidRPr="004D62AD">
        <w:rPr>
          <w:lang w:val="en-GB"/>
        </w:rPr>
        <w:t xml:space="preserve">hardness, </w:t>
      </w:r>
      <w:r w:rsidR="0028545E" w:rsidRPr="004D62AD">
        <w:rPr>
          <w:lang w:val="en-GB"/>
        </w:rPr>
        <w:t>elasticity</w:t>
      </w:r>
      <w:r w:rsidR="003D22FA" w:rsidRPr="004D62AD">
        <w:rPr>
          <w:lang w:val="en-GB"/>
        </w:rPr>
        <w:t xml:space="preserve">, fracture toughness, and </w:t>
      </w:r>
      <w:proofErr w:type="spellStart"/>
      <w:r w:rsidR="003551D2" w:rsidRPr="004D62AD">
        <w:rPr>
          <w:lang w:val="en-GB"/>
        </w:rPr>
        <w:t>visco</w:t>
      </w:r>
      <w:proofErr w:type="spellEnd"/>
      <w:r w:rsidR="003551D2" w:rsidRPr="004D62AD">
        <w:rPr>
          <w:lang w:val="en-GB"/>
        </w:rPr>
        <w:t xml:space="preserve">-elasticity. </w:t>
      </w:r>
      <w:r w:rsidR="003D22FA" w:rsidRPr="004D62AD">
        <w:rPr>
          <w:lang w:val="en-GB"/>
        </w:rPr>
        <w:t xml:space="preserve">Hardness is a measure of how a material resists plastic deformation. On the other hand, </w:t>
      </w:r>
      <w:r w:rsidR="0028545E" w:rsidRPr="004D62AD">
        <w:rPr>
          <w:lang w:val="en-GB"/>
        </w:rPr>
        <w:t xml:space="preserve">elasticity </w:t>
      </w:r>
      <w:r w:rsidR="003551D2" w:rsidRPr="004D62AD">
        <w:rPr>
          <w:lang w:val="en-GB"/>
        </w:rPr>
        <w:t xml:space="preserve">is a </w:t>
      </w:r>
      <w:r w:rsidR="0028545E" w:rsidRPr="004D62AD">
        <w:rPr>
          <w:lang w:val="en-GB"/>
        </w:rPr>
        <w:t>measure of</w:t>
      </w:r>
      <w:r w:rsidR="003551D2" w:rsidRPr="004D62AD">
        <w:rPr>
          <w:lang w:val="en-GB"/>
        </w:rPr>
        <w:t xml:space="preserve"> </w:t>
      </w:r>
      <w:r w:rsidR="0028545E" w:rsidRPr="004D62AD">
        <w:rPr>
          <w:lang w:val="en-GB"/>
        </w:rPr>
        <w:t>how a material behaves</w:t>
      </w:r>
      <w:r w:rsidR="003551D2" w:rsidRPr="004D62AD">
        <w:rPr>
          <w:lang w:val="en-GB"/>
        </w:rPr>
        <w:t xml:space="preserve"> under external </w:t>
      </w:r>
      <w:r w:rsidR="0028545E" w:rsidRPr="004D62AD">
        <w:rPr>
          <w:lang w:val="en-GB"/>
        </w:rPr>
        <w:t>load</w:t>
      </w:r>
      <w:r w:rsidR="003551D2" w:rsidRPr="004D62AD">
        <w:rPr>
          <w:lang w:val="en-GB"/>
        </w:rPr>
        <w:t xml:space="preserve"> and </w:t>
      </w:r>
      <w:r w:rsidR="0028545E" w:rsidRPr="004D62AD">
        <w:rPr>
          <w:lang w:val="en-GB"/>
        </w:rPr>
        <w:t xml:space="preserve">return back to </w:t>
      </w:r>
      <w:r w:rsidR="00FB7DD3" w:rsidRPr="004D62AD">
        <w:rPr>
          <w:lang w:val="en-GB"/>
        </w:rPr>
        <w:t>the</w:t>
      </w:r>
      <w:r w:rsidR="0028545E" w:rsidRPr="004D62AD">
        <w:rPr>
          <w:lang w:val="en-GB"/>
        </w:rPr>
        <w:t xml:space="preserve"> original shape </w:t>
      </w:r>
      <w:r w:rsidR="003551D2" w:rsidRPr="004D62AD">
        <w:rPr>
          <w:lang w:val="en-GB"/>
        </w:rPr>
        <w:t xml:space="preserve">after </w:t>
      </w:r>
      <w:r w:rsidR="00FB7DD3" w:rsidRPr="004D62AD">
        <w:rPr>
          <w:lang w:val="en-GB"/>
        </w:rPr>
        <w:t xml:space="preserve">removing the load. </w:t>
      </w:r>
      <w:r w:rsidR="003551D2" w:rsidRPr="004D62AD">
        <w:rPr>
          <w:lang w:val="en-GB"/>
        </w:rPr>
        <w:t xml:space="preserve">The elastic properties of human </w:t>
      </w:r>
      <w:r w:rsidR="0028545E" w:rsidRPr="004D62AD">
        <w:rPr>
          <w:lang w:val="en-GB"/>
        </w:rPr>
        <w:t>teeth</w:t>
      </w:r>
      <w:r w:rsidR="003551D2" w:rsidRPr="004D62AD">
        <w:rPr>
          <w:lang w:val="en-GB"/>
        </w:rPr>
        <w:t xml:space="preserve"> include the </w:t>
      </w:r>
      <w:r w:rsidR="0028545E" w:rsidRPr="004D62AD">
        <w:rPr>
          <w:lang w:val="en-GB"/>
        </w:rPr>
        <w:t>Young’s</w:t>
      </w:r>
      <w:r w:rsidR="003551D2" w:rsidRPr="004D62AD">
        <w:rPr>
          <w:lang w:val="en-GB"/>
        </w:rPr>
        <w:t xml:space="preserve"> </w:t>
      </w:r>
      <w:r w:rsidR="0028545E" w:rsidRPr="004D62AD">
        <w:rPr>
          <w:lang w:val="en-GB"/>
        </w:rPr>
        <w:t>modulus, which</w:t>
      </w:r>
      <w:r w:rsidR="003551D2" w:rsidRPr="004D62AD">
        <w:rPr>
          <w:lang w:val="en-GB"/>
        </w:rPr>
        <w:t xml:space="preserve"> is the ratio of stress to strain</w:t>
      </w:r>
      <w:r w:rsidR="00FB7DD3" w:rsidRPr="004D62AD">
        <w:rPr>
          <w:lang w:val="en-GB"/>
        </w:rPr>
        <w:t xml:space="preserve"> within the elastic region</w:t>
      </w:r>
      <w:r w:rsidR="0028545E" w:rsidRPr="004D62AD">
        <w:rPr>
          <w:lang w:val="en-GB"/>
        </w:rPr>
        <w:t xml:space="preserve">. In addition, the </w:t>
      </w:r>
      <w:r w:rsidR="003551D2" w:rsidRPr="004D62AD">
        <w:rPr>
          <w:lang w:val="en-GB"/>
        </w:rPr>
        <w:t xml:space="preserve">shear </w:t>
      </w:r>
      <w:r w:rsidR="0028545E" w:rsidRPr="004D62AD">
        <w:rPr>
          <w:lang w:val="en-GB"/>
        </w:rPr>
        <w:t>modulus</w:t>
      </w:r>
      <w:r w:rsidR="003551D2" w:rsidRPr="004D62AD">
        <w:rPr>
          <w:lang w:val="en-GB"/>
        </w:rPr>
        <w:t xml:space="preserve"> is the ratio of transverse </w:t>
      </w:r>
      <w:r w:rsidR="0028545E" w:rsidRPr="004D62AD">
        <w:rPr>
          <w:lang w:val="en-GB"/>
        </w:rPr>
        <w:t xml:space="preserve">strain </w:t>
      </w:r>
      <w:r w:rsidR="003551D2" w:rsidRPr="004D62AD">
        <w:rPr>
          <w:lang w:val="en-GB"/>
        </w:rPr>
        <w:t xml:space="preserve">to longitudinal strain. </w:t>
      </w:r>
      <w:r w:rsidR="0028545E" w:rsidRPr="004D62AD">
        <w:rPr>
          <w:lang w:val="en-GB"/>
        </w:rPr>
        <w:t xml:space="preserve">Fracture toughness </w:t>
      </w:r>
      <w:proofErr w:type="gramStart"/>
      <w:r w:rsidR="0028545E" w:rsidRPr="004D62AD">
        <w:rPr>
          <w:lang w:val="en-GB"/>
        </w:rPr>
        <w:t>is defined</w:t>
      </w:r>
      <w:proofErr w:type="gramEnd"/>
      <w:r w:rsidR="0028545E" w:rsidRPr="004D62AD">
        <w:rPr>
          <w:lang w:val="en-GB"/>
        </w:rPr>
        <w:t xml:space="preserve"> as the ability of a material to initiate a crack or fracture. Finally, the </w:t>
      </w:r>
      <w:proofErr w:type="spellStart"/>
      <w:r w:rsidR="0028545E" w:rsidRPr="004D62AD">
        <w:rPr>
          <w:lang w:val="en-GB"/>
        </w:rPr>
        <w:t>visco</w:t>
      </w:r>
      <w:proofErr w:type="spellEnd"/>
      <w:r w:rsidR="0028545E" w:rsidRPr="004D62AD">
        <w:rPr>
          <w:lang w:val="en-GB"/>
        </w:rPr>
        <w:t xml:space="preserve">-elasticity of a material is </w:t>
      </w:r>
      <w:r w:rsidR="00187999" w:rsidRPr="004D62AD">
        <w:rPr>
          <w:lang w:val="en-GB"/>
        </w:rPr>
        <w:t>a characteristic</w:t>
      </w:r>
      <w:r w:rsidR="0028545E" w:rsidRPr="004D62AD">
        <w:rPr>
          <w:lang w:val="en-GB"/>
        </w:rPr>
        <w:t xml:space="preserve"> that </w:t>
      </w:r>
      <w:r w:rsidR="00187999" w:rsidRPr="004D62AD">
        <w:rPr>
          <w:lang w:val="en-GB"/>
        </w:rPr>
        <w:t>reveals</w:t>
      </w:r>
      <w:r w:rsidR="0028545E" w:rsidRPr="004D62AD">
        <w:rPr>
          <w:lang w:val="en-GB"/>
        </w:rPr>
        <w:t xml:space="preserve"> both viscous and elastic </w:t>
      </w:r>
      <w:r w:rsidR="00187999" w:rsidRPr="004D62AD">
        <w:rPr>
          <w:lang w:val="en-GB"/>
        </w:rPr>
        <w:t>behaviour</w:t>
      </w:r>
      <w:r w:rsidR="0028545E" w:rsidRPr="004D62AD">
        <w:rPr>
          <w:lang w:val="en-GB"/>
        </w:rPr>
        <w:t xml:space="preserve"> when </w:t>
      </w:r>
      <w:r w:rsidR="00187999" w:rsidRPr="004D62AD">
        <w:rPr>
          <w:lang w:val="en-GB"/>
        </w:rPr>
        <w:t>the material deforms.</w:t>
      </w:r>
    </w:p>
    <w:p w14:paraId="6EE0481C" w14:textId="5F5B91CE" w:rsidR="003551D2" w:rsidRPr="004D62AD" w:rsidRDefault="003551D2" w:rsidP="00C57C7B">
      <w:pPr>
        <w:pStyle w:val="Text"/>
        <w:rPr>
          <w:lang w:val="en-GB"/>
        </w:rPr>
      </w:pPr>
      <w:r w:rsidRPr="004D62AD">
        <w:rPr>
          <w:lang w:val="en-GB"/>
        </w:rPr>
        <w:lastRenderedPageBreak/>
        <w:t xml:space="preserve">Dental hard tissue includes </w:t>
      </w:r>
      <w:r w:rsidR="00EE509D" w:rsidRPr="004D62AD">
        <w:rPr>
          <w:lang w:val="en-GB"/>
        </w:rPr>
        <w:t xml:space="preserve">both the </w:t>
      </w:r>
      <w:r w:rsidRPr="004D62AD">
        <w:rPr>
          <w:lang w:val="en-GB"/>
        </w:rPr>
        <w:t>enamel and dentin</w:t>
      </w:r>
      <w:r w:rsidR="00EE509D" w:rsidRPr="004D62AD">
        <w:rPr>
          <w:lang w:val="en-GB"/>
        </w:rPr>
        <w:t xml:space="preserve"> with</w:t>
      </w:r>
      <w:r w:rsidRPr="004D62AD">
        <w:rPr>
          <w:lang w:val="en-GB"/>
        </w:rPr>
        <w:t xml:space="preserve"> different arrangements. </w:t>
      </w:r>
      <w:r w:rsidR="00C57C7B" w:rsidRPr="004D62AD">
        <w:rPr>
          <w:lang w:val="en-GB"/>
        </w:rPr>
        <w:t xml:space="preserve">When eating, enamel is the surface that in contact with food. </w:t>
      </w:r>
      <w:r w:rsidR="00EE509D" w:rsidRPr="004D62AD">
        <w:rPr>
          <w:lang w:val="en-GB"/>
        </w:rPr>
        <w:t>Hydroxyapatite is the main mineral of e</w:t>
      </w:r>
      <w:r w:rsidRPr="004D62AD">
        <w:rPr>
          <w:lang w:val="en-GB"/>
        </w:rPr>
        <w:t xml:space="preserve">namel, which </w:t>
      </w:r>
      <w:r w:rsidR="00C57C7B" w:rsidRPr="004D62AD">
        <w:rPr>
          <w:lang w:val="en-GB"/>
        </w:rPr>
        <w:t>consists</w:t>
      </w:r>
      <w:r w:rsidR="00EE509D" w:rsidRPr="004D62AD">
        <w:rPr>
          <w:lang w:val="en-GB"/>
        </w:rPr>
        <w:t xml:space="preserve"> of</w:t>
      </w:r>
      <w:r w:rsidRPr="004D62AD">
        <w:rPr>
          <w:lang w:val="en-GB"/>
        </w:rPr>
        <w:t xml:space="preserve"> crystalline calcium phosphate. It has </w:t>
      </w:r>
      <w:r w:rsidR="00EE509D" w:rsidRPr="004D62AD">
        <w:rPr>
          <w:lang w:val="en-GB"/>
        </w:rPr>
        <w:t>different colours</w:t>
      </w:r>
      <w:r w:rsidRPr="004D62AD">
        <w:rPr>
          <w:lang w:val="en-GB"/>
        </w:rPr>
        <w:t xml:space="preserve"> </w:t>
      </w:r>
      <w:r w:rsidR="00EE509D" w:rsidRPr="004D62AD">
        <w:rPr>
          <w:lang w:val="en-GB"/>
        </w:rPr>
        <w:t xml:space="preserve">ranging from </w:t>
      </w:r>
      <w:r w:rsidR="005815A8" w:rsidRPr="004D62AD">
        <w:rPr>
          <w:lang w:val="en-GB"/>
        </w:rPr>
        <w:t xml:space="preserve">greyish white </w:t>
      </w:r>
      <w:r w:rsidRPr="004D62AD">
        <w:rPr>
          <w:lang w:val="en-GB"/>
        </w:rPr>
        <w:t>to</w:t>
      </w:r>
      <w:r w:rsidR="005815A8" w:rsidRPr="004D62AD">
        <w:rPr>
          <w:lang w:val="en-GB"/>
        </w:rPr>
        <w:t xml:space="preserve"> pale yellow</w:t>
      </w:r>
      <w:r w:rsidRPr="004D62AD">
        <w:rPr>
          <w:lang w:val="en-GB"/>
        </w:rPr>
        <w:t xml:space="preserve">. </w:t>
      </w:r>
      <w:r w:rsidR="00EE509D" w:rsidRPr="004D62AD">
        <w:rPr>
          <w:lang w:val="en-GB"/>
        </w:rPr>
        <w:t xml:space="preserve">Enamel </w:t>
      </w:r>
      <w:proofErr w:type="gramStart"/>
      <w:r w:rsidR="00EE509D" w:rsidRPr="004D62AD">
        <w:rPr>
          <w:lang w:val="en-GB"/>
        </w:rPr>
        <w:t>is considered</w:t>
      </w:r>
      <w:proofErr w:type="gramEnd"/>
      <w:r w:rsidR="00EE509D" w:rsidRPr="004D62AD">
        <w:rPr>
          <w:lang w:val="en-GB"/>
        </w:rPr>
        <w:t xml:space="preserve"> the </w:t>
      </w:r>
      <w:r w:rsidRPr="004D62AD">
        <w:rPr>
          <w:lang w:val="en-GB"/>
        </w:rPr>
        <w:t xml:space="preserve">hardest tissue </w:t>
      </w:r>
      <w:r w:rsidR="005815A8" w:rsidRPr="004D62AD">
        <w:rPr>
          <w:lang w:val="en-GB"/>
        </w:rPr>
        <w:t>as</w:t>
      </w:r>
      <w:r w:rsidRPr="004D62AD">
        <w:rPr>
          <w:lang w:val="en-GB"/>
        </w:rPr>
        <w:t xml:space="preserve"> it </w:t>
      </w:r>
      <w:r w:rsidR="007779DA" w:rsidRPr="004D62AD">
        <w:rPr>
          <w:lang w:val="en-GB"/>
        </w:rPr>
        <w:t>does not</w:t>
      </w:r>
      <w:r w:rsidRPr="004D62AD">
        <w:rPr>
          <w:lang w:val="en-GB"/>
        </w:rPr>
        <w:t xml:space="preserve"> contain any water. </w:t>
      </w:r>
      <w:r w:rsidR="00EE509D" w:rsidRPr="004D62AD">
        <w:rPr>
          <w:lang w:val="en-GB"/>
        </w:rPr>
        <w:t>It</w:t>
      </w:r>
      <w:r w:rsidRPr="004D62AD">
        <w:rPr>
          <w:lang w:val="en-GB"/>
        </w:rPr>
        <w:t xml:space="preserve"> </w:t>
      </w:r>
      <w:r w:rsidR="00EE509D" w:rsidRPr="004D62AD">
        <w:rPr>
          <w:lang w:val="en-GB"/>
        </w:rPr>
        <w:t>shields</w:t>
      </w:r>
      <w:r w:rsidRPr="004D62AD">
        <w:rPr>
          <w:lang w:val="en-GB"/>
        </w:rPr>
        <w:t xml:space="preserve"> the whole crown </w:t>
      </w:r>
      <w:r w:rsidR="00EE509D" w:rsidRPr="004D62AD">
        <w:rPr>
          <w:lang w:val="en-GB"/>
        </w:rPr>
        <w:t xml:space="preserve">and </w:t>
      </w:r>
      <w:r w:rsidRPr="004D62AD">
        <w:rPr>
          <w:lang w:val="en-GB"/>
        </w:rPr>
        <w:t xml:space="preserve">protects the dentin. Enamel contains </w:t>
      </w:r>
      <w:proofErr w:type="spellStart"/>
      <w:r w:rsidR="005815A8" w:rsidRPr="004D62AD">
        <w:rPr>
          <w:lang w:val="en-GB"/>
        </w:rPr>
        <w:t>trichome</w:t>
      </w:r>
      <w:proofErr w:type="spellEnd"/>
      <w:r w:rsidR="005815A8" w:rsidRPr="004D62AD">
        <w:rPr>
          <w:lang w:val="en-GB"/>
        </w:rPr>
        <w:t xml:space="preserve"> </w:t>
      </w:r>
      <w:r w:rsidRPr="004D62AD">
        <w:rPr>
          <w:lang w:val="en-GB"/>
        </w:rPr>
        <w:t>r</w:t>
      </w:r>
      <w:r w:rsidR="007779DA" w:rsidRPr="004D62AD">
        <w:rPr>
          <w:lang w:val="en-GB"/>
        </w:rPr>
        <w:t xml:space="preserve">ods </w:t>
      </w:r>
      <w:r w:rsidR="005815A8" w:rsidRPr="004D62AD">
        <w:rPr>
          <w:lang w:val="en-GB"/>
        </w:rPr>
        <w:t>with hexagonal prism shape of a</w:t>
      </w:r>
      <w:r w:rsidR="007779DA" w:rsidRPr="004D62AD">
        <w:rPr>
          <w:lang w:val="en-GB"/>
        </w:rPr>
        <w:t xml:space="preserve"> diameter of 3–5 µm and</w:t>
      </w:r>
      <w:r w:rsidRPr="004D62AD">
        <w:rPr>
          <w:lang w:val="en-GB"/>
        </w:rPr>
        <w:t xml:space="preserve"> varies in </w:t>
      </w:r>
      <w:r w:rsidR="005815A8" w:rsidRPr="004D62AD">
        <w:rPr>
          <w:lang w:val="en-GB"/>
        </w:rPr>
        <w:t xml:space="preserve">density and </w:t>
      </w:r>
      <w:r w:rsidRPr="004D62AD">
        <w:rPr>
          <w:lang w:val="en-GB"/>
        </w:rPr>
        <w:t xml:space="preserve">thickness over the </w:t>
      </w:r>
      <w:r w:rsidR="005815A8" w:rsidRPr="004D62AD">
        <w:rPr>
          <w:lang w:val="en-GB"/>
        </w:rPr>
        <w:t xml:space="preserve">surface of the </w:t>
      </w:r>
      <w:r w:rsidRPr="004D62AD">
        <w:rPr>
          <w:lang w:val="en-GB"/>
        </w:rPr>
        <w:t>tooth</w:t>
      </w:r>
      <w:r w:rsidR="005815A8" w:rsidRPr="004D62AD">
        <w:rPr>
          <w:lang w:val="en-GB"/>
        </w:rPr>
        <w:t xml:space="preserve"> so that it is</w:t>
      </w:r>
      <w:r w:rsidRPr="004D62AD">
        <w:rPr>
          <w:lang w:val="en-GB"/>
        </w:rPr>
        <w:t xml:space="preserve"> </w:t>
      </w:r>
      <w:r w:rsidR="005815A8" w:rsidRPr="004D62AD">
        <w:rPr>
          <w:lang w:val="en-GB"/>
        </w:rPr>
        <w:t xml:space="preserve">the hardest </w:t>
      </w:r>
      <w:r w:rsidRPr="004D62AD">
        <w:rPr>
          <w:lang w:val="en-GB"/>
        </w:rPr>
        <w:t xml:space="preserve">and </w:t>
      </w:r>
      <w:r w:rsidR="005815A8" w:rsidRPr="004D62AD">
        <w:rPr>
          <w:lang w:val="en-GB"/>
        </w:rPr>
        <w:t xml:space="preserve">thickest </w:t>
      </w:r>
      <w:r w:rsidRPr="004D62AD">
        <w:rPr>
          <w:lang w:val="en-GB"/>
        </w:rPr>
        <w:t xml:space="preserve">at the cusps. The enamel </w:t>
      </w:r>
      <w:r w:rsidR="000F430A" w:rsidRPr="004D62AD">
        <w:rPr>
          <w:lang w:val="en-GB"/>
        </w:rPr>
        <w:t xml:space="preserve">layer </w:t>
      </w:r>
      <w:r w:rsidRPr="004D62AD">
        <w:rPr>
          <w:lang w:val="en-GB"/>
        </w:rPr>
        <w:t xml:space="preserve">of primary teeth is </w:t>
      </w:r>
      <w:r w:rsidR="000F430A" w:rsidRPr="004D62AD">
        <w:rPr>
          <w:lang w:val="en-GB"/>
        </w:rPr>
        <w:t xml:space="preserve">half-thick when compared to the permanent teeth </w:t>
      </w:r>
      <w:r w:rsidRPr="004D62AD">
        <w:rPr>
          <w:lang w:val="en-GB"/>
        </w:rPr>
        <w:t>and</w:t>
      </w:r>
      <w:r w:rsidR="000F430A" w:rsidRPr="004D62AD">
        <w:rPr>
          <w:lang w:val="en-GB"/>
        </w:rPr>
        <w:t xml:space="preserve"> therefore it is less hard</w:t>
      </w:r>
      <w:r w:rsidRPr="004D62AD">
        <w:rPr>
          <w:lang w:val="en-GB"/>
        </w:rPr>
        <w:t>.</w:t>
      </w:r>
      <w:r w:rsidR="00C57C7B" w:rsidRPr="004D62AD">
        <w:rPr>
          <w:lang w:val="en-GB"/>
        </w:rPr>
        <w:t xml:space="preserve"> However, tooth enamel cannot be restored once it has been eroded</w:t>
      </w:r>
      <w:r w:rsidR="008751C3" w:rsidRPr="004D62AD">
        <w:rPr>
          <w:lang w:val="en-GB"/>
        </w:rPr>
        <w:t xml:space="preserve"> </w:t>
      </w:r>
      <w:r w:rsidR="008751C3" w:rsidRPr="004D62AD">
        <w:rPr>
          <w:lang w:val="en-GB"/>
        </w:rPr>
        <w:fldChar w:fldCharType="begin"/>
      </w:r>
      <w:r w:rsidR="008751C3" w:rsidRPr="004D62AD">
        <w:rPr>
          <w:lang w:val="en-GB"/>
        </w:rPr>
        <w:instrText xml:space="preserve"> ADDIN EN.CITE &lt;EndNote&gt;&lt;Cite&gt;&lt;Author&gt;Mahoney&lt;/Author&gt;&lt;Year&gt;2004&lt;/Year&gt;&lt;RecNum&gt;82&lt;/RecNum&gt;&lt;DisplayText&gt;[15]&lt;/DisplayText&gt;&lt;record&gt;&lt;rec-number&gt;82&lt;/rec-number&gt;&lt;foreign-keys&gt;&lt;key app="EN" db-id="efx0x922ktww28ewxznxrwa9pfpw99waz2ff"&gt;82&lt;/key&gt;&lt;/foreign-keys&gt;&lt;ref-type name="Journal Article"&gt;17&lt;/ref-type&gt;&lt;contributors&gt;&lt;authors&gt;&lt;author&gt;Mahoney, Erin&lt;/author&gt;&lt;author&gt;Ismail, F. Shaira M.&lt;/author&gt;&lt;author&gt;Kilpatrick, Nicky&lt;/author&gt;&lt;author&gt;Swain, Michael&lt;/author&gt;&lt;/authors&gt;&lt;/contributors&gt;&lt;titles&gt;&lt;title&gt;Mechanical properties across hypomineralized/hypoplastic enamel of first permanent molar teeth&lt;/title&gt;&lt;secondary-title&gt;European Journal of Oral Sciences&lt;/secondary-title&gt;&lt;/titles&gt;&lt;periodical&gt;&lt;full-title&gt;European Journal of Oral Sciences&lt;/full-title&gt;&lt;/periodical&gt;&lt;pages&gt;497-502&lt;/pages&gt;&lt;volume&gt;112&lt;/volume&gt;&lt;number&gt;6&lt;/number&gt;&lt;keywords&gt;&lt;keyword&gt;hypomineralization&lt;/keyword&gt;&lt;keyword&gt;hypoplasia&lt;/keyword&gt;&lt;keyword&gt;hardness&lt;/keyword&gt;&lt;keyword&gt;modulus of elasticity&lt;/keyword&gt;&lt;keyword&gt;teeth&lt;/keyword&gt;&lt;/keywords&gt;&lt;dates&gt;&lt;year&gt;2004&lt;/year&gt;&lt;/dates&gt;&lt;publisher&gt;Munksgaard International Publishers&lt;/publisher&gt;&lt;isbn&gt;1600-0722&lt;/isbn&gt;&lt;urls&gt;&lt;related-urls&gt;&lt;url&gt;http://dx.doi.org/10.1111/j.1600-0722.2004.00162.x&lt;/url&gt;&lt;/related-urls&gt;&lt;/urls&gt;&lt;electronic-resource-num&gt;10.1111/j.1600-0722.2004.00162.x&lt;/electronic-resource-num&gt;&lt;/record&gt;&lt;/Cite&gt;&lt;/EndNote&gt;</w:instrText>
      </w:r>
      <w:r w:rsidR="008751C3" w:rsidRPr="004D62AD">
        <w:rPr>
          <w:lang w:val="en-GB"/>
        </w:rPr>
        <w:fldChar w:fldCharType="separate"/>
      </w:r>
      <w:r w:rsidR="008751C3" w:rsidRPr="004D62AD">
        <w:rPr>
          <w:noProof/>
          <w:lang w:val="en-GB"/>
        </w:rPr>
        <w:t>[</w:t>
      </w:r>
      <w:hyperlink w:anchor="_ENREF_15" w:tooltip="Mahoney, 2004 #82" w:history="1">
        <w:r w:rsidR="00B73444" w:rsidRPr="004D62AD">
          <w:rPr>
            <w:noProof/>
            <w:lang w:val="en-GB"/>
          </w:rPr>
          <w:t>15</w:t>
        </w:r>
      </w:hyperlink>
      <w:r w:rsidR="008751C3" w:rsidRPr="004D62AD">
        <w:rPr>
          <w:noProof/>
          <w:lang w:val="en-GB"/>
        </w:rPr>
        <w:t>]</w:t>
      </w:r>
      <w:r w:rsidR="008751C3" w:rsidRPr="004D62AD">
        <w:rPr>
          <w:lang w:val="en-GB"/>
        </w:rPr>
        <w:fldChar w:fldCharType="end"/>
      </w:r>
      <w:r w:rsidR="00C57C7B" w:rsidRPr="004D62AD">
        <w:rPr>
          <w:lang w:val="en-GB"/>
        </w:rPr>
        <w:t>.</w:t>
      </w:r>
    </w:p>
    <w:p w14:paraId="433CB5D7" w14:textId="513640C8" w:rsidR="003551D2" w:rsidRPr="004D62AD" w:rsidRDefault="003551D2" w:rsidP="00FD6E68">
      <w:pPr>
        <w:pStyle w:val="Text"/>
        <w:rPr>
          <w:lang w:val="en-GB"/>
        </w:rPr>
      </w:pPr>
      <w:r w:rsidRPr="004D62AD">
        <w:rPr>
          <w:lang w:val="en-GB"/>
        </w:rPr>
        <w:t xml:space="preserve">Dentin </w:t>
      </w:r>
      <w:r w:rsidR="000F430A" w:rsidRPr="004D62AD">
        <w:rPr>
          <w:lang w:val="en-GB"/>
        </w:rPr>
        <w:t>structures are</w:t>
      </w:r>
      <w:r w:rsidRPr="004D62AD">
        <w:rPr>
          <w:lang w:val="en-GB"/>
        </w:rPr>
        <w:t xml:space="preserve"> hydroxyapatite (70%), organic </w:t>
      </w:r>
      <w:r w:rsidR="000F430A" w:rsidRPr="004D62AD">
        <w:rPr>
          <w:lang w:val="en-GB"/>
        </w:rPr>
        <w:t>tissue</w:t>
      </w:r>
      <w:r w:rsidRPr="004D62AD">
        <w:rPr>
          <w:lang w:val="en-GB"/>
        </w:rPr>
        <w:t xml:space="preserve"> (20%), a</w:t>
      </w:r>
      <w:r w:rsidR="000F430A" w:rsidRPr="004D62AD">
        <w:rPr>
          <w:lang w:val="en-GB"/>
        </w:rPr>
        <w:t>nd water (10%). Dentin is hard</w:t>
      </w:r>
      <w:r w:rsidRPr="004D62AD">
        <w:rPr>
          <w:lang w:val="en-GB"/>
        </w:rPr>
        <w:t xml:space="preserve">, and it is mainly made of phosphoric apatite crystallites. Cavities are formed by tooth </w:t>
      </w:r>
      <w:proofErr w:type="gramStart"/>
      <w:r w:rsidRPr="004D62AD">
        <w:rPr>
          <w:lang w:val="en-GB"/>
        </w:rPr>
        <w:t>decay</w:t>
      </w:r>
      <w:r w:rsidR="000F430A" w:rsidRPr="004D62AD">
        <w:rPr>
          <w:lang w:val="en-GB"/>
        </w:rPr>
        <w:t xml:space="preserve"> which</w:t>
      </w:r>
      <w:proofErr w:type="gramEnd"/>
      <w:r w:rsidRPr="004D62AD">
        <w:rPr>
          <w:lang w:val="en-GB"/>
        </w:rPr>
        <w:t xml:space="preserve"> starts with a </w:t>
      </w:r>
      <w:r w:rsidR="000F430A" w:rsidRPr="004D62AD">
        <w:rPr>
          <w:lang w:val="en-GB"/>
        </w:rPr>
        <w:t>tiny</w:t>
      </w:r>
      <w:r w:rsidRPr="004D62AD">
        <w:rPr>
          <w:lang w:val="en-GB"/>
        </w:rPr>
        <w:t xml:space="preserve"> </w:t>
      </w:r>
      <w:r w:rsidR="000F430A" w:rsidRPr="004D62AD">
        <w:rPr>
          <w:lang w:val="en-GB"/>
        </w:rPr>
        <w:t>hole</w:t>
      </w:r>
      <w:r w:rsidRPr="004D62AD">
        <w:rPr>
          <w:lang w:val="en-GB"/>
        </w:rPr>
        <w:t xml:space="preserve"> on the enamel </w:t>
      </w:r>
      <w:r w:rsidR="000F430A" w:rsidRPr="004D62AD">
        <w:rPr>
          <w:lang w:val="en-GB"/>
        </w:rPr>
        <w:t>surface. O</w:t>
      </w:r>
      <w:r w:rsidRPr="004D62AD">
        <w:rPr>
          <w:lang w:val="en-GB"/>
        </w:rPr>
        <w:t xml:space="preserve">nce it has passed through the enamel </w:t>
      </w:r>
      <w:r w:rsidR="000F430A" w:rsidRPr="004D62AD">
        <w:rPr>
          <w:lang w:val="en-GB"/>
        </w:rPr>
        <w:t xml:space="preserve">layer, </w:t>
      </w:r>
      <w:r w:rsidRPr="004D62AD">
        <w:rPr>
          <w:lang w:val="en-GB"/>
        </w:rPr>
        <w:t xml:space="preserve">it spreads </w:t>
      </w:r>
      <w:r w:rsidR="000F430A" w:rsidRPr="004D62AD">
        <w:rPr>
          <w:lang w:val="en-GB"/>
        </w:rPr>
        <w:t xml:space="preserve">deeper </w:t>
      </w:r>
      <w:r w:rsidRPr="004D62AD">
        <w:rPr>
          <w:lang w:val="en-GB"/>
        </w:rPr>
        <w:t xml:space="preserve">and </w:t>
      </w:r>
      <w:r w:rsidR="000F430A" w:rsidRPr="004D62AD">
        <w:rPr>
          <w:lang w:val="en-GB"/>
        </w:rPr>
        <w:t>wider into the</w:t>
      </w:r>
      <w:r w:rsidRPr="004D62AD">
        <w:rPr>
          <w:lang w:val="en-GB"/>
        </w:rPr>
        <w:t xml:space="preserve"> soft </w:t>
      </w:r>
      <w:r w:rsidR="000F430A" w:rsidRPr="004D62AD">
        <w:rPr>
          <w:lang w:val="en-GB"/>
        </w:rPr>
        <w:t>dentin, which can then be</w:t>
      </w:r>
      <w:r w:rsidRPr="004D62AD">
        <w:rPr>
          <w:lang w:val="en-GB"/>
        </w:rPr>
        <w:t xml:space="preserve"> </w:t>
      </w:r>
      <w:r w:rsidR="000F430A" w:rsidRPr="004D62AD">
        <w:rPr>
          <w:lang w:val="en-GB"/>
        </w:rPr>
        <w:t xml:space="preserve">easily </w:t>
      </w:r>
      <w:r w:rsidRPr="004D62AD">
        <w:rPr>
          <w:lang w:val="en-GB"/>
        </w:rPr>
        <w:t xml:space="preserve">decayed. </w:t>
      </w:r>
      <w:r w:rsidR="006D5F5F" w:rsidRPr="004D62AD">
        <w:rPr>
          <w:lang w:val="en-GB"/>
        </w:rPr>
        <w:t>Odontoblasts (outer surface of dental pulp) form</w:t>
      </w:r>
      <w:r w:rsidR="000F430A" w:rsidRPr="004D62AD">
        <w:rPr>
          <w:lang w:val="en-GB"/>
        </w:rPr>
        <w:t xml:space="preserve"> </w:t>
      </w:r>
      <w:r w:rsidR="00015ACA" w:rsidRPr="004D62AD">
        <w:rPr>
          <w:lang w:val="en-GB"/>
        </w:rPr>
        <w:t>a single layer that surrounds</w:t>
      </w:r>
      <w:r w:rsidRPr="004D62AD">
        <w:rPr>
          <w:lang w:val="en-GB"/>
        </w:rPr>
        <w:t xml:space="preserve"> the pulp chamber. The channels in the dentinal tubules connect calcium ions of dentin and odontoblasts. Pain, </w:t>
      </w:r>
      <w:r w:rsidR="006D5F5F" w:rsidRPr="004D62AD">
        <w:rPr>
          <w:lang w:val="en-GB"/>
        </w:rPr>
        <w:t>temperature</w:t>
      </w:r>
      <w:r w:rsidRPr="004D62AD">
        <w:rPr>
          <w:lang w:val="en-GB"/>
        </w:rPr>
        <w:t xml:space="preserve">, and </w:t>
      </w:r>
      <w:r w:rsidR="006D5F5F" w:rsidRPr="004D62AD">
        <w:rPr>
          <w:lang w:val="en-GB"/>
        </w:rPr>
        <w:t xml:space="preserve">pressure </w:t>
      </w:r>
      <w:proofErr w:type="gramStart"/>
      <w:r w:rsidR="006D5F5F" w:rsidRPr="004D62AD">
        <w:rPr>
          <w:lang w:val="en-GB"/>
        </w:rPr>
        <w:t>are transferred</w:t>
      </w:r>
      <w:proofErr w:type="gramEnd"/>
      <w:r w:rsidRPr="004D62AD">
        <w:rPr>
          <w:lang w:val="en-GB"/>
        </w:rPr>
        <w:t xml:space="preserve"> to the dentinal tubules </w:t>
      </w:r>
      <w:r w:rsidR="006D5F5F" w:rsidRPr="004D62AD">
        <w:rPr>
          <w:lang w:val="en-GB"/>
        </w:rPr>
        <w:t xml:space="preserve">nerves </w:t>
      </w:r>
      <w:r w:rsidRPr="004D62AD">
        <w:rPr>
          <w:lang w:val="en-GB"/>
        </w:rPr>
        <w:t xml:space="preserve">through the </w:t>
      </w:r>
      <w:r w:rsidR="006D5F5F" w:rsidRPr="004D62AD">
        <w:rPr>
          <w:lang w:val="en-GB"/>
        </w:rPr>
        <w:t xml:space="preserve">surface of dental pulp </w:t>
      </w:r>
      <w:r w:rsidRPr="004D62AD">
        <w:rPr>
          <w:lang w:val="en-GB"/>
        </w:rPr>
        <w:t xml:space="preserve">channels. </w:t>
      </w:r>
      <w:r w:rsidR="008751C3" w:rsidRPr="004D62AD">
        <w:rPr>
          <w:lang w:val="en-GB"/>
        </w:rPr>
        <w:t>Factors, which affect the mechanical properties of dentin,</w:t>
      </w:r>
      <w:r w:rsidRPr="004D62AD">
        <w:rPr>
          <w:lang w:val="en-GB"/>
        </w:rPr>
        <w:t xml:space="preserve"> include </w:t>
      </w:r>
      <w:proofErr w:type="gramStart"/>
      <w:r w:rsidRPr="004D62AD">
        <w:rPr>
          <w:lang w:val="en-GB"/>
        </w:rPr>
        <w:t>tubule orientation collagen fibril</w:t>
      </w:r>
      <w:proofErr w:type="gramEnd"/>
      <w:r w:rsidRPr="004D62AD">
        <w:rPr>
          <w:lang w:val="en-GB"/>
        </w:rPr>
        <w:t>, tubule density, and age of the human dentin</w:t>
      </w:r>
      <w:r w:rsidR="0085234A" w:rsidRPr="004D62AD">
        <w:rPr>
          <w:lang w:val="en-GB"/>
        </w:rPr>
        <w:t xml:space="preserve">. </w:t>
      </w:r>
      <w:r w:rsidR="00BC6AC9" w:rsidRPr="00BC6AC9">
        <w:rPr>
          <w:lang w:val="en-GB"/>
        </w:rPr>
        <w:t>The mechanical properties of dentine and enamel are summarised in Tabl</w:t>
      </w:r>
      <w:r w:rsidR="00BC6AC9">
        <w:rPr>
          <w:lang w:val="en-GB"/>
        </w:rPr>
        <w:t>e 1</w:t>
      </w:r>
      <w:r w:rsidR="007462A5" w:rsidRPr="004D62AD">
        <w:rPr>
          <w:lang w:val="en-GB"/>
        </w:rPr>
        <w:t>.</w:t>
      </w:r>
    </w:p>
    <w:p w14:paraId="5C455A1F" w14:textId="1CDC810F" w:rsidR="00F67071" w:rsidRPr="004D62AD" w:rsidRDefault="00F67071" w:rsidP="00FF389C">
      <w:pPr>
        <w:pStyle w:val="Tablecaption"/>
        <w:rPr>
          <w:color w:val="auto"/>
        </w:rPr>
      </w:pPr>
      <w:r w:rsidRPr="004D62AD">
        <w:rPr>
          <w:color w:val="auto"/>
        </w:rPr>
        <w:t xml:space="preserve">Table </w:t>
      </w:r>
      <w:r w:rsidR="00847D95" w:rsidRPr="004D62AD">
        <w:rPr>
          <w:color w:val="auto"/>
        </w:rPr>
        <w:fldChar w:fldCharType="begin"/>
      </w:r>
      <w:r w:rsidR="00847D95" w:rsidRPr="004D62AD">
        <w:rPr>
          <w:color w:val="auto"/>
        </w:rPr>
        <w:instrText xml:space="preserve"> SEQ Table \* ARABIC </w:instrText>
      </w:r>
      <w:r w:rsidR="00847D95" w:rsidRPr="004D62AD">
        <w:rPr>
          <w:color w:val="auto"/>
        </w:rPr>
        <w:fldChar w:fldCharType="separate"/>
      </w:r>
      <w:r w:rsidR="00847D95">
        <w:rPr>
          <w:noProof/>
          <w:color w:val="auto"/>
        </w:rPr>
        <w:t>1</w:t>
      </w:r>
      <w:r w:rsidR="00847D95" w:rsidRPr="004D62AD">
        <w:rPr>
          <w:color w:val="auto"/>
        </w:rPr>
        <w:fldChar w:fldCharType="end"/>
      </w:r>
      <w:r w:rsidRPr="004D62AD">
        <w:rPr>
          <w:color w:val="auto"/>
        </w:rPr>
        <w:t xml:space="preserve">: </w:t>
      </w:r>
      <w:r w:rsidR="006D5F5F" w:rsidRPr="004D62AD">
        <w:rPr>
          <w:color w:val="auto"/>
        </w:rPr>
        <w:t>M</w:t>
      </w:r>
      <w:r w:rsidRPr="004D62AD">
        <w:rPr>
          <w:color w:val="auto"/>
        </w:rPr>
        <w:t>echanical p</w:t>
      </w:r>
      <w:r w:rsidR="008751C3" w:rsidRPr="004D62AD">
        <w:rPr>
          <w:color w:val="auto"/>
        </w:rPr>
        <w:t xml:space="preserve">roperties of enamel and dentine </w:t>
      </w:r>
      <w:r w:rsidR="008751C3" w:rsidRPr="004D62AD">
        <w:rPr>
          <w:color w:val="auto"/>
        </w:rPr>
        <w:fldChar w:fldCharType="begin"/>
      </w:r>
      <w:r w:rsidR="008751C3" w:rsidRPr="004D62AD">
        <w:rPr>
          <w:color w:val="auto"/>
        </w:rPr>
        <w:instrText xml:space="preserve"> ADDIN EN.CITE &lt;EndNote&gt;&lt;Cite&gt;&lt;Author&gt;Mahoney&lt;/Author&gt;&lt;Year&gt;2004&lt;/Year&gt;&lt;RecNum&gt;83&lt;/RecNum&gt;&lt;DisplayText&gt;[16]&lt;/DisplayText&gt;&lt;record&gt;&lt;rec-number&gt;83&lt;/rec-number&gt;&lt;foreign-keys&gt;&lt;key app="EN" db-id="efx0x922ktww28ewxznxrwa9pfpw99waz2ff"&gt;83&lt;/key&gt;&lt;/foreign-keys&gt;&lt;ref-type name="Journal Article"&gt;17&lt;/ref-type&gt;&lt;contributors&gt;&lt;authors&gt;&lt;author&gt;Mahoney, Erin K.&lt;/author&gt;&lt;author&gt;Rohanizadeh, R.&lt;/author&gt;&lt;author&gt;Ismail, F. S. M.&lt;/author&gt;&lt;author&gt;Kilpatrick, N. M.&lt;/author&gt;&lt;author&gt;Swain, M. V.&lt;/author&gt;&lt;/authors&gt;&lt;/contributors&gt;&lt;titles&gt;&lt;title&gt;Mechanical properties and microstructure of hypomineralised enamel of permanent teeth&lt;/title&gt;&lt;secondary-title&gt;Biomaterials&lt;/secondary-title&gt;&lt;/titles&gt;&lt;periodical&gt;&lt;full-title&gt;Biomaterials&lt;/full-title&gt;&lt;/periodical&gt;&lt;pages&gt;5091-5100&lt;/pages&gt;&lt;volume&gt;25&lt;/volume&gt;&lt;number&gt;20&lt;/number&gt;&lt;keywords&gt;&lt;keyword&gt;Mechanical properties&lt;/keyword&gt;&lt;keyword&gt;Elasticity&lt;/keyword&gt;&lt;keyword&gt;Teeth&lt;/keyword&gt;&lt;keyword&gt;Enamel&lt;/keyword&gt;&lt;keyword&gt;Hypoplasia&lt;/keyword&gt;&lt;/keywords&gt;&lt;dates&gt;&lt;year&gt;2004&lt;/year&gt;&lt;pub-dates&gt;&lt;date&gt;2004/09/01/&lt;/date&gt;&lt;/pub-dates&gt;&lt;/dates&gt;&lt;isbn&gt;0142-9612&lt;/isbn&gt;&lt;urls&gt;&lt;related-urls&gt;&lt;url&gt;http://www.sciencedirect.com/science/article/pii/S0142961204001826&lt;/url&gt;&lt;/related-urls&gt;&lt;/urls&gt;&lt;electronic-resource-num&gt;https://doi.org/10.1016/j.biomaterials.2004.02.044&lt;/electronic-resource-num&gt;&lt;/record&gt;&lt;/Cite&gt;&lt;/EndNote&gt;</w:instrText>
      </w:r>
      <w:r w:rsidR="008751C3" w:rsidRPr="004D62AD">
        <w:rPr>
          <w:color w:val="auto"/>
        </w:rPr>
        <w:fldChar w:fldCharType="separate"/>
      </w:r>
      <w:r w:rsidR="008751C3" w:rsidRPr="004D62AD">
        <w:rPr>
          <w:noProof/>
          <w:color w:val="auto"/>
        </w:rPr>
        <w:t>[</w:t>
      </w:r>
      <w:hyperlink w:anchor="_ENREF_16" w:tooltip="Mahoney, 2004 #83" w:history="1">
        <w:r w:rsidR="00B73444" w:rsidRPr="004D62AD">
          <w:rPr>
            <w:noProof/>
            <w:color w:val="auto"/>
          </w:rPr>
          <w:t>16</w:t>
        </w:r>
      </w:hyperlink>
      <w:r w:rsidR="008751C3" w:rsidRPr="004D62AD">
        <w:rPr>
          <w:noProof/>
          <w:color w:val="auto"/>
        </w:rPr>
        <w:t>]</w:t>
      </w:r>
      <w:r w:rsidR="008751C3" w:rsidRPr="004D62AD">
        <w:rPr>
          <w:color w:val="auto"/>
        </w:rPr>
        <w:fldChar w:fldCharType="end"/>
      </w:r>
    </w:p>
    <w:tbl>
      <w:tblPr>
        <w:tblStyle w:val="TableGrid"/>
        <w:tblpPr w:leftFromText="181" w:rightFromText="181" w:vertAnchor="text" w:horzAnchor="margin" w:tblpX="250" w:tblpY="1"/>
        <w:tblOverlap w:val="never"/>
        <w:tblW w:w="0" w:type="auto"/>
        <w:tblBorders>
          <w:left w:val="none" w:sz="0" w:space="0" w:color="auto"/>
          <w:right w:val="none" w:sz="0" w:space="0" w:color="auto"/>
        </w:tblBorders>
        <w:tblLook w:val="04A0" w:firstRow="1" w:lastRow="0" w:firstColumn="1" w:lastColumn="0" w:noHBand="0" w:noVBand="1"/>
      </w:tblPr>
      <w:tblGrid>
        <w:gridCol w:w="2830"/>
        <w:gridCol w:w="3081"/>
        <w:gridCol w:w="2594"/>
      </w:tblGrid>
      <w:tr w:rsidR="004D62AD" w:rsidRPr="004D62AD" w14:paraId="370BFF6B" w14:textId="77777777" w:rsidTr="004B48C8">
        <w:tc>
          <w:tcPr>
            <w:tcW w:w="2830" w:type="dxa"/>
            <w:hideMark/>
          </w:tcPr>
          <w:p w14:paraId="6DDC0BE0" w14:textId="22805D00" w:rsidR="007779DA" w:rsidRPr="004D62AD" w:rsidRDefault="007779DA" w:rsidP="008751C3">
            <w:pPr>
              <w:tabs>
                <w:tab w:val="clear" w:pos="3780"/>
                <w:tab w:val="left" w:pos="1658"/>
              </w:tabs>
              <w:spacing w:after="0"/>
              <w:rPr>
                <w:b/>
                <w:sz w:val="22"/>
                <w:szCs w:val="22"/>
                <w:lang w:eastAsia="en-US"/>
              </w:rPr>
            </w:pPr>
            <w:bookmarkStart w:id="4" w:name="_Ref498439144"/>
            <w:r w:rsidRPr="004D62AD">
              <w:rPr>
                <w:b/>
              </w:rPr>
              <w:t>Teeth type</w:t>
            </w:r>
            <w:r w:rsidR="008751C3" w:rsidRPr="004D62AD">
              <w:rPr>
                <w:b/>
              </w:rPr>
              <w:tab/>
            </w:r>
          </w:p>
        </w:tc>
        <w:tc>
          <w:tcPr>
            <w:tcW w:w="3081" w:type="dxa"/>
            <w:hideMark/>
          </w:tcPr>
          <w:p w14:paraId="2DC091A1" w14:textId="77777777" w:rsidR="007779DA" w:rsidRPr="004D62AD" w:rsidRDefault="007779DA" w:rsidP="002332D5">
            <w:pPr>
              <w:spacing w:after="0"/>
              <w:rPr>
                <w:b/>
                <w:sz w:val="22"/>
                <w:szCs w:val="22"/>
                <w:lang w:eastAsia="en-US"/>
              </w:rPr>
            </w:pPr>
            <w:r w:rsidRPr="004D62AD">
              <w:rPr>
                <w:b/>
              </w:rPr>
              <w:t>Elastic modulus</w:t>
            </w:r>
          </w:p>
        </w:tc>
        <w:tc>
          <w:tcPr>
            <w:tcW w:w="2594" w:type="dxa"/>
            <w:hideMark/>
          </w:tcPr>
          <w:p w14:paraId="4F9F8DB4" w14:textId="77777777" w:rsidR="007779DA" w:rsidRPr="004D62AD" w:rsidRDefault="007779DA" w:rsidP="002332D5">
            <w:pPr>
              <w:spacing w:after="0"/>
              <w:rPr>
                <w:b/>
                <w:sz w:val="22"/>
                <w:szCs w:val="22"/>
                <w:lang w:eastAsia="en-US"/>
              </w:rPr>
            </w:pPr>
            <w:r w:rsidRPr="004D62AD">
              <w:rPr>
                <w:b/>
              </w:rPr>
              <w:t>Hardness</w:t>
            </w:r>
          </w:p>
        </w:tc>
      </w:tr>
      <w:tr w:rsidR="004D62AD" w:rsidRPr="004D62AD" w14:paraId="29862BC5" w14:textId="77777777" w:rsidTr="004B48C8">
        <w:tc>
          <w:tcPr>
            <w:tcW w:w="2830" w:type="dxa"/>
          </w:tcPr>
          <w:p w14:paraId="62527B38" w14:textId="71547D42" w:rsidR="006D5F5F" w:rsidRPr="004D62AD" w:rsidRDefault="006D5F5F" w:rsidP="006D5F5F">
            <w:pPr>
              <w:spacing w:after="0"/>
              <w:rPr>
                <w:sz w:val="22"/>
                <w:szCs w:val="22"/>
                <w:lang w:eastAsia="en-US"/>
              </w:rPr>
            </w:pPr>
            <w:r w:rsidRPr="004D62AD">
              <w:t>Dentine</w:t>
            </w:r>
          </w:p>
        </w:tc>
        <w:tc>
          <w:tcPr>
            <w:tcW w:w="3081" w:type="dxa"/>
          </w:tcPr>
          <w:p w14:paraId="114DFAE6" w14:textId="51564815" w:rsidR="006D5F5F" w:rsidRPr="004D62AD" w:rsidRDefault="006D5F5F" w:rsidP="006D5F5F">
            <w:pPr>
              <w:spacing w:after="0"/>
              <w:rPr>
                <w:sz w:val="22"/>
                <w:szCs w:val="22"/>
                <w:lang w:eastAsia="en-US"/>
              </w:rPr>
            </w:pPr>
            <w:proofErr w:type="spellStart"/>
            <w:r w:rsidRPr="004D62AD">
              <w:t>19.89±1.92GPa</w:t>
            </w:r>
            <w:proofErr w:type="spellEnd"/>
          </w:p>
        </w:tc>
        <w:tc>
          <w:tcPr>
            <w:tcW w:w="2594" w:type="dxa"/>
          </w:tcPr>
          <w:p w14:paraId="779EFE14" w14:textId="76183840" w:rsidR="006D5F5F" w:rsidRPr="004D62AD" w:rsidRDefault="006D5F5F" w:rsidP="006D5F5F">
            <w:pPr>
              <w:spacing w:after="0"/>
              <w:rPr>
                <w:sz w:val="22"/>
                <w:szCs w:val="22"/>
                <w:lang w:eastAsia="en-US"/>
              </w:rPr>
            </w:pPr>
            <w:proofErr w:type="spellStart"/>
            <w:r w:rsidRPr="004D62AD">
              <w:t>0.92±0.11GPa</w:t>
            </w:r>
            <w:proofErr w:type="spellEnd"/>
          </w:p>
        </w:tc>
      </w:tr>
      <w:tr w:rsidR="004D62AD" w:rsidRPr="004D62AD" w14:paraId="5665BE2D" w14:textId="77777777" w:rsidTr="004B48C8">
        <w:tc>
          <w:tcPr>
            <w:tcW w:w="2830" w:type="dxa"/>
          </w:tcPr>
          <w:p w14:paraId="1B49EAA0" w14:textId="1A32DB4D" w:rsidR="006D5F5F" w:rsidRPr="004D62AD" w:rsidRDefault="006D5F5F" w:rsidP="006D5F5F">
            <w:pPr>
              <w:spacing w:after="0"/>
              <w:rPr>
                <w:sz w:val="22"/>
                <w:szCs w:val="22"/>
                <w:lang w:eastAsia="en-US"/>
              </w:rPr>
            </w:pPr>
            <w:r w:rsidRPr="004D62AD">
              <w:t>Enamel</w:t>
            </w:r>
          </w:p>
        </w:tc>
        <w:tc>
          <w:tcPr>
            <w:tcW w:w="3081" w:type="dxa"/>
          </w:tcPr>
          <w:p w14:paraId="7DBACF97" w14:textId="2C13C99A" w:rsidR="006D5F5F" w:rsidRPr="004D62AD" w:rsidRDefault="006D5F5F" w:rsidP="006D5F5F">
            <w:pPr>
              <w:spacing w:after="0"/>
              <w:rPr>
                <w:sz w:val="22"/>
                <w:szCs w:val="22"/>
                <w:lang w:eastAsia="en-US"/>
              </w:rPr>
            </w:pPr>
            <w:proofErr w:type="spellStart"/>
            <w:r w:rsidRPr="004D62AD">
              <w:t>80.35±7.71GPa</w:t>
            </w:r>
            <w:proofErr w:type="spellEnd"/>
            <w:r w:rsidRPr="004D62AD">
              <w:t> </w:t>
            </w:r>
          </w:p>
        </w:tc>
        <w:tc>
          <w:tcPr>
            <w:tcW w:w="2594" w:type="dxa"/>
          </w:tcPr>
          <w:p w14:paraId="02BAE166" w14:textId="0E29EE5E" w:rsidR="006D5F5F" w:rsidRPr="004D62AD" w:rsidRDefault="006D5F5F" w:rsidP="006D5F5F">
            <w:pPr>
              <w:spacing w:after="0"/>
              <w:rPr>
                <w:sz w:val="22"/>
                <w:szCs w:val="22"/>
                <w:lang w:eastAsia="en-US"/>
              </w:rPr>
            </w:pPr>
            <w:proofErr w:type="spellStart"/>
            <w:r w:rsidRPr="004D62AD">
              <w:t>4.88±0.35GPa</w:t>
            </w:r>
            <w:proofErr w:type="spellEnd"/>
          </w:p>
        </w:tc>
      </w:tr>
      <w:bookmarkEnd w:id="4"/>
      <w:bookmarkEnd w:id="0"/>
    </w:tbl>
    <w:p w14:paraId="3C11E796" w14:textId="77777777" w:rsidR="007462A5" w:rsidRPr="004D62AD" w:rsidRDefault="007462A5" w:rsidP="00902B17">
      <w:pPr>
        <w:pStyle w:val="NormalDouble"/>
      </w:pPr>
    </w:p>
    <w:p w14:paraId="1B9B99C9" w14:textId="77777777" w:rsidR="00F67071" w:rsidRPr="004D62AD" w:rsidRDefault="00F67071" w:rsidP="00FD6E68">
      <w:pPr>
        <w:pStyle w:val="Text"/>
        <w:rPr>
          <w:lang w:val="en-GB"/>
        </w:rPr>
      </w:pPr>
    </w:p>
    <w:p w14:paraId="3B677C8D" w14:textId="77777777" w:rsidR="00F67071" w:rsidRPr="004D62AD" w:rsidRDefault="00F67071" w:rsidP="00FD6E68">
      <w:pPr>
        <w:pStyle w:val="Text"/>
        <w:rPr>
          <w:lang w:val="en-GB"/>
        </w:rPr>
      </w:pPr>
    </w:p>
    <w:p w14:paraId="37599EFB" w14:textId="77777777" w:rsidR="002332D5" w:rsidRDefault="002332D5" w:rsidP="00FD6E68">
      <w:pPr>
        <w:pStyle w:val="Text"/>
        <w:rPr>
          <w:lang w:val="en-GB"/>
        </w:rPr>
      </w:pPr>
    </w:p>
    <w:p w14:paraId="38C54380" w14:textId="77777777" w:rsidR="00BC6AC9" w:rsidRPr="004D62AD" w:rsidRDefault="00BC6AC9" w:rsidP="00FD6E68">
      <w:pPr>
        <w:pStyle w:val="Text"/>
        <w:rPr>
          <w:lang w:val="en-GB"/>
        </w:rPr>
      </w:pPr>
    </w:p>
    <w:p w14:paraId="0434DC21" w14:textId="77777777" w:rsidR="002332D5" w:rsidRPr="004D62AD" w:rsidRDefault="002332D5" w:rsidP="00FD6E68">
      <w:pPr>
        <w:pStyle w:val="Text"/>
        <w:rPr>
          <w:lang w:val="en-GB"/>
        </w:rPr>
      </w:pPr>
    </w:p>
    <w:p w14:paraId="6E5E45FD" w14:textId="4F8FA187" w:rsidR="00F67071" w:rsidRPr="004D62AD" w:rsidRDefault="00C5341F" w:rsidP="00F67071">
      <w:pPr>
        <w:pStyle w:val="Heading1"/>
      </w:pPr>
      <w:r w:rsidRPr="004D62AD">
        <w:lastRenderedPageBreak/>
        <w:t xml:space="preserve">Requirements and </w:t>
      </w:r>
      <w:r w:rsidR="00F67071" w:rsidRPr="004D62AD">
        <w:t>Materials for Dental Implants</w:t>
      </w:r>
    </w:p>
    <w:p w14:paraId="31AFEE9A" w14:textId="5B5E38EC" w:rsidR="00F67071" w:rsidRPr="004D62AD" w:rsidRDefault="00F67071" w:rsidP="00846172">
      <w:pPr>
        <w:pStyle w:val="Text"/>
        <w:rPr>
          <w:lang w:val="en-GB"/>
        </w:rPr>
      </w:pPr>
      <w:r w:rsidRPr="004D62AD">
        <w:rPr>
          <w:rStyle w:val="xn-money"/>
          <w:lang w:val="en-GB"/>
        </w:rPr>
        <w:t xml:space="preserve">This section discusses the </w:t>
      </w:r>
      <w:r w:rsidR="00117350" w:rsidRPr="004D62AD">
        <w:rPr>
          <w:rStyle w:val="xn-money"/>
          <w:lang w:val="en-GB"/>
        </w:rPr>
        <w:t xml:space="preserve">requirements that need to </w:t>
      </w:r>
      <w:proofErr w:type="gramStart"/>
      <w:r w:rsidR="00117350" w:rsidRPr="004D62AD">
        <w:rPr>
          <w:rStyle w:val="xn-money"/>
          <w:lang w:val="en-GB"/>
        </w:rPr>
        <w:t>be considered</w:t>
      </w:r>
      <w:proofErr w:type="gramEnd"/>
      <w:r w:rsidR="00117350" w:rsidRPr="004D62AD">
        <w:rPr>
          <w:rStyle w:val="xn-money"/>
          <w:lang w:val="en-GB"/>
        </w:rPr>
        <w:t xml:space="preserve"> </w:t>
      </w:r>
      <w:r w:rsidR="00F2660D" w:rsidRPr="004D62AD">
        <w:rPr>
          <w:rStyle w:val="xn-money"/>
          <w:lang w:val="en-GB"/>
        </w:rPr>
        <w:t xml:space="preserve">in net shape manufacturing </w:t>
      </w:r>
      <w:r w:rsidR="00C5341F" w:rsidRPr="004D62AD">
        <w:rPr>
          <w:rStyle w:val="xn-money"/>
          <w:lang w:val="en-GB"/>
        </w:rPr>
        <w:t xml:space="preserve">of </w:t>
      </w:r>
      <w:r w:rsidRPr="004D62AD">
        <w:rPr>
          <w:rStyle w:val="xn-money"/>
          <w:lang w:val="en-GB"/>
        </w:rPr>
        <w:t>dental implants</w:t>
      </w:r>
      <w:r w:rsidR="00C5341F" w:rsidRPr="004D62AD">
        <w:rPr>
          <w:rStyle w:val="xn-money"/>
          <w:lang w:val="en-GB"/>
        </w:rPr>
        <w:t>.</w:t>
      </w:r>
      <w:r w:rsidRPr="004D62AD">
        <w:rPr>
          <w:rStyle w:val="xn-money"/>
          <w:lang w:val="en-GB"/>
        </w:rPr>
        <w:t xml:space="preserve"> </w:t>
      </w:r>
      <w:r w:rsidRPr="004D62AD">
        <w:rPr>
          <w:lang w:val="en-GB"/>
        </w:rPr>
        <w:t xml:space="preserve">The materials used for dental implants should be biocompatible and possess adequate mechanical characteristics to enable long-term stability. Dental implants </w:t>
      </w:r>
      <w:proofErr w:type="gramStart"/>
      <w:r w:rsidRPr="004D62AD">
        <w:rPr>
          <w:lang w:val="en-GB"/>
        </w:rPr>
        <w:t>are subjected</w:t>
      </w:r>
      <w:proofErr w:type="gramEnd"/>
      <w:r w:rsidRPr="004D62AD">
        <w:rPr>
          <w:lang w:val="en-GB"/>
        </w:rPr>
        <w:t xml:space="preserve"> to tensile, shear and compressive forces. Ideally, a dental implant should have high fatigue, fracture toughness and high tensile strength. Bone tissues can also adapt their structure in response to forces exerted on them hence can have higher musculature and jaw performance. This </w:t>
      </w:r>
      <w:proofErr w:type="gramStart"/>
      <w:r w:rsidRPr="004D62AD">
        <w:rPr>
          <w:lang w:val="en-GB"/>
        </w:rPr>
        <w:t>should be taken</w:t>
      </w:r>
      <w:proofErr w:type="gramEnd"/>
      <w:r w:rsidRPr="004D62AD">
        <w:rPr>
          <w:lang w:val="en-GB"/>
        </w:rPr>
        <w:t xml:space="preserve"> into account when designing dental implants. Mechanical process hardening methods enhances the strength of the dental implant. </w:t>
      </w:r>
      <w:r w:rsidR="00C5341F" w:rsidRPr="004D62AD">
        <w:rPr>
          <w:lang w:val="en-GB"/>
        </w:rPr>
        <w:t>Nonetheless,</w:t>
      </w:r>
      <w:r w:rsidRPr="004D62AD">
        <w:rPr>
          <w:lang w:val="en-GB"/>
        </w:rPr>
        <w:t xml:space="preserve"> it could compromise the ductility. If ductility gets below 8%, brittle fractures will occur to the implant. </w:t>
      </w:r>
      <w:r w:rsidR="00C5341F" w:rsidRPr="004D62AD">
        <w:rPr>
          <w:lang w:val="en-GB"/>
        </w:rPr>
        <w:t>Hence,</w:t>
      </w:r>
      <w:r w:rsidRPr="004D62AD">
        <w:rPr>
          <w:lang w:val="en-GB"/>
        </w:rPr>
        <w:t xml:space="preserve"> most standardization bodies such as American Society for testing and Material (ASTM), American dental Association (ADA) and International Standardization Organization (ISO) require minimum of 8% ductility of dental implant materials. Besides, dental implantable materials should possess elasticity modulus/stiffness similar to the bone to avoid any stress-shielding </w:t>
      </w:r>
      <w:r w:rsidRPr="004D62AD">
        <w:rPr>
          <w:lang w:val="en-GB"/>
        </w:rPr>
        <w:fldChar w:fldCharType="begin"/>
      </w:r>
      <w:r w:rsidR="008751C3" w:rsidRPr="004D62AD">
        <w:rPr>
          <w:lang w:val="en-GB"/>
        </w:rPr>
        <w:instrText xml:space="preserve"> ADDIN EN.CITE &lt;EndNote&gt;&lt;Cite&gt;&lt;Author&gt;Niinomi&lt;/Author&gt;&lt;Year&gt;2011&lt;/Year&gt;&lt;RecNum&gt;34&lt;/RecNum&gt;&lt;DisplayText&gt;[17]&lt;/DisplayText&gt;&lt;record&gt;&lt;rec-number&gt;34&lt;/rec-number&gt;&lt;foreign-keys&gt;&lt;key app="EN" db-id="efx0x922ktww28ewxznxrwa9pfpw99waz2ff"&gt;34&lt;/key&gt;&lt;/foreign-keys&gt;&lt;ref-type name="Journal Article"&gt;17&lt;/ref-type&gt;&lt;contributors&gt;&lt;authors&gt;&lt;author&gt;Niinomi, M.&lt;/author&gt;&lt;author&gt;Nakai, M.&lt;/author&gt;&lt;/authors&gt;&lt;/contributors&gt;&lt;titles&gt;&lt;title&gt;Titanium-based biomaterials for preventing stress shielding between implant devices and bone&lt;/title&gt;&lt;secondary-title&gt;International Journal of Biomaterials&lt;/secondary-title&gt;&lt;/titles&gt;&lt;periodical&gt;&lt;full-title&gt;International Journal of Biomaterials&lt;/full-title&gt;&lt;/periodical&gt;&lt;dates&gt;&lt;year&gt;2011&lt;/year&gt;&lt;/dates&gt;&lt;work-type&gt;Review&lt;/work-type&gt;&lt;urls&gt;&lt;related-urls&gt;&lt;url&gt;https://www.scopus.com/inward/record.uri?eid=2-s2.0-80052676864&amp;amp;doi=10.1155%2f2011%2f836587&amp;amp;partnerID=40&amp;amp;md5=6b8581d95a278499f148969d7a2c23f9&lt;/url&gt;&lt;/related-urls&gt;&lt;/urls&gt;&lt;custom7&gt;836587&lt;/custom7&gt;&lt;electronic-resource-num&gt;10.1155/2011/836587&lt;/electronic-resource-num&gt;&lt;remote-database-name&gt;Scopus&lt;/remote-database-name&gt;&lt;/record&gt;&lt;/Cite&gt;&lt;/EndNote&gt;</w:instrText>
      </w:r>
      <w:r w:rsidRPr="004D62AD">
        <w:rPr>
          <w:lang w:val="en-GB"/>
        </w:rPr>
        <w:fldChar w:fldCharType="separate"/>
      </w:r>
      <w:r w:rsidR="008751C3" w:rsidRPr="004D62AD">
        <w:rPr>
          <w:noProof/>
          <w:lang w:val="en-GB"/>
        </w:rPr>
        <w:t>[</w:t>
      </w:r>
      <w:hyperlink w:anchor="_ENREF_17" w:tooltip="Niinomi, 2011 #34" w:history="1">
        <w:r w:rsidR="00B73444" w:rsidRPr="004D62AD">
          <w:rPr>
            <w:noProof/>
            <w:lang w:val="en-GB"/>
          </w:rPr>
          <w:t>17</w:t>
        </w:r>
      </w:hyperlink>
      <w:r w:rsidR="008751C3" w:rsidRPr="004D62AD">
        <w:rPr>
          <w:noProof/>
          <w:lang w:val="en-GB"/>
        </w:rPr>
        <w:t>]</w:t>
      </w:r>
      <w:r w:rsidRPr="004D62AD">
        <w:rPr>
          <w:lang w:val="en-GB"/>
        </w:rPr>
        <w:fldChar w:fldCharType="end"/>
      </w:r>
      <w:r w:rsidRPr="004D62AD">
        <w:rPr>
          <w:lang w:val="en-GB"/>
        </w:rPr>
        <w:t xml:space="preserve">. </w:t>
      </w:r>
    </w:p>
    <w:p w14:paraId="65915193" w14:textId="3F3A4266" w:rsidR="00C5341F" w:rsidRPr="004D62AD" w:rsidRDefault="00C5341F" w:rsidP="00C5341F">
      <w:pPr>
        <w:pStyle w:val="Text"/>
        <w:rPr>
          <w:lang w:val="en-GB"/>
        </w:rPr>
      </w:pPr>
      <w:r w:rsidRPr="004D62AD">
        <w:rPr>
          <w:lang w:val="en-GB"/>
        </w:rPr>
        <w:t xml:space="preserve">Dental implants should have the ability to resist the surrounding reactive environment in human mouth </w:t>
      </w:r>
      <w:r w:rsidRPr="004D62AD">
        <w:rPr>
          <w:lang w:val="en-GB"/>
        </w:rPr>
        <w:fldChar w:fldCharType="begin"/>
      </w:r>
      <w:r w:rsidRPr="004D62AD">
        <w:rPr>
          <w:lang w:val="en-GB"/>
        </w:rPr>
        <w:instrText xml:space="preserve"> ADDIN EN.CITE &lt;EndNote&gt;&lt;Cite&gt;&lt;Author&gt;Sansone&lt;/Author&gt;&lt;Year&gt;2013&lt;/Year&gt;&lt;RecNum&gt;33&lt;/RecNum&gt;&lt;DisplayText&gt;[18]&lt;/DisplayText&gt;&lt;record&gt;&lt;rec-number&gt;33&lt;/rec-number&gt;&lt;foreign-keys&gt;&lt;key app="EN" db-id="efx0x922ktww28ewxznxrwa9pfpw99waz2ff"&gt;33&lt;/key&gt;&lt;/foreign-keys&gt;&lt;ref-type name="Journal Article"&gt;17&lt;/ref-type&gt;&lt;contributors&gt;&lt;authors&gt;&lt;author&gt;Sansone, V.&lt;/author&gt;&lt;author&gt;Pagani, D.&lt;/author&gt;&lt;author&gt;Melato, M.&lt;/author&gt;&lt;/authors&gt;&lt;/contributors&gt;&lt;titles&gt;&lt;title&gt;The effects on bone cells of metal ions released from orthopaedic implants. A review&lt;/title&gt;&lt;secondary-title&gt;Clinical Cases in Mineral and Bone Metabolism&lt;/secondary-title&gt;&lt;/titles&gt;&lt;periodical&gt;&lt;full-title&gt;Clinical Cases in Mineral and Bone Metabolism&lt;/full-title&gt;&lt;/periodical&gt;&lt;pages&gt;34-40&lt;/pages&gt;&lt;volume&gt;10&lt;/volume&gt;&lt;number&gt;1&lt;/number&gt;&lt;dates&gt;&lt;year&gt;2013&lt;/year&gt;&lt;/dates&gt;&lt;work-type&gt;Review&lt;/work-type&gt;&lt;urls&gt;&lt;related-urls&gt;&lt;url&gt;https://www.scopus.com/inward/record.uri?eid=2-s2.0-84878337447&amp;amp;partnerID=40&amp;amp;md5=2e310cb67f836e9fbfd35299e76755f2&lt;/url&gt;&lt;/related-urls&gt;&lt;/urls&gt;&lt;remote-database-name&gt;Scopus&lt;/remote-database-name&gt;&lt;/record&gt;&lt;/Cite&gt;&lt;/EndNote&gt;</w:instrText>
      </w:r>
      <w:r w:rsidRPr="004D62AD">
        <w:rPr>
          <w:lang w:val="en-GB"/>
        </w:rPr>
        <w:fldChar w:fldCharType="separate"/>
      </w:r>
      <w:r w:rsidRPr="004D62AD">
        <w:rPr>
          <w:noProof/>
          <w:lang w:val="en-GB"/>
        </w:rPr>
        <w:t>[</w:t>
      </w:r>
      <w:hyperlink w:anchor="_ENREF_18" w:tooltip="Sansone, 2013 #33" w:history="1">
        <w:r w:rsidR="00B73444" w:rsidRPr="004D62AD">
          <w:rPr>
            <w:noProof/>
            <w:lang w:val="en-GB"/>
          </w:rPr>
          <w:t>18</w:t>
        </w:r>
      </w:hyperlink>
      <w:r w:rsidRPr="004D62AD">
        <w:rPr>
          <w:noProof/>
          <w:lang w:val="en-GB"/>
        </w:rPr>
        <w:t>]</w:t>
      </w:r>
      <w:r w:rsidRPr="004D62AD">
        <w:rPr>
          <w:lang w:val="en-GB"/>
        </w:rPr>
        <w:fldChar w:fldCharType="end"/>
      </w:r>
      <w:r w:rsidRPr="004D62AD">
        <w:rPr>
          <w:lang w:val="en-GB"/>
        </w:rPr>
        <w:t xml:space="preserve">. Corrosion could take place especially with metallic implants because of the difference in the oxygen and electrolyte composition between the material and the surrounding tissue fluids. It </w:t>
      </w:r>
      <w:proofErr w:type="gramStart"/>
      <w:r w:rsidRPr="004D62AD">
        <w:rPr>
          <w:lang w:val="en-GB"/>
        </w:rPr>
        <w:t>is also believed</w:t>
      </w:r>
      <w:proofErr w:type="gramEnd"/>
      <w:r w:rsidRPr="004D62AD">
        <w:rPr>
          <w:lang w:val="en-GB"/>
        </w:rPr>
        <w:t xml:space="preserve"> that the risk of galvanic corrosion is higher in dental implants compared to bone implants.  Stress corrosion cracking, fretting corrosion and risk of mechanical degradation are also common in dental implants. Materials used in preparing dental implants should not be toxic and any biodegradation products (cations or anions) </w:t>
      </w:r>
      <w:proofErr w:type="gramStart"/>
      <w:r w:rsidRPr="004D62AD">
        <w:rPr>
          <w:lang w:val="en-GB"/>
        </w:rPr>
        <w:t>should be removed</w:t>
      </w:r>
      <w:proofErr w:type="gramEnd"/>
      <w:r w:rsidRPr="004D62AD">
        <w:rPr>
          <w:lang w:val="en-GB"/>
        </w:rPr>
        <w:t xml:space="preserve"> easy by the body metabolic activity without depositing and accumulating in the tissues. Anodic oxidation and cathodic reduction facilitated by the implant biodegrading </w:t>
      </w:r>
      <w:proofErr w:type="spellStart"/>
      <w:r w:rsidRPr="004D62AD">
        <w:rPr>
          <w:lang w:val="en-GB"/>
        </w:rPr>
        <w:t>byproducts</w:t>
      </w:r>
      <w:proofErr w:type="spellEnd"/>
      <w:r w:rsidRPr="004D62AD">
        <w:rPr>
          <w:lang w:val="en-GB"/>
        </w:rPr>
        <w:t xml:space="preserve"> are reported to impair the cellular growth and stimuli transmission between cells </w:t>
      </w:r>
      <w:r w:rsidRPr="004D62AD">
        <w:rPr>
          <w:lang w:val="en-GB"/>
        </w:rPr>
        <w:fldChar w:fldCharType="begin"/>
      </w:r>
      <w:r w:rsidRPr="004D62AD">
        <w:rPr>
          <w:lang w:val="en-GB"/>
        </w:rPr>
        <w:instrText xml:space="preserve"> ADDIN EN.CITE &lt;EndNote&gt;&lt;Cite&gt;&lt;Author&gt;Zitter&lt;/Author&gt;&lt;Year&gt;1987&lt;/Year&gt;&lt;RecNum&gt;60&lt;/RecNum&gt;&lt;DisplayText&gt;[19]&lt;/DisplayText&gt;&lt;record&gt;&lt;rec-number&gt;60&lt;/rec-number&gt;&lt;foreign-keys&gt;&lt;key app="EN" db-id="efx0x922ktww28ewxznxrwa9pfpw99waz2ff"&gt;60&lt;/key&gt;&lt;/foreign-keys&gt;&lt;ref-type name="Journal Article"&gt;17&lt;/ref-type&gt;&lt;contributors&gt;&lt;authors&gt;&lt;author&gt;Zitter, H.&lt;/author&gt;&lt;author&gt;Plenk, H., Jr.&lt;/author&gt;&lt;/authors&gt;&lt;/contributors&gt;&lt;titles&gt;&lt;title&gt;The electrochemical behavior of metallic implant materials as an indicator of their biocompatibility&lt;/title&gt;&lt;secondary-title&gt;J Biomed Mater Res&lt;/secondary-title&gt;&lt;alt-title&gt;Journal of biomedical materials research&lt;/alt-title&gt;&lt;/titles&gt;&lt;periodical&gt;&lt;full-title&gt;J Biomed Mater Res&lt;/full-title&gt;&lt;abbr-1&gt;Journal of biomedical materials research&lt;/abbr-1&gt;&lt;/periodical&gt;&lt;alt-periodical&gt;&lt;full-title&gt;J Biomed Mater Res&lt;/full-title&gt;&lt;abbr-1&gt;Journal of biomedical materials research&lt;/abbr-1&gt;&lt;/alt-periodical&gt;&lt;pages&gt;881-96&lt;/pages&gt;&lt;volume&gt;21&lt;/volume&gt;&lt;number&gt;7&lt;/number&gt;&lt;edition&gt;1987/07/01&lt;/edition&gt;&lt;keywords&gt;&lt;keyword&gt;*Biocompatible Materials&lt;/keyword&gt;&lt;keyword&gt;Electric Conductivity&lt;/keyword&gt;&lt;keyword&gt;Electrochemistry&lt;/keyword&gt;&lt;keyword&gt;Electrolytes&lt;/keyword&gt;&lt;keyword&gt;Ferricyanides&lt;/keyword&gt;&lt;keyword&gt;*Metals&lt;/keyword&gt;&lt;keyword&gt;Niobium&lt;/keyword&gt;&lt;keyword&gt;Oxidation-Reduction&lt;/keyword&gt;&lt;keyword&gt;*Prostheses and Implants&lt;/keyword&gt;&lt;keyword&gt;Solutions&lt;/keyword&gt;&lt;keyword&gt;Tantalum&lt;/keyword&gt;&lt;keyword&gt;Titanium&lt;/keyword&gt;&lt;/keywords&gt;&lt;dates&gt;&lt;year&gt;1987&lt;/year&gt;&lt;pub-dates&gt;&lt;date&gt;Jul&lt;/date&gt;&lt;/pub-dates&gt;&lt;/dates&gt;&lt;isbn&gt;0021-9304 (Print)&amp;#xD;0021-9304&lt;/isbn&gt;&lt;accession-num&gt;3611146&lt;/accession-num&gt;&lt;urls&gt;&lt;/urls&gt;&lt;electronic-resource-num&gt;10.1002/jbm.820210705&lt;/electronic-resource-num&gt;&lt;remote-database-provider&gt;Nlm&lt;/remote-database-provider&gt;&lt;language&gt;eng&lt;/language&gt;&lt;/record&gt;&lt;/Cite&gt;&lt;/EndNote&gt;</w:instrText>
      </w:r>
      <w:r w:rsidRPr="004D62AD">
        <w:rPr>
          <w:lang w:val="en-GB"/>
        </w:rPr>
        <w:fldChar w:fldCharType="separate"/>
      </w:r>
      <w:r w:rsidRPr="004D62AD">
        <w:rPr>
          <w:noProof/>
          <w:lang w:val="en-GB"/>
        </w:rPr>
        <w:t>[</w:t>
      </w:r>
      <w:hyperlink w:anchor="_ENREF_19" w:tooltip="Zitter, 1987 #60" w:history="1">
        <w:r w:rsidR="00B73444" w:rsidRPr="004D62AD">
          <w:rPr>
            <w:noProof/>
            <w:lang w:val="en-GB"/>
          </w:rPr>
          <w:t>19</w:t>
        </w:r>
      </w:hyperlink>
      <w:r w:rsidRPr="004D62AD">
        <w:rPr>
          <w:noProof/>
          <w:lang w:val="en-GB"/>
        </w:rPr>
        <w:t>]</w:t>
      </w:r>
      <w:r w:rsidRPr="004D62AD">
        <w:rPr>
          <w:lang w:val="en-GB"/>
        </w:rPr>
        <w:fldChar w:fldCharType="end"/>
      </w:r>
      <w:r w:rsidRPr="004D62AD">
        <w:rPr>
          <w:lang w:val="en-GB"/>
        </w:rPr>
        <w:t>.</w:t>
      </w:r>
    </w:p>
    <w:p w14:paraId="12F3525E" w14:textId="6F57B91E" w:rsidR="00C5341F" w:rsidRPr="004D62AD" w:rsidRDefault="00C5341F" w:rsidP="00C5341F">
      <w:pPr>
        <w:pStyle w:val="Text"/>
        <w:rPr>
          <w:lang w:val="en-GB"/>
        </w:rPr>
      </w:pPr>
      <w:r w:rsidRPr="004D62AD">
        <w:rPr>
          <w:lang w:val="en-GB"/>
        </w:rPr>
        <w:t xml:space="preserve">Dental implant surface is a main feature that needs to </w:t>
      </w:r>
      <w:proofErr w:type="gramStart"/>
      <w:r w:rsidRPr="004D62AD">
        <w:rPr>
          <w:lang w:val="en-GB"/>
        </w:rPr>
        <w:t>be well designed</w:t>
      </w:r>
      <w:proofErr w:type="gramEnd"/>
      <w:r w:rsidRPr="004D62AD">
        <w:rPr>
          <w:lang w:val="en-GB"/>
        </w:rPr>
        <w:t xml:space="preserve">. </w:t>
      </w:r>
      <w:r w:rsidRPr="004D62AD">
        <w:rPr>
          <w:i/>
          <w:lang w:val="en-GB"/>
        </w:rPr>
        <w:t>In vitro</w:t>
      </w:r>
      <w:r w:rsidRPr="004D62AD">
        <w:rPr>
          <w:lang w:val="en-GB"/>
        </w:rPr>
        <w:t xml:space="preserve"> studies strongly suggest that rough surfaces of dental implants improve cellular behaviour and promote faster and better bone apposition. Rough surfaces facilitate cellular responses, cytoskeletal </w:t>
      </w:r>
      <w:r w:rsidRPr="004D62AD">
        <w:rPr>
          <w:lang w:val="en-GB"/>
        </w:rPr>
        <w:lastRenderedPageBreak/>
        <w:t xml:space="preserve">organization and maturation of bone tissues. Besides, rough surfaces stimulate faster </w:t>
      </w:r>
      <w:proofErr w:type="spellStart"/>
      <w:r w:rsidRPr="004D62AD">
        <w:rPr>
          <w:lang w:val="en-GB"/>
        </w:rPr>
        <w:t>osseointegration</w:t>
      </w:r>
      <w:proofErr w:type="spellEnd"/>
      <w:r w:rsidRPr="004D62AD">
        <w:rPr>
          <w:lang w:val="en-GB"/>
        </w:rPr>
        <w:t xml:space="preserve"> compared to smooth surfaces </w:t>
      </w:r>
      <w:r w:rsidRPr="004D62AD">
        <w:rPr>
          <w:lang w:val="en-GB"/>
        </w:rPr>
        <w:fldChar w:fldCharType="begin">
          <w:fldData xml:space="preserve">PEVuZE5vdGU+PENpdGU+PEF1dGhvcj5TaGlibGk8L0F1dGhvcj48WWVhcj4yMDA3PC9ZZWFyPjxS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==
</w:fldData>
        </w:fldChar>
      </w:r>
      <w:r w:rsidRPr="004D62AD">
        <w:rPr>
          <w:lang w:val="en-GB"/>
        </w:rPr>
        <w:instrText xml:space="preserve"> ADDIN EN.CITE </w:instrText>
      </w:r>
      <w:r w:rsidRPr="004D62AD">
        <w:rPr>
          <w:lang w:val="en-GB"/>
        </w:rPr>
        <w:fldChar w:fldCharType="begin">
          <w:fldData xml:space="preserve">PEVuZE5vdGU+PENpdGU+PEF1dGhvcj5TaGlibGk8L0F1dGhvcj48WWVhcj4yMDA3PC9ZZWFyPjxS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==
</w:fldData>
        </w:fldChar>
      </w:r>
      <w:r w:rsidRPr="004D62AD">
        <w:rPr>
          <w:lang w:val="en-GB"/>
        </w:rPr>
        <w:instrText xml:space="preserve"> ADDIN EN.CITE.DATA </w:instrText>
      </w:r>
      <w:r w:rsidRPr="004D62AD">
        <w:rPr>
          <w:lang w:val="en-GB"/>
        </w:rPr>
      </w:r>
      <w:r w:rsidRPr="004D62AD">
        <w:rPr>
          <w:lang w:val="en-GB"/>
        </w:rPr>
        <w:fldChar w:fldCharType="end"/>
      </w:r>
      <w:r w:rsidRPr="004D62AD">
        <w:rPr>
          <w:lang w:val="en-GB"/>
        </w:rPr>
      </w:r>
      <w:r w:rsidRPr="004D62AD">
        <w:rPr>
          <w:lang w:val="en-GB"/>
        </w:rPr>
        <w:fldChar w:fldCharType="separate"/>
      </w:r>
      <w:r w:rsidRPr="004D62AD">
        <w:rPr>
          <w:noProof/>
          <w:lang w:val="en-GB"/>
        </w:rPr>
        <w:t>[</w:t>
      </w:r>
      <w:hyperlink w:anchor="_ENREF_20" w:tooltip="Shibli, 2007 #47" w:history="1">
        <w:r w:rsidR="00B73444" w:rsidRPr="004D62AD">
          <w:rPr>
            <w:noProof/>
            <w:lang w:val="en-GB"/>
          </w:rPr>
          <w:t>20</w:t>
        </w:r>
      </w:hyperlink>
      <w:r w:rsidRPr="004D62AD">
        <w:rPr>
          <w:noProof/>
          <w:lang w:val="en-GB"/>
        </w:rPr>
        <w:t xml:space="preserve">, </w:t>
      </w:r>
      <w:hyperlink w:anchor="_ENREF_21" w:tooltip="Shibli, 2010 #48" w:history="1">
        <w:r w:rsidR="00B73444" w:rsidRPr="004D62AD">
          <w:rPr>
            <w:noProof/>
            <w:lang w:val="en-GB"/>
          </w:rPr>
          <w:t>21</w:t>
        </w:r>
      </w:hyperlink>
      <w:r w:rsidRPr="004D62AD">
        <w:rPr>
          <w:noProof/>
          <w:lang w:val="en-GB"/>
        </w:rPr>
        <w:t>]</w:t>
      </w:r>
      <w:r w:rsidRPr="004D62AD">
        <w:rPr>
          <w:lang w:val="en-GB"/>
        </w:rPr>
        <w:fldChar w:fldCharType="end"/>
      </w:r>
      <w:r w:rsidRPr="004D62AD">
        <w:rPr>
          <w:lang w:val="en-GB"/>
        </w:rPr>
        <w:t xml:space="preserve">.  The osteoblastic activity is believed to enhanced when the implant possess average surface roughness (Ra) of 1- 7 µm </w:t>
      </w:r>
      <w:r w:rsidRPr="004D62AD">
        <w:rPr>
          <w:lang w:val="en-GB"/>
        </w:rPr>
        <w:fldChar w:fldCharType="begin"/>
      </w:r>
      <w:r w:rsidRPr="004D62AD">
        <w:rPr>
          <w:lang w:val="en-GB"/>
        </w:rPr>
        <w:instrText xml:space="preserve"> ADDIN EN.CITE &lt;EndNote&gt;&lt;Cite&gt;&lt;Author&gt;Curtis&lt;/Author&gt;&lt;Year&gt;1990&lt;/Year&gt;&lt;RecNum&gt;38&lt;/RecNum&gt;&lt;DisplayText&gt;[22]&lt;/DisplayText&gt;&lt;record&gt;&lt;rec-number&gt;38&lt;/rec-number&gt;&lt;foreign-keys&gt;&lt;key app="EN" db-id="efx0x922ktww28ewxznxrwa9pfpw99waz2ff"&gt;38&lt;/key&gt;&lt;/foreign-keys&gt;&lt;ref-type name="Journal Article"&gt;17&lt;/ref-type&gt;&lt;contributors&gt;&lt;authors&gt;&lt;author&gt;Curtis, A.&lt;/author&gt;&lt;author&gt;Clark, P.&lt;/author&gt;&lt;/authors&gt;&lt;/contributors&gt;&lt;titles&gt;&lt;title&gt;The effects of topographical and mechanical properties of materials on cell behavior&lt;/title&gt;&lt;secondary-title&gt;Critical Reviews in Biocompatibility&lt;/secondary-title&gt;&lt;/titles&gt;&lt;periodical&gt;&lt;full-title&gt;Critical Reviews in Biocompatibility&lt;/full-title&gt;&lt;/periodical&gt;&lt;pages&gt;343-362&lt;/pages&gt;&lt;volume&gt;4&lt;/volume&gt;&lt;number&gt;5&lt;/number&gt;&lt;dates&gt;&lt;year&gt;1990&lt;/year&gt;&lt;/dates&gt;&lt;urls&gt;&lt;/urls&gt;&lt;/record&gt;&lt;/Cite&gt;&lt;/EndNote&gt;</w:instrText>
      </w:r>
      <w:r w:rsidRPr="004D62AD">
        <w:rPr>
          <w:lang w:val="en-GB"/>
        </w:rPr>
        <w:fldChar w:fldCharType="separate"/>
      </w:r>
      <w:r w:rsidRPr="004D62AD">
        <w:rPr>
          <w:noProof/>
          <w:lang w:val="en-GB"/>
        </w:rPr>
        <w:t>[</w:t>
      </w:r>
      <w:hyperlink w:anchor="_ENREF_22" w:tooltip="Curtis, 1990 #38" w:history="1">
        <w:r w:rsidR="00B73444" w:rsidRPr="004D62AD">
          <w:rPr>
            <w:noProof/>
            <w:lang w:val="en-GB"/>
          </w:rPr>
          <w:t>22</w:t>
        </w:r>
      </w:hyperlink>
      <w:r w:rsidRPr="004D62AD">
        <w:rPr>
          <w:noProof/>
          <w:lang w:val="en-GB"/>
        </w:rPr>
        <w:t>]</w:t>
      </w:r>
      <w:r w:rsidRPr="004D62AD">
        <w:rPr>
          <w:lang w:val="en-GB"/>
        </w:rPr>
        <w:fldChar w:fldCharType="end"/>
      </w:r>
      <w:r w:rsidRPr="004D62AD">
        <w:rPr>
          <w:lang w:val="en-GB"/>
        </w:rPr>
        <w:t xml:space="preserve">. Many clinical studies reported high success rate and long survival term of dental implants with rough surfaces </w:t>
      </w:r>
      <w:r w:rsidRPr="004D62AD">
        <w:rPr>
          <w:lang w:val="en-GB"/>
        </w:rPr>
        <w:fldChar w:fldCharType="begin">
          <w:fldData xml:space="preserve">PEVuZE5vdGU+PENpdGU+PEF1dGhvcj5Sb21lbzwvQXV0aG9yPjxZZWFyPjIwMDQ8L1llYXI+PFJl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</w:fldData>
        </w:fldChar>
      </w:r>
      <w:r w:rsidRPr="004D62AD">
        <w:rPr>
          <w:lang w:val="en-GB"/>
        </w:rPr>
        <w:instrText xml:space="preserve"> ADDIN EN.CITE </w:instrText>
      </w:r>
      <w:r w:rsidRPr="004D62AD">
        <w:rPr>
          <w:lang w:val="en-GB"/>
        </w:rPr>
        <w:fldChar w:fldCharType="begin">
          <w:fldData xml:space="preserve">PEVuZE5vdGU+PENpdGU+PEF1dGhvcj5Sb21lbzwvQXV0aG9yPjxZZWFyPjIwMDQ8L1llYXI+PFJl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</w:fldData>
        </w:fldChar>
      </w:r>
      <w:r w:rsidRPr="004D62AD">
        <w:rPr>
          <w:lang w:val="en-GB"/>
        </w:rPr>
        <w:instrText xml:space="preserve"> ADDIN EN.CITE.DATA </w:instrText>
      </w:r>
      <w:r w:rsidRPr="004D62AD">
        <w:rPr>
          <w:lang w:val="en-GB"/>
        </w:rPr>
      </w:r>
      <w:r w:rsidRPr="004D62AD">
        <w:rPr>
          <w:lang w:val="en-GB"/>
        </w:rPr>
        <w:fldChar w:fldCharType="end"/>
      </w:r>
      <w:r w:rsidRPr="004D62AD">
        <w:rPr>
          <w:lang w:val="en-GB"/>
        </w:rPr>
      </w:r>
      <w:r w:rsidRPr="004D62AD">
        <w:rPr>
          <w:lang w:val="en-GB"/>
        </w:rPr>
        <w:fldChar w:fldCharType="separate"/>
      </w:r>
      <w:r w:rsidRPr="004D62AD">
        <w:rPr>
          <w:noProof/>
          <w:lang w:val="en-GB"/>
        </w:rPr>
        <w:t>[</w:t>
      </w:r>
      <w:hyperlink w:anchor="_ENREF_23" w:tooltip="Romeo, 2004 #45" w:history="1">
        <w:r w:rsidR="00B73444" w:rsidRPr="004D62AD">
          <w:rPr>
            <w:noProof/>
            <w:lang w:val="en-GB"/>
          </w:rPr>
          <w:t>23</w:t>
        </w:r>
      </w:hyperlink>
      <w:r w:rsidRPr="004D62AD">
        <w:rPr>
          <w:noProof/>
          <w:lang w:val="en-GB"/>
        </w:rPr>
        <w:t xml:space="preserve">, </w:t>
      </w:r>
      <w:hyperlink w:anchor="_ENREF_24" w:tooltip="Khayat, 2007 #46" w:history="1">
        <w:r w:rsidR="00B73444" w:rsidRPr="004D62AD">
          <w:rPr>
            <w:noProof/>
            <w:lang w:val="en-GB"/>
          </w:rPr>
          <w:t>24</w:t>
        </w:r>
      </w:hyperlink>
      <w:r w:rsidRPr="004D62AD">
        <w:rPr>
          <w:noProof/>
          <w:lang w:val="en-GB"/>
        </w:rPr>
        <w:t>]</w:t>
      </w:r>
      <w:r w:rsidRPr="004D62AD">
        <w:rPr>
          <w:lang w:val="en-GB"/>
        </w:rPr>
        <w:fldChar w:fldCharType="end"/>
      </w:r>
      <w:r w:rsidRPr="004D62AD">
        <w:rPr>
          <w:lang w:val="en-GB"/>
        </w:rPr>
        <w:t xml:space="preserve">. Many techniques such as surface modifications, acid-etching, grit-blasting, sandblasting, anodization, discrete calcium-phosphate crystal deposition and surface coating with biological materials </w:t>
      </w:r>
      <w:proofErr w:type="gramStart"/>
      <w:r w:rsidRPr="004D62AD">
        <w:rPr>
          <w:lang w:val="en-GB"/>
        </w:rPr>
        <w:t>have been explored</w:t>
      </w:r>
      <w:proofErr w:type="gramEnd"/>
      <w:r w:rsidRPr="004D62AD">
        <w:rPr>
          <w:lang w:val="en-GB"/>
        </w:rPr>
        <w:t xml:space="preserve"> to alter dental implants surfaces. </w:t>
      </w:r>
    </w:p>
    <w:p w14:paraId="1BAB8B16" w14:textId="02E5B42B" w:rsidR="00C5341F" w:rsidRPr="004D62AD" w:rsidRDefault="00C5341F" w:rsidP="00C5341F">
      <w:pPr>
        <w:pStyle w:val="Text"/>
        <w:rPr>
          <w:lang w:val="en-GB"/>
        </w:rPr>
      </w:pPr>
      <w:r w:rsidRPr="004D62AD">
        <w:rPr>
          <w:lang w:val="en-GB"/>
        </w:rPr>
        <w:t xml:space="preserve">Porosity, interconnectivity, and pore size within the dental implant </w:t>
      </w:r>
      <w:proofErr w:type="gramStart"/>
      <w:r w:rsidRPr="004D62AD">
        <w:rPr>
          <w:lang w:val="en-GB"/>
        </w:rPr>
        <w:t>are also believed</w:t>
      </w:r>
      <w:proofErr w:type="gramEnd"/>
      <w:r w:rsidRPr="004D62AD">
        <w:rPr>
          <w:lang w:val="en-GB"/>
        </w:rPr>
        <w:t xml:space="preserve"> to play mechanical and physiological role in the success of the dental implant. The porous structure of dental implants facilitates the exchange of fluids including nutrients, ions and cells within the bone substitute </w:t>
      </w:r>
      <w:r w:rsidRPr="004D62AD">
        <w:fldChar w:fldCharType="begin"/>
      </w:r>
      <w:r w:rsidRPr="004D62AD">
        <w:instrText xml:space="preserve"> ADDIN EN.CITE &lt;EndNote&gt;&lt;Cite&gt;&lt;Author&gt;Lecomte&lt;/Author&gt;&lt;Year&gt;2008&lt;/Year&gt;&lt;RecNum&gt;43&lt;/RecNum&gt;&lt;DisplayText&gt;[25]&lt;/DisplayText&gt;&lt;record&gt;&lt;rec-number&gt;43&lt;/rec-number&gt;&lt;foreign-keys&gt;&lt;key app="EN" db-id="efx0x922ktww28ewxznxrwa9pfpw99waz2ff"&gt;43&lt;/key&gt;&lt;/foreign-keys&gt;&lt;ref-type name="Journal Article"&gt;17&lt;/ref-type&gt;&lt;contributors&gt;&lt;authors&gt;&lt;author&gt;Lecomte, A.&lt;/author&gt;&lt;author&gt;Gautier, H.&lt;/author&gt;&lt;author&gt;Bouler, J. M.&lt;/author&gt;&lt;author&gt;Gouyette, A.&lt;/author&gt;&lt;author&gt;Pegon, Y.&lt;/author&gt;&lt;author&gt;Daculsi, G.&lt;/author&gt;&lt;author&gt;Merle, C.&lt;/author&gt;&lt;/authors&gt;&lt;/contributors&gt;&lt;titles&gt;&lt;title&gt;Biphasic calcium phosphate: A comparative study of interconnected porosity in two ceramics&lt;/title&gt;&lt;secondary-title&gt;Journal of Biomedical Materials Research - Part B Applied Biomaterials&lt;/secondary-title&gt;&lt;/titles&gt;&lt;periodical&gt;&lt;full-title&gt;Journal of Biomedical Materials Research - Part B Applied Biomaterials&lt;/full-title&gt;&lt;/periodical&gt;&lt;pages&gt;1-6&lt;/pages&gt;&lt;volume&gt;84&lt;/volume&gt;&lt;number&gt;1&lt;/number&gt;&lt;dates&gt;&lt;year&gt;2008&lt;/year&gt;&lt;/dates&gt;&lt;work-type&gt;Article&lt;/work-type&gt;&lt;urls&gt;&lt;related-urls&gt;&lt;url&gt;https://www.scopus.com/inward/record.uri?eid=2-s2.0-37549008782&amp;amp;doi=10.1002%2fjbm.b.30569&amp;amp;partnerID=40&amp;amp;md5=44f0695a0cf34be321999e39d9672246&lt;/url&gt;&lt;/related-urls&gt;&lt;/urls&gt;&lt;electronic-resource-num&gt;10.1002/jbm.b.30569&lt;/electronic-resource-num&gt;&lt;remote-database-name&gt;Scopus&lt;/remote-database-name&gt;&lt;/record&gt;&lt;/Cite&gt;&lt;/EndNote&gt;</w:instrText>
      </w:r>
      <w:r w:rsidRPr="004D62AD">
        <w:fldChar w:fldCharType="separate"/>
      </w:r>
      <w:r w:rsidRPr="004D62AD">
        <w:rPr>
          <w:noProof/>
        </w:rPr>
        <w:t>[</w:t>
      </w:r>
      <w:hyperlink w:anchor="_ENREF_25" w:tooltip="Lecomte, 2008 #43" w:history="1">
        <w:r w:rsidR="00B73444" w:rsidRPr="004D62AD">
          <w:rPr>
            <w:noProof/>
          </w:rPr>
          <w:t>25</w:t>
        </w:r>
      </w:hyperlink>
      <w:r w:rsidRPr="004D62AD">
        <w:rPr>
          <w:noProof/>
        </w:rPr>
        <w:t>]</w:t>
      </w:r>
      <w:r w:rsidRPr="004D62AD">
        <w:fldChar w:fldCharType="end"/>
      </w:r>
      <w:r w:rsidRPr="004D62AD">
        <w:rPr>
          <w:lang w:val="en-GB"/>
        </w:rPr>
        <w:t xml:space="preserve">. Mechanically, controlled porosity minimizes the elastic modulus mismatch between the implant material and the surrounding bone, therefore reduce the stress shielding effect for a longer and more stable fixation </w:t>
      </w:r>
      <w:r w:rsidRPr="004D62AD">
        <w:fldChar w:fldCharType="begin"/>
      </w:r>
      <w:r w:rsidRPr="004D62AD">
        <w:instrText xml:space="preserve"> ADDIN EN.CITE &lt;EndNote&gt;&lt;Cite&gt;&lt;Author&gt;Kröger&lt;/Author&gt;&lt;Year&gt;1998&lt;/Year&gt;&lt;RecNum&gt;41&lt;/RecNum&gt;&lt;DisplayText&gt;[26]&lt;/DisplayText&gt;&lt;record&gt;&lt;rec-number&gt;41&lt;/rec-number&gt;&lt;foreign-keys&gt;&lt;key app="EN" db-id="efx0x922ktww28ewxznxrwa9pfpw99waz2ff"&gt;41&lt;/key&gt;&lt;/foreign-keys&gt;&lt;ref-type name="Journal Article"&gt;17&lt;/ref-type&gt;&lt;contributors&gt;&lt;authors&gt;&lt;author&gt;Kröger, H.&lt;/author&gt;&lt;author&gt;Venesmaa, P.&lt;/author&gt;&lt;author&gt;Jurvelin, J.&lt;/author&gt;&lt;author&gt;Miettinen, H.&lt;/author&gt;&lt;author&gt;Suomalainen, O.&lt;/author&gt;&lt;author&gt;Alhava, E.&lt;/author&gt;&lt;/authors&gt;&lt;/contributors&gt;&lt;titles&gt;&lt;title&gt;Bone density at the proximal femur after total hip arthroplasty&lt;/title&gt;&lt;secondary-title&gt;Clinical Orthopaedics and Related Research&lt;/secondary-title&gt;&lt;/titles&gt;&lt;periodical&gt;&lt;full-title&gt;Clinical Orthopaedics and Related Research&lt;/full-title&gt;&lt;/periodical&gt;&lt;pages&gt;66-74&lt;/pages&gt;&lt;number&gt;352&lt;/number&gt;&lt;dates&gt;&lt;year&gt;1998&lt;/year&gt;&lt;/dates&gt;&lt;work-type&gt;Conference Paper&lt;/work-type&gt;&lt;urls&gt;&lt;related-urls&gt;&lt;url&gt;https://www.scopus.com/inward/record.uri?eid=2-s2.0-0342588690&amp;amp;partnerID=40&amp;amp;md5=6a94a5295f953616bea16b71690c5621&lt;/url&gt;&lt;/related-urls&gt;&lt;/urls&gt;&lt;remote-database-name&gt;Scopus&lt;/remote-database-name&gt;&lt;/record&gt;&lt;/Cite&gt;&lt;/EndNote&gt;</w:instrText>
      </w:r>
      <w:r w:rsidRPr="004D62AD">
        <w:fldChar w:fldCharType="separate"/>
      </w:r>
      <w:r w:rsidRPr="004D62AD">
        <w:rPr>
          <w:noProof/>
        </w:rPr>
        <w:t>[</w:t>
      </w:r>
      <w:hyperlink w:anchor="_ENREF_26" w:tooltip="Kröger, 1998 #41" w:history="1">
        <w:r w:rsidR="00B73444" w:rsidRPr="004D62AD">
          <w:rPr>
            <w:noProof/>
          </w:rPr>
          <w:t>26</w:t>
        </w:r>
      </w:hyperlink>
      <w:r w:rsidRPr="004D62AD">
        <w:rPr>
          <w:noProof/>
        </w:rPr>
        <w:t>]</w:t>
      </w:r>
      <w:r w:rsidRPr="004D62AD">
        <w:fldChar w:fldCharType="end"/>
      </w:r>
      <w:r w:rsidRPr="004D62AD">
        <w:rPr>
          <w:lang w:val="en-GB"/>
        </w:rPr>
        <w:t xml:space="preserve">. Nonetheless, high porosity improves the contact surface between the dental implant and the surrounding fluids. This mediates biodegradation and </w:t>
      </w:r>
      <w:proofErr w:type="spellStart"/>
      <w:r w:rsidRPr="004D62AD">
        <w:rPr>
          <w:lang w:val="en-GB"/>
        </w:rPr>
        <w:t>osteoinductive</w:t>
      </w:r>
      <w:proofErr w:type="spellEnd"/>
      <w:r w:rsidRPr="004D62AD">
        <w:rPr>
          <w:lang w:val="en-GB"/>
        </w:rPr>
        <w:t xml:space="preserve"> potential in the implant </w:t>
      </w:r>
      <w:r w:rsidRPr="004D62AD">
        <w:fldChar w:fldCharType="begin"/>
      </w:r>
      <w:r w:rsidRPr="004D62AD">
        <w:instrText xml:space="preserve"> ADDIN EN.CITE &lt;EndNote&gt;&lt;Cite&gt;&lt;Author&gt;Habibovic&lt;/Author&gt;&lt;Year&gt;2005&lt;/Year&gt;&lt;RecNum&gt;42&lt;/RecNum&gt;&lt;DisplayText&gt;[27]&lt;/DisplayText&gt;&lt;record&gt;&lt;rec-number&gt;42&lt;/rec-number&gt;&lt;foreign-keys&gt;&lt;key app="EN" db-id="efx0x922ktww28ewxznxrwa9pfpw99waz2ff"&gt;42&lt;/key&gt;&lt;/foreign-keys&gt;&lt;ref-type name="Journal Article"&gt;17&lt;/ref-type&gt;&lt;contributors&gt;&lt;authors&gt;&lt;author&gt;Habibovic, P.&lt;/author&gt;&lt;author&gt;Yuan, H.&lt;/author&gt;&lt;author&gt;Van Der Valk, C. M.&lt;/author&gt;&lt;author&gt;Meijer, G.&lt;/author&gt;&lt;author&gt;Van Blitterswijk, C. A.&lt;/author&gt;&lt;author&gt;De Groot, K.&lt;/author&gt;&lt;/authors&gt;&lt;/contributors&gt;&lt;titles&gt;&lt;title&gt;3D microenvironment as essential element for osteoinduction by biomaterials&lt;/title&gt;&lt;secondary-title&gt;Biomaterials&lt;/secondary-title&gt;&lt;/titles&gt;&lt;periodical&gt;&lt;full-title&gt;Biomaterials&lt;/full-title&gt;&lt;/periodical&gt;&lt;pages&gt;3565-3575&lt;/pages&gt;&lt;volume&gt;26&lt;/volume&gt;&lt;number&gt;17&lt;/number&gt;&lt;dates&gt;&lt;year&gt;2005&lt;/year&gt;&lt;/dates&gt;&lt;work-type&gt;Article&lt;/work-type&gt;&lt;urls&gt;&lt;related-urls&gt;&lt;url&gt;https://www.scopus.com/inward/record.uri?eid=2-s2.0-11144296196&amp;amp;doi=10.1016%2fj.biomaterials.2004.09.056&amp;amp;partnerID=40&amp;amp;md5=aaf03760dee71a4ae729490a31797f3b&lt;/url&gt;&lt;/related-urls&gt;&lt;/urls&gt;&lt;electronic-resource-num&gt;10.1016/j.biomaterials.2004.09.056&lt;/electronic-resource-num&gt;&lt;remote-database-name&gt;Scopus&lt;/remote-database-name&gt;&lt;/record&gt;&lt;/Cite&gt;&lt;/EndNote&gt;</w:instrText>
      </w:r>
      <w:r w:rsidRPr="004D62AD">
        <w:fldChar w:fldCharType="separate"/>
      </w:r>
      <w:r w:rsidRPr="004D62AD">
        <w:rPr>
          <w:noProof/>
        </w:rPr>
        <w:t>[</w:t>
      </w:r>
      <w:hyperlink w:anchor="_ENREF_27" w:tooltip="Habibovic, 2005 #42" w:history="1">
        <w:r w:rsidR="00B73444" w:rsidRPr="004D62AD">
          <w:rPr>
            <w:noProof/>
          </w:rPr>
          <w:t>27</w:t>
        </w:r>
      </w:hyperlink>
      <w:r w:rsidRPr="004D62AD">
        <w:rPr>
          <w:noProof/>
        </w:rPr>
        <w:t>]</w:t>
      </w:r>
      <w:r w:rsidRPr="004D62AD">
        <w:fldChar w:fldCharType="end"/>
      </w:r>
      <w:r w:rsidRPr="004D62AD">
        <w:rPr>
          <w:lang w:val="en-GB"/>
        </w:rPr>
        <w:t xml:space="preserve">. Also high porosity can weaken the material. Therefore, a good and controlled porosity </w:t>
      </w:r>
      <w:proofErr w:type="gramStart"/>
      <w:r w:rsidRPr="004D62AD">
        <w:rPr>
          <w:lang w:val="en-GB"/>
        </w:rPr>
        <w:t>should be achieved</w:t>
      </w:r>
      <w:proofErr w:type="gramEnd"/>
      <w:r w:rsidRPr="004D62AD">
        <w:rPr>
          <w:lang w:val="en-GB"/>
        </w:rPr>
        <w:t xml:space="preserve">. Many researchers recommended a pore size between 100- 400 µm to enable bone cell distribution in the implants </w:t>
      </w:r>
      <w:r w:rsidRPr="004D62AD">
        <w:fldChar w:fldCharType="begin"/>
      </w:r>
      <w:r w:rsidRPr="004D62AD">
        <w:instrText xml:space="preserve"> ADDIN EN.CITE &lt;EndNote&gt;&lt;Cite&gt;&lt;Author&gt;Kuboki&lt;/Author&gt;&lt;Year&gt;2001&lt;/Year&gt;&lt;RecNum&gt;58&lt;/RecNum&gt;&lt;DisplayText&gt;[28]&lt;/DisplayText&gt;&lt;record&gt;&lt;rec-number&gt;58&lt;/rec-number&gt;&lt;foreign-keys&gt;&lt;key app="EN" db-id="efx0x922ktww28ewxznxrwa9pfpw99waz2ff"&gt;58&lt;/key&gt;&lt;/foreign-keys&gt;&lt;ref-type name="Journal Article"&gt;17&lt;/ref-type&gt;&lt;contributors&gt;&lt;authors&gt;&lt;author&gt;Kuboki, Y.&lt;/author&gt;&lt;author&gt;Jin, Q.&lt;/author&gt;&lt;author&gt;Takita, H.&lt;/author&gt;&lt;/authors&gt;&lt;/contributors&gt;&lt;titles&gt;&lt;title&gt;Geometry of carriers controlling phenotypic expression in BMP-induced osteogenesis and chondrogenesis&lt;/title&gt;&lt;secondary-title&gt;Journal of Bone and Joint Surgery - Series A&lt;/secondary-title&gt;&lt;/titles&gt;&lt;periodical&gt;&lt;full-title&gt;Journal of Bone and Joint Surgery - Series A&lt;/full-title&gt;&lt;/periodical&gt;&lt;pages&gt;S1105-S1115&lt;/pages&gt;&lt;volume&gt;83&lt;/volume&gt;&lt;number&gt;SUPPL. 1 II&lt;/number&gt;&lt;dates&gt;&lt;year&gt;2001&lt;/year&gt;&lt;/dates&gt;&lt;work-type&gt;Article&lt;/work-type&gt;&lt;urls&gt;&lt;related-urls&gt;&lt;url&gt;https://www.scopus.com/inward/record.uri?eid=2-s2.0-0035044007&amp;amp;partnerID=40&amp;amp;md5=cd86db44aa5c811b716580ca8377a83d&lt;/url&gt;&lt;/related-urls&gt;&lt;/urls&gt;&lt;remote-database-name&gt;Scopus&lt;/remote-database-name&gt;&lt;/record&gt;&lt;/Cite&gt;&lt;/EndNote&gt;</w:instrText>
      </w:r>
      <w:r w:rsidRPr="004D62AD">
        <w:fldChar w:fldCharType="separate"/>
      </w:r>
      <w:r w:rsidRPr="004D62AD">
        <w:rPr>
          <w:noProof/>
        </w:rPr>
        <w:t>[</w:t>
      </w:r>
      <w:hyperlink w:anchor="_ENREF_28" w:tooltip="Kuboki, 2001 #58" w:history="1">
        <w:r w:rsidR="00B73444" w:rsidRPr="004D62AD">
          <w:rPr>
            <w:noProof/>
          </w:rPr>
          <w:t>28</w:t>
        </w:r>
      </w:hyperlink>
      <w:r w:rsidRPr="004D62AD">
        <w:rPr>
          <w:noProof/>
        </w:rPr>
        <w:t>]</w:t>
      </w:r>
      <w:r w:rsidRPr="004D62AD">
        <w:fldChar w:fldCharType="end"/>
      </w:r>
      <w:r w:rsidRPr="004D62AD">
        <w:rPr>
          <w:lang w:val="en-GB"/>
        </w:rPr>
        <w:t xml:space="preserve">. Smaller pores are believed to be occluded by the cells, this prevents the further cellular penetration and elaboration into the scaffold </w:t>
      </w:r>
      <w:r w:rsidRPr="004D62AD">
        <w:fldChar w:fldCharType="begin"/>
      </w:r>
      <w:r w:rsidRPr="004D62AD">
        <w:instrText xml:space="preserve"> ADDIN EN.CITE &lt;EndNote&gt;&lt;Cite&gt;&lt;Author&gt;Boyan&lt;/Author&gt;&lt;Year&gt;1996&lt;/Year&gt;&lt;RecNum&gt;59&lt;/RecNum&gt;&lt;DisplayText&gt;[29]&lt;/DisplayText&gt;&lt;record&gt;&lt;rec-number&gt;59&lt;/rec-number&gt;&lt;foreign-keys&gt;&lt;key app="EN" db-id="efx0x922ktww28ewxznxrwa9pfpw99waz2ff"&gt;59&lt;/key&gt;&lt;/foreign-keys&gt;&lt;ref-type name="Journal Article"&gt;17&lt;/ref-type&gt;&lt;contributors&gt;&lt;authors&gt;&lt;author&gt;Boyan, B. D.&lt;/author&gt;&lt;author&gt;Hummert, T. W.&lt;/author&gt;&lt;author&gt;Dean, D. D.&lt;/author&gt;&lt;author&gt;Schwartz, Z.&lt;/author&gt;&lt;/authors&gt;&lt;/contributors&gt;&lt;titles&gt;&lt;title&gt;Role of material surfaces in regulating bone and cartilage cell response&lt;/title&gt;&lt;secondary-title&gt;Biomaterials&lt;/secondary-title&gt;&lt;/titles&gt;&lt;periodical&gt;&lt;full-title&gt;Biomaterials&lt;/full-title&gt;&lt;/periodical&gt;&lt;pages&gt;137-146&lt;/pages&gt;&lt;volume&gt;17&lt;/volume&gt;&lt;number&gt;2&lt;/number&gt;&lt;dates&gt;&lt;year&gt;1996&lt;/year&gt;&lt;/dates&gt;&lt;work-type&gt;Article&lt;/work-type&gt;&lt;urls&gt;&lt;related-urls&gt;&lt;url&gt;https://www.scopus.com/inward/record.uri?eid=2-s2.0-0030034976&amp;amp;doi=10.1016%2f0142-9612%2896%2985758-9&amp;amp;partnerID=40&amp;amp;md5=0115ba89ffc3c3f8cdbe6eb53e7ec596&lt;/url&gt;&lt;/related-urls&gt;&lt;/urls&gt;&lt;electronic-resource-num&gt;10.1016/0142-9612(96)85758-9&lt;/electronic-resource-num&gt;&lt;remote-database-name&gt;Scopus&lt;/remote-database-name&gt;&lt;/record&gt;&lt;/Cite&gt;&lt;/EndNote&gt;</w:instrText>
      </w:r>
      <w:r w:rsidRPr="004D62AD">
        <w:fldChar w:fldCharType="separate"/>
      </w:r>
      <w:r w:rsidRPr="004D62AD">
        <w:rPr>
          <w:noProof/>
        </w:rPr>
        <w:t>[</w:t>
      </w:r>
      <w:hyperlink w:anchor="_ENREF_29" w:tooltip="Boyan, 1996 #59" w:history="1">
        <w:r w:rsidR="00B73444" w:rsidRPr="004D62AD">
          <w:rPr>
            <w:noProof/>
          </w:rPr>
          <w:t>29</w:t>
        </w:r>
      </w:hyperlink>
      <w:r w:rsidRPr="004D62AD">
        <w:rPr>
          <w:noProof/>
        </w:rPr>
        <w:t>]</w:t>
      </w:r>
      <w:r w:rsidRPr="004D62AD">
        <w:fldChar w:fldCharType="end"/>
      </w:r>
      <w:r w:rsidRPr="004D62AD">
        <w:rPr>
          <w:lang w:val="en-GB"/>
        </w:rPr>
        <w:t xml:space="preserve">. Spraying techniques co-sintering and plasma spraying have achieved some success in this area, however, none of these techniques but 3D printing managed to produce a scaffold with controlled surface and internal design. The mechanical property of the material used is another key factor to </w:t>
      </w:r>
      <w:proofErr w:type="gramStart"/>
      <w:r w:rsidRPr="004D62AD">
        <w:rPr>
          <w:lang w:val="en-GB"/>
        </w:rPr>
        <w:t>be considered</w:t>
      </w:r>
      <w:proofErr w:type="gramEnd"/>
      <w:r w:rsidRPr="004D62AD">
        <w:rPr>
          <w:lang w:val="en-GB"/>
        </w:rPr>
        <w:t xml:space="preserve"> during the designing of dental implants. The main challenge is that the elastic properties for the majority of dental implant materials are different to the surrounding bone tissues. The stiffness of the dental implants </w:t>
      </w:r>
      <w:proofErr w:type="gramStart"/>
      <w:r w:rsidRPr="004D62AD">
        <w:rPr>
          <w:lang w:val="en-GB"/>
        </w:rPr>
        <w:t>is measured</w:t>
      </w:r>
      <w:proofErr w:type="gramEnd"/>
      <w:r w:rsidRPr="004D62AD">
        <w:rPr>
          <w:lang w:val="en-GB"/>
        </w:rPr>
        <w:t xml:space="preserve"> by the elastic modulus (stiffness modulus) of the material used. A big variation between the elastic modulus of the implant and the surrounding cortical bone, which possess elastic modulus of 10- 26 </w:t>
      </w:r>
      <w:proofErr w:type="spellStart"/>
      <w:r w:rsidRPr="004D62AD">
        <w:rPr>
          <w:lang w:val="en-GB"/>
        </w:rPr>
        <w:t>GPa</w:t>
      </w:r>
      <w:proofErr w:type="spellEnd"/>
      <w:r w:rsidRPr="004D62AD">
        <w:rPr>
          <w:lang w:val="en-GB"/>
        </w:rPr>
        <w:t xml:space="preserve">, results in stress shielding </w:t>
      </w:r>
      <w:r w:rsidRPr="004D62AD">
        <w:rPr>
          <w:lang w:val="en-GB"/>
        </w:rPr>
        <w:fldChar w:fldCharType="begin"/>
      </w:r>
      <w:r w:rsidRPr="004D62AD">
        <w:rPr>
          <w:lang w:val="en-GB"/>
        </w:rPr>
        <w:instrText xml:space="preserve"> ADDIN EN.CITE &lt;EndNote&gt;&lt;Cite&gt;&lt;Author&gt;Larsson&lt;/Author&gt;&lt;Year&gt;2001&lt;/Year&gt;&lt;RecNum&gt;44&lt;/RecNum&gt;&lt;DisplayText&gt;[30]&lt;/DisplayText&gt;&lt;record&gt;&lt;rec-number&gt;44&lt;/rec-number&gt;&lt;foreign-keys&gt;&lt;key app="EN" db-id="efx0x922ktww28ewxznxrwa9pfpw99waz2ff"&gt;44&lt;/key&gt;&lt;/foreign-keys&gt;&lt;ref-type name="Book Section"&gt;5&lt;/ref-type&gt;&lt;contributors&gt;&lt;authors&gt;&lt;author&gt;Larsson, Cecilia&lt;/author&gt;&lt;author&gt;Esposito, Marco&lt;/author&gt;&lt;author&gt;Liao, Haihong&lt;/author&gt;&lt;author&gt;Thomsen, Peter&lt;/author&gt;&lt;/authors&gt;&lt;/contributors&gt;&lt;titles&gt;&lt;title&gt;The Titanium-Bone Interface In Vivo&lt;/title&gt;&lt;secondary-title&gt;Titanium in Medicine: Material Science, Surface Science, Engineering, Biological Responses and Medical Applications&lt;/secondary-title&gt;&lt;/titles&gt;&lt;pages&gt;587-648&lt;/pages&gt;&lt;dates&gt;&lt;year&gt;2001&lt;/year&gt;&lt;/dates&gt;&lt;pub-location&gt;Berlin, Heidelberg&lt;/pub-location&gt;&lt;publisher&gt;Springer Berlin Heidelberg&lt;/publisher&gt;&lt;isbn&gt;978-3-642-56486-4&lt;/isbn&gt;&lt;label&gt;Larsson2001&lt;/label&gt;&lt;urls&gt;&lt;related-urls&gt;&lt;url&gt;https://doi.org/10.1007/978-3-642-56486-4_18&lt;/url&gt;&lt;/related-urls&gt;&lt;/urls&gt;&lt;electronic-resource-num&gt;10.1007/978-3-642-56486-4_18&lt;/electronic-resource-num&gt;&lt;/record&gt;&lt;/Cite&gt;&lt;/EndNote&gt;</w:instrText>
      </w:r>
      <w:r w:rsidRPr="004D62AD">
        <w:rPr>
          <w:lang w:val="en-GB"/>
        </w:rPr>
        <w:fldChar w:fldCharType="separate"/>
      </w:r>
      <w:r w:rsidRPr="004D62AD">
        <w:rPr>
          <w:noProof/>
          <w:lang w:val="en-GB"/>
        </w:rPr>
        <w:t>[</w:t>
      </w:r>
      <w:hyperlink w:anchor="_ENREF_30" w:tooltip="Larsson, 2001 #44" w:history="1">
        <w:r w:rsidR="00B73444" w:rsidRPr="004D62AD">
          <w:rPr>
            <w:noProof/>
            <w:lang w:val="en-GB"/>
          </w:rPr>
          <w:t>30</w:t>
        </w:r>
      </w:hyperlink>
      <w:r w:rsidRPr="004D62AD">
        <w:rPr>
          <w:noProof/>
          <w:lang w:val="en-GB"/>
        </w:rPr>
        <w:t>]</w:t>
      </w:r>
      <w:r w:rsidRPr="004D62AD">
        <w:rPr>
          <w:lang w:val="en-GB"/>
        </w:rPr>
        <w:fldChar w:fldCharType="end"/>
      </w:r>
      <w:r w:rsidRPr="004D62AD">
        <w:rPr>
          <w:lang w:val="en-GB"/>
        </w:rPr>
        <w:t>.</w:t>
      </w:r>
    </w:p>
    <w:p w14:paraId="41190BE7" w14:textId="77777777" w:rsidR="00F67071" w:rsidRPr="004D62AD" w:rsidRDefault="00F67071" w:rsidP="00F67071">
      <w:pPr>
        <w:rPr>
          <w:b/>
        </w:rPr>
      </w:pPr>
    </w:p>
    <w:p w14:paraId="78EA794D" w14:textId="77777777" w:rsidR="00F67071" w:rsidRPr="004D62AD" w:rsidRDefault="00F67071" w:rsidP="00F67071">
      <w:pPr>
        <w:rPr>
          <w:b/>
        </w:rPr>
      </w:pPr>
    </w:p>
    <w:p w14:paraId="2AD6DDDD" w14:textId="100A281A" w:rsidR="00117350" w:rsidRPr="004D62AD" w:rsidRDefault="00117350" w:rsidP="00117350">
      <w:pPr>
        <w:pStyle w:val="Heading1"/>
      </w:pPr>
      <w:r w:rsidRPr="004D62AD">
        <w:lastRenderedPageBreak/>
        <w:t>Materials for Dental Implants</w:t>
      </w:r>
    </w:p>
    <w:p w14:paraId="52F2B087" w14:textId="0B478A24" w:rsidR="00FF69CB" w:rsidRPr="004D62AD" w:rsidRDefault="00217DA9" w:rsidP="00217DA9">
      <w:pPr>
        <w:pStyle w:val="Text"/>
        <w:rPr>
          <w:rStyle w:val="xn-money"/>
          <w:lang w:val="en-GB"/>
        </w:rPr>
      </w:pPr>
      <w:r w:rsidRPr="004D62AD">
        <w:rPr>
          <w:rStyle w:val="xn-money"/>
          <w:lang w:val="en-GB"/>
        </w:rPr>
        <w:t xml:space="preserve">The main metal biomaterials are cobalt alloys, stainless steels, </w:t>
      </w:r>
      <w:r w:rsidR="00FF4868" w:rsidRPr="004D62AD">
        <w:rPr>
          <w:rStyle w:val="xn-money"/>
          <w:lang w:val="en-GB"/>
        </w:rPr>
        <w:t xml:space="preserve">aluminium, </w:t>
      </w:r>
      <w:r w:rsidRPr="004D62AD">
        <w:rPr>
          <w:rStyle w:val="xn-money"/>
          <w:lang w:val="en-GB"/>
        </w:rPr>
        <w:t>titanium and titanium alloys</w:t>
      </w:r>
      <w:r w:rsidR="00FF4868" w:rsidRPr="004D62AD">
        <w:rPr>
          <w:rStyle w:val="xn-money"/>
          <w:lang w:val="en-GB"/>
        </w:rPr>
        <w:t xml:space="preserve"> </w:t>
      </w:r>
      <w:r w:rsidR="00C171F2" w:rsidRPr="004D62AD">
        <w:rPr>
          <w:rStyle w:val="xn-money"/>
          <w:lang w:val="en-GB"/>
        </w:rPr>
        <w:fldChar w:fldCharType="begin">
          <w:fldData xml:space="preserve">PEVuZE5vdGU+PENpdGU+PEF1dGhvcj5IYXNzYW5pbjwvQXV0aG9yPjxZZWFyPjIwMTY8L1llYXI+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</w:fldData>
        </w:fldChar>
      </w:r>
      <w:r w:rsidR="00C171F2" w:rsidRPr="004D62AD">
        <w:rPr>
          <w:rStyle w:val="xn-money"/>
          <w:lang w:val="en-GB"/>
        </w:rPr>
        <w:instrText xml:space="preserve"> ADDIN EN.CITE </w:instrText>
      </w:r>
      <w:r w:rsidR="00C171F2" w:rsidRPr="004D62AD">
        <w:rPr>
          <w:rStyle w:val="xn-money"/>
          <w:lang w:val="en-GB"/>
        </w:rPr>
        <w:fldChar w:fldCharType="begin">
          <w:fldData xml:space="preserve">PEVuZE5vdGU+PENpdGU+PEF1dGhvcj5IYXNzYW5pbjwvQXV0aG9yPjxZZWFyPjIwMTY8L1llYXI+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</w:fldData>
        </w:fldChar>
      </w:r>
      <w:r w:rsidR="00C171F2" w:rsidRPr="004D62AD">
        <w:rPr>
          <w:rStyle w:val="xn-money"/>
          <w:lang w:val="en-GB"/>
        </w:rPr>
        <w:instrText xml:space="preserve"> ADDIN EN.CITE.DATA </w:instrText>
      </w:r>
      <w:r w:rsidR="00C171F2" w:rsidRPr="004D62AD">
        <w:rPr>
          <w:rStyle w:val="xn-money"/>
          <w:lang w:val="en-GB"/>
        </w:rPr>
      </w:r>
      <w:r w:rsidR="00C171F2" w:rsidRPr="004D62AD">
        <w:rPr>
          <w:rStyle w:val="xn-money"/>
          <w:lang w:val="en-GB"/>
        </w:rPr>
        <w:fldChar w:fldCharType="end"/>
      </w:r>
      <w:r w:rsidR="00C171F2" w:rsidRPr="004D62AD">
        <w:rPr>
          <w:rStyle w:val="xn-money"/>
          <w:lang w:val="en-GB"/>
        </w:rPr>
      </w:r>
      <w:r w:rsidR="00C171F2" w:rsidRPr="004D62AD">
        <w:rPr>
          <w:rStyle w:val="xn-money"/>
          <w:lang w:val="en-GB"/>
        </w:rPr>
        <w:fldChar w:fldCharType="separate"/>
      </w:r>
      <w:r w:rsidR="00C171F2" w:rsidRPr="004D62AD">
        <w:rPr>
          <w:rStyle w:val="xn-money"/>
          <w:noProof/>
          <w:lang w:val="en-GB"/>
        </w:rPr>
        <w:t>[</w:t>
      </w:r>
      <w:hyperlink w:anchor="_ENREF_31" w:tooltip="Hassanin, 2016 #24" w:history="1">
        <w:r w:rsidR="00B73444" w:rsidRPr="004D62AD">
          <w:rPr>
            <w:rStyle w:val="xn-money"/>
            <w:noProof/>
            <w:lang w:val="en-GB"/>
          </w:rPr>
          <w:t>31-34</w:t>
        </w:r>
      </w:hyperlink>
      <w:r w:rsidR="00C171F2" w:rsidRPr="004D62AD">
        <w:rPr>
          <w:rStyle w:val="xn-money"/>
          <w:noProof/>
          <w:lang w:val="en-GB"/>
        </w:rPr>
        <w:t>]</w:t>
      </w:r>
      <w:r w:rsidR="00C171F2" w:rsidRPr="004D62AD">
        <w:rPr>
          <w:rStyle w:val="xn-money"/>
          <w:lang w:val="en-GB"/>
        </w:rPr>
        <w:fldChar w:fldCharType="end"/>
      </w:r>
      <w:r w:rsidR="00FF4868" w:rsidRPr="004D62AD">
        <w:rPr>
          <w:rStyle w:val="xn-money"/>
          <w:lang w:val="en-GB"/>
        </w:rPr>
        <w:t xml:space="preserve"> </w:t>
      </w:r>
      <w:r w:rsidR="00FF69CB" w:rsidRPr="004D62AD">
        <w:rPr>
          <w:rStyle w:val="xn-money"/>
          <w:lang w:val="en-GB"/>
        </w:rPr>
        <w:t xml:space="preserve">while the main ceramic biomaterials include </w:t>
      </w:r>
      <w:proofErr w:type="spellStart"/>
      <w:r w:rsidR="00FF69CB" w:rsidRPr="004D62AD">
        <w:rPr>
          <w:rStyle w:val="xn-money"/>
          <w:lang w:val="en-GB"/>
        </w:rPr>
        <w:t>hydroxiaptite</w:t>
      </w:r>
      <w:proofErr w:type="spellEnd"/>
      <w:r w:rsidR="00FF69CB" w:rsidRPr="004D62AD">
        <w:rPr>
          <w:rStyle w:val="xn-money"/>
          <w:lang w:val="en-GB"/>
        </w:rPr>
        <w:t>, zirconia, alumina, and bio-glasses</w:t>
      </w:r>
      <w:r w:rsidR="00C171F2" w:rsidRPr="004D62AD">
        <w:rPr>
          <w:rStyle w:val="xn-money"/>
          <w:lang w:val="en-GB"/>
        </w:rPr>
        <w:t xml:space="preserve"> </w:t>
      </w:r>
      <w:r w:rsidR="00C171F2" w:rsidRPr="004D62AD">
        <w:rPr>
          <w:rStyle w:val="xn-money"/>
          <w:lang w:val="en-GB"/>
        </w:rPr>
        <w:fldChar w:fldCharType="begin">
          <w:fldData xml:space="preserve">PEVuZE5vdGU+PENpdGU+PEF1dGhvcj5IYXNzYW5pbjwvQXV0aG9yPjxZZWFyPjIwMTQ8L1llYXI+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</w:fldData>
        </w:fldChar>
      </w:r>
      <w:r w:rsidR="00C171F2" w:rsidRPr="004D62AD">
        <w:rPr>
          <w:rStyle w:val="xn-money"/>
          <w:lang w:val="en-GB"/>
        </w:rPr>
        <w:instrText xml:space="preserve"> ADDIN EN.CITE </w:instrText>
      </w:r>
      <w:r w:rsidR="00C171F2" w:rsidRPr="004D62AD">
        <w:rPr>
          <w:rStyle w:val="xn-money"/>
          <w:lang w:val="en-GB"/>
        </w:rPr>
        <w:fldChar w:fldCharType="begin">
          <w:fldData xml:space="preserve">PEVuZE5vdGU+PENpdGU+PEF1dGhvcj5IYXNzYW5pbjwvQXV0aG9yPjxZZWFyPjIwMTQ8L1llYXI+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</w:fldData>
        </w:fldChar>
      </w:r>
      <w:r w:rsidR="00C171F2" w:rsidRPr="004D62AD">
        <w:rPr>
          <w:rStyle w:val="xn-money"/>
          <w:lang w:val="en-GB"/>
        </w:rPr>
        <w:instrText xml:space="preserve"> ADDIN EN.CITE.DATA </w:instrText>
      </w:r>
      <w:r w:rsidR="00C171F2" w:rsidRPr="004D62AD">
        <w:rPr>
          <w:rStyle w:val="xn-money"/>
          <w:lang w:val="en-GB"/>
        </w:rPr>
      </w:r>
      <w:r w:rsidR="00C171F2" w:rsidRPr="004D62AD">
        <w:rPr>
          <w:rStyle w:val="xn-money"/>
          <w:lang w:val="en-GB"/>
        </w:rPr>
        <w:fldChar w:fldCharType="end"/>
      </w:r>
      <w:r w:rsidR="00C171F2" w:rsidRPr="004D62AD">
        <w:rPr>
          <w:rStyle w:val="xn-money"/>
          <w:lang w:val="en-GB"/>
        </w:rPr>
      </w:r>
      <w:r w:rsidR="00C171F2" w:rsidRPr="004D62AD">
        <w:rPr>
          <w:rStyle w:val="xn-money"/>
          <w:lang w:val="en-GB"/>
        </w:rPr>
        <w:fldChar w:fldCharType="separate"/>
      </w:r>
      <w:r w:rsidR="00C171F2" w:rsidRPr="004D62AD">
        <w:rPr>
          <w:rStyle w:val="xn-money"/>
          <w:noProof/>
          <w:lang w:val="en-GB"/>
        </w:rPr>
        <w:t>[</w:t>
      </w:r>
      <w:hyperlink w:anchor="_ENREF_35" w:tooltip="Hassanin, 2014 #90" w:history="1">
        <w:r w:rsidR="00B73444" w:rsidRPr="004D62AD">
          <w:rPr>
            <w:rStyle w:val="xn-money"/>
            <w:noProof/>
            <w:lang w:val="en-GB"/>
          </w:rPr>
          <w:t>35-37</w:t>
        </w:r>
      </w:hyperlink>
      <w:r w:rsidR="00C171F2" w:rsidRPr="004D62AD">
        <w:rPr>
          <w:rStyle w:val="xn-money"/>
          <w:noProof/>
          <w:lang w:val="en-GB"/>
        </w:rPr>
        <w:t>]</w:t>
      </w:r>
      <w:r w:rsidR="00C171F2" w:rsidRPr="004D62AD">
        <w:rPr>
          <w:rStyle w:val="xn-money"/>
          <w:lang w:val="en-GB"/>
        </w:rPr>
        <w:fldChar w:fldCharType="end"/>
      </w:r>
      <w:r w:rsidR="00FF69CB" w:rsidRPr="004D62AD">
        <w:rPr>
          <w:rStyle w:val="xn-money"/>
          <w:lang w:val="en-GB"/>
        </w:rPr>
        <w:t xml:space="preserve">. For dental applications, the majority of dental biomaterials are limited to titanium and its alloys and zirconia ceramics. </w:t>
      </w:r>
    </w:p>
    <w:p w14:paraId="1513416E" w14:textId="77777777" w:rsidR="00F67071" w:rsidRPr="004D62AD" w:rsidRDefault="00F67071" w:rsidP="00FF69CB">
      <w:pPr>
        <w:pStyle w:val="Heading2"/>
      </w:pPr>
      <w:r w:rsidRPr="004D62AD">
        <w:t>Titanium and Titanium Alloys</w:t>
      </w:r>
    </w:p>
    <w:p w14:paraId="0AE6C0B5" w14:textId="1E1C419A" w:rsidR="00F67071" w:rsidRPr="004D62AD" w:rsidRDefault="00F67071" w:rsidP="00F67071">
      <w:pPr>
        <w:pStyle w:val="Text"/>
        <w:rPr>
          <w:lang w:val="en-GB"/>
        </w:rPr>
      </w:pPr>
      <w:r w:rsidRPr="004D62AD">
        <w:rPr>
          <w:rStyle w:val="xn-money"/>
          <w:lang w:val="en-GB"/>
        </w:rPr>
        <w:t xml:space="preserve">Titanium has superior </w:t>
      </w:r>
      <w:proofErr w:type="spellStart"/>
      <w:r w:rsidRPr="004D62AD">
        <w:rPr>
          <w:rStyle w:val="xn-money"/>
          <w:lang w:val="en-GB"/>
        </w:rPr>
        <w:t>biocompatability</w:t>
      </w:r>
      <w:proofErr w:type="spellEnd"/>
      <w:r w:rsidRPr="004D62AD">
        <w:rPr>
          <w:rStyle w:val="xn-money"/>
          <w:lang w:val="en-GB"/>
        </w:rPr>
        <w:t xml:space="preserve"> properties due to its ability to form stable </w:t>
      </w:r>
      <w:r w:rsidR="00E54F2F" w:rsidRPr="004D62AD">
        <w:rPr>
          <w:rStyle w:val="xn-money"/>
          <w:lang w:val="en-GB"/>
        </w:rPr>
        <w:t xml:space="preserve">layer of </w:t>
      </w:r>
      <w:r w:rsidRPr="004D62AD">
        <w:rPr>
          <w:rStyle w:val="xn-money"/>
          <w:lang w:val="en-GB"/>
        </w:rPr>
        <w:t xml:space="preserve">oxide on </w:t>
      </w:r>
      <w:r w:rsidR="00E54F2F" w:rsidRPr="004D62AD">
        <w:rPr>
          <w:rStyle w:val="xn-money"/>
          <w:lang w:val="en-GB"/>
        </w:rPr>
        <w:t>the surface. T</w:t>
      </w:r>
      <w:r w:rsidRPr="004D62AD">
        <w:rPr>
          <w:rStyle w:val="xn-money"/>
          <w:lang w:val="en-GB"/>
        </w:rPr>
        <w:t xml:space="preserve">itanium is </w:t>
      </w:r>
      <w:r w:rsidR="00E54F2F" w:rsidRPr="004D62AD">
        <w:rPr>
          <w:rStyle w:val="xn-money"/>
          <w:lang w:val="en-GB"/>
        </w:rPr>
        <w:t xml:space="preserve">typically </w:t>
      </w:r>
      <w:r w:rsidRPr="004D62AD">
        <w:rPr>
          <w:rStyle w:val="xn-money"/>
          <w:lang w:val="en-GB"/>
        </w:rPr>
        <w:t>available in 4 grades determined by the amount of the oxygen content</w:t>
      </w:r>
      <w:r w:rsidR="00F2660D" w:rsidRPr="004D62AD">
        <w:rPr>
          <w:rStyle w:val="xn-money"/>
          <w:lang w:val="en-GB"/>
        </w:rPr>
        <w:t xml:space="preserve"> </w:t>
      </w:r>
      <w:r w:rsidR="00F2660D" w:rsidRPr="004D62AD">
        <w:rPr>
          <w:rStyle w:val="xn-money"/>
          <w:lang w:val="en-GB"/>
        </w:rPr>
        <w:fldChar w:fldCharType="begin"/>
      </w:r>
      <w:r w:rsidR="00C171F2" w:rsidRPr="004D62AD">
        <w:rPr>
          <w:rStyle w:val="xn-money"/>
          <w:lang w:val="en-GB"/>
        </w:rPr>
        <w:instrText xml:space="preserve"> ADDIN EN.CITE &lt;EndNote&gt;&lt;Cite&gt;&lt;Author&gt;Hassanin&lt;/Author&gt;&lt;Year&gt;2018&lt;/Year&gt;&lt;RecNum&gt;92&lt;/RecNum&gt;&lt;DisplayText&gt;[33]&lt;/DisplayText&gt;&lt;record&gt;&lt;rec-number&gt;92&lt;/rec-number&gt;&lt;foreign-keys&gt;&lt;key app="EN" db-id="efx0x922ktww28ewxznxrwa9pfpw99waz2ff"&gt;92&lt;/key&gt;&lt;/foreign-keys&gt;&lt;ref-type name="Journal Article"&gt;17&lt;/ref-type&gt;&lt;contributors&gt;&lt;authors&gt;&lt;author&gt;Hassanin, Hany&lt;/author&gt;&lt;author&gt;Finet, Laurane&lt;/author&gt;&lt;author&gt;Cox, Sophie C.&lt;/author&gt;&lt;author&gt;Jamshidi, Parastoo&lt;/author&gt;&lt;author&gt;Grover, Liam M.&lt;/author&gt;&lt;author&gt;Shepherd, Duncan E. T.&lt;/author&gt;&lt;author&gt;Addison, Owen&lt;/author&gt;&lt;author&gt;Attallah, Moataz M.&lt;/author&gt;&lt;/authors&gt;&lt;/contributors&gt;&lt;titles&gt;&lt;title&gt;Tailoring selective laser melting process for titanium drug-delivering implants with releasing micro-channels&lt;/title&gt;&lt;secondary-title&gt;Additive Manufacturing&lt;/secondary-title&gt;&lt;/titles&gt;&lt;periodical&gt;&lt;full-title&gt;Additive Manufacturing&lt;/full-title&gt;&lt;/periodical&gt;&lt;pages&gt;144-155&lt;/pages&gt;&lt;volume&gt;20&lt;/volume&gt;&lt;keywords&gt;&lt;keyword&gt;Selective laser melting&lt;/keyword&gt;&lt;keyword&gt;Titanium alloys&lt;/keyword&gt;&lt;keyword&gt;Medical implants&lt;/keyword&gt;&lt;keyword&gt;Surface roughness&lt;/keyword&gt;&lt;/keywords&gt;&lt;dates&gt;&lt;year&gt;2018&lt;/year&gt;&lt;pub-dates&gt;&lt;date&gt;3//&lt;/date&gt;&lt;/pub-dates&gt;&lt;/dates&gt;&lt;isbn&gt;2214-8604&lt;/isbn&gt;&lt;urls&gt;&lt;related-urls&gt;&lt;url&gt;https://www.sciencedirect.com/science/article/pii/S2214860417305778&lt;/url&gt;&lt;/related-urls&gt;&lt;/urls&gt;&lt;electronic-resource-num&gt;https://doi.org/10.1016/j.addma.2018.01.005&lt;/electronic-resource-num&gt;&lt;/record&gt;&lt;/Cite&gt;&lt;/EndNote&gt;</w:instrText>
      </w:r>
      <w:r w:rsidR="00F2660D" w:rsidRPr="004D62AD">
        <w:rPr>
          <w:rStyle w:val="xn-money"/>
          <w:lang w:val="en-GB"/>
        </w:rPr>
        <w:fldChar w:fldCharType="separate"/>
      </w:r>
      <w:r w:rsidR="00C171F2" w:rsidRPr="004D62AD">
        <w:rPr>
          <w:rStyle w:val="xn-money"/>
          <w:noProof/>
          <w:lang w:val="en-GB"/>
        </w:rPr>
        <w:t>[</w:t>
      </w:r>
      <w:hyperlink w:anchor="_ENREF_33" w:tooltip="Hassanin, 2018 #92" w:history="1">
        <w:r w:rsidR="00B73444" w:rsidRPr="004D62AD">
          <w:rPr>
            <w:rStyle w:val="xn-money"/>
            <w:noProof/>
            <w:lang w:val="en-GB"/>
          </w:rPr>
          <w:t>33</w:t>
        </w:r>
      </w:hyperlink>
      <w:r w:rsidR="00C171F2" w:rsidRPr="004D62AD">
        <w:rPr>
          <w:rStyle w:val="xn-money"/>
          <w:noProof/>
          <w:lang w:val="en-GB"/>
        </w:rPr>
        <w:t>]</w:t>
      </w:r>
      <w:r w:rsidR="00F2660D" w:rsidRPr="004D62AD">
        <w:rPr>
          <w:rStyle w:val="xn-money"/>
          <w:lang w:val="en-GB"/>
        </w:rPr>
        <w:fldChar w:fldCharType="end"/>
      </w:r>
      <w:r w:rsidRPr="004D62AD">
        <w:rPr>
          <w:rStyle w:val="xn-money"/>
          <w:lang w:val="en-GB"/>
        </w:rPr>
        <w:t xml:space="preserve">. </w:t>
      </w:r>
      <w:proofErr w:type="gramStart"/>
      <w:r w:rsidR="00E54F2F" w:rsidRPr="004D62AD">
        <w:rPr>
          <w:rStyle w:val="xn-money"/>
          <w:lang w:val="en-GB"/>
        </w:rPr>
        <w:t>P</w:t>
      </w:r>
      <w:r w:rsidRPr="004D62AD">
        <w:rPr>
          <w:rStyle w:val="xn-money"/>
          <w:lang w:val="en-GB"/>
        </w:rPr>
        <w:t xml:space="preserve">ure titanium </w:t>
      </w:r>
      <w:r w:rsidR="00E54F2F" w:rsidRPr="004D62AD">
        <w:rPr>
          <w:rStyle w:val="xn-money"/>
          <w:lang w:val="en-GB"/>
        </w:rPr>
        <w:t>or</w:t>
      </w:r>
      <w:r w:rsidRPr="004D62AD">
        <w:rPr>
          <w:rStyle w:val="xn-money"/>
          <w:lang w:val="en-GB"/>
        </w:rPr>
        <w:t xml:space="preserve"> unalloyed titanium contain</w:t>
      </w:r>
      <w:r w:rsidR="00E54F2F" w:rsidRPr="004D62AD">
        <w:rPr>
          <w:rStyle w:val="xn-money"/>
          <w:lang w:val="en-GB"/>
        </w:rPr>
        <w:t>s</w:t>
      </w:r>
      <w:r w:rsidRPr="004D62AD">
        <w:rPr>
          <w:rStyle w:val="xn-money"/>
          <w:lang w:val="en-GB"/>
        </w:rPr>
        <w:t xml:space="preserve"> trace impurities of </w:t>
      </w:r>
      <w:r w:rsidR="00E54F2F" w:rsidRPr="004D62AD">
        <w:rPr>
          <w:rStyle w:val="xn-money"/>
          <w:lang w:val="en-GB"/>
        </w:rPr>
        <w:t xml:space="preserve">iron, </w:t>
      </w:r>
      <w:r w:rsidRPr="004D62AD">
        <w:rPr>
          <w:rStyle w:val="xn-money"/>
          <w:lang w:val="en-GB"/>
        </w:rPr>
        <w:t xml:space="preserve">carbon, </w:t>
      </w:r>
      <w:r w:rsidR="00E54F2F" w:rsidRPr="004D62AD">
        <w:rPr>
          <w:rStyle w:val="xn-money"/>
          <w:lang w:val="en-GB"/>
        </w:rPr>
        <w:t xml:space="preserve">nitrogen, and </w:t>
      </w:r>
      <w:r w:rsidRPr="004D62AD">
        <w:rPr>
          <w:rStyle w:val="xn-money"/>
          <w:lang w:val="en-GB"/>
        </w:rPr>
        <w:t>oxygen</w:t>
      </w:r>
      <w:r w:rsidR="00E54F2F" w:rsidRPr="004D62AD">
        <w:rPr>
          <w:lang w:val="en-GB"/>
        </w:rPr>
        <w:t xml:space="preserve"> </w:t>
      </w:r>
      <w:r w:rsidRPr="004D62AD">
        <w:rPr>
          <w:lang w:val="en-GB"/>
        </w:rPr>
        <w:t xml:space="preserve">can form alloys by reacting with other elements such as Cu, Fe, Al, </w:t>
      </w:r>
      <w:proofErr w:type="spellStart"/>
      <w:r w:rsidRPr="004D62AD">
        <w:rPr>
          <w:lang w:val="en-GB"/>
        </w:rPr>
        <w:t>Ar</w:t>
      </w:r>
      <w:proofErr w:type="spellEnd"/>
      <w:r w:rsidRPr="004D62AD">
        <w:rPr>
          <w:lang w:val="en-GB"/>
        </w:rPr>
        <w:t xml:space="preserve">, Zn, Ur and Va. Titanium- vanadium-aluminium alloy is the most commonly used alloy and can be found in α, β and α- β forms depending on the concentrations of Al, </w:t>
      </w:r>
      <w:proofErr w:type="spellStart"/>
      <w:r w:rsidRPr="004D62AD">
        <w:rPr>
          <w:lang w:val="en-GB"/>
        </w:rPr>
        <w:t>Va</w:t>
      </w:r>
      <w:proofErr w:type="spellEnd"/>
      <w:r w:rsidRPr="004D62AD">
        <w:rPr>
          <w:lang w:val="en-GB"/>
        </w:rPr>
        <w:t xml:space="preserve"> used in their preparations.</w:t>
      </w:r>
      <w:proofErr w:type="gramEnd"/>
      <w:r w:rsidRPr="004D62AD">
        <w:rPr>
          <w:lang w:val="en-GB"/>
        </w:rPr>
        <w:t xml:space="preserve">  When it comes to biomedical applications, Titanium alloys are amongst the most attractive </w:t>
      </w:r>
      <w:r w:rsidR="00E54F2F" w:rsidRPr="004D62AD">
        <w:rPr>
          <w:lang w:val="en-GB"/>
        </w:rPr>
        <w:t>metals</w:t>
      </w:r>
      <w:r w:rsidRPr="004D62AD">
        <w:rPr>
          <w:lang w:val="en-GB"/>
        </w:rPr>
        <w:t xml:space="preserve">. They </w:t>
      </w:r>
      <w:r w:rsidR="00E54F2F" w:rsidRPr="004D62AD">
        <w:rPr>
          <w:lang w:val="en-GB"/>
        </w:rPr>
        <w:t>are popular materials used to</w:t>
      </w:r>
      <w:r w:rsidRPr="004D62AD">
        <w:rPr>
          <w:lang w:val="en-GB"/>
        </w:rPr>
        <w:t xml:space="preserve"> </w:t>
      </w:r>
      <w:r w:rsidR="00E54F2F" w:rsidRPr="004D62AD">
        <w:rPr>
          <w:lang w:val="en-GB"/>
        </w:rPr>
        <w:t>replace</w:t>
      </w:r>
      <w:r w:rsidRPr="004D62AD">
        <w:rPr>
          <w:lang w:val="en-GB"/>
        </w:rPr>
        <w:t xml:space="preserve"> hard tissues such as knee joints, hip joints, cardiac valve prostheses and bone platers and screws. Titanium alloys </w:t>
      </w:r>
      <w:proofErr w:type="gramStart"/>
      <w:r w:rsidRPr="004D62AD">
        <w:rPr>
          <w:lang w:val="en-GB"/>
        </w:rPr>
        <w:t>are also used</w:t>
      </w:r>
      <w:proofErr w:type="gramEnd"/>
      <w:r w:rsidRPr="004D62AD">
        <w:rPr>
          <w:lang w:val="en-GB"/>
        </w:rPr>
        <w:t xml:space="preserve"> in preparing various dentistry devices and implants such as bridges, crowns, overdentures and implants. </w:t>
      </w:r>
      <w:proofErr w:type="spellStart"/>
      <w:r w:rsidRPr="004D62AD">
        <w:rPr>
          <w:lang w:val="en-GB"/>
        </w:rPr>
        <w:t>Ti-6Al-4V</w:t>
      </w:r>
      <w:proofErr w:type="spellEnd"/>
      <w:r w:rsidRPr="004D62AD">
        <w:rPr>
          <w:lang w:val="en-GB"/>
        </w:rPr>
        <w:t xml:space="preserve"> is </w:t>
      </w:r>
      <w:r w:rsidR="00E54F2F" w:rsidRPr="004D62AD">
        <w:rPr>
          <w:lang w:val="en-GB"/>
        </w:rPr>
        <w:t xml:space="preserve">a typical material for </w:t>
      </w:r>
      <w:r w:rsidRPr="004D62AD">
        <w:rPr>
          <w:lang w:val="en-GB"/>
        </w:rPr>
        <w:t xml:space="preserve">many biomedical </w:t>
      </w:r>
      <w:r w:rsidR="00E54F2F" w:rsidRPr="004D62AD">
        <w:rPr>
          <w:lang w:val="en-GB"/>
        </w:rPr>
        <w:t>implants</w:t>
      </w:r>
      <w:r w:rsidRPr="004D62AD">
        <w:rPr>
          <w:lang w:val="en-GB"/>
        </w:rPr>
        <w:t>. Nonetheless, its release of aluminium and vanadium causes toxicity making it not suitable metal for permanent implants.</w:t>
      </w:r>
      <w:r w:rsidRPr="004D62AD">
        <w:rPr>
          <w:b/>
          <w:lang w:val="en-GB"/>
        </w:rPr>
        <w:t xml:space="preserve"> </w:t>
      </w:r>
      <w:proofErr w:type="spellStart"/>
      <w:r w:rsidRPr="004D62AD">
        <w:rPr>
          <w:lang w:val="en-GB"/>
        </w:rPr>
        <w:t>Ti-6Al-4V</w:t>
      </w:r>
      <w:proofErr w:type="spellEnd"/>
      <w:r w:rsidRPr="004D62AD">
        <w:rPr>
          <w:lang w:val="en-GB"/>
        </w:rPr>
        <w:t xml:space="preserve"> is believed to have lower removal torque compared to commercially pure </w:t>
      </w:r>
      <w:proofErr w:type="spellStart"/>
      <w:r w:rsidRPr="004D62AD">
        <w:rPr>
          <w:lang w:val="en-GB"/>
        </w:rPr>
        <w:t>Ti</w:t>
      </w:r>
      <w:proofErr w:type="spellEnd"/>
      <w:r w:rsidRPr="004D62AD">
        <w:rPr>
          <w:lang w:val="en-GB"/>
        </w:rPr>
        <w:t xml:space="preserve"> and significantly lower bone contacts </w:t>
      </w:r>
      <w:r w:rsidRPr="004D62AD">
        <w:rPr>
          <w:lang w:val="en-GB"/>
        </w:rPr>
        <w:fldChar w:fldCharType="begin"/>
      </w:r>
      <w:r w:rsidR="00C171F2" w:rsidRPr="004D62AD">
        <w:rPr>
          <w:lang w:val="en-GB"/>
        </w:rPr>
        <w:instrText xml:space="preserve"> ADDIN EN.CITE &lt;EndNote&gt;&lt;Cite&gt;&lt;Author&gt;Johansson&lt;/Author&gt;&lt;Year&gt;1994&lt;/Year&gt;&lt;RecNum&gt;51&lt;/RecNum&gt;&lt;DisplayText&gt;[38]&lt;/DisplayText&gt;&lt;record&gt;&lt;rec-number&gt;51&lt;/rec-number&gt;&lt;foreign-keys&gt;&lt;key app="EN" db-id="efx0x922ktww28ewxznxrwa9pfpw99waz2ff"&gt;51&lt;/key&gt;&lt;/foreign-keys&gt;&lt;ref-type name="Journal Article"&gt;17&lt;/ref-type&gt;&lt;contributors&gt;&lt;authors&gt;&lt;author&gt;Johansson, C. B.&lt;/author&gt;&lt;author&gt;Wennerberg, A.&lt;/author&gt;&lt;author&gt;Albrektsson, T.&lt;/author&gt;&lt;/authors&gt;&lt;/contributors&gt;&lt;titles&gt;&lt;title&gt;Quantitative comparison of screw-shaped commercially pure titanium and zirconium implants in rabbit tibia&lt;/title&gt;&lt;secondary-title&gt;Journal of Materials Science: Materials in Medicine&lt;/secondary-title&gt;&lt;/titles&gt;&lt;periodical&gt;&lt;full-title&gt;Journal of Materials Science: Materials in Medicine&lt;/full-title&gt;&lt;/periodical&gt;&lt;pages&gt;340-344&lt;/pages&gt;&lt;volume&gt;5&lt;/volume&gt;&lt;number&gt;6-7&lt;/number&gt;&lt;dates&gt;&lt;year&gt;1994&lt;/year&gt;&lt;/dates&gt;&lt;work-type&gt;Article&lt;/work-type&gt;&lt;urls&gt;&lt;related-urls&gt;&lt;url&gt;https://www.scopus.com/inward/record.uri?eid=2-s2.0-0028445985&amp;amp;doi=10.1007%2fBF00058959&amp;amp;partnerID=40&amp;amp;md5=50c287fdb20fb769de7511c0ced1953b&lt;/url&gt;&lt;/related-urls&gt;&lt;/urls&gt;&lt;electronic-resource-num&gt;10.1007/BF00058959&lt;/electronic-resource-num&gt;&lt;remote-database-name&gt;Scopus&lt;/remote-database-name&gt;&lt;/record&gt;&lt;/Cite&gt;&lt;/EndNote&gt;</w:instrText>
      </w:r>
      <w:r w:rsidRPr="004D62AD">
        <w:rPr>
          <w:lang w:val="en-GB"/>
        </w:rPr>
        <w:fldChar w:fldCharType="separate"/>
      </w:r>
      <w:r w:rsidR="00C171F2" w:rsidRPr="004D62AD">
        <w:rPr>
          <w:noProof/>
          <w:lang w:val="en-GB"/>
        </w:rPr>
        <w:t>[</w:t>
      </w:r>
      <w:hyperlink w:anchor="_ENREF_38" w:tooltip="Johansson, 1994 #51" w:history="1">
        <w:r w:rsidR="00B73444" w:rsidRPr="004D62AD">
          <w:rPr>
            <w:noProof/>
            <w:lang w:val="en-GB"/>
          </w:rPr>
          <w:t>38</w:t>
        </w:r>
      </w:hyperlink>
      <w:r w:rsidR="00C171F2" w:rsidRPr="004D62AD">
        <w:rPr>
          <w:noProof/>
          <w:lang w:val="en-GB"/>
        </w:rPr>
        <w:t>]</w:t>
      </w:r>
      <w:r w:rsidRPr="004D62AD">
        <w:rPr>
          <w:lang w:val="en-GB"/>
        </w:rPr>
        <w:fldChar w:fldCharType="end"/>
      </w:r>
      <w:r w:rsidR="00FF69CB" w:rsidRPr="004D62AD">
        <w:rPr>
          <w:lang w:val="en-GB"/>
        </w:rPr>
        <w:t>.</w:t>
      </w:r>
    </w:p>
    <w:p w14:paraId="517BA98F" w14:textId="181BC5CB" w:rsidR="00F67071" w:rsidRPr="004D62AD" w:rsidRDefault="00FF69CB" w:rsidP="00541EE6">
      <w:pPr>
        <w:pStyle w:val="Heading2"/>
      </w:pPr>
      <w:r w:rsidRPr="004D62AD">
        <w:t>Zirconia c</w:t>
      </w:r>
      <w:r w:rsidR="00F67071" w:rsidRPr="004D62AD">
        <w:t>eramics</w:t>
      </w:r>
    </w:p>
    <w:p w14:paraId="17478DC6" w14:textId="08A830D3" w:rsidR="00F67071" w:rsidRPr="004D62AD" w:rsidRDefault="00F67071" w:rsidP="00F67071">
      <w:pPr>
        <w:pStyle w:val="Text"/>
        <w:rPr>
          <w:lang w:val="en-GB"/>
        </w:rPr>
      </w:pPr>
      <w:r w:rsidRPr="004D62AD">
        <w:rPr>
          <w:lang w:val="en-GB"/>
        </w:rPr>
        <w:t xml:space="preserve">Ceramics </w:t>
      </w:r>
      <w:proofErr w:type="gramStart"/>
      <w:r w:rsidRPr="004D62AD">
        <w:rPr>
          <w:lang w:val="en-GB"/>
        </w:rPr>
        <w:t>were used</w:t>
      </w:r>
      <w:proofErr w:type="gramEnd"/>
      <w:r w:rsidRPr="004D62AD">
        <w:rPr>
          <w:lang w:val="en-GB"/>
        </w:rPr>
        <w:t xml:space="preserve"> to </w:t>
      </w:r>
      <w:r w:rsidR="000E0D4E" w:rsidRPr="004D62AD">
        <w:rPr>
          <w:lang w:val="en-GB"/>
        </w:rPr>
        <w:t xml:space="preserve">replace metals to </w:t>
      </w:r>
      <w:r w:rsidR="00E54F2F" w:rsidRPr="004D62AD">
        <w:rPr>
          <w:lang w:val="en-GB"/>
        </w:rPr>
        <w:t>enhance</w:t>
      </w:r>
      <w:r w:rsidRPr="004D62AD">
        <w:rPr>
          <w:lang w:val="en-GB"/>
        </w:rPr>
        <w:t xml:space="preserve"> the </w:t>
      </w:r>
      <w:proofErr w:type="spellStart"/>
      <w:r w:rsidRPr="004D62AD">
        <w:rPr>
          <w:lang w:val="en-GB"/>
        </w:rPr>
        <w:t>osseointegration</w:t>
      </w:r>
      <w:proofErr w:type="spellEnd"/>
      <w:r w:rsidR="000E0D4E" w:rsidRPr="004D62AD">
        <w:rPr>
          <w:lang w:val="en-GB"/>
        </w:rPr>
        <w:t xml:space="preserve"> of dental implants</w:t>
      </w:r>
      <w:r w:rsidRPr="004D62AD">
        <w:rPr>
          <w:lang w:val="en-GB"/>
        </w:rPr>
        <w:t xml:space="preserve">. Inert ceramics such as </w:t>
      </w:r>
      <w:proofErr w:type="spellStart"/>
      <w:r w:rsidR="000E0D4E" w:rsidRPr="004D62AD">
        <w:rPr>
          <w:lang w:val="en-GB"/>
        </w:rPr>
        <w:t>aluminum</w:t>
      </w:r>
      <w:proofErr w:type="spellEnd"/>
      <w:r w:rsidR="000E0D4E" w:rsidRPr="004D62AD">
        <w:rPr>
          <w:lang w:val="en-GB"/>
        </w:rPr>
        <w:t xml:space="preserve"> oxides, zirconium oxide </w:t>
      </w:r>
      <w:r w:rsidRPr="004D62AD">
        <w:rPr>
          <w:lang w:val="en-GB"/>
        </w:rPr>
        <w:t xml:space="preserve">and bioactive ceramics such as </w:t>
      </w:r>
      <w:proofErr w:type="spellStart"/>
      <w:r w:rsidRPr="004D62AD">
        <w:rPr>
          <w:lang w:val="en-GB"/>
        </w:rPr>
        <w:t>bioglasses</w:t>
      </w:r>
      <w:proofErr w:type="spellEnd"/>
      <w:r w:rsidRPr="004D62AD">
        <w:rPr>
          <w:lang w:val="en-GB"/>
        </w:rPr>
        <w:t xml:space="preserve"> and calcium phosphates </w:t>
      </w:r>
      <w:proofErr w:type="gramStart"/>
      <w:r w:rsidRPr="004D62AD">
        <w:rPr>
          <w:lang w:val="en-GB"/>
        </w:rPr>
        <w:t>are used</w:t>
      </w:r>
      <w:proofErr w:type="gramEnd"/>
      <w:r w:rsidRPr="004D62AD">
        <w:rPr>
          <w:lang w:val="en-GB"/>
        </w:rPr>
        <w:t xml:space="preserve"> to coat metal-based </w:t>
      </w:r>
      <w:proofErr w:type="spellStart"/>
      <w:r w:rsidRPr="004D62AD">
        <w:rPr>
          <w:lang w:val="en-GB"/>
        </w:rPr>
        <w:t>endosseous</w:t>
      </w:r>
      <w:proofErr w:type="spellEnd"/>
      <w:r w:rsidRPr="004D62AD">
        <w:rPr>
          <w:lang w:val="en-GB"/>
        </w:rPr>
        <w:t xml:space="preserve"> implants. Coating techniques such as sol-gel coating, sputter-deposition, biomimetic precipitation, electrophoretic deposition or plasma spraying are usually used to form a thin layer (between 1 to 100 µm) of ceramic on the metal dental implant </w:t>
      </w:r>
      <w:r w:rsidRPr="004D62AD">
        <w:rPr>
          <w:lang w:val="en-GB"/>
        </w:rPr>
        <w:fldChar w:fldCharType="begin"/>
      </w:r>
      <w:r w:rsidR="00C171F2" w:rsidRPr="004D62AD">
        <w:rPr>
          <w:lang w:val="en-GB"/>
        </w:rPr>
        <w:instrText xml:space="preserve"> ADDIN EN.CITE &lt;EndNote&gt;&lt;Cite&gt;&lt;Author&gt;Lacefield&lt;/Author&gt;&lt;Year&gt;1998&lt;/Year&gt;&lt;RecNum&gt;29&lt;/RecNum&gt;&lt;DisplayText&gt;[39]&lt;/DisplayText&gt;&lt;record&gt;&lt;rec-number&gt;29&lt;/rec-number&gt;&lt;foreign-keys&gt;&lt;key app="EN" db-id="efx0x922ktww28ewxznxrwa9pfpw99waz2ff"&gt;29&lt;/key&gt;&lt;/foreign-keys&gt;&lt;ref-type name="Journal Article"&gt;17&lt;/ref-type&gt;&lt;contributors&gt;&lt;authors&gt;&lt;author&gt;Lacefield, W. R.&lt;/author&gt;&lt;/authors&gt;&lt;/contributors&gt;&lt;titles&gt;&lt;title&gt;Current Status of Ceramic Coatings for Dental Implants&lt;/title&gt;&lt;secondary-title&gt;Implant Dentistry&lt;/secondary-title&gt;&lt;/titles&gt;&lt;periodical&gt;&lt;full-title&gt;Implant Dentistry&lt;/full-title&gt;&lt;/periodical&gt;&lt;pages&gt;315-322&lt;/pages&gt;&lt;volume&gt;7&lt;/volume&gt;&lt;number&gt;4&lt;/number&gt;&lt;dates&gt;&lt;year&gt;1998&lt;/year&gt;&lt;/dates&gt;&lt;work-type&gt;Article&lt;/work-type&gt;&lt;urls&gt;&lt;related-urls&gt;&lt;url&gt;https://www.scopus.com/inward/record.uri?eid=2-s2.0-0032240722&amp;amp;partnerID=40&amp;amp;md5=af83f53a72eb1193bcdedc0636ab7733&lt;/url&gt;&lt;/related-urls&gt;&lt;/urls&gt;&lt;remote-database-name&gt;Scopus&lt;/remote-database-name&gt;&lt;/record&gt;&lt;/Cite&gt;&lt;/EndNote&gt;</w:instrText>
      </w:r>
      <w:r w:rsidRPr="004D62AD">
        <w:rPr>
          <w:lang w:val="en-GB"/>
        </w:rPr>
        <w:fldChar w:fldCharType="separate"/>
      </w:r>
      <w:r w:rsidR="00C171F2" w:rsidRPr="004D62AD">
        <w:rPr>
          <w:noProof/>
          <w:lang w:val="en-GB"/>
        </w:rPr>
        <w:t>[</w:t>
      </w:r>
      <w:hyperlink w:anchor="_ENREF_39" w:tooltip="Lacefield, 1998 #29" w:history="1">
        <w:r w:rsidR="00B73444" w:rsidRPr="004D62AD">
          <w:rPr>
            <w:noProof/>
            <w:lang w:val="en-GB"/>
          </w:rPr>
          <w:t>39</w:t>
        </w:r>
      </w:hyperlink>
      <w:r w:rsidR="00C171F2" w:rsidRPr="004D62AD">
        <w:rPr>
          <w:noProof/>
          <w:lang w:val="en-GB"/>
        </w:rPr>
        <w:t>]</w:t>
      </w:r>
      <w:r w:rsidRPr="004D62AD">
        <w:rPr>
          <w:lang w:val="en-GB"/>
        </w:rPr>
        <w:fldChar w:fldCharType="end"/>
      </w:r>
      <w:r w:rsidRPr="004D62AD">
        <w:rPr>
          <w:lang w:val="en-GB"/>
        </w:rPr>
        <w:t xml:space="preserve">. Over time ceramics started to be used in fabricating dental implants. Oxide ceramics such as </w:t>
      </w:r>
      <w:proofErr w:type="spellStart"/>
      <w:r w:rsidRPr="004D62AD">
        <w:rPr>
          <w:lang w:val="en-GB"/>
        </w:rPr>
        <w:t>Yttria</w:t>
      </w:r>
      <w:proofErr w:type="spellEnd"/>
      <w:r w:rsidRPr="004D62AD">
        <w:rPr>
          <w:lang w:val="en-GB"/>
        </w:rPr>
        <w:t xml:space="preserve"> stabilised tetragonal zirconia polycrystalline possess </w:t>
      </w:r>
      <w:r w:rsidRPr="004D62AD">
        <w:rPr>
          <w:lang w:val="en-GB"/>
        </w:rPr>
        <w:lastRenderedPageBreak/>
        <w:t>high flexural strength (up to 1000 MPa) and resist corrosion a</w:t>
      </w:r>
      <w:r w:rsidR="00FF69CB" w:rsidRPr="004D62AD">
        <w:rPr>
          <w:lang w:val="en-GB"/>
        </w:rPr>
        <w:t xml:space="preserve">nd wear. </w:t>
      </w:r>
      <w:r w:rsidRPr="004D62AD">
        <w:rPr>
          <w:lang w:val="en-GB"/>
        </w:rPr>
        <w:t xml:space="preserve">The use of zirconia in preparing dental implants started over a decade ago </w:t>
      </w:r>
      <w:r w:rsidRPr="004D62AD">
        <w:rPr>
          <w:lang w:val="en-GB"/>
        </w:rPr>
        <w:fldChar w:fldCharType="begin"/>
      </w:r>
      <w:r w:rsidR="00C171F2" w:rsidRPr="004D62AD">
        <w:rPr>
          <w:lang w:val="en-GB"/>
        </w:rPr>
        <w:instrText xml:space="preserve"> ADDIN EN.CITE &lt;EndNote&gt;&lt;Cite&gt;&lt;Author&gt;Denry&lt;/Author&gt;&lt;Year&gt;2008&lt;/Year&gt;&lt;RecNum&gt;32&lt;/RecNum&gt;&lt;DisplayText&gt;[40]&lt;/DisplayText&gt;&lt;record&gt;&lt;rec-number&gt;32&lt;/rec-number&gt;&lt;foreign-keys&gt;&lt;key app="EN" db-id="efx0x922ktww28ewxznxrwa9pfpw99waz2ff"&gt;32&lt;/key&gt;&lt;/foreign-keys&gt;&lt;ref-type name="Journal Article"&gt;17&lt;/ref-type&gt;&lt;contributors&gt;&lt;authors&gt;&lt;author&gt;Denry, I.&lt;/author&gt;&lt;author&gt;Kelly, J. R.&lt;/author&gt;&lt;/authors&gt;&lt;/contributors&gt;&lt;titles&gt;&lt;title&gt;State of the art of zirconia for dental applications&lt;/title&gt;&lt;secondary-title&gt;Dental Materials&lt;/secondary-title&gt;&lt;/titles&gt;&lt;periodical&gt;&lt;full-title&gt;Dental Materials&lt;/full-title&gt;&lt;/periodical&gt;&lt;pages&gt;299-307&lt;/pages&gt;&lt;volume&gt;24&lt;/volume&gt;&lt;number&gt;3&lt;/number&gt;&lt;dates&gt;&lt;year&gt;2008&lt;/year&gt;&lt;/dates&gt;&lt;work-type&gt;Article&lt;/work-type&gt;&lt;urls&gt;&lt;related-urls&gt;&lt;url&gt;https://www.scopus.com/inward/record.uri?eid=2-s2.0-38349192796&amp;amp;doi=10.1016%2fj.dental.2007.05.007&amp;amp;partnerID=40&amp;amp;md5=5a5631d8a57c93a6e50f6e6ece063986&lt;/url&gt;&lt;/related-urls&gt;&lt;/urls&gt;&lt;electronic-resource-num&gt;10.1016/j.dental.2007.05.007&lt;/electronic-resource-num&gt;&lt;remote-database-name&gt;Scopus&lt;/remote-database-name&gt;&lt;/record&gt;&lt;/Cite&gt;&lt;/EndNote&gt;</w:instrText>
      </w:r>
      <w:r w:rsidRPr="004D62AD">
        <w:rPr>
          <w:lang w:val="en-GB"/>
        </w:rPr>
        <w:fldChar w:fldCharType="separate"/>
      </w:r>
      <w:r w:rsidR="00C171F2" w:rsidRPr="004D62AD">
        <w:rPr>
          <w:noProof/>
          <w:lang w:val="en-GB"/>
        </w:rPr>
        <w:t>[</w:t>
      </w:r>
      <w:hyperlink w:anchor="_ENREF_40" w:tooltip="Denry, 2008 #32" w:history="1">
        <w:r w:rsidR="00B73444" w:rsidRPr="004D62AD">
          <w:rPr>
            <w:noProof/>
            <w:lang w:val="en-GB"/>
          </w:rPr>
          <w:t>40</w:t>
        </w:r>
      </w:hyperlink>
      <w:r w:rsidR="00C171F2" w:rsidRPr="004D62AD">
        <w:rPr>
          <w:noProof/>
          <w:lang w:val="en-GB"/>
        </w:rPr>
        <w:t>]</w:t>
      </w:r>
      <w:r w:rsidRPr="004D62AD">
        <w:rPr>
          <w:lang w:val="en-GB"/>
        </w:rPr>
        <w:fldChar w:fldCharType="end"/>
      </w:r>
      <w:r w:rsidRPr="004D62AD">
        <w:rPr>
          <w:lang w:val="en-GB"/>
        </w:rPr>
        <w:t xml:space="preserve">. Early attempts and clinical evaluations showed that zirconia has outstanding performance thanks to their superior mechanical properties and ease of machining using computer-aided design and computer-aided manufacturing (CAD-CAM). Zirconia exists in </w:t>
      </w:r>
      <w:r w:rsidR="000E0D4E" w:rsidRPr="004D62AD">
        <w:rPr>
          <w:lang w:val="en-GB"/>
        </w:rPr>
        <w:t xml:space="preserve">monolithic, tetragonal, and cubic </w:t>
      </w:r>
      <w:r w:rsidRPr="004D62AD">
        <w:rPr>
          <w:lang w:val="en-GB"/>
        </w:rPr>
        <w:t xml:space="preserve">crystalline/polymorphic forms. Transformation from the tetragonal to monolithic </w:t>
      </w:r>
      <w:r w:rsidR="000E0D4E" w:rsidRPr="004D62AD">
        <w:rPr>
          <w:lang w:val="en-GB"/>
        </w:rPr>
        <w:t xml:space="preserve">crystalline </w:t>
      </w:r>
      <w:r w:rsidRPr="004D62AD">
        <w:rPr>
          <w:lang w:val="en-GB"/>
        </w:rPr>
        <w:t xml:space="preserve">phase up on cooling is associated with a large volume </w:t>
      </w:r>
      <w:proofErr w:type="gramStart"/>
      <w:r w:rsidRPr="004D62AD">
        <w:rPr>
          <w:lang w:val="en-GB"/>
        </w:rPr>
        <w:t>increase which</w:t>
      </w:r>
      <w:proofErr w:type="gramEnd"/>
      <w:r w:rsidRPr="004D62AD">
        <w:rPr>
          <w:lang w:val="en-GB"/>
        </w:rPr>
        <w:t xml:space="preserve"> leads to implant failure. Therefore stabilizing agents such as </w:t>
      </w:r>
      <w:proofErr w:type="spellStart"/>
      <w:r w:rsidRPr="004D62AD">
        <w:rPr>
          <w:lang w:val="en-GB"/>
        </w:rPr>
        <w:t>yttria</w:t>
      </w:r>
      <w:proofErr w:type="spellEnd"/>
      <w:r w:rsidRPr="004D62AD">
        <w:rPr>
          <w:lang w:val="en-GB"/>
        </w:rPr>
        <w:t xml:space="preserve"> (3 </w:t>
      </w:r>
      <w:proofErr w:type="spellStart"/>
      <w:proofErr w:type="gramStart"/>
      <w:r w:rsidRPr="004D62AD">
        <w:rPr>
          <w:lang w:val="en-GB"/>
        </w:rPr>
        <w:t>mol</w:t>
      </w:r>
      <w:proofErr w:type="spellEnd"/>
      <w:r w:rsidRPr="004D62AD">
        <w:rPr>
          <w:lang w:val="en-GB"/>
        </w:rPr>
        <w:t>%</w:t>
      </w:r>
      <w:proofErr w:type="gramEnd"/>
      <w:r w:rsidRPr="004D62AD">
        <w:rPr>
          <w:lang w:val="en-GB"/>
        </w:rPr>
        <w:t xml:space="preserve">) are commonly added to zirconia to quench </w:t>
      </w:r>
      <w:r w:rsidRPr="004D62AD">
        <w:rPr>
          <w:i/>
          <w:lang w:val="en-GB"/>
        </w:rPr>
        <w:t>t-m</w:t>
      </w:r>
      <w:r w:rsidRPr="004D62AD">
        <w:rPr>
          <w:lang w:val="en-GB"/>
        </w:rPr>
        <w:t xml:space="preserve"> transition at low temperatures. </w:t>
      </w:r>
      <w:proofErr w:type="spellStart"/>
      <w:r w:rsidRPr="004D62AD">
        <w:rPr>
          <w:lang w:val="en-GB"/>
        </w:rPr>
        <w:t>Yttria</w:t>
      </w:r>
      <w:proofErr w:type="spellEnd"/>
      <w:r w:rsidRPr="004D62AD">
        <w:rPr>
          <w:lang w:val="en-GB"/>
        </w:rPr>
        <w:t xml:space="preserve"> stabilized zirconia (</w:t>
      </w:r>
      <w:proofErr w:type="spellStart"/>
      <w:r w:rsidRPr="004D62AD">
        <w:rPr>
          <w:lang w:val="en-GB"/>
        </w:rPr>
        <w:t>3Y-TZP</w:t>
      </w:r>
      <w:proofErr w:type="spellEnd"/>
      <w:r w:rsidRPr="004D62AD">
        <w:rPr>
          <w:lang w:val="en-GB"/>
        </w:rPr>
        <w:t>) is tougher because of the development of transformation zone which shields crack tips and inhibits the propagation of cracks. The use of ceramics in additive manufacturing of dental implants is still in the early stages. Further investigations are required to assess the mechanical behaviour and physiological responses of ceramics 3D printed dental implants prior to any clinical evaluations. Also preparing crack free zirconia implants remains challenging and further trials are required.</w:t>
      </w:r>
    </w:p>
    <w:p w14:paraId="7A6B9EE1" w14:textId="77777777" w:rsidR="00F67071" w:rsidRPr="004D62AD" w:rsidRDefault="00F67071" w:rsidP="00902B17">
      <w:pPr>
        <w:pStyle w:val="NormalDouble"/>
        <w:sectPr w:rsidR="00F67071" w:rsidRPr="004D62AD" w:rsidSect="00B44BA3">
          <w:pgSz w:w="12240" w:h="15840" w:code="1"/>
          <w:pgMar w:top="1531" w:right="1474" w:bottom="1531" w:left="1531" w:header="720" w:footer="720" w:gutter="0"/>
          <w:cols w:space="720"/>
          <w:docGrid w:linePitch="360"/>
        </w:sectPr>
      </w:pPr>
    </w:p>
    <w:p w14:paraId="3D85DA31" w14:textId="3DF653AA" w:rsidR="002A2674" w:rsidRPr="004D62AD" w:rsidRDefault="002A2674" w:rsidP="002A2674">
      <w:pPr>
        <w:pStyle w:val="Heading1"/>
      </w:pPr>
      <w:r w:rsidRPr="004D62AD">
        <w:lastRenderedPageBreak/>
        <w:t>Additive Manufacturing</w:t>
      </w:r>
    </w:p>
    <w:p w14:paraId="4D4B79E3" w14:textId="1DABB91A" w:rsidR="00EA5E81" w:rsidRPr="004D62AD" w:rsidRDefault="00EA5E81" w:rsidP="005E2A67">
      <w:pPr>
        <w:pStyle w:val="Text"/>
        <w:rPr>
          <w:lang w:val="en-GB"/>
        </w:rPr>
      </w:pPr>
      <w:bookmarkStart w:id="5" w:name="_Ref483411309"/>
      <w:r w:rsidRPr="004D62AD">
        <w:rPr>
          <w:lang w:val="en-GB"/>
        </w:rPr>
        <w:t xml:space="preserve">The new manufacturing technology, additive manufacturing, refers to a group of processes that has the ability to create 3D parts by adding a material layer-by-layer, whether the material is metal, plastic, ceramics or others. Recently, AM becomes very vital to many industries and in research as well. This is evident by looking at the number of research publications in the past 15 years. </w:t>
      </w:r>
      <w:r w:rsidRPr="004D62AD">
        <w:rPr>
          <w:lang w:val="en-GB"/>
        </w:rPr>
        <w:fldChar w:fldCharType="begin"/>
      </w:r>
      <w:r w:rsidRPr="004D62AD">
        <w:rPr>
          <w:lang w:val="en-GB"/>
        </w:rPr>
        <w:instrText xml:space="preserve"> REF _Ref476234249 \h </w:instrText>
      </w:r>
      <w:r w:rsidRPr="004D62AD">
        <w:rPr>
          <w:lang w:val="en-GB"/>
        </w:rPr>
      </w:r>
      <w:r w:rsidRPr="004D62AD">
        <w:rPr>
          <w:lang w:val="en-GB"/>
        </w:rPr>
        <w:fldChar w:fldCharType="separate"/>
      </w:r>
      <w:r w:rsidR="00847D95" w:rsidRPr="004D62AD">
        <w:t xml:space="preserve">Figure </w:t>
      </w:r>
      <w:r w:rsidR="00847D95">
        <w:rPr>
          <w:noProof/>
        </w:rPr>
        <w:t>11</w:t>
      </w:r>
      <w:r w:rsidRPr="004D62AD">
        <w:rPr>
          <w:lang w:val="en-GB"/>
        </w:rPr>
        <w:fldChar w:fldCharType="end"/>
      </w:r>
      <w:r w:rsidRPr="004D62AD">
        <w:rPr>
          <w:lang w:val="en-GB"/>
        </w:rPr>
        <w:t xml:space="preserve"> shows Scopus search results of the number of publications pe</w:t>
      </w:r>
      <w:r w:rsidR="005E2A67" w:rsidRPr="004D62AD">
        <w:rPr>
          <w:lang w:val="en-GB"/>
        </w:rPr>
        <w:t xml:space="preserve">r year. Additive manufacturing and </w:t>
      </w:r>
      <w:r w:rsidRPr="004D62AD">
        <w:rPr>
          <w:lang w:val="en-GB"/>
        </w:rPr>
        <w:t xml:space="preserve">3D printing </w:t>
      </w:r>
      <w:proofErr w:type="gramStart"/>
      <w:r w:rsidRPr="004D62AD">
        <w:rPr>
          <w:lang w:val="en-GB"/>
        </w:rPr>
        <w:t>were used</w:t>
      </w:r>
      <w:proofErr w:type="gramEnd"/>
      <w:r w:rsidRPr="004D62AD">
        <w:rPr>
          <w:lang w:val="en-GB"/>
        </w:rPr>
        <w:t xml:space="preserve"> in the search. As shown, there is a growing research interest for additive manufacturing</w:t>
      </w:r>
      <w:r w:rsidR="005E2A67" w:rsidRPr="004D62AD">
        <w:rPr>
          <w:lang w:val="en-GB"/>
        </w:rPr>
        <w:t xml:space="preserve"> and 3D printing</w:t>
      </w:r>
      <w:r w:rsidRPr="004D62AD">
        <w:rPr>
          <w:lang w:val="en-GB"/>
        </w:rPr>
        <w:t xml:space="preserve"> as the technology getting more mature for industry and research.</w:t>
      </w:r>
    </w:p>
    <w:p w14:paraId="681400CB" w14:textId="2C9EE43A" w:rsidR="002A2674" w:rsidRPr="004D62AD" w:rsidRDefault="006C7D9D" w:rsidP="00722379">
      <w:pPr>
        <w:pStyle w:val="Figure"/>
      </w:pPr>
      <w:r w:rsidRPr="004D62AD">
        <w:rPr>
          <w:noProof/>
        </w:rPr>
        <w:drawing>
          <wp:inline distT="0" distB="0" distL="0" distR="0" wp14:anchorId="2324C6E5" wp14:editId="3DC08499">
            <wp:extent cx="5486400" cy="3448050"/>
            <wp:effectExtent l="0" t="0" r="0" b="0"/>
            <wp:docPr id="1199443258" name="Chart 1199443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bookmarkEnd w:id="5"/>
    <w:p w14:paraId="071BE388" w14:textId="77777777" w:rsidR="00EA5E81" w:rsidRPr="004D62AD" w:rsidRDefault="00EA5E81" w:rsidP="00EA5E81">
      <w:pPr>
        <w:pStyle w:val="Figurecaption"/>
      </w:pPr>
      <w:r w:rsidRPr="004D62AD">
        <w:t xml:space="preserve">Figure </w:t>
      </w:r>
      <w:r w:rsidRPr="004D62AD">
        <w:fldChar w:fldCharType="begin"/>
      </w:r>
      <w:r w:rsidRPr="004D62AD">
        <w:instrText xml:space="preserve"> SEQ Figure \* ARABIC </w:instrText>
      </w:r>
      <w:r w:rsidRPr="004D62AD">
        <w:fldChar w:fldCharType="separate"/>
      </w:r>
      <w:r w:rsidR="00847D95">
        <w:rPr>
          <w:noProof/>
        </w:rPr>
        <w:t>3</w:t>
      </w:r>
      <w:r w:rsidRPr="004D62AD">
        <w:fldChar w:fldCharType="end"/>
      </w:r>
      <w:r w:rsidRPr="004D62AD">
        <w:t>: Research interest in additive manufacturing, as indicated by the number of publications globally per year.</w:t>
      </w:r>
    </w:p>
    <w:p w14:paraId="3AB95071" w14:textId="5E74D053" w:rsidR="00EA5E81" w:rsidRPr="004D62AD" w:rsidRDefault="00EA5E81" w:rsidP="00EA5E81">
      <w:pPr>
        <w:pStyle w:val="Text"/>
        <w:rPr>
          <w:lang w:val="en-GB"/>
        </w:rPr>
      </w:pPr>
      <w:r w:rsidRPr="004D62AD">
        <w:rPr>
          <w:lang w:val="en-GB"/>
        </w:rPr>
        <w:t xml:space="preserve">AM processes typically start by creating a CAD model representing the physical geometry of specific physical part. </w:t>
      </w:r>
      <w:r w:rsidR="004B2ADD" w:rsidRPr="004D62AD">
        <w:rPr>
          <w:lang w:val="en-GB"/>
        </w:rPr>
        <w:t>The</w:t>
      </w:r>
      <w:r w:rsidRPr="004D62AD">
        <w:rPr>
          <w:lang w:val="en-GB"/>
        </w:rPr>
        <w:t xml:space="preserve"> designed model </w:t>
      </w:r>
      <w:proofErr w:type="gramStart"/>
      <w:r w:rsidRPr="004D62AD">
        <w:rPr>
          <w:lang w:val="en-GB"/>
        </w:rPr>
        <w:t>is then uploaded</w:t>
      </w:r>
      <w:proofErr w:type="gramEnd"/>
      <w:r w:rsidRPr="004D62AD">
        <w:rPr>
          <w:lang w:val="en-GB"/>
        </w:rPr>
        <w:t xml:space="preserve"> to a 3D printer where it is placed and sliced into layers. The machine builds the part layer by layer until the physical part is completed. The international organization for standardization and American society for testing </w:t>
      </w:r>
      <w:r w:rsidRPr="004D62AD">
        <w:rPr>
          <w:lang w:val="en-GB"/>
        </w:rPr>
        <w:lastRenderedPageBreak/>
        <w:t xml:space="preserve">and materials (ISO/ASTM) introduced the standard of AM ISO/ASTM 52900:2015. According to the standard, AM were grouped into seven main groups as shown in </w:t>
      </w:r>
      <w:r w:rsidR="004B2ADD" w:rsidRPr="004D62AD">
        <w:rPr>
          <w:lang w:val="en-GB"/>
        </w:rPr>
        <w:fldChar w:fldCharType="begin"/>
      </w:r>
      <w:r w:rsidR="004B2ADD" w:rsidRPr="004D62AD">
        <w:rPr>
          <w:lang w:val="en-GB"/>
        </w:rPr>
        <w:instrText xml:space="preserve"> REF _Ref499025126 \h </w:instrText>
      </w:r>
      <w:r w:rsidR="004B2ADD" w:rsidRPr="004D62AD">
        <w:rPr>
          <w:lang w:val="en-GB"/>
        </w:rPr>
      </w:r>
      <w:r w:rsidR="004B2ADD" w:rsidRPr="004D62AD">
        <w:rPr>
          <w:lang w:val="en-GB"/>
        </w:rPr>
        <w:fldChar w:fldCharType="separate"/>
      </w:r>
      <w:r w:rsidR="00847D95" w:rsidRPr="004D62AD">
        <w:t xml:space="preserve">Table </w:t>
      </w:r>
      <w:r w:rsidR="00847D95">
        <w:rPr>
          <w:noProof/>
        </w:rPr>
        <w:t>2</w:t>
      </w:r>
      <w:r w:rsidR="004B2ADD" w:rsidRPr="004D62AD">
        <w:rPr>
          <w:lang w:val="en-GB"/>
        </w:rPr>
        <w:fldChar w:fldCharType="end"/>
      </w:r>
    </w:p>
    <w:p w14:paraId="42D46D47" w14:textId="77777777" w:rsidR="00EA5E81" w:rsidRPr="004D62AD" w:rsidRDefault="00EA5E81" w:rsidP="00FF389C">
      <w:pPr>
        <w:pStyle w:val="Tablecaption"/>
        <w:rPr>
          <w:color w:val="auto"/>
        </w:rPr>
      </w:pPr>
      <w:bookmarkStart w:id="6" w:name="_Ref499025126"/>
      <w:r w:rsidRPr="004D62AD">
        <w:rPr>
          <w:color w:val="auto"/>
        </w:rPr>
        <w:t xml:space="preserve">Table </w:t>
      </w:r>
      <w:r w:rsidR="00847D95" w:rsidRPr="004D62AD">
        <w:rPr>
          <w:color w:val="auto"/>
        </w:rPr>
        <w:fldChar w:fldCharType="begin"/>
      </w:r>
      <w:r w:rsidR="00847D95" w:rsidRPr="004D62AD">
        <w:rPr>
          <w:color w:val="auto"/>
        </w:rPr>
        <w:instrText xml:space="preserve"> SEQ Table \* ARABIC </w:instrText>
      </w:r>
      <w:r w:rsidR="00847D95" w:rsidRPr="004D62AD">
        <w:rPr>
          <w:color w:val="auto"/>
        </w:rPr>
        <w:fldChar w:fldCharType="separate"/>
      </w:r>
      <w:r w:rsidR="00847D95">
        <w:rPr>
          <w:noProof/>
          <w:color w:val="auto"/>
        </w:rPr>
        <w:t>2</w:t>
      </w:r>
      <w:r w:rsidR="00847D95" w:rsidRPr="004D62AD">
        <w:rPr>
          <w:noProof/>
          <w:color w:val="auto"/>
        </w:rPr>
        <w:fldChar w:fldCharType="end"/>
      </w:r>
      <w:bookmarkEnd w:id="6"/>
      <w:r w:rsidRPr="004D62AD">
        <w:rPr>
          <w:color w:val="auto"/>
        </w:rPr>
        <w:t xml:space="preserve">: </w:t>
      </w:r>
      <w:proofErr w:type="gramStart"/>
      <w:r w:rsidRPr="004D62AD">
        <w:rPr>
          <w:color w:val="auto"/>
        </w:rPr>
        <w:t>AM</w:t>
      </w:r>
      <w:proofErr w:type="gramEnd"/>
      <w:r w:rsidRPr="004D62AD">
        <w:rPr>
          <w:color w:val="auto"/>
        </w:rPr>
        <w:t xml:space="preserve"> technologies according to ISO/ASTM 52900</w:t>
      </w:r>
    </w:p>
    <w:tbl>
      <w:tblPr>
        <w:tblStyle w:val="TableGrid"/>
        <w:tblW w:w="9667" w:type="dxa"/>
        <w:tblBorders>
          <w:left w:val="none" w:sz="0" w:space="0" w:color="auto"/>
          <w:right w:val="none" w:sz="0" w:space="0" w:color="auto"/>
        </w:tblBorders>
        <w:tblLayout w:type="fixed"/>
        <w:tblCellMar>
          <w:left w:w="28" w:type="dxa"/>
          <w:right w:w="28" w:type="dxa"/>
        </w:tblCellMar>
        <w:tblLook w:val="04A0" w:firstRow="1" w:lastRow="0" w:firstColumn="1" w:lastColumn="0" w:noHBand="0" w:noVBand="1"/>
      </w:tblPr>
      <w:tblGrid>
        <w:gridCol w:w="1446"/>
        <w:gridCol w:w="1984"/>
        <w:gridCol w:w="3402"/>
        <w:gridCol w:w="1560"/>
        <w:gridCol w:w="1275"/>
      </w:tblGrid>
      <w:tr w:rsidR="004D62AD" w:rsidRPr="004D62AD" w14:paraId="4B235AEF" w14:textId="77777777" w:rsidTr="00EE19CE">
        <w:trPr>
          <w:trHeight w:val="731"/>
        </w:trPr>
        <w:tc>
          <w:tcPr>
            <w:tcW w:w="1446" w:type="dxa"/>
            <w:vAlign w:val="center"/>
          </w:tcPr>
          <w:p w14:paraId="6A711D13" w14:textId="77777777" w:rsidR="00EA5E81" w:rsidRPr="004D62AD" w:rsidRDefault="00EA5E81" w:rsidP="00CC1D09">
            <w:pPr>
              <w:pStyle w:val="Tableheading"/>
            </w:pPr>
            <w:r w:rsidRPr="004D62AD">
              <w:t>AM Process</w:t>
            </w:r>
          </w:p>
        </w:tc>
        <w:tc>
          <w:tcPr>
            <w:tcW w:w="1984" w:type="dxa"/>
            <w:vAlign w:val="center"/>
          </w:tcPr>
          <w:p w14:paraId="10754B68" w14:textId="77777777" w:rsidR="00EA5E81" w:rsidRPr="004D62AD" w:rsidRDefault="00EA5E81" w:rsidP="00CC1D09">
            <w:pPr>
              <w:pStyle w:val="Tableheading"/>
            </w:pPr>
            <w:r w:rsidRPr="004D62AD">
              <w:t>Material Class</w:t>
            </w:r>
          </w:p>
        </w:tc>
        <w:tc>
          <w:tcPr>
            <w:tcW w:w="3402" w:type="dxa"/>
            <w:vAlign w:val="center"/>
          </w:tcPr>
          <w:p w14:paraId="7EDA7EAA" w14:textId="77777777" w:rsidR="00EA5E81" w:rsidRPr="004D62AD" w:rsidRDefault="00EA5E81" w:rsidP="00CC1D09">
            <w:pPr>
              <w:pStyle w:val="Tableheading"/>
            </w:pPr>
            <w:r w:rsidRPr="004D62AD">
              <w:t>Techniques</w:t>
            </w:r>
          </w:p>
        </w:tc>
        <w:tc>
          <w:tcPr>
            <w:tcW w:w="1560" w:type="dxa"/>
            <w:vAlign w:val="center"/>
          </w:tcPr>
          <w:p w14:paraId="1F3A2E34" w14:textId="77777777" w:rsidR="00EA5E81" w:rsidRPr="004D62AD" w:rsidRDefault="00EA5E81" w:rsidP="00CC1D09">
            <w:pPr>
              <w:pStyle w:val="Tableheading"/>
            </w:pPr>
            <w:r w:rsidRPr="004D62AD">
              <w:t xml:space="preserve">Consolidation </w:t>
            </w:r>
          </w:p>
        </w:tc>
        <w:tc>
          <w:tcPr>
            <w:tcW w:w="1275" w:type="dxa"/>
            <w:vAlign w:val="center"/>
          </w:tcPr>
          <w:p w14:paraId="160B50B1" w14:textId="77777777" w:rsidR="00EA5E81" w:rsidRPr="004D62AD" w:rsidRDefault="00EA5E81" w:rsidP="00CC1D09">
            <w:pPr>
              <w:pStyle w:val="Tableheading"/>
            </w:pPr>
            <w:r w:rsidRPr="004D62AD">
              <w:t>References</w:t>
            </w:r>
          </w:p>
        </w:tc>
      </w:tr>
      <w:tr w:rsidR="004D62AD" w:rsidRPr="004D62AD" w14:paraId="1E7319D0" w14:textId="77777777" w:rsidTr="00EE19CE">
        <w:trPr>
          <w:trHeight w:val="558"/>
        </w:trPr>
        <w:tc>
          <w:tcPr>
            <w:tcW w:w="1446" w:type="dxa"/>
            <w:vAlign w:val="center"/>
          </w:tcPr>
          <w:p w14:paraId="26646B5A" w14:textId="77777777" w:rsidR="00EA5E81" w:rsidRPr="004D62AD" w:rsidRDefault="00EA5E81" w:rsidP="003E2ADC">
            <w:pPr>
              <w:pStyle w:val="Text"/>
              <w:spacing w:line="240" w:lineRule="auto"/>
              <w:jc w:val="left"/>
              <w:rPr>
                <w:sz w:val="22"/>
                <w:szCs w:val="22"/>
                <w:lang w:val="en-GB"/>
              </w:rPr>
            </w:pPr>
            <w:r w:rsidRPr="004D62AD">
              <w:rPr>
                <w:sz w:val="22"/>
                <w:szCs w:val="22"/>
                <w:lang w:val="en-GB"/>
              </w:rPr>
              <w:t>Binder Jetting</w:t>
            </w:r>
          </w:p>
        </w:tc>
        <w:tc>
          <w:tcPr>
            <w:tcW w:w="1984" w:type="dxa"/>
            <w:vAlign w:val="center"/>
          </w:tcPr>
          <w:p w14:paraId="75771E14" w14:textId="77777777" w:rsidR="00EA5E81" w:rsidRPr="004D62AD" w:rsidRDefault="00EA5E81" w:rsidP="003E2ADC">
            <w:pPr>
              <w:pStyle w:val="Text"/>
              <w:spacing w:line="240" w:lineRule="auto"/>
              <w:jc w:val="center"/>
              <w:rPr>
                <w:sz w:val="22"/>
                <w:szCs w:val="22"/>
                <w:lang w:val="en-GB"/>
              </w:rPr>
            </w:pPr>
            <w:r w:rsidRPr="004D62AD">
              <w:rPr>
                <w:sz w:val="22"/>
                <w:szCs w:val="22"/>
                <w:lang w:val="en-GB"/>
              </w:rPr>
              <w:t>Metal, Ceramics, Polymer,</w:t>
            </w:r>
          </w:p>
        </w:tc>
        <w:tc>
          <w:tcPr>
            <w:tcW w:w="3402" w:type="dxa"/>
            <w:vAlign w:val="center"/>
          </w:tcPr>
          <w:p w14:paraId="75C9E2EB" w14:textId="77777777" w:rsidR="00EA5E81" w:rsidRPr="004D62AD" w:rsidRDefault="00EA5E81" w:rsidP="003E2ADC">
            <w:pPr>
              <w:pStyle w:val="Text"/>
              <w:spacing w:line="240" w:lineRule="auto"/>
              <w:jc w:val="center"/>
              <w:rPr>
                <w:sz w:val="22"/>
                <w:szCs w:val="22"/>
                <w:lang w:val="en-GB"/>
              </w:rPr>
            </w:pPr>
            <w:r w:rsidRPr="004D62AD">
              <w:rPr>
                <w:sz w:val="22"/>
                <w:szCs w:val="22"/>
                <w:lang w:val="en-GB"/>
              </w:rPr>
              <w:t>Multi-Jet,  Poly-Jet, , Ink-Jet</w:t>
            </w:r>
          </w:p>
        </w:tc>
        <w:tc>
          <w:tcPr>
            <w:tcW w:w="1560" w:type="dxa"/>
            <w:vAlign w:val="center"/>
          </w:tcPr>
          <w:p w14:paraId="5D1342BC" w14:textId="77777777" w:rsidR="00EA5E81" w:rsidRPr="004D62AD" w:rsidRDefault="00EA5E81" w:rsidP="003E2ADC">
            <w:pPr>
              <w:pStyle w:val="Text"/>
              <w:spacing w:line="240" w:lineRule="auto"/>
              <w:jc w:val="center"/>
              <w:rPr>
                <w:sz w:val="22"/>
                <w:szCs w:val="22"/>
                <w:lang w:val="en-GB"/>
              </w:rPr>
            </w:pPr>
            <w:r w:rsidRPr="004D62AD">
              <w:rPr>
                <w:sz w:val="22"/>
                <w:szCs w:val="22"/>
                <w:lang w:val="en-GB"/>
              </w:rPr>
              <w:t>Binder polymerization</w:t>
            </w:r>
          </w:p>
        </w:tc>
        <w:tc>
          <w:tcPr>
            <w:tcW w:w="1275" w:type="dxa"/>
            <w:vAlign w:val="center"/>
          </w:tcPr>
          <w:p w14:paraId="46F41FC1" w14:textId="716401D5" w:rsidR="00EA5E81" w:rsidRPr="004D62AD" w:rsidRDefault="00EA5E81" w:rsidP="00B73444">
            <w:pPr>
              <w:pStyle w:val="Text"/>
              <w:spacing w:line="240" w:lineRule="auto"/>
              <w:jc w:val="center"/>
              <w:rPr>
                <w:sz w:val="22"/>
                <w:szCs w:val="22"/>
                <w:lang w:val="en-GB"/>
              </w:rPr>
            </w:pPr>
            <w:r w:rsidRPr="004D62AD">
              <w:rPr>
                <w:sz w:val="22"/>
                <w:szCs w:val="22"/>
                <w:lang w:val="en-GB"/>
              </w:rPr>
              <w:fldChar w:fldCharType="begin">
                <w:fldData xml:space="preserve">PEVuZE5vdGU+PENpdGU+PEF1dGhvcj5UdW1ibGVzdG9uPC9BdXRob3I+PFllYXI+MjAxNTwvWWVh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</w:fldData>
              </w:fldChar>
            </w:r>
            <w:r w:rsidR="00C171F2" w:rsidRPr="004D62AD">
              <w:rPr>
                <w:sz w:val="22"/>
                <w:szCs w:val="22"/>
                <w:lang w:val="en-GB"/>
              </w:rPr>
              <w:instrText xml:space="preserve"> ADDIN EN.CITE </w:instrText>
            </w:r>
            <w:r w:rsidR="00C171F2" w:rsidRPr="004D62AD">
              <w:rPr>
                <w:sz w:val="22"/>
                <w:szCs w:val="22"/>
                <w:lang w:val="en-GB"/>
              </w:rPr>
              <w:fldChar w:fldCharType="begin">
                <w:fldData xml:space="preserve">PEVuZE5vdGU+PENpdGU+PEF1dGhvcj5UdW1ibGVzdG9uPC9BdXRob3I+PFllYXI+MjAxNTwvWWVh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</w:fldData>
              </w:fldChar>
            </w:r>
            <w:r w:rsidR="00C171F2" w:rsidRPr="004D62AD">
              <w:rPr>
                <w:sz w:val="22"/>
                <w:szCs w:val="22"/>
                <w:lang w:val="en-GB"/>
              </w:rPr>
              <w:instrText xml:space="preserve"> ADDIN EN.CITE.DATA </w:instrText>
            </w:r>
            <w:r w:rsidR="00C171F2" w:rsidRPr="004D62AD">
              <w:rPr>
                <w:sz w:val="22"/>
                <w:szCs w:val="22"/>
                <w:lang w:val="en-GB"/>
              </w:rPr>
            </w:r>
            <w:r w:rsidR="00C171F2" w:rsidRPr="004D62AD">
              <w:rPr>
                <w:sz w:val="22"/>
                <w:szCs w:val="22"/>
                <w:lang w:val="en-GB"/>
              </w:rPr>
              <w:fldChar w:fldCharType="end"/>
            </w:r>
            <w:r w:rsidRPr="004D62AD">
              <w:rPr>
                <w:sz w:val="22"/>
                <w:szCs w:val="22"/>
                <w:lang w:val="en-GB"/>
              </w:rPr>
            </w:r>
            <w:r w:rsidRPr="004D62AD">
              <w:rPr>
                <w:sz w:val="22"/>
                <w:szCs w:val="22"/>
                <w:lang w:val="en-GB"/>
              </w:rPr>
              <w:fldChar w:fldCharType="separate"/>
            </w:r>
            <w:r w:rsidR="00C171F2" w:rsidRPr="004D62AD">
              <w:rPr>
                <w:noProof/>
                <w:sz w:val="22"/>
                <w:szCs w:val="22"/>
                <w:lang w:val="en-GB"/>
              </w:rPr>
              <w:t>[</w:t>
            </w:r>
            <w:hyperlink w:anchor="_ENREF_41" w:tooltip="Tumbleston, 2015 #12" w:history="1">
              <w:r w:rsidR="00B73444" w:rsidRPr="004D62AD">
                <w:rPr>
                  <w:noProof/>
                  <w:sz w:val="22"/>
                  <w:szCs w:val="22"/>
                  <w:lang w:val="en-GB"/>
                </w:rPr>
                <w:t>41</w:t>
              </w:r>
            </w:hyperlink>
            <w:r w:rsidR="00C171F2" w:rsidRPr="004D62AD">
              <w:rPr>
                <w:noProof/>
                <w:sz w:val="22"/>
                <w:szCs w:val="22"/>
                <w:lang w:val="en-GB"/>
              </w:rPr>
              <w:t xml:space="preserve">, </w:t>
            </w:r>
            <w:hyperlink w:anchor="_ENREF_42" w:tooltip="Cazón, 2014 #13" w:history="1">
              <w:r w:rsidR="00B73444" w:rsidRPr="004D62AD">
                <w:rPr>
                  <w:noProof/>
                  <w:sz w:val="22"/>
                  <w:szCs w:val="22"/>
                  <w:lang w:val="en-GB"/>
                </w:rPr>
                <w:t>42</w:t>
              </w:r>
            </w:hyperlink>
            <w:r w:rsidR="00C171F2" w:rsidRPr="004D62AD">
              <w:rPr>
                <w:noProof/>
                <w:sz w:val="22"/>
                <w:szCs w:val="22"/>
                <w:lang w:val="en-GB"/>
              </w:rPr>
              <w:t>]</w:t>
            </w:r>
            <w:r w:rsidRPr="004D62AD">
              <w:rPr>
                <w:sz w:val="22"/>
                <w:szCs w:val="22"/>
                <w:lang w:val="en-GB"/>
              </w:rPr>
              <w:fldChar w:fldCharType="end"/>
            </w:r>
          </w:p>
        </w:tc>
      </w:tr>
      <w:tr w:rsidR="004D62AD" w:rsidRPr="004D62AD" w14:paraId="60560AD3" w14:textId="77777777" w:rsidTr="00EE19CE">
        <w:tc>
          <w:tcPr>
            <w:tcW w:w="1446" w:type="dxa"/>
            <w:vAlign w:val="center"/>
          </w:tcPr>
          <w:p w14:paraId="40B20D37" w14:textId="77777777" w:rsidR="00EA5E81" w:rsidRPr="004D62AD" w:rsidRDefault="00EA5E81" w:rsidP="003E2ADC">
            <w:pPr>
              <w:pStyle w:val="Text"/>
              <w:spacing w:line="240" w:lineRule="auto"/>
              <w:jc w:val="left"/>
              <w:rPr>
                <w:sz w:val="22"/>
                <w:szCs w:val="22"/>
                <w:lang w:val="en-GB"/>
              </w:rPr>
            </w:pPr>
            <w:r w:rsidRPr="004D62AD">
              <w:rPr>
                <w:sz w:val="22"/>
                <w:szCs w:val="22"/>
                <w:lang w:val="en-GB"/>
              </w:rPr>
              <w:t>Material Extrusion</w:t>
            </w:r>
          </w:p>
        </w:tc>
        <w:tc>
          <w:tcPr>
            <w:tcW w:w="1984" w:type="dxa"/>
            <w:vAlign w:val="center"/>
          </w:tcPr>
          <w:p w14:paraId="09B1C9DB" w14:textId="77777777" w:rsidR="00EA5E81" w:rsidRPr="004D62AD" w:rsidRDefault="00EA5E81" w:rsidP="003E2ADC">
            <w:pPr>
              <w:pStyle w:val="Text"/>
              <w:spacing w:line="240" w:lineRule="auto"/>
              <w:jc w:val="center"/>
              <w:rPr>
                <w:sz w:val="22"/>
                <w:szCs w:val="22"/>
                <w:lang w:val="en-GB"/>
              </w:rPr>
            </w:pPr>
            <w:r w:rsidRPr="004D62AD">
              <w:rPr>
                <w:sz w:val="22"/>
                <w:szCs w:val="22"/>
                <w:lang w:val="en-GB"/>
              </w:rPr>
              <w:t>Metal, Ceramics, Polymer, Composite</w:t>
            </w:r>
          </w:p>
        </w:tc>
        <w:tc>
          <w:tcPr>
            <w:tcW w:w="3402" w:type="dxa"/>
            <w:vAlign w:val="center"/>
          </w:tcPr>
          <w:p w14:paraId="049985FE" w14:textId="77777777" w:rsidR="00EA5E81" w:rsidRPr="004D62AD" w:rsidRDefault="00EA5E81" w:rsidP="003E2ADC">
            <w:pPr>
              <w:pStyle w:val="Text"/>
              <w:spacing w:line="240" w:lineRule="auto"/>
              <w:jc w:val="center"/>
              <w:rPr>
                <w:sz w:val="22"/>
                <w:szCs w:val="22"/>
                <w:lang w:val="en-GB"/>
              </w:rPr>
            </w:pPr>
            <w:r w:rsidRPr="004D62AD">
              <w:rPr>
                <w:sz w:val="22"/>
                <w:szCs w:val="22"/>
                <w:lang w:val="en-GB"/>
              </w:rPr>
              <w:t>Fused Deposition Modelling (</w:t>
            </w:r>
            <w:proofErr w:type="spellStart"/>
            <w:r w:rsidRPr="004D62AD">
              <w:rPr>
                <w:sz w:val="22"/>
                <w:szCs w:val="22"/>
                <w:lang w:val="en-GB"/>
              </w:rPr>
              <w:t>FDM</w:t>
            </w:r>
            <w:proofErr w:type="spellEnd"/>
            <w:r w:rsidRPr="004D62AD">
              <w:rPr>
                <w:sz w:val="22"/>
                <w:szCs w:val="22"/>
                <w:lang w:val="en-GB"/>
              </w:rPr>
              <w:t>)</w:t>
            </w:r>
          </w:p>
        </w:tc>
        <w:tc>
          <w:tcPr>
            <w:tcW w:w="1560" w:type="dxa"/>
            <w:vAlign w:val="center"/>
          </w:tcPr>
          <w:p w14:paraId="10B613EE" w14:textId="77777777" w:rsidR="00EA5E81" w:rsidRPr="004D62AD" w:rsidRDefault="00EA5E81" w:rsidP="003E2ADC">
            <w:pPr>
              <w:pStyle w:val="Text"/>
              <w:spacing w:line="240" w:lineRule="auto"/>
              <w:jc w:val="center"/>
              <w:rPr>
                <w:sz w:val="22"/>
                <w:szCs w:val="22"/>
                <w:lang w:val="en-GB"/>
              </w:rPr>
            </w:pPr>
            <w:r w:rsidRPr="004D62AD">
              <w:rPr>
                <w:sz w:val="22"/>
                <w:szCs w:val="22"/>
                <w:lang w:val="en-GB"/>
              </w:rPr>
              <w:t>Thermal</w:t>
            </w:r>
          </w:p>
        </w:tc>
        <w:tc>
          <w:tcPr>
            <w:tcW w:w="1275" w:type="dxa"/>
            <w:vAlign w:val="center"/>
          </w:tcPr>
          <w:p w14:paraId="34273CD8" w14:textId="2E704A7C" w:rsidR="00EA5E81" w:rsidRPr="004D62AD" w:rsidRDefault="00EA5E81" w:rsidP="00B73444">
            <w:pPr>
              <w:pStyle w:val="Text"/>
              <w:spacing w:line="240" w:lineRule="auto"/>
              <w:jc w:val="center"/>
              <w:rPr>
                <w:sz w:val="22"/>
                <w:szCs w:val="22"/>
                <w:lang w:val="en-GB"/>
              </w:rPr>
            </w:pPr>
            <w:r w:rsidRPr="004D62AD">
              <w:rPr>
                <w:sz w:val="22"/>
                <w:szCs w:val="22"/>
                <w:lang w:val="en-GB"/>
              </w:rPr>
              <w:fldChar w:fldCharType="begin"/>
            </w:r>
            <w:r w:rsidR="00C171F2" w:rsidRPr="004D62AD">
              <w:rPr>
                <w:sz w:val="22"/>
                <w:szCs w:val="22"/>
                <w:lang w:val="en-GB"/>
              </w:rPr>
              <w:instrText xml:space="preserve"> ADDIN EN.CITE &lt;EndNote&gt;&lt;Cite&gt;&lt;Author&gt;Singh&lt;/Author&gt;&lt;Year&gt;2014&lt;/Year&gt;&lt;RecNum&gt;15&lt;/RecNum&gt;&lt;DisplayText&gt;[43]&lt;/DisplayText&gt;&lt;record&gt;&lt;rec-number&gt;15&lt;/rec-number&gt;&lt;foreign-keys&gt;&lt;key app="EN" db-id="efx0x922ktww28ewxznxrwa9pfpw99waz2ff"&gt;15&lt;/key&gt;&lt;/foreign-keys&gt;&lt;ref-type name="Journal Article"&gt;17&lt;/ref-type&gt;&lt;contributors&gt;&lt;authors&gt;&lt;author&gt;Singh, Rupinder&lt;/author&gt;&lt;/authors&gt;&lt;/contributors&gt;&lt;auth-address&gt;http://search.proquest.com.ezproxy.kingston.ac.uk/docview/1476454283?accountid=14557&lt;/auth-address&gt;&lt;titles&gt;&lt;title&gt;Process capability analysis of fused deposition modelling for plastic components&lt;/title&gt;&lt;secondary-title&gt;Rapid Prototyping Journal&lt;/secondary-title&gt;&lt;/titles&gt;&lt;periodical&gt;&lt;full-title&gt;Rapid Prototyping Journal&lt;/full-title&gt;&lt;/periodical&gt;&lt;pages&gt;69-76&lt;/pages&gt;&lt;volume&gt;20&lt;/volume&gt;&lt;number&gt;1&lt;/number&gt;&lt;dates&gt;&lt;year&gt;2014&lt;/year&gt;&lt;/dates&gt;&lt;isbn&gt;13552546&lt;/isbn&gt;&lt;label&gt;RefWorks:99&lt;/label&gt;&lt;urls&gt;&lt;related-urls&gt;&lt;url&gt;http://dx.doi.org.ezproxy.kingston.ac.uk/10.1108/RPJ-02-2012-0018&lt;/url&gt;&lt;/related-urls&gt;&lt;/urls&gt;&lt;/record&gt;&lt;/Cite&gt;&lt;/EndNote&gt;</w:instrText>
            </w:r>
            <w:r w:rsidRPr="004D62AD">
              <w:rPr>
                <w:sz w:val="22"/>
                <w:szCs w:val="22"/>
                <w:lang w:val="en-GB"/>
              </w:rPr>
              <w:fldChar w:fldCharType="separate"/>
            </w:r>
            <w:r w:rsidR="00C171F2" w:rsidRPr="004D62AD">
              <w:rPr>
                <w:noProof/>
                <w:sz w:val="22"/>
                <w:szCs w:val="22"/>
                <w:lang w:val="en-GB"/>
              </w:rPr>
              <w:t>[</w:t>
            </w:r>
            <w:hyperlink w:anchor="_ENREF_43" w:tooltip="Singh, 2014 #15" w:history="1">
              <w:r w:rsidR="00B73444" w:rsidRPr="004D62AD">
                <w:rPr>
                  <w:noProof/>
                  <w:sz w:val="22"/>
                  <w:szCs w:val="22"/>
                  <w:lang w:val="en-GB"/>
                </w:rPr>
                <w:t>43</w:t>
              </w:r>
            </w:hyperlink>
            <w:r w:rsidR="00C171F2" w:rsidRPr="004D62AD">
              <w:rPr>
                <w:noProof/>
                <w:sz w:val="22"/>
                <w:szCs w:val="22"/>
                <w:lang w:val="en-GB"/>
              </w:rPr>
              <w:t>]</w:t>
            </w:r>
            <w:r w:rsidRPr="004D62AD">
              <w:rPr>
                <w:sz w:val="22"/>
                <w:szCs w:val="22"/>
                <w:lang w:val="en-GB"/>
              </w:rPr>
              <w:fldChar w:fldCharType="end"/>
            </w:r>
          </w:p>
        </w:tc>
      </w:tr>
      <w:tr w:rsidR="004D62AD" w:rsidRPr="004D62AD" w14:paraId="7CD1F165" w14:textId="77777777" w:rsidTr="00EE19CE">
        <w:tc>
          <w:tcPr>
            <w:tcW w:w="1446" w:type="dxa"/>
            <w:vAlign w:val="center"/>
          </w:tcPr>
          <w:p w14:paraId="5FEA311E" w14:textId="77777777" w:rsidR="00EA5E81" w:rsidRPr="004D62AD" w:rsidRDefault="00EA5E81" w:rsidP="003E2ADC">
            <w:pPr>
              <w:pStyle w:val="Text"/>
              <w:spacing w:line="240" w:lineRule="auto"/>
              <w:jc w:val="left"/>
              <w:rPr>
                <w:sz w:val="22"/>
                <w:szCs w:val="22"/>
                <w:lang w:val="en-GB"/>
              </w:rPr>
            </w:pPr>
            <w:r w:rsidRPr="004D62AD">
              <w:rPr>
                <w:sz w:val="22"/>
                <w:szCs w:val="22"/>
                <w:lang w:val="en-GB"/>
              </w:rPr>
              <w:t>Powder Bed Fusion</w:t>
            </w:r>
          </w:p>
        </w:tc>
        <w:tc>
          <w:tcPr>
            <w:tcW w:w="1984" w:type="dxa"/>
            <w:vAlign w:val="center"/>
          </w:tcPr>
          <w:p w14:paraId="366B3E64" w14:textId="77777777" w:rsidR="00EA5E81" w:rsidRPr="004D62AD" w:rsidRDefault="00EA5E81" w:rsidP="003E2ADC">
            <w:pPr>
              <w:pStyle w:val="Text"/>
              <w:spacing w:line="240" w:lineRule="auto"/>
              <w:jc w:val="center"/>
              <w:rPr>
                <w:sz w:val="22"/>
                <w:szCs w:val="22"/>
                <w:lang w:val="en-GB"/>
              </w:rPr>
            </w:pPr>
            <w:r w:rsidRPr="004D62AD">
              <w:rPr>
                <w:sz w:val="22"/>
                <w:szCs w:val="22"/>
                <w:lang w:val="en-GB"/>
              </w:rPr>
              <w:t>Metal, Polymer, Composite</w:t>
            </w:r>
          </w:p>
        </w:tc>
        <w:tc>
          <w:tcPr>
            <w:tcW w:w="3402" w:type="dxa"/>
            <w:vAlign w:val="center"/>
          </w:tcPr>
          <w:p w14:paraId="4B454AC9" w14:textId="77777777" w:rsidR="00EA5E81" w:rsidRPr="004D62AD" w:rsidRDefault="00EA5E81" w:rsidP="003E2ADC">
            <w:pPr>
              <w:pStyle w:val="Text"/>
              <w:spacing w:line="240" w:lineRule="auto"/>
              <w:jc w:val="center"/>
              <w:rPr>
                <w:sz w:val="22"/>
                <w:szCs w:val="22"/>
                <w:lang w:val="en-GB"/>
              </w:rPr>
            </w:pPr>
            <w:r w:rsidRPr="004D62AD">
              <w:rPr>
                <w:sz w:val="22"/>
                <w:szCs w:val="22"/>
                <w:lang w:val="en-GB"/>
              </w:rPr>
              <w:t>Selected Laser Melting (</w:t>
            </w:r>
            <w:proofErr w:type="spellStart"/>
            <w:r w:rsidRPr="004D62AD">
              <w:rPr>
                <w:sz w:val="22"/>
                <w:szCs w:val="22"/>
                <w:lang w:val="en-GB"/>
              </w:rPr>
              <w:t>SLM</w:t>
            </w:r>
            <w:proofErr w:type="spellEnd"/>
            <w:r w:rsidRPr="004D62AD">
              <w:rPr>
                <w:sz w:val="22"/>
                <w:szCs w:val="22"/>
                <w:lang w:val="en-GB"/>
              </w:rPr>
              <w:t>), Electron Beam Melting (EBM), Direct Metal Laser Sintering (</w:t>
            </w:r>
            <w:proofErr w:type="spellStart"/>
            <w:r w:rsidRPr="004D62AD">
              <w:rPr>
                <w:sz w:val="22"/>
                <w:szCs w:val="22"/>
                <w:lang w:val="en-GB"/>
              </w:rPr>
              <w:t>DMLS</w:t>
            </w:r>
            <w:proofErr w:type="spellEnd"/>
            <w:r w:rsidRPr="004D62AD">
              <w:rPr>
                <w:sz w:val="22"/>
                <w:szCs w:val="22"/>
                <w:lang w:val="en-GB"/>
              </w:rPr>
              <w:t>)</w:t>
            </w:r>
          </w:p>
        </w:tc>
        <w:tc>
          <w:tcPr>
            <w:tcW w:w="1560" w:type="dxa"/>
            <w:vAlign w:val="center"/>
          </w:tcPr>
          <w:p w14:paraId="3C52CD4C" w14:textId="77777777" w:rsidR="00EA5E81" w:rsidRPr="004D62AD" w:rsidRDefault="00EA5E81" w:rsidP="003E2ADC">
            <w:pPr>
              <w:pStyle w:val="Text"/>
              <w:spacing w:line="240" w:lineRule="auto"/>
              <w:jc w:val="center"/>
              <w:rPr>
                <w:sz w:val="22"/>
                <w:szCs w:val="22"/>
                <w:lang w:val="en-GB"/>
              </w:rPr>
            </w:pPr>
            <w:r w:rsidRPr="004D62AD">
              <w:rPr>
                <w:sz w:val="22"/>
                <w:szCs w:val="22"/>
                <w:lang w:val="en-GB"/>
              </w:rPr>
              <w:t>Laser, Electron Beam</w:t>
            </w:r>
          </w:p>
        </w:tc>
        <w:tc>
          <w:tcPr>
            <w:tcW w:w="1275" w:type="dxa"/>
            <w:vAlign w:val="center"/>
          </w:tcPr>
          <w:p w14:paraId="4F9AB300" w14:textId="079DA68B" w:rsidR="00EA5E81" w:rsidRPr="004D62AD" w:rsidRDefault="00EA5E81" w:rsidP="00B73444">
            <w:pPr>
              <w:pStyle w:val="Text"/>
              <w:spacing w:line="240" w:lineRule="auto"/>
              <w:jc w:val="center"/>
              <w:rPr>
                <w:sz w:val="22"/>
                <w:szCs w:val="22"/>
                <w:lang w:val="en-GB"/>
              </w:rPr>
            </w:pPr>
            <w:r w:rsidRPr="004D62AD">
              <w:rPr>
                <w:sz w:val="22"/>
                <w:szCs w:val="22"/>
                <w:lang w:val="en-GB"/>
              </w:rPr>
              <w:fldChar w:fldCharType="begin"/>
            </w:r>
            <w:r w:rsidR="00C171F2" w:rsidRPr="004D62AD">
              <w:rPr>
                <w:sz w:val="22"/>
                <w:szCs w:val="22"/>
                <w:lang w:val="en-GB"/>
              </w:rPr>
              <w:instrText xml:space="preserve"> ADDIN EN.CITE &lt;EndNote&gt;&lt;Cite&gt;&lt;Author&gt;Kaierle&lt;/Author&gt;&lt;Year&gt;2012&lt;/Year&gt;&lt;RecNum&gt;16&lt;/RecNum&gt;&lt;DisplayText&gt;[44]&lt;/DisplayText&gt;&lt;record&gt;&lt;rec-number&gt;16&lt;/rec-number&gt;&lt;foreign-keys&gt;&lt;key app="EN" db-id="efx0x922ktww28ewxznxrwa9pfpw99waz2ff"&gt;16&lt;/key&gt;&lt;/foreign-keys&gt;&lt;ref-type name="Journal Article"&gt;17&lt;/ref-type&gt;&lt;contributors&gt;&lt;authors&gt;&lt;author&gt;Kaierle, Stefan&lt;/author&gt;&lt;author&gt;Barroi, Alexander&lt;/author&gt;&lt;author&gt;Noelke, Christian&lt;/author&gt;&lt;author&gt;Hermsdorf, Joerg&lt;/author&gt;&lt;author&gt;Overmeyer, Ludger&lt;/author&gt;&lt;author&gt;Haferkamp, Heinz&lt;/author&gt;&lt;/authors&gt;&lt;/contributors&gt;&lt;titles&gt;&lt;title&gt;Review on Laser Deposition Welding: From Micro to Macro&lt;/title&gt;&lt;secondary-title&gt;Physics Procedia&lt;/secondary-title&gt;&lt;/titles&gt;&lt;periodical&gt;&lt;full-title&gt;Physics Procedia&lt;/full-title&gt;&lt;/periodical&gt;&lt;pages&gt;336-345&lt;/pages&gt;&lt;volume&gt;39&lt;/volume&gt;&lt;dates&gt;&lt;year&gt;2012&lt;/year&gt;&lt;pub-dates&gt;&lt;date&gt;2012&lt;/date&gt;&lt;/pub-dates&gt;&lt;/dates&gt;&lt;isbn&gt;1875-3892&lt;/isbn&gt;&lt;label&gt;RefWorks:140&lt;/label&gt;&lt;urls&gt;&lt;related-urls&gt;&lt;url&gt;http://dx.doi.org/10.1016/j.phpro.2012.10.046&lt;/url&gt;&lt;/related-urls&gt;&lt;/urls&gt;&lt;/record&gt;&lt;/Cite&gt;&lt;/EndNote&gt;</w:instrText>
            </w:r>
            <w:r w:rsidRPr="004D62AD">
              <w:rPr>
                <w:sz w:val="22"/>
                <w:szCs w:val="22"/>
                <w:lang w:val="en-GB"/>
              </w:rPr>
              <w:fldChar w:fldCharType="separate"/>
            </w:r>
            <w:r w:rsidR="00C171F2" w:rsidRPr="004D62AD">
              <w:rPr>
                <w:noProof/>
                <w:sz w:val="22"/>
                <w:szCs w:val="22"/>
                <w:lang w:val="en-GB"/>
              </w:rPr>
              <w:t>[</w:t>
            </w:r>
            <w:hyperlink w:anchor="_ENREF_44" w:tooltip="Kaierle, 2012 #16" w:history="1">
              <w:r w:rsidR="00B73444" w:rsidRPr="004D62AD">
                <w:rPr>
                  <w:noProof/>
                  <w:sz w:val="22"/>
                  <w:szCs w:val="22"/>
                  <w:lang w:val="en-GB"/>
                </w:rPr>
                <w:t>44</w:t>
              </w:r>
            </w:hyperlink>
            <w:r w:rsidR="00C171F2" w:rsidRPr="004D62AD">
              <w:rPr>
                <w:noProof/>
                <w:sz w:val="22"/>
                <w:szCs w:val="22"/>
                <w:lang w:val="en-GB"/>
              </w:rPr>
              <w:t>]</w:t>
            </w:r>
            <w:r w:rsidRPr="004D62AD">
              <w:rPr>
                <w:sz w:val="22"/>
                <w:szCs w:val="22"/>
                <w:lang w:val="en-GB"/>
              </w:rPr>
              <w:fldChar w:fldCharType="end"/>
            </w:r>
          </w:p>
        </w:tc>
      </w:tr>
      <w:tr w:rsidR="004D62AD" w:rsidRPr="004D62AD" w14:paraId="393EECD9" w14:textId="77777777" w:rsidTr="00EE19CE">
        <w:tc>
          <w:tcPr>
            <w:tcW w:w="1446" w:type="dxa"/>
            <w:vAlign w:val="center"/>
          </w:tcPr>
          <w:p w14:paraId="1D26AD33" w14:textId="77777777" w:rsidR="00EA5E81" w:rsidRPr="004D62AD" w:rsidRDefault="00EA5E81" w:rsidP="003E2ADC">
            <w:pPr>
              <w:pStyle w:val="Text"/>
              <w:spacing w:line="240" w:lineRule="auto"/>
              <w:jc w:val="left"/>
              <w:rPr>
                <w:sz w:val="22"/>
                <w:szCs w:val="22"/>
                <w:lang w:val="en-GB"/>
              </w:rPr>
            </w:pPr>
            <w:r w:rsidRPr="004D62AD">
              <w:rPr>
                <w:sz w:val="22"/>
                <w:szCs w:val="22"/>
                <w:lang w:val="en-GB"/>
              </w:rPr>
              <w:t>Vat Photo-polymerization</w:t>
            </w:r>
          </w:p>
        </w:tc>
        <w:tc>
          <w:tcPr>
            <w:tcW w:w="1984" w:type="dxa"/>
            <w:vAlign w:val="center"/>
          </w:tcPr>
          <w:p w14:paraId="6FCF3A97" w14:textId="77777777" w:rsidR="00EA5E81" w:rsidRPr="004D62AD" w:rsidRDefault="00EA5E81" w:rsidP="003E2ADC">
            <w:pPr>
              <w:pStyle w:val="Text"/>
              <w:spacing w:line="240" w:lineRule="auto"/>
              <w:jc w:val="center"/>
              <w:rPr>
                <w:sz w:val="22"/>
                <w:szCs w:val="22"/>
                <w:lang w:val="en-GB"/>
              </w:rPr>
            </w:pPr>
            <w:r w:rsidRPr="004D62AD">
              <w:rPr>
                <w:sz w:val="22"/>
                <w:szCs w:val="22"/>
                <w:lang w:val="en-GB"/>
              </w:rPr>
              <w:t xml:space="preserve">Ceramics, Polymer </w:t>
            </w:r>
          </w:p>
        </w:tc>
        <w:tc>
          <w:tcPr>
            <w:tcW w:w="3402" w:type="dxa"/>
            <w:vAlign w:val="center"/>
          </w:tcPr>
          <w:p w14:paraId="7C07B47A" w14:textId="77777777" w:rsidR="00EA5E81" w:rsidRPr="004D62AD" w:rsidRDefault="00EA5E81" w:rsidP="003E2ADC">
            <w:pPr>
              <w:pStyle w:val="Text"/>
              <w:spacing w:line="240" w:lineRule="auto"/>
              <w:jc w:val="center"/>
              <w:rPr>
                <w:sz w:val="22"/>
                <w:szCs w:val="22"/>
                <w:lang w:val="en-GB"/>
              </w:rPr>
            </w:pPr>
            <w:r w:rsidRPr="004D62AD">
              <w:rPr>
                <w:lang w:val="en-GB"/>
              </w:rPr>
              <w:t>Stereo</w:t>
            </w:r>
            <w:r w:rsidRPr="004D62AD">
              <w:rPr>
                <w:sz w:val="22"/>
                <w:szCs w:val="22"/>
                <w:lang w:val="en-GB"/>
              </w:rPr>
              <w:t xml:space="preserve"> lithography (SLA), Digital Light Processing (</w:t>
            </w:r>
            <w:proofErr w:type="spellStart"/>
            <w:r w:rsidRPr="004D62AD">
              <w:rPr>
                <w:sz w:val="22"/>
                <w:szCs w:val="22"/>
                <w:lang w:val="en-GB"/>
              </w:rPr>
              <w:t>DLP</w:t>
            </w:r>
            <w:proofErr w:type="spellEnd"/>
            <w:r w:rsidRPr="004D62AD">
              <w:rPr>
                <w:sz w:val="22"/>
                <w:szCs w:val="22"/>
                <w:lang w:val="en-GB"/>
              </w:rPr>
              <w:t xml:space="preserve">), Continuous Liquid Interface Production (CLIP) </w:t>
            </w:r>
          </w:p>
        </w:tc>
        <w:tc>
          <w:tcPr>
            <w:tcW w:w="1560" w:type="dxa"/>
            <w:vAlign w:val="center"/>
          </w:tcPr>
          <w:p w14:paraId="4EA3B5AA" w14:textId="77777777" w:rsidR="00EA5E81" w:rsidRPr="004D62AD" w:rsidRDefault="00EA5E81" w:rsidP="003E2ADC">
            <w:pPr>
              <w:pStyle w:val="Text"/>
              <w:spacing w:line="240" w:lineRule="auto"/>
              <w:jc w:val="center"/>
              <w:rPr>
                <w:sz w:val="22"/>
                <w:szCs w:val="22"/>
                <w:lang w:val="en-GB"/>
              </w:rPr>
            </w:pPr>
            <w:r w:rsidRPr="004D62AD">
              <w:rPr>
                <w:sz w:val="22"/>
                <w:szCs w:val="22"/>
                <w:lang w:val="en-GB"/>
              </w:rPr>
              <w:t>Light</w:t>
            </w:r>
          </w:p>
          <w:p w14:paraId="797D12A5" w14:textId="77777777" w:rsidR="00EA5E81" w:rsidRPr="004D62AD" w:rsidRDefault="00EA5E81" w:rsidP="003E2ADC">
            <w:pPr>
              <w:pStyle w:val="Text"/>
              <w:spacing w:line="240" w:lineRule="auto"/>
              <w:jc w:val="center"/>
              <w:rPr>
                <w:sz w:val="22"/>
                <w:szCs w:val="22"/>
                <w:lang w:val="en-GB"/>
              </w:rPr>
            </w:pPr>
          </w:p>
        </w:tc>
        <w:tc>
          <w:tcPr>
            <w:tcW w:w="1275" w:type="dxa"/>
            <w:vAlign w:val="center"/>
          </w:tcPr>
          <w:p w14:paraId="4E41469E" w14:textId="71408216" w:rsidR="00EA5E81" w:rsidRPr="004D62AD" w:rsidRDefault="00EA5E81" w:rsidP="00B73444">
            <w:pPr>
              <w:pStyle w:val="Text"/>
              <w:spacing w:line="240" w:lineRule="auto"/>
              <w:jc w:val="center"/>
              <w:rPr>
                <w:sz w:val="22"/>
                <w:szCs w:val="22"/>
                <w:lang w:val="en-GB"/>
              </w:rPr>
            </w:pPr>
            <w:r w:rsidRPr="004D62AD">
              <w:rPr>
                <w:sz w:val="22"/>
                <w:szCs w:val="22"/>
                <w:lang w:val="en-GB"/>
              </w:rPr>
              <w:fldChar w:fldCharType="begin"/>
            </w:r>
            <w:r w:rsidR="00C171F2" w:rsidRPr="004D62AD">
              <w:rPr>
                <w:sz w:val="22"/>
                <w:szCs w:val="22"/>
                <w:lang w:val="en-GB"/>
              </w:rPr>
              <w:instrText xml:space="preserve"> ADDIN EN.CITE &lt;EndNote&gt;&lt;Cite&gt;&lt;Author&gt;Wu&lt;/Author&gt;&lt;Year&gt;2009&lt;/Year&gt;&lt;RecNum&gt;18&lt;/RecNum&gt;&lt;DisplayText&gt;[45, 46]&lt;/DisplayText&gt;&lt;record&gt;&lt;rec-number&gt;18&lt;/rec-number&gt;&lt;foreign-keys&gt;&lt;key app="EN" db-id="efx0x922ktww28ewxznxrwa9pfpw99waz2ff"&gt;18&lt;/key&gt;&lt;/foreign-keys&gt;&lt;ref-type name="Journal Article"&gt;17&lt;/ref-type&gt;&lt;contributors&gt;&lt;authors&gt;&lt;author&gt;Wu, Haihua&lt;/author&gt;&lt;author&gt;Li, Dichen&lt;/author&gt;&lt;author&gt;Tang, Yiping&lt;/author&gt;&lt;author&gt;Sun, Bo&lt;/author&gt;&lt;author&gt;Xu, Dongyang&lt;/author&gt;&lt;/authors&gt;&lt;/contributors&gt;&lt;titles&gt;&lt;title&gt;Rapid fabrication of alumina-based ceramic cores for gas turbine blades by stereolithography and gelcasting&lt;/title&gt;&lt;secondary-title&gt;Journal of Materials Processing Technology&lt;/secondary-title&gt;&lt;/titles&gt;&lt;periodical&gt;&lt;full-title&gt;Journal of Materials Processing Technology&lt;/full-title&gt;&lt;/periodical&gt;&lt;pages&gt;5886-5891&lt;/pages&gt;&lt;volume&gt;209&lt;/volume&gt;&lt;number&gt;18–19&lt;/number&gt;&lt;dates&gt;&lt;year&gt;2009&lt;/year&gt;&lt;pub-dates&gt;&lt;date&gt;9/19&lt;/date&gt;&lt;/pub-dates&gt;&lt;/dates&gt;&lt;isbn&gt;0924-0136&lt;/isbn&gt;&lt;label&gt;RefWorks:101&lt;/label&gt;&lt;urls&gt;&lt;/urls&gt;&lt;/record&gt;&lt;/Cite&gt;&lt;Cite&gt;&lt;Author&gt;Williams&lt;/Author&gt;&lt;Year&gt;1996&lt;/Year&gt;&lt;RecNum&gt;19&lt;/RecNum&gt;&lt;record&gt;&lt;rec-number&gt;19&lt;/rec-number&gt;&lt;foreign-keys&gt;&lt;key app="EN" db-id="efx0x922ktww28ewxznxrwa9pfpw99waz2ff"&gt;19&lt;/key&gt;&lt;/foreign-keys&gt;&lt;ref-type name="Journal Article"&gt;17&lt;/ref-type&gt;&lt;contributors&gt;&lt;authors&gt;&lt;author&gt;Williams, R. E.&lt;/author&gt;&lt;author&gt;Komaragiri, S. N.&lt;/author&gt;&lt;author&gt;Melton, V. L.&lt;/author&gt;&lt;author&gt;Bishu, R. R.&lt;/author&gt;&lt;/authors&gt;&lt;/contributors&gt;&lt;titles&gt;&lt;title&gt;Investigation of the effect of various build methods on the performance of rapid prototyping (stereolithography)&lt;/title&gt;&lt;secondary-title&gt;Journal of Materials Processing Technology&lt;/secondary-title&gt;&lt;/titles&gt;&lt;periodical&gt;&lt;full-title&gt;Journal of Materials Processing Technology&lt;/full-title&gt;&lt;/periodical&gt;&lt;pages&gt;173-178&lt;/pages&gt;&lt;volume&gt;61&lt;/volume&gt;&lt;number&gt;1&lt;/number&gt;&lt;dates&gt;&lt;year&gt;1996&lt;/year&gt;&lt;pub-dates&gt;&lt;date&gt;August 1996&lt;/date&gt;&lt;/pub-dates&gt;&lt;/dates&gt;&lt;isbn&gt;0924-0136&lt;/isbn&gt;&lt;label&gt;RefWorks:102&lt;/label&gt;&lt;urls&gt;&lt;/urls&gt;&lt;/record&gt;&lt;/Cite&gt;&lt;/EndNote&gt;</w:instrText>
            </w:r>
            <w:r w:rsidRPr="004D62AD">
              <w:rPr>
                <w:sz w:val="22"/>
                <w:szCs w:val="22"/>
                <w:lang w:val="en-GB"/>
              </w:rPr>
              <w:fldChar w:fldCharType="separate"/>
            </w:r>
            <w:r w:rsidR="00C171F2" w:rsidRPr="004D62AD">
              <w:rPr>
                <w:noProof/>
                <w:sz w:val="22"/>
                <w:szCs w:val="22"/>
                <w:lang w:val="en-GB"/>
              </w:rPr>
              <w:t>[</w:t>
            </w:r>
            <w:hyperlink w:anchor="_ENREF_45" w:tooltip="Wu, 2009 #18" w:history="1">
              <w:r w:rsidR="00B73444" w:rsidRPr="004D62AD">
                <w:rPr>
                  <w:noProof/>
                  <w:sz w:val="22"/>
                  <w:szCs w:val="22"/>
                  <w:lang w:val="en-GB"/>
                </w:rPr>
                <w:t>45</w:t>
              </w:r>
            </w:hyperlink>
            <w:r w:rsidR="00C171F2" w:rsidRPr="004D62AD">
              <w:rPr>
                <w:noProof/>
                <w:sz w:val="22"/>
                <w:szCs w:val="22"/>
                <w:lang w:val="en-GB"/>
              </w:rPr>
              <w:t xml:space="preserve">, </w:t>
            </w:r>
            <w:hyperlink w:anchor="_ENREF_46" w:tooltip="Williams, 1996 #19" w:history="1">
              <w:r w:rsidR="00B73444" w:rsidRPr="004D62AD">
                <w:rPr>
                  <w:noProof/>
                  <w:sz w:val="22"/>
                  <w:szCs w:val="22"/>
                  <w:lang w:val="en-GB"/>
                </w:rPr>
                <w:t>46</w:t>
              </w:r>
            </w:hyperlink>
            <w:r w:rsidR="00C171F2" w:rsidRPr="004D62AD">
              <w:rPr>
                <w:noProof/>
                <w:sz w:val="22"/>
                <w:szCs w:val="22"/>
                <w:lang w:val="en-GB"/>
              </w:rPr>
              <w:t>]</w:t>
            </w:r>
            <w:r w:rsidRPr="004D62AD">
              <w:rPr>
                <w:sz w:val="22"/>
                <w:szCs w:val="22"/>
                <w:lang w:val="en-GB"/>
              </w:rPr>
              <w:fldChar w:fldCharType="end"/>
            </w:r>
          </w:p>
        </w:tc>
      </w:tr>
      <w:tr w:rsidR="004D62AD" w:rsidRPr="004D62AD" w14:paraId="15D779E8" w14:textId="77777777" w:rsidTr="00EE19CE">
        <w:tc>
          <w:tcPr>
            <w:tcW w:w="1446" w:type="dxa"/>
            <w:vAlign w:val="center"/>
          </w:tcPr>
          <w:p w14:paraId="3E110551" w14:textId="77777777" w:rsidR="00EA5E81" w:rsidRPr="004D62AD" w:rsidRDefault="00EA5E81" w:rsidP="003E2ADC">
            <w:pPr>
              <w:pStyle w:val="Text"/>
              <w:spacing w:line="240" w:lineRule="auto"/>
              <w:jc w:val="left"/>
              <w:rPr>
                <w:sz w:val="22"/>
                <w:szCs w:val="22"/>
                <w:lang w:val="en-GB"/>
              </w:rPr>
            </w:pPr>
            <w:r w:rsidRPr="004D62AD">
              <w:rPr>
                <w:sz w:val="22"/>
                <w:szCs w:val="22"/>
                <w:lang w:val="en-GB"/>
              </w:rPr>
              <w:t>Direct Energy Deposition</w:t>
            </w:r>
          </w:p>
        </w:tc>
        <w:tc>
          <w:tcPr>
            <w:tcW w:w="1984" w:type="dxa"/>
            <w:vAlign w:val="center"/>
          </w:tcPr>
          <w:p w14:paraId="2E05CF04" w14:textId="77777777" w:rsidR="00EA5E81" w:rsidRPr="004D62AD" w:rsidRDefault="00EA5E81" w:rsidP="003E2ADC">
            <w:pPr>
              <w:pStyle w:val="Text"/>
              <w:spacing w:line="240" w:lineRule="auto"/>
              <w:jc w:val="center"/>
              <w:rPr>
                <w:sz w:val="22"/>
                <w:szCs w:val="22"/>
                <w:lang w:val="en-GB"/>
              </w:rPr>
            </w:pPr>
            <w:r w:rsidRPr="004D62AD">
              <w:rPr>
                <w:sz w:val="22"/>
                <w:szCs w:val="22"/>
                <w:lang w:val="en-GB"/>
              </w:rPr>
              <w:t>Metal, Composites</w:t>
            </w:r>
          </w:p>
        </w:tc>
        <w:tc>
          <w:tcPr>
            <w:tcW w:w="3402" w:type="dxa"/>
            <w:vAlign w:val="center"/>
          </w:tcPr>
          <w:p w14:paraId="2FE39715" w14:textId="77777777" w:rsidR="00EA5E81" w:rsidRPr="004D62AD" w:rsidRDefault="00EA5E81" w:rsidP="003E2ADC">
            <w:pPr>
              <w:pStyle w:val="Text"/>
              <w:spacing w:line="240" w:lineRule="auto"/>
              <w:jc w:val="center"/>
              <w:rPr>
                <w:sz w:val="22"/>
                <w:szCs w:val="22"/>
                <w:lang w:val="en-GB"/>
              </w:rPr>
            </w:pPr>
            <w:r w:rsidRPr="004D62AD">
              <w:rPr>
                <w:sz w:val="22"/>
                <w:szCs w:val="22"/>
                <w:lang w:val="en-GB"/>
              </w:rPr>
              <w:t>Laser Cladding (LC), Laser Energy Net Shaping (LENS), Laser Deposition Welding (</w:t>
            </w:r>
            <w:proofErr w:type="spellStart"/>
            <w:r w:rsidRPr="004D62AD">
              <w:rPr>
                <w:sz w:val="22"/>
                <w:szCs w:val="22"/>
                <w:lang w:val="en-GB"/>
              </w:rPr>
              <w:t>LDW</w:t>
            </w:r>
            <w:proofErr w:type="spellEnd"/>
            <w:r w:rsidRPr="004D62AD">
              <w:rPr>
                <w:sz w:val="22"/>
                <w:szCs w:val="22"/>
                <w:lang w:val="en-GB"/>
              </w:rPr>
              <w:t xml:space="preserve">) </w:t>
            </w:r>
          </w:p>
        </w:tc>
        <w:tc>
          <w:tcPr>
            <w:tcW w:w="1560" w:type="dxa"/>
            <w:vAlign w:val="center"/>
          </w:tcPr>
          <w:p w14:paraId="4927D72C" w14:textId="77777777" w:rsidR="00EA5E81" w:rsidRPr="004D62AD" w:rsidRDefault="00EA5E81" w:rsidP="003E2ADC">
            <w:pPr>
              <w:pStyle w:val="Text"/>
              <w:spacing w:line="240" w:lineRule="auto"/>
              <w:jc w:val="center"/>
              <w:rPr>
                <w:sz w:val="22"/>
                <w:szCs w:val="22"/>
                <w:lang w:val="en-GB"/>
              </w:rPr>
            </w:pPr>
            <w:r w:rsidRPr="004D62AD">
              <w:rPr>
                <w:sz w:val="22"/>
                <w:szCs w:val="22"/>
                <w:lang w:val="en-GB"/>
              </w:rPr>
              <w:t>Laser</w:t>
            </w:r>
          </w:p>
        </w:tc>
        <w:tc>
          <w:tcPr>
            <w:tcW w:w="1275" w:type="dxa"/>
            <w:vAlign w:val="center"/>
          </w:tcPr>
          <w:p w14:paraId="187684F5" w14:textId="46847961" w:rsidR="00EA5E81" w:rsidRPr="004D62AD" w:rsidRDefault="00EA5E81" w:rsidP="00B73444">
            <w:pPr>
              <w:pStyle w:val="Text"/>
              <w:spacing w:line="240" w:lineRule="auto"/>
              <w:jc w:val="center"/>
              <w:rPr>
                <w:sz w:val="22"/>
                <w:szCs w:val="22"/>
                <w:lang w:val="en-GB"/>
              </w:rPr>
            </w:pPr>
            <w:r w:rsidRPr="004D62AD">
              <w:rPr>
                <w:sz w:val="22"/>
                <w:szCs w:val="22"/>
                <w:lang w:val="en-GB"/>
              </w:rPr>
              <w:fldChar w:fldCharType="begin"/>
            </w:r>
            <w:r w:rsidR="00C171F2" w:rsidRPr="004D62AD">
              <w:rPr>
                <w:sz w:val="22"/>
                <w:szCs w:val="22"/>
                <w:lang w:val="en-GB"/>
              </w:rPr>
              <w:instrText xml:space="preserve"> ADDIN EN.CITE &lt;EndNote&gt;&lt;Cite&gt;&lt;Author&gt;Nowotny&lt;/Author&gt;&lt;Year&gt;2008&lt;/Year&gt;&lt;RecNum&gt;14&lt;/RecNum&gt;&lt;DisplayText&gt;[47]&lt;/DisplayText&gt;&lt;record&gt;&lt;rec-number&gt;14&lt;/rec-number&gt;&lt;foreign-keys&gt;&lt;key app="EN" db-id="efx0x922ktww28ewxznxrwa9pfpw99waz2ff"&gt;14&lt;/key&gt;&lt;/foreign-keys&gt;&lt;ref-type name="Generic"&gt;13&lt;/ref-type&gt;&lt;contributors&gt;&lt;authors&gt;&lt;author&gt;Nowotny, S.&lt;/author&gt;&lt;author&gt;Thieme, S.&lt;/author&gt;&lt;author&gt;Scharek, S.&lt;/author&gt;&lt;author&gt;Rönnefahrt, T.&lt;/author&gt;&lt;author&gt;Gnann, R. A.&lt;/author&gt;&lt;/authors&gt;&lt;/contributors&gt;&lt;titles&gt;&lt;title&gt;FLEXILAS - Laser-Präzisionstechnologie zum Auftragschweißen mit zentrischer Drahtzufuhr&lt;/title&gt;&lt;secondary-title&gt;Die Verbindungs Spezialisten 2008&lt;/secondary-title&gt;&lt;/titles&gt;&lt;pages&gt;318-322&lt;/pages&gt;&lt;dates&gt;&lt;year&gt;2008&lt;/year&gt;&lt;/dates&gt;&lt;label&gt;RefWorks:141&lt;/label&gt;&lt;urls&gt;&lt;/urls&gt;&lt;/record&gt;&lt;/Cite&gt;&lt;/EndNote&gt;</w:instrText>
            </w:r>
            <w:r w:rsidRPr="004D62AD">
              <w:rPr>
                <w:sz w:val="22"/>
                <w:szCs w:val="22"/>
                <w:lang w:val="en-GB"/>
              </w:rPr>
              <w:fldChar w:fldCharType="separate"/>
            </w:r>
            <w:r w:rsidR="00C171F2" w:rsidRPr="004D62AD">
              <w:rPr>
                <w:noProof/>
                <w:sz w:val="22"/>
                <w:szCs w:val="22"/>
                <w:lang w:val="en-GB"/>
              </w:rPr>
              <w:t>[</w:t>
            </w:r>
            <w:hyperlink w:anchor="_ENREF_47" w:tooltip="Nowotny, 2008 #14" w:history="1">
              <w:r w:rsidR="00B73444" w:rsidRPr="004D62AD">
                <w:rPr>
                  <w:noProof/>
                  <w:sz w:val="22"/>
                  <w:szCs w:val="22"/>
                  <w:lang w:val="en-GB"/>
                </w:rPr>
                <w:t>47</w:t>
              </w:r>
            </w:hyperlink>
            <w:r w:rsidR="00C171F2" w:rsidRPr="004D62AD">
              <w:rPr>
                <w:noProof/>
                <w:sz w:val="22"/>
                <w:szCs w:val="22"/>
                <w:lang w:val="en-GB"/>
              </w:rPr>
              <w:t>]</w:t>
            </w:r>
            <w:r w:rsidRPr="004D62AD">
              <w:rPr>
                <w:sz w:val="22"/>
                <w:szCs w:val="22"/>
                <w:lang w:val="en-GB"/>
              </w:rPr>
              <w:fldChar w:fldCharType="end"/>
            </w:r>
          </w:p>
        </w:tc>
      </w:tr>
      <w:tr w:rsidR="00EA5E81" w:rsidRPr="004D62AD" w14:paraId="5C30EACA" w14:textId="77777777" w:rsidTr="00EE19CE">
        <w:tc>
          <w:tcPr>
            <w:tcW w:w="1446" w:type="dxa"/>
            <w:vAlign w:val="center"/>
          </w:tcPr>
          <w:p w14:paraId="066C7707" w14:textId="77777777" w:rsidR="00EA5E81" w:rsidRPr="004D62AD" w:rsidRDefault="00EA5E81" w:rsidP="003E2ADC">
            <w:pPr>
              <w:pStyle w:val="Text"/>
              <w:spacing w:line="240" w:lineRule="auto"/>
              <w:jc w:val="left"/>
              <w:rPr>
                <w:sz w:val="22"/>
                <w:szCs w:val="22"/>
                <w:lang w:val="en-GB"/>
              </w:rPr>
            </w:pPr>
            <w:r w:rsidRPr="004D62AD">
              <w:rPr>
                <w:sz w:val="22"/>
                <w:szCs w:val="22"/>
                <w:lang w:val="en-GB"/>
              </w:rPr>
              <w:t>Sheet Lamination</w:t>
            </w:r>
          </w:p>
        </w:tc>
        <w:tc>
          <w:tcPr>
            <w:tcW w:w="1984" w:type="dxa"/>
            <w:vAlign w:val="center"/>
          </w:tcPr>
          <w:p w14:paraId="0A1EEE6F" w14:textId="77777777" w:rsidR="00EA5E81" w:rsidRPr="004D62AD" w:rsidRDefault="00EA5E81" w:rsidP="003E2ADC">
            <w:pPr>
              <w:pStyle w:val="Text"/>
              <w:spacing w:line="240" w:lineRule="auto"/>
              <w:jc w:val="center"/>
              <w:rPr>
                <w:sz w:val="22"/>
                <w:szCs w:val="22"/>
                <w:lang w:val="en-GB"/>
              </w:rPr>
            </w:pPr>
            <w:r w:rsidRPr="004D62AD">
              <w:rPr>
                <w:sz w:val="22"/>
                <w:szCs w:val="22"/>
                <w:lang w:val="en-GB"/>
              </w:rPr>
              <w:t>Metal, Composite</w:t>
            </w:r>
          </w:p>
        </w:tc>
        <w:tc>
          <w:tcPr>
            <w:tcW w:w="3402" w:type="dxa"/>
            <w:vAlign w:val="center"/>
          </w:tcPr>
          <w:p w14:paraId="5FADD637" w14:textId="77777777" w:rsidR="00EA5E81" w:rsidRPr="004D62AD" w:rsidRDefault="00EA5E81" w:rsidP="003E2ADC">
            <w:pPr>
              <w:pStyle w:val="Text"/>
              <w:spacing w:line="240" w:lineRule="auto"/>
              <w:jc w:val="center"/>
              <w:rPr>
                <w:sz w:val="22"/>
                <w:szCs w:val="22"/>
                <w:lang w:val="en-GB"/>
              </w:rPr>
            </w:pPr>
            <w:r w:rsidRPr="004D62AD">
              <w:rPr>
                <w:sz w:val="22"/>
                <w:szCs w:val="22"/>
                <w:lang w:val="en-GB"/>
              </w:rPr>
              <w:t>Laminated Object Manufacturing (LOM), Solid Foil Polymerization (</w:t>
            </w:r>
            <w:proofErr w:type="spellStart"/>
            <w:r w:rsidRPr="004D62AD">
              <w:rPr>
                <w:sz w:val="22"/>
                <w:szCs w:val="22"/>
                <w:lang w:val="en-GB"/>
              </w:rPr>
              <w:t>SFP</w:t>
            </w:r>
            <w:proofErr w:type="spellEnd"/>
            <w:r w:rsidRPr="004D62AD">
              <w:rPr>
                <w:sz w:val="22"/>
                <w:szCs w:val="22"/>
                <w:lang w:val="en-GB"/>
              </w:rPr>
              <w:t>), Ultrasonic Additive Manufacturing (</w:t>
            </w:r>
            <w:proofErr w:type="spellStart"/>
            <w:r w:rsidRPr="004D62AD">
              <w:rPr>
                <w:sz w:val="22"/>
                <w:szCs w:val="22"/>
                <w:lang w:val="en-GB"/>
              </w:rPr>
              <w:t>UAM</w:t>
            </w:r>
            <w:proofErr w:type="spellEnd"/>
            <w:r w:rsidRPr="004D62AD">
              <w:rPr>
                <w:sz w:val="22"/>
                <w:szCs w:val="22"/>
                <w:lang w:val="en-GB"/>
              </w:rPr>
              <w:t>)</w:t>
            </w:r>
          </w:p>
        </w:tc>
        <w:tc>
          <w:tcPr>
            <w:tcW w:w="1560" w:type="dxa"/>
            <w:vAlign w:val="center"/>
          </w:tcPr>
          <w:p w14:paraId="2AFFD72B" w14:textId="77777777" w:rsidR="00EA5E81" w:rsidRPr="004D62AD" w:rsidRDefault="00EA5E81" w:rsidP="003E2ADC">
            <w:pPr>
              <w:pStyle w:val="Text"/>
              <w:spacing w:line="240" w:lineRule="auto"/>
              <w:jc w:val="center"/>
              <w:rPr>
                <w:sz w:val="22"/>
                <w:szCs w:val="22"/>
                <w:lang w:val="en-GB"/>
              </w:rPr>
            </w:pPr>
            <w:r w:rsidRPr="004D62AD">
              <w:rPr>
                <w:sz w:val="22"/>
                <w:szCs w:val="22"/>
                <w:lang w:val="en-GB"/>
              </w:rPr>
              <w:t>Cutting and Gluing</w:t>
            </w:r>
          </w:p>
        </w:tc>
        <w:tc>
          <w:tcPr>
            <w:tcW w:w="1275" w:type="dxa"/>
            <w:vAlign w:val="center"/>
          </w:tcPr>
          <w:p w14:paraId="33EE68A2" w14:textId="57302C58" w:rsidR="00EA5E81" w:rsidRPr="004D62AD" w:rsidRDefault="00EA5E81" w:rsidP="00B73444">
            <w:pPr>
              <w:pStyle w:val="Text"/>
              <w:spacing w:line="240" w:lineRule="auto"/>
              <w:jc w:val="center"/>
              <w:rPr>
                <w:sz w:val="22"/>
                <w:szCs w:val="22"/>
                <w:lang w:val="en-GB"/>
              </w:rPr>
            </w:pPr>
            <w:r w:rsidRPr="004D62AD">
              <w:rPr>
                <w:sz w:val="22"/>
                <w:szCs w:val="22"/>
                <w:lang w:val="en-GB"/>
              </w:rPr>
              <w:fldChar w:fldCharType="begin"/>
            </w:r>
            <w:r w:rsidR="00C171F2" w:rsidRPr="004D62AD">
              <w:rPr>
                <w:sz w:val="22"/>
                <w:szCs w:val="22"/>
                <w:lang w:val="en-GB"/>
              </w:rPr>
              <w:instrText xml:space="preserve"> ADDIN EN.CITE &lt;EndNote&gt;&lt;Cite&gt;&lt;Author&gt;Bikas&lt;/Author&gt;&lt;Year&gt;2016&lt;/Year&gt;&lt;RecNum&gt;17&lt;/RecNum&gt;&lt;DisplayText&gt;[48]&lt;/DisplayText&gt;&lt;record&gt;&lt;rec-number&gt;17&lt;/rec-number&gt;&lt;foreign-keys&gt;&lt;key app="EN" db-id="efx0x922ktww28ewxznxrwa9pfpw99waz2ff"&gt;17&lt;/key&gt;&lt;/foreign-keys&gt;&lt;ref-type name="Journal Article"&gt;17&lt;/ref-type&gt;&lt;contributors&gt;&lt;authors&gt;&lt;author&gt;Bikas, H.&lt;/author&gt;&lt;author&gt;Stavropoulos, P.&lt;/author&gt;&lt;author&gt;Chryssolouris, G.&lt;/author&gt;&lt;/authors&gt;&lt;/contributors&gt;&lt;auth-address&gt;http://dx.doi.org/10.1007/s00170-015-7576-2&lt;/auth-address&gt;&lt;titles&gt;&lt;title&gt;Additive manufacturing methods and modelling approaches: a critical review&lt;/title&gt;&lt;secondary-title&gt;The International Journal of Advanced Manufacturing Technology&lt;/secondary-title&gt;&lt;/titles&gt;&lt;periodical&gt;&lt;full-title&gt;The International Journal of Advanced Manufacturing Technology&lt;/full-title&gt;&lt;/periodical&gt;&lt;pages&gt;389-405&lt;/pages&gt;&lt;volume&gt;83&lt;/volume&gt;&lt;number&gt;1&lt;/number&gt;&lt;dates&gt;&lt;year&gt;2016&lt;/year&gt;&lt;/dates&gt;&lt;isbn&gt;1433-3015&lt;/isbn&gt;&lt;label&gt;RefWorks:139&lt;/label&gt;&lt;urls&gt;&lt;related-urls&gt;&lt;url&gt;10.1007/s00170-015-7576-2&lt;/url&gt;&lt;/related-urls&gt;&lt;/urls&gt;&lt;/record&gt;&lt;/Cite&gt;&lt;/EndNote&gt;</w:instrText>
            </w:r>
            <w:r w:rsidRPr="004D62AD">
              <w:rPr>
                <w:sz w:val="22"/>
                <w:szCs w:val="22"/>
                <w:lang w:val="en-GB"/>
              </w:rPr>
              <w:fldChar w:fldCharType="separate"/>
            </w:r>
            <w:r w:rsidR="00C171F2" w:rsidRPr="004D62AD">
              <w:rPr>
                <w:noProof/>
                <w:sz w:val="22"/>
                <w:szCs w:val="22"/>
                <w:lang w:val="en-GB"/>
              </w:rPr>
              <w:t>[</w:t>
            </w:r>
            <w:hyperlink w:anchor="_ENREF_48" w:tooltip="Bikas, 2016 #17" w:history="1">
              <w:r w:rsidR="00B73444" w:rsidRPr="004D62AD">
                <w:rPr>
                  <w:noProof/>
                  <w:sz w:val="22"/>
                  <w:szCs w:val="22"/>
                  <w:lang w:val="en-GB"/>
                </w:rPr>
                <w:t>48</w:t>
              </w:r>
            </w:hyperlink>
            <w:r w:rsidR="00C171F2" w:rsidRPr="004D62AD">
              <w:rPr>
                <w:noProof/>
                <w:sz w:val="22"/>
                <w:szCs w:val="22"/>
                <w:lang w:val="en-GB"/>
              </w:rPr>
              <w:t>]</w:t>
            </w:r>
            <w:r w:rsidRPr="004D62AD">
              <w:rPr>
                <w:sz w:val="22"/>
                <w:szCs w:val="22"/>
                <w:lang w:val="en-GB"/>
              </w:rPr>
              <w:fldChar w:fldCharType="end"/>
            </w:r>
          </w:p>
        </w:tc>
      </w:tr>
    </w:tbl>
    <w:p w14:paraId="5BAC1C5A" w14:textId="77777777" w:rsidR="00EA5E81" w:rsidRPr="004D62AD" w:rsidRDefault="00EA5E81" w:rsidP="00EA5E81">
      <w:pPr>
        <w:pStyle w:val="Text"/>
        <w:rPr>
          <w:lang w:val="en-GB"/>
        </w:rPr>
      </w:pPr>
    </w:p>
    <w:p w14:paraId="3EA4D860" w14:textId="78810735" w:rsidR="00C72D94" w:rsidRPr="004D62AD" w:rsidRDefault="00C72D94" w:rsidP="00C72D94">
      <w:pPr>
        <w:pStyle w:val="Heading2"/>
      </w:pPr>
      <w:r w:rsidRPr="004D62AD">
        <w:t xml:space="preserve">Binder Jetting </w:t>
      </w:r>
    </w:p>
    <w:p w14:paraId="74C881C8" w14:textId="75DBAA26" w:rsidR="00EA5E81" w:rsidRPr="004D62AD" w:rsidRDefault="00EA5E81" w:rsidP="00846172">
      <w:pPr>
        <w:pStyle w:val="Text"/>
        <w:rPr>
          <w:lang w:val="en-GB"/>
        </w:rPr>
      </w:pPr>
      <w:r w:rsidRPr="004D62AD">
        <w:rPr>
          <w:lang w:val="en-GB"/>
        </w:rPr>
        <w:t xml:space="preserve">In binder jetting process, a nozzle selectively deposits binder droplets according to a CAD file and </w:t>
      </w:r>
      <w:proofErr w:type="gramStart"/>
      <w:r w:rsidRPr="004D62AD">
        <w:rPr>
          <w:lang w:val="en-GB"/>
        </w:rPr>
        <w:t>often cured</w:t>
      </w:r>
      <w:proofErr w:type="gramEnd"/>
      <w:r w:rsidRPr="004D62AD">
        <w:rPr>
          <w:lang w:val="en-GB"/>
        </w:rPr>
        <w:t xml:space="preserve"> using photo-polymerization. The print head of binder jetting printers is similar to those used in paper printers. The difference between the paper printers and binder jetting printers is that in paper printers can print papers in colours while </w:t>
      </w:r>
      <w:proofErr w:type="gramStart"/>
      <w:r w:rsidRPr="004D62AD">
        <w:rPr>
          <w:lang w:val="en-GB"/>
        </w:rPr>
        <w:t>binder jetting</w:t>
      </w:r>
      <w:proofErr w:type="gramEnd"/>
      <w:r w:rsidRPr="004D62AD">
        <w:rPr>
          <w:lang w:val="en-GB"/>
        </w:rPr>
        <w:t xml:space="preserve"> printers can print different materials </w:t>
      </w:r>
      <w:r w:rsidRPr="004D62AD">
        <w:rPr>
          <w:lang w:val="en-GB"/>
        </w:rPr>
        <w:fldChar w:fldCharType="begin">
          <w:fldData xml:space="preserve">PEVuZE5vdGU+PENpdGU+PEF1dGhvcj5UdW1ibGVzdG9uPC9BdXRob3I+PFllYXI+MjAxNTwvWWVh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</w:fldData>
        </w:fldChar>
      </w:r>
      <w:r w:rsidR="00C171F2" w:rsidRPr="004D62AD">
        <w:rPr>
          <w:lang w:val="en-GB"/>
        </w:rPr>
        <w:instrText xml:space="preserve"> ADDIN EN.CITE </w:instrText>
      </w:r>
      <w:r w:rsidR="00C171F2" w:rsidRPr="004D62AD">
        <w:rPr>
          <w:lang w:val="en-GB"/>
        </w:rPr>
        <w:fldChar w:fldCharType="begin">
          <w:fldData xml:space="preserve">PEVuZE5vdGU+PENpdGU+PEF1dGhvcj5UdW1ibGVzdG9uPC9BdXRob3I+PFllYXI+MjAxNTwvWWVh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</w:fldData>
        </w:fldChar>
      </w:r>
      <w:r w:rsidR="00C171F2" w:rsidRPr="004D62AD">
        <w:rPr>
          <w:lang w:val="en-GB"/>
        </w:rPr>
        <w:instrText xml:space="preserve"> ADDIN EN.CITE.DATA </w:instrText>
      </w:r>
      <w:r w:rsidR="00C171F2" w:rsidRPr="004D62AD">
        <w:rPr>
          <w:lang w:val="en-GB"/>
        </w:rPr>
      </w:r>
      <w:r w:rsidR="00C171F2" w:rsidRPr="004D62AD">
        <w:rPr>
          <w:lang w:val="en-GB"/>
        </w:rPr>
        <w:fldChar w:fldCharType="end"/>
      </w:r>
      <w:r w:rsidRPr="004D62AD">
        <w:rPr>
          <w:lang w:val="en-GB"/>
        </w:rPr>
      </w:r>
      <w:r w:rsidRPr="004D62AD">
        <w:rPr>
          <w:lang w:val="en-GB"/>
        </w:rPr>
        <w:fldChar w:fldCharType="separate"/>
      </w:r>
      <w:r w:rsidR="00C171F2" w:rsidRPr="004D62AD">
        <w:rPr>
          <w:noProof/>
          <w:lang w:val="en-GB"/>
        </w:rPr>
        <w:t>[</w:t>
      </w:r>
      <w:hyperlink w:anchor="_ENREF_41" w:tooltip="Tumbleston, 2015 #12" w:history="1">
        <w:r w:rsidR="00B73444" w:rsidRPr="004D62AD">
          <w:rPr>
            <w:noProof/>
            <w:lang w:val="en-GB"/>
          </w:rPr>
          <w:t>41</w:t>
        </w:r>
      </w:hyperlink>
      <w:r w:rsidR="00C171F2" w:rsidRPr="004D62AD">
        <w:rPr>
          <w:noProof/>
          <w:lang w:val="en-GB"/>
        </w:rPr>
        <w:t xml:space="preserve">, </w:t>
      </w:r>
      <w:hyperlink w:anchor="_ENREF_42" w:tooltip="Cazón, 2014 #13" w:history="1">
        <w:r w:rsidR="00B73444" w:rsidRPr="004D62AD">
          <w:rPr>
            <w:noProof/>
            <w:lang w:val="en-GB"/>
          </w:rPr>
          <w:t>42</w:t>
        </w:r>
      </w:hyperlink>
      <w:r w:rsidR="00C171F2" w:rsidRPr="004D62AD">
        <w:rPr>
          <w:noProof/>
          <w:lang w:val="en-GB"/>
        </w:rPr>
        <w:t>]</w:t>
      </w:r>
      <w:r w:rsidRPr="004D62AD">
        <w:rPr>
          <w:lang w:val="en-GB"/>
        </w:rPr>
        <w:fldChar w:fldCharType="end"/>
      </w:r>
      <w:r w:rsidRPr="004D62AD">
        <w:rPr>
          <w:lang w:val="en-GB"/>
        </w:rPr>
        <w:t xml:space="preserve">, see </w:t>
      </w:r>
      <w:r w:rsidR="004B2ADD" w:rsidRPr="004D62AD">
        <w:rPr>
          <w:lang w:val="en-GB"/>
        </w:rPr>
        <w:fldChar w:fldCharType="begin"/>
      </w:r>
      <w:r w:rsidR="004B2ADD" w:rsidRPr="004D62AD">
        <w:rPr>
          <w:lang w:val="en-GB"/>
        </w:rPr>
        <w:instrText xml:space="preserve"> REF _Ref499025182 \h </w:instrText>
      </w:r>
      <w:r w:rsidR="004B2ADD" w:rsidRPr="004D62AD">
        <w:rPr>
          <w:lang w:val="en-GB"/>
        </w:rPr>
      </w:r>
      <w:r w:rsidR="004B2ADD" w:rsidRPr="004D62AD">
        <w:rPr>
          <w:lang w:val="en-GB"/>
        </w:rPr>
        <w:fldChar w:fldCharType="separate"/>
      </w:r>
      <w:r w:rsidR="00E668D6" w:rsidRPr="004D62AD">
        <w:t xml:space="preserve">Figure </w:t>
      </w:r>
      <w:r w:rsidR="00E668D6">
        <w:rPr>
          <w:noProof/>
        </w:rPr>
        <w:t>4</w:t>
      </w:r>
      <w:r w:rsidR="004B2ADD" w:rsidRPr="004D62AD">
        <w:rPr>
          <w:lang w:val="en-GB"/>
        </w:rPr>
        <w:fldChar w:fldCharType="end"/>
      </w:r>
      <w:r w:rsidRPr="004D62AD">
        <w:rPr>
          <w:lang w:val="en-GB"/>
        </w:rPr>
        <w:t xml:space="preserve">. </w:t>
      </w:r>
    </w:p>
    <w:p w14:paraId="4B27D4BC" w14:textId="77777777" w:rsidR="00EA5E81" w:rsidRPr="004D62AD" w:rsidRDefault="00EA5E81" w:rsidP="00EA5E81">
      <w:pPr>
        <w:pStyle w:val="Text"/>
        <w:rPr>
          <w:lang w:val="en-GB"/>
        </w:rPr>
      </w:pPr>
    </w:p>
    <w:p w14:paraId="52190C88" w14:textId="77777777" w:rsidR="00EA5E81" w:rsidRPr="004D62AD" w:rsidRDefault="00EA5E81" w:rsidP="00EA5E81">
      <w:pPr>
        <w:pStyle w:val="Figure"/>
        <w:keepNext/>
      </w:pPr>
      <w:r w:rsidRPr="004D62AD">
        <w:rPr>
          <w:bCs/>
          <w:noProof/>
        </w:rPr>
        <w:lastRenderedPageBreak/>
        <mc:AlternateContent>
          <mc:Choice Requires="wpc">
            <w:drawing>
              <wp:inline distT="0" distB="0" distL="0" distR="0" wp14:anchorId="5DFBC6E8" wp14:editId="06C8A79F">
                <wp:extent cx="4699640" cy="3175605"/>
                <wp:effectExtent l="0" t="0" r="0" b="6350"/>
                <wp:docPr id="876" name="Canvas 8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7" name="Picture 7" descr="F:\AM of dental implants\binder.JPG"/>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 y="36015"/>
                            <a:ext cx="4580623" cy="3140011"/>
                          </a:xfrm>
                          <a:prstGeom prst="rect">
                            <a:avLst/>
                          </a:prstGeom>
                          <a:noFill/>
                          <a:ln>
                            <a:noFill/>
                          </a:ln>
                        </pic:spPr>
                      </pic:pic>
                      <wpg:wgp>
                        <wpg:cNvPr id="8" name="Group 5"/>
                        <wpg:cNvGrpSpPr>
                          <a:grpSpLocks/>
                        </wpg:cNvGrpSpPr>
                        <wpg:grpSpPr bwMode="auto">
                          <a:xfrm>
                            <a:off x="407035" y="434683"/>
                            <a:ext cx="4127500" cy="2418715"/>
                            <a:chOff x="3548" y="2744"/>
                            <a:chExt cx="6500" cy="3809"/>
                          </a:xfrm>
                        </wpg:grpSpPr>
                        <wps:wsp>
                          <wps:cNvPr id="9" name="AutoShape 7"/>
                          <wps:cNvCnPr>
                            <a:cxnSpLocks noChangeShapeType="1"/>
                          </wps:cNvCnPr>
                          <wps:spPr bwMode="auto">
                            <a:xfrm flipV="1">
                              <a:off x="4234" y="2744"/>
                              <a:ext cx="485" cy="332"/>
                            </a:xfrm>
                            <a:prstGeom prst="straightConnector1">
                              <a:avLst/>
                            </a:prstGeom>
                            <a:noFill/>
                            <a:ln w="9525">
                              <a:solidFill>
                                <a:srgbClr val="002060"/>
                              </a:solidFill>
                              <a:round/>
                              <a:headEnd/>
                              <a:tailEnd type="arrow" w="sm" len="lg"/>
                            </a:ln>
                            <a:extLst>
                              <a:ext uri="{909E8E84-426E-40DD-AFC4-6F175D3DCCD1}">
                                <a14:hiddenFill xmlns:a14="http://schemas.microsoft.com/office/drawing/2010/main">
                                  <a:noFill/>
                                </a14:hiddenFill>
                              </a:ext>
                            </a:extLst>
                          </wps:spPr>
                          <wps:bodyPr/>
                        </wps:wsp>
                        <wps:wsp>
                          <wps:cNvPr id="10" name="Text Box 8"/>
                          <wps:cNvSpPr txBox="1">
                            <a:spLocks noChangeArrowheads="1"/>
                          </wps:cNvSpPr>
                          <wps:spPr bwMode="auto">
                            <a:xfrm>
                              <a:off x="3548" y="2953"/>
                              <a:ext cx="1149" cy="6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52F6E" w14:textId="77777777" w:rsidR="00102768" w:rsidRDefault="00102768" w:rsidP="00EA5E81">
                                <w:pPr>
                                  <w:pStyle w:val="Figuretext"/>
                                </w:pPr>
                                <w:r>
                                  <w:t>Binder</w:t>
                                </w:r>
                              </w:p>
                              <w:p w14:paraId="43686356" w14:textId="1E0B8964" w:rsidR="00102768" w:rsidRPr="006D40B1" w:rsidRDefault="00102768" w:rsidP="00EA5E81">
                                <w:pPr>
                                  <w:pStyle w:val="Figuretext"/>
                                </w:pPr>
                                <w:proofErr w:type="gramStart"/>
                                <w:r>
                                  <w:t>cartridge</w:t>
                                </w:r>
                                <w:proofErr w:type="gramEnd"/>
                              </w:p>
                            </w:txbxContent>
                          </wps:txbx>
                          <wps:bodyPr rot="0" vert="horz" wrap="square" lIns="0" tIns="0" rIns="0" bIns="0" anchor="t" anchorCtr="0" upright="1">
                            <a:noAutofit/>
                          </wps:bodyPr>
                        </wps:wsp>
                        <wps:wsp>
                          <wps:cNvPr id="15" name="AutoShape 9"/>
                          <wps:cNvCnPr>
                            <a:cxnSpLocks noChangeShapeType="1"/>
                          </wps:cNvCnPr>
                          <wps:spPr bwMode="auto">
                            <a:xfrm>
                              <a:off x="4857" y="3860"/>
                              <a:ext cx="834" cy="539"/>
                            </a:xfrm>
                            <a:prstGeom prst="straightConnector1">
                              <a:avLst/>
                            </a:prstGeom>
                            <a:noFill/>
                            <a:ln w="9525">
                              <a:solidFill>
                                <a:srgbClr val="002060"/>
                              </a:solidFill>
                              <a:round/>
                              <a:headEnd/>
                              <a:tailEnd type="arrow" w="sm" len="lg"/>
                            </a:ln>
                            <a:extLst>
                              <a:ext uri="{909E8E84-426E-40DD-AFC4-6F175D3DCCD1}">
                                <a14:hiddenFill xmlns:a14="http://schemas.microsoft.com/office/drawing/2010/main">
                                  <a:noFill/>
                                </a14:hiddenFill>
                              </a:ext>
                            </a:extLst>
                          </wps:spPr>
                          <wps:bodyPr/>
                        </wps:wsp>
                        <wps:wsp>
                          <wps:cNvPr id="16" name="Text Box 10"/>
                          <wps:cNvSpPr txBox="1">
                            <a:spLocks noChangeArrowheads="1"/>
                          </wps:cNvSpPr>
                          <wps:spPr bwMode="auto">
                            <a:xfrm>
                              <a:off x="4129" y="3610"/>
                              <a:ext cx="858" cy="2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89845F" w14:textId="11E802F5" w:rsidR="00102768" w:rsidRPr="006D40B1" w:rsidRDefault="00102768" w:rsidP="00EA5E81">
                                <w:pPr>
                                  <w:pStyle w:val="Figuretext"/>
                                </w:pPr>
                                <w:proofErr w:type="gramStart"/>
                                <w:r>
                                  <w:t>re-coater</w:t>
                                </w:r>
                                <w:proofErr w:type="gramEnd"/>
                              </w:p>
                            </w:txbxContent>
                          </wps:txbx>
                          <wps:bodyPr rot="0" vert="horz" wrap="square" lIns="0" tIns="0" rIns="0" bIns="0" anchor="t" anchorCtr="0" upright="1">
                            <a:noAutofit/>
                          </wps:bodyPr>
                        </wps:wsp>
                        <wps:wsp>
                          <wps:cNvPr id="17" name="AutoShape 11"/>
                          <wps:cNvCnPr>
                            <a:cxnSpLocks noChangeShapeType="1"/>
                          </wps:cNvCnPr>
                          <wps:spPr bwMode="auto">
                            <a:xfrm>
                              <a:off x="5425" y="4607"/>
                              <a:ext cx="335" cy="199"/>
                            </a:xfrm>
                            <a:prstGeom prst="straightConnector1">
                              <a:avLst/>
                            </a:prstGeom>
                            <a:noFill/>
                            <a:ln w="19050">
                              <a:solidFill>
                                <a:srgbClr val="FF0000"/>
                              </a:solidFill>
                              <a:round/>
                              <a:headEnd/>
                              <a:tailEnd type="stealth" w="med" len="lg"/>
                            </a:ln>
                            <a:extLst>
                              <a:ext uri="{909E8E84-426E-40DD-AFC4-6F175D3DCCD1}">
                                <a14:hiddenFill xmlns:a14="http://schemas.microsoft.com/office/drawing/2010/main">
                                  <a:noFill/>
                                </a14:hiddenFill>
                              </a:ext>
                            </a:extLst>
                          </wps:spPr>
                          <wps:bodyPr/>
                        </wps:wsp>
                        <wps:wsp>
                          <wps:cNvPr id="18" name="AutoShape 12"/>
                          <wps:cNvCnPr>
                            <a:cxnSpLocks noChangeShapeType="1"/>
                          </wps:cNvCnPr>
                          <wps:spPr bwMode="auto">
                            <a:xfrm flipV="1">
                              <a:off x="5982" y="5728"/>
                              <a:ext cx="555" cy="710"/>
                            </a:xfrm>
                            <a:prstGeom prst="straightConnector1">
                              <a:avLst/>
                            </a:prstGeom>
                            <a:noFill/>
                            <a:ln w="9525">
                              <a:solidFill>
                                <a:srgbClr val="002060"/>
                              </a:solidFill>
                              <a:round/>
                              <a:headEnd/>
                              <a:tailEnd type="arrow" w="sm" len="lg"/>
                            </a:ln>
                            <a:extLst>
                              <a:ext uri="{909E8E84-426E-40DD-AFC4-6F175D3DCCD1}">
                                <a14:hiddenFill xmlns:a14="http://schemas.microsoft.com/office/drawing/2010/main">
                                  <a:noFill/>
                                </a14:hiddenFill>
                              </a:ext>
                            </a:extLst>
                          </wps:spPr>
                          <wps:bodyPr/>
                        </wps:wsp>
                        <wps:wsp>
                          <wps:cNvPr id="19" name="AutoShape 13"/>
                          <wps:cNvCnPr>
                            <a:cxnSpLocks noChangeShapeType="1"/>
                          </wps:cNvCnPr>
                          <wps:spPr bwMode="auto">
                            <a:xfrm flipV="1">
                              <a:off x="7476" y="5728"/>
                              <a:ext cx="1" cy="528"/>
                            </a:xfrm>
                            <a:prstGeom prst="straightConnector1">
                              <a:avLst/>
                            </a:prstGeom>
                            <a:noFill/>
                            <a:ln w="19050">
                              <a:solidFill>
                                <a:srgbClr val="FF0000"/>
                              </a:solidFill>
                              <a:round/>
                              <a:headEnd type="stealth" w="med" len="lg"/>
                              <a:tailEnd type="stealth" w="med" len="lg"/>
                            </a:ln>
                            <a:extLst>
                              <a:ext uri="{909E8E84-426E-40DD-AFC4-6F175D3DCCD1}">
                                <a14:hiddenFill xmlns:a14="http://schemas.microsoft.com/office/drawing/2010/main">
                                  <a:noFill/>
                                </a14:hiddenFill>
                              </a:ext>
                            </a:extLst>
                          </wps:spPr>
                          <wps:bodyPr/>
                        </wps:wsp>
                        <wps:wsp>
                          <wps:cNvPr id="20" name="AutoShape 15"/>
                          <wps:cNvCnPr>
                            <a:cxnSpLocks noChangeShapeType="1"/>
                          </wps:cNvCnPr>
                          <wps:spPr bwMode="auto">
                            <a:xfrm flipH="1">
                              <a:off x="7357" y="3207"/>
                              <a:ext cx="834" cy="1045"/>
                            </a:xfrm>
                            <a:prstGeom prst="straightConnector1">
                              <a:avLst/>
                            </a:prstGeom>
                            <a:noFill/>
                            <a:ln w="9525">
                              <a:solidFill>
                                <a:srgbClr val="002060"/>
                              </a:solidFill>
                              <a:round/>
                              <a:headEnd/>
                              <a:tailEnd type="arrow" w="sm" len="lg"/>
                            </a:ln>
                            <a:extLst>
                              <a:ext uri="{909E8E84-426E-40DD-AFC4-6F175D3DCCD1}">
                                <a14:hiddenFill xmlns:a14="http://schemas.microsoft.com/office/drawing/2010/main">
                                  <a:noFill/>
                                </a14:hiddenFill>
                              </a:ext>
                            </a:extLst>
                          </wps:spPr>
                          <wps:bodyPr/>
                        </wps:wsp>
                        <wps:wsp>
                          <wps:cNvPr id="21" name="AutoShape 16"/>
                          <wps:cNvCnPr>
                            <a:cxnSpLocks noChangeShapeType="1"/>
                          </wps:cNvCnPr>
                          <wps:spPr bwMode="auto">
                            <a:xfrm flipH="1">
                              <a:off x="7485" y="3713"/>
                              <a:ext cx="970" cy="792"/>
                            </a:xfrm>
                            <a:prstGeom prst="straightConnector1">
                              <a:avLst/>
                            </a:prstGeom>
                            <a:noFill/>
                            <a:ln w="9525">
                              <a:solidFill>
                                <a:srgbClr val="002060"/>
                              </a:solidFill>
                              <a:round/>
                              <a:headEnd/>
                              <a:tailEnd type="arrow" w="sm" len="lg"/>
                            </a:ln>
                            <a:extLst>
                              <a:ext uri="{909E8E84-426E-40DD-AFC4-6F175D3DCCD1}">
                                <a14:hiddenFill xmlns:a14="http://schemas.microsoft.com/office/drawing/2010/main">
                                  <a:noFill/>
                                </a14:hiddenFill>
                              </a:ext>
                            </a:extLst>
                          </wps:spPr>
                          <wps:bodyPr/>
                        </wps:wsp>
                        <wps:wsp>
                          <wps:cNvPr id="22" name="AutoShape 17"/>
                          <wps:cNvCnPr>
                            <a:cxnSpLocks noChangeShapeType="1"/>
                          </wps:cNvCnPr>
                          <wps:spPr bwMode="auto">
                            <a:xfrm flipH="1">
                              <a:off x="8382" y="4068"/>
                              <a:ext cx="517" cy="496"/>
                            </a:xfrm>
                            <a:prstGeom prst="straightConnector1">
                              <a:avLst/>
                            </a:prstGeom>
                            <a:noFill/>
                            <a:ln w="9525">
                              <a:solidFill>
                                <a:srgbClr val="002060"/>
                              </a:solidFill>
                              <a:round/>
                              <a:headEnd/>
                              <a:tailEnd type="arrow" w="sm" len="lg"/>
                            </a:ln>
                            <a:extLst>
                              <a:ext uri="{909E8E84-426E-40DD-AFC4-6F175D3DCCD1}">
                                <a14:hiddenFill xmlns:a14="http://schemas.microsoft.com/office/drawing/2010/main">
                                  <a:noFill/>
                                </a14:hiddenFill>
                              </a:ext>
                            </a:extLst>
                          </wps:spPr>
                          <wps:bodyPr/>
                        </wps:wsp>
                        <wps:wsp>
                          <wps:cNvPr id="23" name="Text Box 18"/>
                          <wps:cNvSpPr txBox="1">
                            <a:spLocks noChangeArrowheads="1"/>
                          </wps:cNvSpPr>
                          <wps:spPr bwMode="auto">
                            <a:xfrm>
                              <a:off x="8869" y="3860"/>
                              <a:ext cx="1179" cy="3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A822A1" w14:textId="77777777" w:rsidR="00102768" w:rsidRPr="006D40B1" w:rsidRDefault="00102768" w:rsidP="00EA5E81">
                                <w:pPr>
                                  <w:pStyle w:val="Figuretext"/>
                                </w:pPr>
                                <w:r>
                                  <w:t>Powder bed</w:t>
                                </w:r>
                              </w:p>
                            </w:txbxContent>
                          </wps:txbx>
                          <wps:bodyPr rot="0" vert="horz" wrap="square" lIns="0" tIns="0" rIns="0" bIns="0" anchor="t" anchorCtr="0" upright="1">
                            <a:noAutofit/>
                          </wps:bodyPr>
                        </wps:wsp>
                        <wps:wsp>
                          <wps:cNvPr id="24" name="Text Box 19"/>
                          <wps:cNvSpPr txBox="1">
                            <a:spLocks noChangeArrowheads="1"/>
                          </wps:cNvSpPr>
                          <wps:spPr bwMode="auto">
                            <a:xfrm>
                              <a:off x="8062" y="2989"/>
                              <a:ext cx="1113" cy="2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454678" w14:textId="65E5CC49" w:rsidR="00102768" w:rsidRPr="006D40B1" w:rsidRDefault="00102768" w:rsidP="00EA5E81">
                                <w:pPr>
                                  <w:pStyle w:val="Figuretext"/>
                                </w:pPr>
                                <w:r>
                                  <w:t>Inkjet head</w:t>
                                </w:r>
                              </w:p>
                            </w:txbxContent>
                          </wps:txbx>
                          <wps:bodyPr rot="0" vert="horz" wrap="square" lIns="0" tIns="0" rIns="0" bIns="0" anchor="t" anchorCtr="0" upright="1">
                            <a:noAutofit/>
                          </wps:bodyPr>
                        </wps:wsp>
                        <wps:wsp>
                          <wps:cNvPr id="25" name="Text Box 20"/>
                          <wps:cNvSpPr txBox="1">
                            <a:spLocks noChangeArrowheads="1"/>
                          </wps:cNvSpPr>
                          <wps:spPr bwMode="auto">
                            <a:xfrm>
                              <a:off x="7987" y="3501"/>
                              <a:ext cx="1114" cy="2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AD241D" w14:textId="77777777" w:rsidR="00102768" w:rsidRPr="006D40B1" w:rsidRDefault="00102768" w:rsidP="00EA5E81">
                                <w:pPr>
                                  <w:pStyle w:val="Figuretext"/>
                                </w:pPr>
                                <w:r>
                                  <w:t>Part</w:t>
                                </w:r>
                              </w:p>
                            </w:txbxContent>
                          </wps:txbx>
                          <wps:bodyPr rot="0" vert="horz" wrap="square" lIns="0" tIns="0" rIns="0" bIns="0" anchor="t" anchorCtr="0" upright="1">
                            <a:noAutofit/>
                          </wps:bodyPr>
                        </wps:wsp>
                        <wps:wsp>
                          <wps:cNvPr id="27" name="Text Box 21"/>
                          <wps:cNvSpPr txBox="1">
                            <a:spLocks noChangeArrowheads="1"/>
                          </wps:cNvSpPr>
                          <wps:spPr bwMode="auto">
                            <a:xfrm>
                              <a:off x="5176" y="6138"/>
                              <a:ext cx="806" cy="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4F410F" w14:textId="21BBA8CC" w:rsidR="00102768" w:rsidRPr="006D40B1" w:rsidRDefault="00102768" w:rsidP="00EA5E81">
                                <w:pPr>
                                  <w:pStyle w:val="Figuretext"/>
                                </w:pPr>
                                <w:r>
                                  <w:t xml:space="preserve">Building </w:t>
                                </w:r>
                                <w:r w:rsidRPr="006D40B1">
                                  <w:t>Platform</w:t>
                                </w:r>
                              </w:p>
                            </w:txbxContent>
                          </wps:txbx>
                          <wps:bodyPr rot="0" vert="horz" wrap="square" lIns="0" tIns="0" rIns="0" bIns="0" anchor="t" anchorCtr="0" upright="1">
                            <a:noAutofit/>
                          </wps:bodyPr>
                        </wps:wsp>
                      </wpg:wgp>
                    </wpc:wpc>
                  </a:graphicData>
                </a:graphic>
              </wp:inline>
            </w:drawing>
          </mc:Choice>
          <mc:Fallback>
            <w:pict>
              <v:group id="Canvas 876" o:spid="_x0000_s1191" editas="canvas" style="width:370.05pt;height:250.05pt;mso-position-horizontal-relative:char;mso-position-vertical-relative:line" coordsize="46996,317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f6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o554bWFpriWOGJOWeRgqj6k0ASUVwWtfEq1g3Q6RD&#10;9pk/57SgrGOnQdW7+n41xEnivXpLz7UdVuRJnor4Tj/YHy/pTsB7pRXlGnfEvVbfC30EN4o6sP3b&#10;n8Rx+ldZp/xC0K9ws0slnIcDE6cE98MMjH1xRYDq6Kit7mC7hE1tPHNGejxuGB/EVLS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5R8QvADpJJr2hRlZ&#10;FPmXEEfBB671/qPxrU+Hvj9dajTStUkC6goxHI3/AC2Hof8Aa/n9a9DryL4i+B20+VvEmiKY1Rt9&#10;xFHx5Z/56Ljt6+nX6dMJqovZz+TOOpCVKXtafzR67RXGeAfG0fiax+y3RC6lAvzjp5q/3h7+o/8A&#10;1Ds6wnFwdmdMJxnHmiFFFFSW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Iyq&#10;6MjqGVhggjIIpaKAPEfGXh668C+IYNc0UvHZu+5COfKfuh9QRnGeoyO3Pq3hnxDbeJdFiv4CA5G2&#10;aP8AuP3H09Ku6npttq+mXGn3ib7edNrgdfYj3BwR9K8W0C+u/h345m02+c/Y3cJKf4WQ/dkH0zn8&#10;xXUv30LfaRxP/Z6l18MvwZ7pRSKyuoZWDKwyCDkEUtcp2h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wXxR8MDV9D/tO3T/AEywUscDl4upH4dR+PrXe0hAZSrAEEYIPeqh&#10;JxkpIipBTi4vqcD8LPEp1bRG024fNzZABCTy0fb8un0xXf14VPHJ8PPiUpiyLN23oB/FC3UfUcj6&#10;gV7ojrIiujBlYZDA5BFa4iCT5o7Mxw024uEt46C0UUVgdI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edfFzRDeaDBq0KDzrF8OQOfLbA+pw2PzNa3w41oav4TgR2zNafuXy&#10;ecfwn6Y4/wCA109/ZRajp1zZTj91cRNG2PQjFeP/AAyvJdD8YXmh3R2mRmiYZwBIhOPr0IH+9XTD&#10;36Tj1WpyT/d11LpLT/I9oooormOs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vFviRZS+HvHFprtqNi3JWQMAMCRMA/+yn6k17TXOeNvDi+JvDk1qig3Uf723J/vjtn3HH5&#10;HtWtGfJPXYwxFNzptLfobGmX8WqaZbX0P+rnjDgZzjPUfUHj8Kt15F8LfFX2OdvDmosYyzk25fja&#10;/dPxPT3yO9eu0qtNwlYqjVVSCkFFFFZmo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OO8cf6/T/wDcm/nHXA3P+sNd743YG5sU7rHIT+JX/CuCuP8AWGrWwiA0lKaSgAooooAWnr1p&#10;lPX71Ay9bfeFVLpFe6kLAE7uverlt94VUm/4+ZP980xFZkKthGP0bmpZbeaCKGR1BEqb12HOBkjn&#10;8qa/3xWle/8AHtYD/p3/APZ2p2AueGNLXWr4WkjvDFHDvZgBuOCBgenXqfTpXpWn6TZaXHstIFQk&#10;YZzyzfU/5FcT4CH/ABOZz6W5/wDQlr0OoluCCiiipG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HD+NG/wCJrAvp&#10;b5/Nj/hXD3H+sNdr4zP/ABOkHpbL/wChPXEz/wCsb61a2ERGkpTSUAFFFFAC09OtMp6daBl+2+8K&#10;qS83Eh/2z/Orlr94VSfmZ/8AeNMRE3360Lw/u7MeluP/AEJqz2+/V67/AOXcekK/1poR0/gFf+Jn&#10;dN6Q4/8AHhXoFcL8PkzNfSf3VRfzz/hXdVnLcpBRRRS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OC8Zn/ifAf9&#10;Osf/AKFJXFzf6w12njP/AJDgP/Tqg/8AHnripvvmrWwiKiiigAooooAWnp1plPTrQM0bX7wqgfvt&#10;9TV+1+8Kz+5+tNCGN9+r15/rIh6Qp/KqJ+/V69/4+FHpFH/6CKaEdh8PeupfSL/2eu3rifh8P+Qi&#10;f+uX/s9dtWctygooop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nvi1y2vTD+7Gi/pn+tcfL/rDXV+KTnxBee2&#10;wf8Aji/41ycn3zV9BEdFFFABRRRQAtSR9ajqSPrQM0bXrWcK0bfufas5elMQw/fq7ef8fP8A2zT/&#10;ANBFUv8AlpVy6/4+T/ur/IUxHbfD8fub8+rJ/wCzV2dch4AXFjeN6yAfkP8A69dfWctygooop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Hm/igMNfviRgFkK+48tf/AK9cpJ9816b4s0OW/iF7agvPGm1ox1ZeTx7j&#10;J4715lKCJGBBBBwQe1UthEdFFFMAoooFAC1LH1qKpY+tAGhB9xv901nLWhF/qZP90/yrPWmAz/lo&#10;frVu4/4+X/AVUH+s/GrkiNJetHGrO7PtVVGST6AU0I9A8BY/sS4Pf7SR/wCOrXU1keGtLfSdGjgl&#10;AE7sZJQDnDHt+AAH4Vr1m9ygooop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">
                <v:shape id="_x0000_s1192" type="#_x0000_t75" style="position:absolute;width:46996;height:31750;visibility:visible;mso-wrap-style:square">
                  <v:fill o:detectmouseclick="t"/>
                  <v:path o:connecttype="none"/>
                </v:shape>
                <v:shape id="Picture 7" o:spid="_x0000_s1193" type="#_x0000_t75" style="position:absolute;top:360;width:45806;height:314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fYp7DDAAAA2gAAAA8AAABkcnMvZG93bnJldi54bWxEj0FrwkAUhO8F/8PyBG+6qUKV1FVEED2I&#10;UBWht2f2mYRm38bdNYn/vlsQehxm5htmvuxMJRpyvrSs4H2UgCDOrC45V3A+bYYzED4ga6wsk4In&#10;eVguem9zTLVt+YuaY8hFhLBPUUERQp1K6bOCDPqRrYmjd7POYIjS5VI7bCPcVHKcJB/SYMlxocCa&#10;1gVlP8eHUeBW98vkdriW+2ZnfNh+X9v7ZarUoN+tPkEE6sJ/+NXeaQVT+LsSb4Bc/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9insMMAAADaAAAADwAAAAAAAAAAAAAAAACf&#10;AgAAZHJzL2Rvd25yZXYueG1sUEsFBgAAAAAEAAQA9wAAAI8DAAAAAA==&#10;">
                  <v:imagedata r:id="rId13" o:title="binder"/>
                </v:shape>
                <v:group id="Group 5" o:spid="_x0000_s1194" style="position:absolute;left:4070;top:4346;width:41275;height:24187" coordorigin="3548,2744" coordsize="6500,38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7" o:spid="_x0000_s1195" type="#_x0000_t32" style="position:absolute;left:4234;top:2744;width:485;height:33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8FKsEAAADaAAAADwAAAGRycy9kb3ducmV2LnhtbESPT4vCMBTE7wv7HcITvK2pHvxTjVIW&#10;Cu5hD7aC10fzbIvNS2hi7X77jSB4HGbmN8zuMJpODNT71rKC+SwBQVxZ3XKt4FzmX2sQPiBr7CyT&#10;gj/ycNh/fuww1fbBJxqKUIsIYZ+igiYEl0rpq4YM+pl1xNG72t5giLKvpe7xEeGmk4skWUqDLceF&#10;Bh19N1TdirtRkC2yLtd54X5ccubV5Vb+DrJUajoZsy2IQGN4h1/to1awgeeVeAPk/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7wUqwQAAANoAAAAPAAAAAAAAAAAAAAAA&#10;AKECAABkcnMvZG93bnJldi54bWxQSwUGAAAAAAQABAD5AAAAjwMAAAAA&#10;" strokecolor="#002060">
                    <v:stroke endarrow="open" endarrowwidth="narrow" endarrowlength="long"/>
                  </v:shape>
                  <v:shape id="Text Box 8" o:spid="_x0000_s1196" type="#_x0000_t202" style="position:absolute;left:3548;top:2953;width:1149;height:6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mit8QA&#10;AADbAAAADwAAAGRycy9kb3ducmV2LnhtbESPQWvCQBCF7wX/wzKCt7ppD6Kpq0ixIAilMT30OM2O&#10;yWJ2NmZXTf995yB4m+G9ee+b5XrwrbpSH11gAy/TDBRxFazj2sB3+fE8BxUTssU2MBn4owjr1ehp&#10;ibkNNy7oeki1khCOORpoUupyrWPVkMc4DR2xaMfQe0yy9rW2Pd4k3Lf6Nctm2qNjaWiwo/eGqtPh&#10;4g1sfrjYuvPn71dxLFxZLjLez07GTMbD5g1UoiE9zPfrnRV8oZdfZAC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5orfEAAAA2wAAAA8AAAAAAAAAAAAAAAAAmAIAAGRycy9k&#10;b3ducmV2LnhtbFBLBQYAAAAABAAEAPUAAACJAwAAAAA=&#10;" filled="f" stroked="f">
                    <v:textbox inset="0,0,0,0">
                      <w:txbxContent>
                        <w:p w14:paraId="7AD52F6E" w14:textId="77777777" w:rsidR="00102768" w:rsidRDefault="00102768" w:rsidP="00EA5E81">
                          <w:pPr>
                            <w:pStyle w:val="Figuretext"/>
                          </w:pPr>
                          <w:r>
                            <w:t>Binder</w:t>
                          </w:r>
                        </w:p>
                        <w:p w14:paraId="43686356" w14:textId="1E0B8964" w:rsidR="00102768" w:rsidRPr="006D40B1" w:rsidRDefault="00102768" w:rsidP="00EA5E81">
                          <w:pPr>
                            <w:pStyle w:val="Figuretext"/>
                          </w:pPr>
                          <w:proofErr w:type="gramStart"/>
                          <w:r>
                            <w:t>cartridge</w:t>
                          </w:r>
                          <w:proofErr w:type="gramEnd"/>
                        </w:p>
                      </w:txbxContent>
                    </v:textbox>
                  </v:shape>
                  <v:shape id="AutoShape 9" o:spid="_x0000_s1197" type="#_x0000_t32" style="position:absolute;left:4857;top:3860;width:834;height:5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bGvcEAAADbAAAADwAAAGRycy9kb3ducmV2LnhtbERPTWvCQBC9F/oflil4qxstWomu0gqC&#10;CBVMvXgbsmMSzM6G7NREf323UPA2j/c5i1XvanWlNlSeDYyGCSji3NuKCwPH783rDFQQZIu1ZzJw&#10;owCr5fPTAlPrOz7QNZNCxRAOKRooRZpU65CX5DAMfUMcubNvHUqEbaFti10Md7UeJ8lUO6w4NpTY&#10;0Lqk/JL9OAN285mNOuH3fbBvt9Nu8nU/eDFm8NJ/zEEJ9fIQ/7u3Ns6fwN8v8QC9/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tsa9wQAAANsAAAAPAAAAAAAAAAAAAAAA&#10;AKECAABkcnMvZG93bnJldi54bWxQSwUGAAAAAAQABAD5AAAAjwMAAAAA&#10;" strokecolor="#002060">
                    <v:stroke endarrow="open" endarrowwidth="narrow" endarrowlength="long"/>
                  </v:shape>
                  <v:shape id="Text Box 10" o:spid="_x0000_s1198" type="#_x0000_t202" style="position:absolute;left:4129;top:3610;width:858;height:2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yfWMEA&#10;AADbAAAADwAAAGRycy9kb3ducmV2LnhtbERPTYvCMBC9L/gfwix4W9P1UNxqFFlcEASx1oPH2WZs&#10;g82k20St/94Iwt7m8T5ntuhtI67UeeNYwecoAUFcOm24UnAofj4mIHxA1tg4JgV38rCYD95mmGl3&#10;45yu+1CJGMI+QwV1CG0mpS9rsuhHriWO3Ml1FkOEXSV1h7cYbhs5TpJUWjQcG2ps6bum8ry/WAXL&#10;I+cr87f93eWn3BTFV8Kb9KzU8L1fTkEE6sO/+OVe6zg/hecv8QA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Wcn1jBAAAA2wAAAA8AAAAAAAAAAAAAAAAAmAIAAGRycy9kb3du&#10;cmV2LnhtbFBLBQYAAAAABAAEAPUAAACGAwAAAAA=&#10;" filled="f" stroked="f">
                    <v:textbox inset="0,0,0,0">
                      <w:txbxContent>
                        <w:p w14:paraId="5F89845F" w14:textId="11E802F5" w:rsidR="00102768" w:rsidRPr="006D40B1" w:rsidRDefault="00102768" w:rsidP="00EA5E81">
                          <w:pPr>
                            <w:pStyle w:val="Figuretext"/>
                          </w:pPr>
                          <w:proofErr w:type="gramStart"/>
                          <w:r>
                            <w:t>re-coater</w:t>
                          </w:r>
                          <w:proofErr w:type="gramEnd"/>
                        </w:p>
                      </w:txbxContent>
                    </v:textbox>
                  </v:shape>
                  <v:shape id="AutoShape 11" o:spid="_x0000_s1199" type="#_x0000_t32" style="position:absolute;left:5425;top:4607;width:335;height:1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X9cMAAADbAAAADwAAAGRycy9kb3ducmV2LnhtbESPT2sCMRDF7wW/Qxihl6JZW6i6GkWE&#10;Qi8t9c/B47AZN4vJZEmirt/eFARvM7z3fvNmvuycFRcKsfGsYDQsQBBXXjdcK9jvvgYTEDEha7Se&#10;ScGNIiwXvZc5ltpfeUOXbapFhnAsUYFJqS2ljJUhh3HoW+KsHX1wmPIaaqkDXjPcWfleFJ/SYcP5&#10;gsGW1oaq0/bsMsX+vplDmNjVlMejv6Nc/3xwo9Rrv1vNQCTq0tP8SH/rXH8M/7/kAeTi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fl/XDAAAA2wAAAA8AAAAAAAAAAAAA&#10;AAAAoQIAAGRycy9kb3ducmV2LnhtbFBLBQYAAAAABAAEAPkAAACRAwAAAAA=&#10;" strokecolor="red" strokeweight="1.5pt">
                    <v:stroke endarrow="classic" endarrowlength="long"/>
                  </v:shape>
                  <v:shape id="AutoShape 12" o:spid="_x0000_s1200" type="#_x0000_t32" style="position:absolute;left:5982;top:5728;width:555;height:7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d+AcMAAADbAAAADwAAAGRycy9kb3ducmV2LnhtbESPQWvDMAyF74X9B6NCb63THrqR1S1h&#10;ENgOPTQp7CpiLQmNZRN7afbvp0OhN4n39N6nw2l2g5pojL1nA9tNBoq48bbn1sC1LtdvoGJCtjh4&#10;JgN/FOF0fFkcMLf+zheaqtQqCeGYo4EupZBrHZuOHMaND8Si/fjRYZJ1bLUd8S7hbtC7LNtrhz1L&#10;Q4eBPjpqbtWvM1DsiqG0ZRW+Qnbl1+9bfZ50bcxqORfvoBLN6Wl+XH9awRdY+UUG0M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zXfgHDAAAA2wAAAA8AAAAAAAAAAAAA&#10;AAAAoQIAAGRycy9kb3ducmV2LnhtbFBLBQYAAAAABAAEAPkAAACRAwAAAAA=&#10;" strokecolor="#002060">
                    <v:stroke endarrow="open" endarrowwidth="narrow" endarrowlength="long"/>
                  </v:shape>
                  <v:shape id="AutoShape 13" o:spid="_x0000_s1201" type="#_x0000_t32" style="position:absolute;left:7476;top:5728;width:1;height:52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PMG8QAAADbAAAADwAAAGRycy9kb3ducmV2LnhtbESPS4/CMAyE7yvxHyIjcYOUPfAoBFSh&#10;fcABIR4XblZj2kLjVE0WCr+eICHtzdbMfB5P540pxZVqV1hW0O9FIIhTqwvOFBz2390RCOeRNZaW&#10;ScGdHMxnrY8pxtreeEvXnc9EgLCLUUHufRVL6dKcDLqerYiDdrK1QR/WOpO6xluAm1J+RtFAGiw4&#10;XMixokVO6WX3ZwJFfq2Gv1w8+pvj+uec6BElmVOq026SCQhPjf83v9NLHeqP4fVLGEDO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w8wbxAAAANsAAAAPAAAAAAAAAAAA&#10;AAAAAKECAABkcnMvZG93bnJldi54bWxQSwUGAAAAAAQABAD5AAAAkgMAAAAA&#10;" strokecolor="red" strokeweight="1.5pt">
                    <v:stroke startarrow="classic" startarrowlength="long" endarrow="classic" endarrowlength="long"/>
                  </v:shape>
                  <v:shape id="AutoShape 15" o:spid="_x0000_s1202" type="#_x0000_t32" style="position:absolute;left:7357;top:3207;width:834;height:104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24ur8AAADbAAAADwAAAGRycy9kb3ducmV2LnhtbERPPWvDMBDdA/0P4grZErkekuBaCaZg&#10;aIcMtQNdD+tqGVsnYamO+++rIdDx8b7Ly2onsdAcBscKXvYZCOLO6YF7Bbe23p1AhIiscXJMCn4p&#10;wOX8tCmx0O7On7Q0sRcphEOBCkyMvpAydIYshr3zxIn7drPFmODcSz3jPYXbSeZZdpAWB04NBj29&#10;GerG5scqqPJqqnXd+A+f3fj4NbbXRbZKbZ/X6hVEpDX+ix/ud60gT+vTl/QD5PkP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M24ur8AAADbAAAADwAAAAAAAAAAAAAAAACh&#10;AgAAZHJzL2Rvd25yZXYueG1sUEsFBgAAAAAEAAQA+QAAAI0DAAAAAA==&#10;" strokecolor="#002060">
                    <v:stroke endarrow="open" endarrowwidth="narrow" endarrowlength="long"/>
                  </v:shape>
                  <v:shape id="AutoShape 16" o:spid="_x0000_s1203" type="#_x0000_t32" style="position:absolute;left:7485;top:3713;width:970;height:79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4EdIcIAAADbAAAADwAAAGRycy9kb3ducmV2LnhtbESPQYvCMBSE7wv+h/AEb2tqD+7SNUoR&#10;CnrwYCvs9dE822LzEppY6783wsIeh5n5htnsJtOLkQbfWVawWiYgiGurO24UXKri8xuED8gae8uk&#10;4EkedtvZxwYzbR98prEMjYgQ9hkqaENwmZS+bsmgX1pHHL2rHQyGKIdG6gEfEW56mSbJWhrsOC60&#10;6GjfUn0r70ZBnuZ9oYvSHV1y4a/fW3UaZaXUYj7lPyACTeE//Nc+aAXpCt5f4g+Q2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4EdIcIAAADbAAAADwAAAAAAAAAAAAAA&#10;AAChAgAAZHJzL2Rvd25yZXYueG1sUEsFBgAAAAAEAAQA+QAAAJADAAAAAA==&#10;" strokecolor="#002060">
                    <v:stroke endarrow="open" endarrowwidth="narrow" endarrowlength="long"/>
                  </v:shape>
                  <v:shape id="AutoShape 17" o:spid="_x0000_s1204" type="#_x0000_t32" style="position:absolute;left:8382;top:4068;width:517;height:4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ODVsEAAADbAAAADwAAAGRycy9kb3ducmV2LnhtbESPQYvCMBSE7wv+h/CEva2pPaxSjVKE&#10;gh48bCt4fTTPtti8hCbW+u/NwsIeh5n5htnuJ9OLkQbfWVawXCQgiGurO24UXKriaw3CB2SNvWVS&#10;8CIP+93sY4uZtk/+obEMjYgQ9hkqaENwmZS+bsmgX1hHHL2bHQyGKIdG6gGfEW56mSbJtzTYcVxo&#10;0dGhpfpePoyCPM37QhelO7nkwqvrvTqPslLqcz7lGxCBpvAf/msftYI0hd8v8QfI3R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U4NWwQAAANsAAAAPAAAAAAAAAAAAAAAA&#10;AKECAABkcnMvZG93bnJldi54bWxQSwUGAAAAAAQABAD5AAAAjwMAAAAA&#10;" strokecolor="#002060">
                    <v:stroke endarrow="open" endarrowwidth="narrow" endarrowlength="long"/>
                  </v:shape>
                  <v:shape id="Text Box 18" o:spid="_x0000_s1205" type="#_x0000_t202" style="position:absolute;left:8869;top:3860;width:1179;height:3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f2fcMA&#10;AADbAAAADwAAAGRycy9kb3ducmV2LnhtbESPQWvCQBSE70L/w/IK3nSjgtjoKlIUCkIxpgePz+wz&#10;Wcy+TbNbjf++Kwgeh5n5hlmsOluLK7XeOFYwGiYgiAunDZcKfvLtYAbCB2SNtWNScCcPq+Vbb4Gp&#10;djfO6HoIpYgQ9ikqqEJoUil9UZFFP3QNcfTOrrUYomxLqVu8Rbit5ThJptKi4bhQYUOfFRWXw59V&#10;sD5ytjG/36d9ds5Mnn8kvJtelOq/d+s5iEBdeIWf7S+tYDyB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4f2fcMAAADbAAAADwAAAAAAAAAAAAAAAACYAgAAZHJzL2Rv&#10;d25yZXYueG1sUEsFBgAAAAAEAAQA9QAAAIgDAAAAAA==&#10;" filled="f" stroked="f">
                    <v:textbox inset="0,0,0,0">
                      <w:txbxContent>
                        <w:p w14:paraId="39A822A1" w14:textId="77777777" w:rsidR="00102768" w:rsidRPr="006D40B1" w:rsidRDefault="00102768" w:rsidP="00EA5E81">
                          <w:pPr>
                            <w:pStyle w:val="Figuretext"/>
                          </w:pPr>
                          <w:r>
                            <w:t>Powder bed</w:t>
                          </w:r>
                        </w:p>
                      </w:txbxContent>
                    </v:textbox>
                  </v:shape>
                  <v:shape id="Text Box 19" o:spid="_x0000_s1206" type="#_x0000_t202" style="position:absolute;left:8062;top:2989;width:1113;height:2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5uCcMA&#10;AADbAAAADwAAAGRycy9kb3ducmV2LnhtbESPQWvCQBSE70L/w/IK3nSjiNjoKlIUCkIxpgePz+wz&#10;Wcy+TbNbjf++Kwgeh5n5hlmsOluLK7XeOFYwGiYgiAunDZcKfvLtYAbCB2SNtWNScCcPq+Vbb4Gp&#10;djfO6HoIpYgQ9ikqqEJoUil9UZFFP3QNcfTOrrUYomxLqVu8Rbit5ThJptKi4bhQYUOfFRWXw59V&#10;sD5ytjG/36d9ds5Mnn8kvJtelOq/d+s5iEBdeIWf7S+tYDyB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G5uCcMAAADbAAAADwAAAAAAAAAAAAAAAACYAgAAZHJzL2Rv&#10;d25yZXYueG1sUEsFBgAAAAAEAAQA9QAAAIgDAAAAAA==&#10;" filled="f" stroked="f">
                    <v:textbox inset="0,0,0,0">
                      <w:txbxContent>
                        <w:p w14:paraId="02454678" w14:textId="65E5CC49" w:rsidR="00102768" w:rsidRPr="006D40B1" w:rsidRDefault="00102768" w:rsidP="00EA5E81">
                          <w:pPr>
                            <w:pStyle w:val="Figuretext"/>
                          </w:pPr>
                          <w:r>
                            <w:t>Inkjet head</w:t>
                          </w:r>
                        </w:p>
                      </w:txbxContent>
                    </v:textbox>
                  </v:shape>
                  <v:shape id="Text Box 20" o:spid="_x0000_s1207" type="#_x0000_t202" style="position:absolute;left:7987;top:3501;width:1114;height: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LLksMA&#10;AADbAAAADwAAAGRycy9kb3ducmV2LnhtbESPQWvCQBSE70L/w/IK3nSjoNjoKlIUCkIxpgePz+wz&#10;Wcy+TbNbjf++Kwgeh5n5hlmsOluLK7XeOFYwGiYgiAunDZcKfvLtYAbCB2SNtWNScCcPq+Vbb4Gp&#10;djfO6HoIpYgQ9ikqqEJoUil9UZFFP3QNcfTOrrUYomxLqVu8Rbit5ThJptKi4bhQYUOfFRWXw59V&#10;sD5ytjG/36d9ds5Mnn8kvJtelOq/d+s5iEBdeIWf7S+tYDyB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yLLksMAAADbAAAADwAAAAAAAAAAAAAAAACYAgAAZHJzL2Rv&#10;d25yZXYueG1sUEsFBgAAAAAEAAQA9QAAAIgDAAAAAA==&#10;" filled="f" stroked="f">
                    <v:textbox inset="0,0,0,0">
                      <w:txbxContent>
                        <w:p w14:paraId="36AD241D" w14:textId="77777777" w:rsidR="00102768" w:rsidRPr="006D40B1" w:rsidRDefault="00102768" w:rsidP="00EA5E81">
                          <w:pPr>
                            <w:pStyle w:val="Figuretext"/>
                          </w:pPr>
                          <w:r>
                            <w:t>Part</w:t>
                          </w:r>
                        </w:p>
                      </w:txbxContent>
                    </v:textbox>
                  </v:shape>
                  <v:shape id="Text Box 21" o:spid="_x0000_s1208" type="#_x0000_t202" style="position:absolute;left:5176;top:6138;width:806;height:4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zwfsQA&#10;AADbAAAADwAAAGRycy9kb3ducmV2LnhtbESPQWvCQBSE74L/YXlCb7rRg63RVURaKBTEGA8en9ln&#10;sph9G7Nbjf++KxQ8DjPzDbNYdbYWN2q9caxgPEpAEBdOGy4VHPKv4QcIH5A11o5JwYM8rJb93gJT&#10;7e6c0W0fShEh7FNUUIXQpFL6oiKLfuQa4uidXWsxRNmWUrd4j3Bby0mSTKVFw3GhwoY2FRWX/a9V&#10;sD5y9mmu29MuO2cmz2cJ/0wvSr0NuvUcRKAuvML/7W+tYPIOz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88H7EAAAA2wAAAA8AAAAAAAAAAAAAAAAAmAIAAGRycy9k&#10;b3ducmV2LnhtbFBLBQYAAAAABAAEAPUAAACJAwAAAAA=&#10;" filled="f" stroked="f">
                    <v:textbox inset="0,0,0,0">
                      <w:txbxContent>
                        <w:p w14:paraId="2B4F410F" w14:textId="21BBA8CC" w:rsidR="00102768" w:rsidRPr="006D40B1" w:rsidRDefault="00102768" w:rsidP="00EA5E81">
                          <w:pPr>
                            <w:pStyle w:val="Figuretext"/>
                          </w:pPr>
                          <w:r>
                            <w:t xml:space="preserve">Building </w:t>
                          </w:r>
                          <w:r w:rsidRPr="006D40B1">
                            <w:t>Platform</w:t>
                          </w:r>
                        </w:p>
                      </w:txbxContent>
                    </v:textbox>
                  </v:shape>
                </v:group>
                <w10:anchorlock/>
              </v:group>
            </w:pict>
          </mc:Fallback>
        </mc:AlternateContent>
      </w:r>
    </w:p>
    <w:p w14:paraId="2602AE40" w14:textId="77777777" w:rsidR="00EA5E81" w:rsidRPr="004D62AD" w:rsidRDefault="00EA5E81" w:rsidP="00EA5E81">
      <w:pPr>
        <w:pStyle w:val="Figurecaption"/>
      </w:pPr>
      <w:bookmarkStart w:id="7" w:name="_Ref499025182"/>
      <w:r w:rsidRPr="004D62AD">
        <w:t xml:space="preserve">Figure </w:t>
      </w:r>
      <w:r w:rsidRPr="004D62AD">
        <w:fldChar w:fldCharType="begin"/>
      </w:r>
      <w:r w:rsidRPr="004D62AD">
        <w:instrText xml:space="preserve"> SEQ Figure \* ARABIC </w:instrText>
      </w:r>
      <w:r w:rsidRPr="004D62AD">
        <w:fldChar w:fldCharType="separate"/>
      </w:r>
      <w:r w:rsidR="00847D95">
        <w:rPr>
          <w:noProof/>
        </w:rPr>
        <w:t>4</w:t>
      </w:r>
      <w:r w:rsidRPr="004D62AD">
        <w:fldChar w:fldCharType="end"/>
      </w:r>
      <w:bookmarkEnd w:id="7"/>
      <w:r w:rsidRPr="004D62AD">
        <w:t>: Schematic diagram of binder jetting process</w:t>
      </w:r>
    </w:p>
    <w:p w14:paraId="4FE395DB" w14:textId="4CF01B8D" w:rsidR="00EA5E81" w:rsidRPr="004D62AD" w:rsidRDefault="00EA5E81" w:rsidP="00846172">
      <w:pPr>
        <w:pStyle w:val="Text"/>
        <w:rPr>
          <w:lang w:val="en-GB"/>
        </w:rPr>
      </w:pPr>
      <w:r w:rsidRPr="004D62AD">
        <w:rPr>
          <w:lang w:val="en-GB"/>
        </w:rPr>
        <w:t xml:space="preserve">Several researchers studied the use of binder jetting techniques to manufacture dental implants. </w:t>
      </w:r>
      <w:proofErr w:type="spellStart"/>
      <w:r w:rsidRPr="004D62AD">
        <w:rPr>
          <w:lang w:val="en-GB"/>
        </w:rPr>
        <w:t>Özkol</w:t>
      </w:r>
      <w:proofErr w:type="spellEnd"/>
      <w:r w:rsidRPr="004D62AD">
        <w:rPr>
          <w:lang w:val="en-GB"/>
        </w:rPr>
        <w:t xml:space="preserve"> et al. </w:t>
      </w:r>
      <w:r w:rsidRPr="004D62AD">
        <w:rPr>
          <w:lang w:val="en-GB"/>
        </w:rPr>
        <w:fldChar w:fldCharType="begin"/>
      </w:r>
      <w:r w:rsidR="00C171F2" w:rsidRPr="004D62AD">
        <w:rPr>
          <w:lang w:val="en-GB"/>
        </w:rPr>
        <w:instrText xml:space="preserve"> ADDIN EN.CITE &lt;EndNote&gt;&lt;Cite&gt;&lt;Author&gt;Özkol&lt;/Author&gt;&lt;Year&gt;2012&lt;/Year&gt;&lt;RecNum&gt;69&lt;/RecNum&gt;&lt;DisplayText&gt;[49]&lt;/DisplayText&gt;&lt;record&gt;&lt;rec-number&gt;69&lt;/rec-number&gt;&lt;foreign-keys&gt;&lt;key app="EN" db-id="efx0x922ktww28ewxznxrwa9pfpw99waz2ff"&gt;69&lt;/key&gt;&lt;/foreign-keys&gt;&lt;ref-type name="Journal Article"&gt;17&lt;/ref-type&gt;&lt;contributors&gt;&lt;authors&gt;&lt;author&gt;Özkol, Emre&lt;/author&gt;&lt;author&gt;Zhang, Wen&lt;/author&gt;&lt;author&gt;Ebert, Jörg&lt;/author&gt;&lt;author&gt;Telle, Rainer&lt;/author&gt;&lt;/authors&gt;&lt;/contributors&gt;&lt;titles&gt;&lt;title&gt;Potentials of the “Direct inkjet printing” method for manufacturing 3Y-TZP based dental restorations&lt;/title&gt;&lt;secondary-title&gt;Journal of the European Ceramic Society&lt;/secondary-title&gt;&lt;/titles&gt;&lt;periodical&gt;&lt;full-title&gt;Journal of the European Ceramic Society&lt;/full-title&gt;&lt;/periodical&gt;&lt;pages&gt;2193-2201&lt;/pages&gt;&lt;volume&gt;32&lt;/volume&gt;&lt;number&gt;10&lt;/number&gt;&lt;keywords&gt;&lt;keyword&gt;Direct inkjet printing&lt;/keyword&gt;&lt;keyword&gt;ZrO&lt;/keyword&gt;&lt;keyword&gt;Mechanical properties&lt;/keyword&gt;&lt;keyword&gt;Strength&lt;/keyword&gt;&lt;keyword&gt;Biomedical applications&lt;/keyword&gt;&lt;/keywords&gt;&lt;dates&gt;&lt;year&gt;2012&lt;/year&gt;&lt;pub-dates&gt;&lt;date&gt;2012/08/01/&lt;/date&gt;&lt;/pub-dates&gt;&lt;/dates&gt;&lt;isbn&gt;0955-2219&lt;/isbn&gt;&lt;urls&gt;&lt;related-urls&gt;&lt;url&gt;http://www.sciencedirect.com/science/article/pii/S0955221912001380&lt;/url&gt;&lt;/related-urls&gt;&lt;/urls&gt;&lt;electronic-resource-num&gt;https://doi.org/10.1016/j.jeurceramsoc.2012.03.006&lt;/electronic-resource-num&gt;&lt;/record&gt;&lt;/Cite&gt;&lt;/EndNote&gt;</w:instrText>
      </w:r>
      <w:r w:rsidRPr="004D62AD">
        <w:rPr>
          <w:lang w:val="en-GB"/>
        </w:rPr>
        <w:fldChar w:fldCharType="separate"/>
      </w:r>
      <w:r w:rsidR="00C171F2" w:rsidRPr="004D62AD">
        <w:rPr>
          <w:noProof/>
          <w:lang w:val="en-GB"/>
        </w:rPr>
        <w:t>[</w:t>
      </w:r>
      <w:hyperlink w:anchor="_ENREF_49" w:tooltip="Özkol, 2012 #69" w:history="1">
        <w:r w:rsidR="00B73444" w:rsidRPr="004D62AD">
          <w:rPr>
            <w:noProof/>
            <w:lang w:val="en-GB"/>
          </w:rPr>
          <w:t>49</w:t>
        </w:r>
      </w:hyperlink>
      <w:r w:rsidR="00C171F2" w:rsidRPr="004D62AD">
        <w:rPr>
          <w:noProof/>
          <w:lang w:val="en-GB"/>
        </w:rPr>
        <w:t>]</w:t>
      </w:r>
      <w:r w:rsidRPr="004D62AD">
        <w:rPr>
          <w:lang w:val="en-GB"/>
        </w:rPr>
        <w:fldChar w:fldCharType="end"/>
      </w:r>
      <w:r w:rsidRPr="004D62AD">
        <w:rPr>
          <w:lang w:val="en-GB"/>
        </w:rPr>
        <w:t xml:space="preserve"> investigated the use of ink-jet printing to fabricate </w:t>
      </w:r>
      <w:proofErr w:type="spellStart"/>
      <w:r w:rsidRPr="004D62AD">
        <w:rPr>
          <w:lang w:val="en-GB"/>
        </w:rPr>
        <w:t>Yttria</w:t>
      </w:r>
      <w:proofErr w:type="spellEnd"/>
      <w:r w:rsidRPr="004D62AD">
        <w:rPr>
          <w:lang w:val="en-GB"/>
        </w:rPr>
        <w:t xml:space="preserve"> stabilised </w:t>
      </w:r>
      <w:proofErr w:type="spellStart"/>
      <w:r w:rsidRPr="004D62AD">
        <w:rPr>
          <w:lang w:val="en-GB"/>
        </w:rPr>
        <w:t>zirocinia</w:t>
      </w:r>
      <w:proofErr w:type="spellEnd"/>
      <w:r w:rsidRPr="004D62AD">
        <w:rPr>
          <w:lang w:val="en-GB"/>
        </w:rPr>
        <w:t xml:space="preserve">  </w:t>
      </w:r>
      <w:proofErr w:type="spellStart"/>
      <w:r w:rsidRPr="004D62AD">
        <w:rPr>
          <w:lang w:val="en-GB"/>
        </w:rPr>
        <w:t>3Y-TZP</w:t>
      </w:r>
      <w:proofErr w:type="spellEnd"/>
      <w:r w:rsidRPr="004D62AD">
        <w:rPr>
          <w:lang w:val="en-GB"/>
        </w:rPr>
        <w:t xml:space="preserve"> dental restorations. </w:t>
      </w:r>
      <w:r w:rsidR="00FF69CB" w:rsidRPr="004D62AD">
        <w:rPr>
          <w:lang w:val="en-GB"/>
        </w:rPr>
        <w:t xml:space="preserve">A 27% zirconia solution was prepared in water, </w:t>
      </w:r>
      <w:proofErr w:type="spellStart"/>
      <w:r w:rsidR="00FF69CB" w:rsidRPr="004D62AD">
        <w:rPr>
          <w:lang w:val="en-GB"/>
        </w:rPr>
        <w:t>boehmite</w:t>
      </w:r>
      <w:proofErr w:type="spellEnd"/>
      <w:r w:rsidR="00FF69CB" w:rsidRPr="004D62AD">
        <w:rPr>
          <w:lang w:val="en-GB"/>
        </w:rPr>
        <w:t xml:space="preserve"> solution, and dispersants. Zirconia suspension </w:t>
      </w:r>
      <w:proofErr w:type="gramStart"/>
      <w:r w:rsidR="00FF69CB" w:rsidRPr="004D62AD">
        <w:rPr>
          <w:lang w:val="en-GB"/>
        </w:rPr>
        <w:t>was injected</w:t>
      </w:r>
      <w:proofErr w:type="gramEnd"/>
      <w:r w:rsidR="00FF69CB" w:rsidRPr="004D62AD">
        <w:rPr>
          <w:lang w:val="en-GB"/>
        </w:rPr>
        <w:t xml:space="preserve"> into Hewlett Packard cartridge and printed using </w:t>
      </w:r>
      <w:proofErr w:type="spellStart"/>
      <w:r w:rsidR="00FF69CB" w:rsidRPr="004D62AD">
        <w:rPr>
          <w:lang w:val="en-GB"/>
        </w:rPr>
        <w:t>deskjet</w:t>
      </w:r>
      <w:proofErr w:type="spellEnd"/>
      <w:r w:rsidR="00FF69CB" w:rsidRPr="004D62AD">
        <w:rPr>
          <w:lang w:val="en-GB"/>
        </w:rPr>
        <w:t xml:space="preserve"> printer (HP </w:t>
      </w:r>
      <w:proofErr w:type="spellStart"/>
      <w:r w:rsidR="00FF69CB" w:rsidRPr="004D62AD">
        <w:rPr>
          <w:lang w:val="en-GB"/>
        </w:rPr>
        <w:t>DeskJet</w:t>
      </w:r>
      <w:proofErr w:type="spellEnd"/>
      <w:r w:rsidR="00FF69CB" w:rsidRPr="004D62AD">
        <w:rPr>
          <w:lang w:val="en-GB"/>
        </w:rPr>
        <w:t xml:space="preserve"> </w:t>
      </w:r>
      <w:proofErr w:type="spellStart"/>
      <w:r w:rsidR="00FF69CB" w:rsidRPr="004D62AD">
        <w:rPr>
          <w:lang w:val="en-GB"/>
        </w:rPr>
        <w:t>930c</w:t>
      </w:r>
      <w:proofErr w:type="spellEnd"/>
      <w:r w:rsidR="00FF69CB" w:rsidRPr="004D62AD">
        <w:rPr>
          <w:lang w:val="en-GB"/>
        </w:rPr>
        <w:t xml:space="preserve">, Hewlett Packard). The obtained implant had density of 96.9% and showed superior mechanical properties comparable with </w:t>
      </w:r>
      <w:proofErr w:type="spellStart"/>
      <w:r w:rsidR="00FF69CB" w:rsidRPr="004D62AD">
        <w:rPr>
          <w:lang w:val="en-GB"/>
        </w:rPr>
        <w:t>3Y-TZP</w:t>
      </w:r>
      <w:proofErr w:type="spellEnd"/>
      <w:r w:rsidR="00FF69CB" w:rsidRPr="004D62AD">
        <w:rPr>
          <w:lang w:val="en-GB"/>
        </w:rPr>
        <w:t xml:space="preserve"> produced by cold isostatic pressing.  The zirconia dental implant had a tensile strength of 763 </w:t>
      </w:r>
      <w:proofErr w:type="spellStart"/>
      <w:r w:rsidR="00FF69CB" w:rsidRPr="004D62AD">
        <w:rPr>
          <w:lang w:val="en-GB"/>
        </w:rPr>
        <w:t>Mpa</w:t>
      </w:r>
      <w:proofErr w:type="spellEnd"/>
      <w:r w:rsidR="00FF69CB" w:rsidRPr="004D62AD">
        <w:rPr>
          <w:lang w:val="en-GB"/>
        </w:rPr>
        <w:t xml:space="preserve"> and fracture toughness 6.7 ± 1.6 </w:t>
      </w:r>
      <w:proofErr w:type="spellStart"/>
      <w:r w:rsidR="00FF69CB" w:rsidRPr="004D62AD">
        <w:rPr>
          <w:lang w:val="en-GB"/>
        </w:rPr>
        <w:t>MPam</w:t>
      </w:r>
      <w:r w:rsidR="00FF69CB" w:rsidRPr="004D62AD">
        <w:rPr>
          <w:vertAlign w:val="superscript"/>
          <w:lang w:val="en-GB"/>
        </w:rPr>
        <w:t>0.5</w:t>
      </w:r>
      <w:proofErr w:type="spellEnd"/>
      <w:r w:rsidRPr="004D62AD">
        <w:rPr>
          <w:lang w:val="en-GB"/>
        </w:rPr>
        <w:t xml:space="preserve">, </w:t>
      </w:r>
      <w:r w:rsidRPr="004D62AD">
        <w:rPr>
          <w:lang w:val="en-GB"/>
        </w:rPr>
        <w:fldChar w:fldCharType="begin"/>
      </w:r>
      <w:r w:rsidRPr="004D62AD">
        <w:rPr>
          <w:lang w:val="en-GB"/>
        </w:rPr>
        <w:instrText xml:space="preserve"> REF _Ref498879152 \h </w:instrText>
      </w:r>
      <w:r w:rsidRPr="004D62AD">
        <w:rPr>
          <w:lang w:val="en-GB"/>
        </w:rPr>
      </w:r>
      <w:r w:rsidRPr="004D62AD">
        <w:rPr>
          <w:lang w:val="en-GB"/>
        </w:rPr>
        <w:fldChar w:fldCharType="separate"/>
      </w:r>
      <w:r w:rsidR="00E668D6" w:rsidRPr="004D62AD">
        <w:t xml:space="preserve">Figure </w:t>
      </w:r>
      <w:r w:rsidR="00E668D6">
        <w:rPr>
          <w:noProof/>
        </w:rPr>
        <w:t>5</w:t>
      </w:r>
      <w:r w:rsidRPr="004D62AD">
        <w:rPr>
          <w:lang w:val="en-GB"/>
        </w:rPr>
        <w:fldChar w:fldCharType="end"/>
      </w:r>
      <w:r w:rsidRPr="004D62AD">
        <w:rPr>
          <w:lang w:val="en-GB"/>
        </w:rPr>
        <w:t xml:space="preserve">. </w:t>
      </w:r>
    </w:p>
    <w:p w14:paraId="78AECF3B" w14:textId="77777777" w:rsidR="00FF69CB" w:rsidRPr="004D62AD" w:rsidRDefault="00FF69CB" w:rsidP="00846172">
      <w:pPr>
        <w:pStyle w:val="Text"/>
        <w:rPr>
          <w:lang w:val="en-GB"/>
        </w:rPr>
      </w:pPr>
    </w:p>
    <w:p w14:paraId="68F8CCC5" w14:textId="77777777" w:rsidR="00EA5E81" w:rsidRPr="004D62AD" w:rsidRDefault="00EA5E81" w:rsidP="00EA5E81">
      <w:pPr>
        <w:pStyle w:val="Figure"/>
      </w:pPr>
      <w:r w:rsidRPr="004D62AD">
        <w:rPr>
          <w:noProof/>
        </w:rPr>
        <w:lastRenderedPageBreak/>
        <mc:AlternateContent>
          <mc:Choice Requires="wpc">
            <w:drawing>
              <wp:inline distT="0" distB="0" distL="0" distR="0" wp14:anchorId="76DE82B1" wp14:editId="5148BD6E">
                <wp:extent cx="2407920" cy="1798320"/>
                <wp:effectExtent l="0" t="0" r="0" b="0"/>
                <wp:docPr id="1199443283" name="Canvas 11994432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199443284" name="Picture 1199443284"/>
                          <pic:cNvPicPr>
                            <a:picLocks noChangeAspect="1"/>
                          </pic:cNvPicPr>
                        </pic:nvPicPr>
                        <pic:blipFill rotWithShape="1">
                          <a:blip r:embed="rId14"/>
                          <a:srcRect l="64011" r="14" b="12137"/>
                          <a:stretch/>
                        </pic:blipFill>
                        <pic:spPr>
                          <a:xfrm>
                            <a:off x="7619" y="35963"/>
                            <a:ext cx="2397321" cy="1734967"/>
                          </a:xfrm>
                          <a:prstGeom prst="rect">
                            <a:avLst/>
                          </a:prstGeom>
                        </pic:spPr>
                      </pic:pic>
                    </wpc:wpc>
                  </a:graphicData>
                </a:graphic>
              </wp:inline>
            </w:drawing>
          </mc:Choice>
          <mc:Fallback>
            <w:pict>
              <v:group id="Canvas 1199443283" o:spid="_x0000_s1026" editas="canvas" style="width:189.6pt;height:141.6pt;mso-position-horizontal-relative:char;mso-position-vertical-relative:line" coordsize="24079,179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">
                <v:shape id="_x0000_s1027" type="#_x0000_t75" style="position:absolute;width:24079;height:17983;visibility:visible;mso-wrap-style:square">
                  <v:fill o:detectmouseclick="t"/>
                  <v:path o:connecttype="none"/>
                </v:shape>
                <v:shape id="Picture 1199443284" o:spid="_x0000_s1028" type="#_x0000_t75" style="position:absolute;left:76;top:359;width:23973;height:173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hh+fIAAAA4wAAAA8AAABkcnMvZG93bnJldi54bWxET19rwjAQfx/sO4Qb+DZTtQxbjSJlgw7G&#10;dJ3i69GcbbG5lCZq9+2XwcDH+/2/5XowrbhS7xrLCibjCARxaXXDlYL999vzHITzyBpby6Tghxys&#10;V48PS0y1vfEXXQtfiRDCLkUFtfddKqUrazLoxrYjDtzJ9gZ9OPtK6h5vIdy0chpFL9Jgw6Ghxo6y&#10;mspzcTEKtvb9kBdZ3nZ0zD6TD3nZvR5IqdHTsFmA8DT4u/jfneswf5IkcTybzmP4+ykAIFe/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f4YfnyAAAAOMAAAAPAAAAAAAAAAAA&#10;AAAAAJ8CAABkcnMvZG93bnJldi54bWxQSwUGAAAAAAQABAD3AAAAlAMAAAAA&#10;">
                  <v:imagedata r:id="rId16" o:title="" cropbottom="7954f" cropleft="41950f" cropright="9f"/>
                  <v:path arrowok="t"/>
                </v:shape>
                <w10:anchorlock/>
              </v:group>
            </w:pict>
          </mc:Fallback>
        </mc:AlternateContent>
      </w:r>
    </w:p>
    <w:p w14:paraId="2BD49615" w14:textId="30559AE2" w:rsidR="00EA5E81" w:rsidRPr="004D62AD" w:rsidRDefault="00EA5E81" w:rsidP="00846172">
      <w:pPr>
        <w:pStyle w:val="Figurecaption"/>
      </w:pPr>
      <w:bookmarkStart w:id="8" w:name="_Ref498879152"/>
      <w:r w:rsidRPr="004D62AD">
        <w:t xml:space="preserve">Figure </w:t>
      </w:r>
      <w:r w:rsidRPr="004D62AD">
        <w:fldChar w:fldCharType="begin"/>
      </w:r>
      <w:r w:rsidRPr="004D62AD">
        <w:instrText xml:space="preserve"> SEQ Figure \* ARABIC </w:instrText>
      </w:r>
      <w:r w:rsidRPr="004D62AD">
        <w:fldChar w:fldCharType="separate"/>
      </w:r>
      <w:r w:rsidR="00E668D6">
        <w:rPr>
          <w:noProof/>
        </w:rPr>
        <w:t>5</w:t>
      </w:r>
      <w:r w:rsidRPr="004D62AD">
        <w:fldChar w:fldCharType="end"/>
      </w:r>
      <w:bookmarkEnd w:id="8"/>
      <w:r w:rsidRPr="004D62AD">
        <w:t xml:space="preserve">: Sintered </w:t>
      </w:r>
      <w:proofErr w:type="spellStart"/>
      <w:r w:rsidRPr="004D62AD">
        <w:t>3Y-TZP</w:t>
      </w:r>
      <w:proofErr w:type="spellEnd"/>
      <w:r w:rsidRPr="004D62AD">
        <w:t xml:space="preserve"> bridge framework fabricated by ink jet printing </w:t>
      </w:r>
      <w:r w:rsidRPr="004D62AD">
        <w:fldChar w:fldCharType="begin"/>
      </w:r>
      <w:r w:rsidR="00C171F2" w:rsidRPr="004D62AD">
        <w:instrText xml:space="preserve"> ADDIN EN.CITE &lt;EndNote&gt;&lt;Cite&gt;&lt;Author&gt;Özkol&lt;/Author&gt;&lt;Year&gt;2012&lt;/Year&gt;&lt;RecNum&gt;69&lt;/RecNum&gt;&lt;DisplayText&gt;[49]&lt;/DisplayText&gt;&lt;record&gt;&lt;rec-number&gt;69&lt;/rec-number&gt;&lt;foreign-keys&gt;&lt;key app="EN" db-id="efx0x922ktww28ewxznxrwa9pfpw99waz2ff"&gt;69&lt;/key&gt;&lt;/foreign-keys&gt;&lt;ref-type name="Journal Article"&gt;17&lt;/ref-type&gt;&lt;contributors&gt;&lt;authors&gt;&lt;author&gt;Özkol, Emre&lt;/author&gt;&lt;author&gt;Zhang, Wen&lt;/author&gt;&lt;author&gt;Ebert, Jörg&lt;/author&gt;&lt;author&gt;Telle, Rainer&lt;/author&gt;&lt;/authors&gt;&lt;/contributors&gt;&lt;titles&gt;&lt;title&gt;Potentials of the “Direct inkjet printing” method for manufacturing 3Y-TZP based dental restorations&lt;/title&gt;&lt;secondary-title&gt;Journal of the European Ceramic Society&lt;/secondary-title&gt;&lt;/titles&gt;&lt;periodical&gt;&lt;full-title&gt;Journal of the European Ceramic Society&lt;/full-title&gt;&lt;/periodical&gt;&lt;pages&gt;2193-2201&lt;/pages&gt;&lt;volume&gt;32&lt;/volume&gt;&lt;number&gt;10&lt;/number&gt;&lt;keywords&gt;&lt;keyword&gt;Direct inkjet printing&lt;/keyword&gt;&lt;keyword&gt;ZrO&lt;/keyword&gt;&lt;keyword&gt;Mechanical properties&lt;/keyword&gt;&lt;keyword&gt;Strength&lt;/keyword&gt;&lt;keyword&gt;Biomedical applications&lt;/keyword&gt;&lt;/keywords&gt;&lt;dates&gt;&lt;year&gt;2012&lt;/year&gt;&lt;pub-dates&gt;&lt;date&gt;2012/08/01/&lt;/date&gt;&lt;/pub-dates&gt;&lt;/dates&gt;&lt;isbn&gt;0955-2219&lt;/isbn&gt;&lt;urls&gt;&lt;related-urls&gt;&lt;url&gt;http://www.sciencedirect.com/science/article/pii/S0955221912001380&lt;/url&gt;&lt;/related-urls&gt;&lt;/urls&gt;&lt;electronic-resource-num&gt;https://doi.org/10.1016/j.jeurceramsoc.2012.03.006&lt;/electronic-resource-num&gt;&lt;/record&gt;&lt;/Cite&gt;&lt;/EndNote&gt;</w:instrText>
      </w:r>
      <w:r w:rsidRPr="004D62AD">
        <w:fldChar w:fldCharType="separate"/>
      </w:r>
      <w:r w:rsidR="00C171F2" w:rsidRPr="004D62AD">
        <w:rPr>
          <w:noProof/>
        </w:rPr>
        <w:t>[</w:t>
      </w:r>
      <w:hyperlink w:anchor="_ENREF_49" w:tooltip="Özkol, 2012 #69" w:history="1">
        <w:r w:rsidR="00B73444" w:rsidRPr="004D62AD">
          <w:rPr>
            <w:noProof/>
          </w:rPr>
          <w:t>49</w:t>
        </w:r>
      </w:hyperlink>
      <w:r w:rsidR="00C171F2" w:rsidRPr="004D62AD">
        <w:rPr>
          <w:noProof/>
        </w:rPr>
        <w:t>]</w:t>
      </w:r>
      <w:r w:rsidRPr="004D62AD">
        <w:fldChar w:fldCharType="end"/>
      </w:r>
      <w:r w:rsidRPr="004D62AD">
        <w:t>, reused with permission from Elsevier.</w:t>
      </w:r>
    </w:p>
    <w:p w14:paraId="1A75D5C7" w14:textId="77777777" w:rsidR="00C72D94" w:rsidRPr="004D62AD" w:rsidRDefault="00C72D94" w:rsidP="00C72D94">
      <w:pPr>
        <w:pStyle w:val="Heading2"/>
      </w:pPr>
      <w:r w:rsidRPr="004D62AD">
        <w:t xml:space="preserve">Material extrusion </w:t>
      </w:r>
    </w:p>
    <w:p w14:paraId="158E686A" w14:textId="4DD21B74" w:rsidR="00EA5E81" w:rsidRPr="004D62AD" w:rsidRDefault="00EA5E81" w:rsidP="00846172">
      <w:pPr>
        <w:pStyle w:val="Text"/>
        <w:rPr>
          <w:lang w:val="en-GB"/>
        </w:rPr>
      </w:pPr>
      <w:r w:rsidRPr="004D62AD">
        <w:rPr>
          <w:lang w:val="en-GB"/>
        </w:rPr>
        <w:t xml:space="preserve">Material extrusion (ME) works by extruding molten or semi molten materials through a nozzle to create AM components line by line, </w:t>
      </w:r>
      <w:r w:rsidR="00715E46" w:rsidRPr="004D62AD">
        <w:rPr>
          <w:lang w:val="en-GB"/>
        </w:rPr>
        <w:fldChar w:fldCharType="begin"/>
      </w:r>
      <w:r w:rsidR="00715E46" w:rsidRPr="004D62AD">
        <w:rPr>
          <w:lang w:val="en-GB"/>
        </w:rPr>
        <w:instrText xml:space="preserve"> REF _Ref499025479 \h </w:instrText>
      </w:r>
      <w:r w:rsidR="00715E46" w:rsidRPr="004D62AD">
        <w:rPr>
          <w:lang w:val="en-GB"/>
        </w:rPr>
      </w:r>
      <w:r w:rsidR="00715E46" w:rsidRPr="004D62AD">
        <w:rPr>
          <w:lang w:val="en-GB"/>
        </w:rPr>
        <w:fldChar w:fldCharType="separate"/>
      </w:r>
      <w:r w:rsidR="00E668D6" w:rsidRPr="004D62AD">
        <w:t xml:space="preserve">Figure </w:t>
      </w:r>
      <w:r w:rsidR="00E668D6">
        <w:rPr>
          <w:noProof/>
        </w:rPr>
        <w:t>6</w:t>
      </w:r>
      <w:r w:rsidR="00715E46" w:rsidRPr="004D62AD">
        <w:rPr>
          <w:lang w:val="en-GB"/>
        </w:rPr>
        <w:fldChar w:fldCharType="end"/>
      </w:r>
      <w:r w:rsidRPr="004D62AD">
        <w:rPr>
          <w:lang w:val="en-GB"/>
        </w:rPr>
        <w:t xml:space="preserve">. Typically, the deposited materials are thermoplastic in the form of filaments </w:t>
      </w:r>
      <w:r w:rsidRPr="004D62AD">
        <w:rPr>
          <w:lang w:val="en-GB"/>
        </w:rPr>
        <w:fldChar w:fldCharType="begin"/>
      </w:r>
      <w:r w:rsidR="00C171F2" w:rsidRPr="004D62AD">
        <w:rPr>
          <w:lang w:val="en-GB"/>
        </w:rPr>
        <w:instrText xml:space="preserve"> ADDIN EN.CITE &lt;EndNote&gt;&lt;Cite&gt;&lt;Author&gt;Singh&lt;/Author&gt;&lt;Year&gt;2014&lt;/Year&gt;&lt;RecNum&gt;15&lt;/RecNum&gt;&lt;DisplayText&gt;[43]&lt;/DisplayText&gt;&lt;record&gt;&lt;rec-number&gt;15&lt;/rec-number&gt;&lt;foreign-keys&gt;&lt;key app="EN" db-id="efx0x922ktww28ewxznxrwa9pfpw99waz2ff"&gt;15&lt;/key&gt;&lt;/foreign-keys&gt;&lt;ref-type name="Journal Article"&gt;17&lt;/ref-type&gt;&lt;contributors&gt;&lt;authors&gt;&lt;author&gt;Singh, Rupinder&lt;/author&gt;&lt;/authors&gt;&lt;/contributors&gt;&lt;auth-address&gt;http://search.proquest.com.ezproxy.kingston.ac.uk/docview/1476454283?accountid=14557&lt;/auth-address&gt;&lt;titles&gt;&lt;title&gt;Process capability analysis of fused deposition modelling for plastic components&lt;/title&gt;&lt;secondary-title&gt;Rapid Prototyping Journal&lt;/secondary-title&gt;&lt;/titles&gt;&lt;periodical&gt;&lt;full-title&gt;Rapid Prototyping Journal&lt;/full-title&gt;&lt;/periodical&gt;&lt;pages&gt;69-76&lt;/pages&gt;&lt;volume&gt;20&lt;/volume&gt;&lt;number&gt;1&lt;/number&gt;&lt;dates&gt;&lt;year&gt;2014&lt;/year&gt;&lt;/dates&gt;&lt;isbn&gt;13552546&lt;/isbn&gt;&lt;label&gt;RefWorks:99&lt;/label&gt;&lt;urls&gt;&lt;related-urls&gt;&lt;url&gt;http://dx.doi.org.ezproxy.kingston.ac.uk/10.1108/RPJ-02-2012-0018&lt;/url&gt;&lt;/related-urls&gt;&lt;/urls&gt;&lt;/record&gt;&lt;/Cite&gt;&lt;/EndNote&gt;</w:instrText>
      </w:r>
      <w:r w:rsidRPr="004D62AD">
        <w:rPr>
          <w:lang w:val="en-GB"/>
        </w:rPr>
        <w:fldChar w:fldCharType="separate"/>
      </w:r>
      <w:r w:rsidR="00C171F2" w:rsidRPr="004D62AD">
        <w:rPr>
          <w:noProof/>
          <w:lang w:val="en-GB"/>
        </w:rPr>
        <w:t>[</w:t>
      </w:r>
      <w:hyperlink w:anchor="_ENREF_43" w:tooltip="Singh, 2014 #15" w:history="1">
        <w:r w:rsidR="00B73444" w:rsidRPr="004D62AD">
          <w:rPr>
            <w:noProof/>
            <w:lang w:val="en-GB"/>
          </w:rPr>
          <w:t>43</w:t>
        </w:r>
      </w:hyperlink>
      <w:r w:rsidR="00C171F2" w:rsidRPr="004D62AD">
        <w:rPr>
          <w:noProof/>
          <w:lang w:val="en-GB"/>
        </w:rPr>
        <w:t>]</w:t>
      </w:r>
      <w:r w:rsidRPr="004D62AD">
        <w:rPr>
          <w:lang w:val="en-GB"/>
        </w:rPr>
        <w:fldChar w:fldCharType="end"/>
      </w:r>
      <w:r w:rsidRPr="004D62AD">
        <w:rPr>
          <w:lang w:val="en-GB"/>
        </w:rPr>
        <w:t xml:space="preserve">.  As a result wide range of polymers are available in filaments form </w:t>
      </w:r>
      <w:r w:rsidRPr="004D62AD">
        <w:rPr>
          <w:lang w:val="en-GB"/>
        </w:rPr>
        <w:fldChar w:fldCharType="begin"/>
      </w:r>
      <w:r w:rsidR="00C171F2" w:rsidRPr="004D62AD">
        <w:rPr>
          <w:lang w:val="en-GB"/>
        </w:rPr>
        <w:instrText xml:space="preserve"> ADDIN EN.CITE &lt;EndNote&gt;&lt;Cite&gt;&lt;Author&gt;AMT/8&lt;/Author&gt;&lt;Year&gt;2015&lt;/Year&gt;&lt;RecNum&gt;20&lt;/RecNum&gt;&lt;DisplayText&gt;[50]&lt;/DisplayText&gt;&lt;record&gt;&lt;rec-number&gt;20&lt;/rec-number&gt;&lt;foreign-keys&gt;&lt;key app="EN" db-id="efx0x922ktww28ewxznxrwa9pfpw99waz2ff"&gt;20&lt;/key&gt;&lt;/foreign-keys&gt;&lt;ref-type name="Generic"&gt;13&lt;/ref-type&gt;&lt;contributors&gt;&lt;authors&gt;&lt;author&gt;AMT/8, &lt;/author&gt;&lt;/authors&gt;&lt;/contributors&gt;&lt;titles&gt;&lt;title&gt; Additive manufacturing. General principles. Overview of process categories and feedstock&lt;/title&gt;&lt;/titles&gt;&lt;pages&gt;8&lt;/pages&gt;&lt;volume&gt;BS EN ISO 17296&lt;/volume&gt;&lt;num-vols&gt;BS EN ISO 17296&lt;/num-vols&gt;&lt;edition&gt;First&lt;/edition&gt;&lt;section&gt;BS EN ISO 17296&lt;/section&gt;&lt;dates&gt;&lt;year&gt;2015&lt;/year&gt;&lt;/dates&gt;&lt;label&gt;RefWorks:165&lt;/label&gt;&lt;urls&gt;&lt;/urls&gt;&lt;/record&gt;&lt;/Cite&gt;&lt;/EndNote&gt;</w:instrText>
      </w:r>
      <w:r w:rsidRPr="004D62AD">
        <w:rPr>
          <w:lang w:val="en-GB"/>
        </w:rPr>
        <w:fldChar w:fldCharType="separate"/>
      </w:r>
      <w:r w:rsidR="00C171F2" w:rsidRPr="004D62AD">
        <w:rPr>
          <w:noProof/>
          <w:lang w:val="en-GB"/>
        </w:rPr>
        <w:t>[</w:t>
      </w:r>
      <w:hyperlink w:anchor="_ENREF_50" w:tooltip="AMT/8, 2015 #20" w:history="1">
        <w:r w:rsidR="00B73444" w:rsidRPr="004D62AD">
          <w:rPr>
            <w:noProof/>
            <w:lang w:val="en-GB"/>
          </w:rPr>
          <w:t>50</w:t>
        </w:r>
      </w:hyperlink>
      <w:r w:rsidR="00C171F2" w:rsidRPr="004D62AD">
        <w:rPr>
          <w:noProof/>
          <w:lang w:val="en-GB"/>
        </w:rPr>
        <w:t>]</w:t>
      </w:r>
      <w:r w:rsidRPr="004D62AD">
        <w:rPr>
          <w:lang w:val="en-GB"/>
        </w:rPr>
        <w:fldChar w:fldCharType="end"/>
      </w:r>
      <w:r w:rsidRPr="004D62AD">
        <w:rPr>
          <w:lang w:val="en-GB"/>
        </w:rPr>
        <w:t xml:space="preserve"> . </w:t>
      </w:r>
    </w:p>
    <w:p w14:paraId="13487A9C" w14:textId="77777777" w:rsidR="00EA5E81" w:rsidRPr="004D62AD" w:rsidRDefault="00EA5E81" w:rsidP="00EA5E81">
      <w:pPr>
        <w:pStyle w:val="Figure"/>
      </w:pPr>
      <w:r w:rsidRPr="004D62AD">
        <w:rPr>
          <w:noProof/>
        </w:rPr>
        <mc:AlternateContent>
          <mc:Choice Requires="wpc">
            <w:drawing>
              <wp:inline distT="0" distB="0" distL="0" distR="0" wp14:anchorId="6E980BD6" wp14:editId="16D1B3D5">
                <wp:extent cx="4541520" cy="3245920"/>
                <wp:effectExtent l="0" t="0" r="0" b="0"/>
                <wp:docPr id="878" name="Canvas 87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714" name="Picture 714" descr="F:\Review paper\figures\fig 3.tif"/>
                          <pic:cNvPicPr/>
                        </pic:nvPicPr>
                        <pic:blipFill rotWithShape="1">
                          <a:blip r:embed="rId17" cstate="email">
                            <a:extLst>
                              <a:ext uri="{28A0092B-C50C-407E-A947-70E740481C1C}">
                                <a14:useLocalDpi xmlns:a14="http://schemas.microsoft.com/office/drawing/2010/main"/>
                              </a:ext>
                            </a:extLst>
                          </a:blip>
                          <a:srcRect/>
                          <a:stretch/>
                        </pic:blipFill>
                        <pic:spPr bwMode="auto">
                          <a:xfrm>
                            <a:off x="1230198" y="36026"/>
                            <a:ext cx="1999897" cy="3210394"/>
                          </a:xfrm>
                          <a:prstGeom prst="rect">
                            <a:avLst/>
                          </a:prstGeom>
                          <a:noFill/>
                          <a:ln>
                            <a:noFill/>
                          </a:ln>
                          <a:extLst>
                            <a:ext uri="{53640926-AAD7-44D8-BBD7-CCE9431645EC}">
                              <a14:shadowObscured xmlns:a14="http://schemas.microsoft.com/office/drawing/2010/main"/>
                            </a:ext>
                          </a:extLst>
                        </pic:spPr>
                      </pic:pic>
                      <wps:wsp>
                        <wps:cNvPr id="715" name="Text Box 715"/>
                        <wps:cNvSpPr txBox="1"/>
                        <wps:spPr>
                          <a:xfrm>
                            <a:off x="2263039" y="95212"/>
                            <a:ext cx="1085469" cy="2302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7FA2BC" w14:textId="77777777" w:rsidR="00102768" w:rsidRDefault="00102768" w:rsidP="00EA5E81">
                              <w:pPr>
                                <w:pStyle w:val="Figuretext"/>
                              </w:pPr>
                              <w:r>
                                <w:t>Material Filam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716" name="Text Box 7"/>
                        <wps:cNvSpPr txBox="1"/>
                        <wps:spPr>
                          <a:xfrm>
                            <a:off x="2563272" y="408659"/>
                            <a:ext cx="1085424" cy="23011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92C84F" w14:textId="77777777" w:rsidR="00102768" w:rsidRDefault="00102768" w:rsidP="00EA5E81">
                              <w:pPr>
                                <w:pStyle w:val="Figuretext"/>
                              </w:pPr>
                              <w:r>
                                <w:rPr>
                                  <w:rFonts w:eastAsia="MS Mincho"/>
                                </w:rPr>
                                <w:t>Feed Roller</w:t>
                              </w:r>
                            </w:p>
                          </w:txbxContent>
                        </wps:txbx>
                        <wps:bodyPr rot="0" spcFirstLastPara="0" vert="horz" wrap="square" lIns="0" tIns="0" rIns="0" bIns="0" numCol="1" spcCol="0" rtlCol="0" fromWordArt="0" anchor="t" anchorCtr="0" forceAA="0" compatLnSpc="1">
                          <a:prstTxWarp prst="textNoShape">
                            <a:avLst/>
                          </a:prstTxWarp>
                          <a:noAutofit/>
                        </wps:bodyPr>
                      </wps:wsp>
                      <wps:wsp>
                        <wps:cNvPr id="717" name="Text Box 7"/>
                        <wps:cNvSpPr txBox="1"/>
                        <wps:spPr>
                          <a:xfrm>
                            <a:off x="2458015" y="737590"/>
                            <a:ext cx="1085424" cy="22958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1B5982" w14:textId="77777777" w:rsidR="00102768" w:rsidRDefault="00102768" w:rsidP="00EA5E81">
                              <w:pPr>
                                <w:pStyle w:val="Figuretext"/>
                              </w:pPr>
                              <w:r>
                                <w:rPr>
                                  <w:rFonts w:eastAsia="MS Mincho"/>
                                </w:rPr>
                                <w:t>Heated liquefier</w:t>
                              </w:r>
                            </w:p>
                          </w:txbxContent>
                        </wps:txbx>
                        <wps:bodyPr rot="0" spcFirstLastPara="0" vert="horz" wrap="square" lIns="0" tIns="0" rIns="0" bIns="0" numCol="1" spcCol="0" rtlCol="0" fromWordArt="0" anchor="t" anchorCtr="0" forceAA="0" compatLnSpc="1">
                          <a:prstTxWarp prst="textNoShape">
                            <a:avLst/>
                          </a:prstTxWarp>
                          <a:noAutofit/>
                        </wps:bodyPr>
                      </wps:wsp>
                      <wps:wsp>
                        <wps:cNvPr id="718" name="Text Box 7"/>
                        <wps:cNvSpPr txBox="1"/>
                        <wps:spPr>
                          <a:xfrm>
                            <a:off x="2563272" y="1165199"/>
                            <a:ext cx="1085424" cy="2290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45D61F" w14:textId="77777777" w:rsidR="00102768" w:rsidRDefault="00102768" w:rsidP="00EA5E81">
                              <w:pPr>
                                <w:pStyle w:val="Figuretext"/>
                              </w:pPr>
                              <w:r>
                                <w:rPr>
                                  <w:rFonts w:eastAsia="MS Mincho"/>
                                </w:rPr>
                                <w:t xml:space="preserve">Build Material </w:t>
                              </w:r>
                            </w:p>
                          </w:txbxContent>
                        </wps:txbx>
                        <wps:bodyPr rot="0" spcFirstLastPara="0" vert="horz" wrap="square" lIns="0" tIns="0" rIns="0" bIns="0" numCol="1" spcCol="0" rtlCol="0" fromWordArt="0" anchor="t" anchorCtr="0" forceAA="0" compatLnSpc="1">
                          <a:prstTxWarp prst="textNoShape">
                            <a:avLst/>
                          </a:prstTxWarp>
                          <a:noAutofit/>
                        </wps:bodyPr>
                      </wps:wsp>
                      <wpg:wgp>
                        <wpg:cNvPr id="719" name="Group 719"/>
                        <wpg:cNvGrpSpPr/>
                        <wpg:grpSpPr>
                          <a:xfrm rot="20924098">
                            <a:off x="1640585" y="1128544"/>
                            <a:ext cx="432274" cy="145449"/>
                            <a:chOff x="1056725" y="1160021"/>
                            <a:chExt cx="522473" cy="175798"/>
                          </a:xfrm>
                        </wpg:grpSpPr>
                        <wps:wsp>
                          <wps:cNvPr id="720" name="Straight Arrow Connector 720"/>
                          <wps:cNvCnPr/>
                          <wps:spPr>
                            <a:xfrm rot="675902" flipH="1">
                              <a:off x="1056725" y="1163550"/>
                              <a:ext cx="522473" cy="161480"/>
                            </a:xfrm>
                            <a:prstGeom prst="straightConnector1">
                              <a:avLst/>
                            </a:prstGeom>
                            <a:ln w="28575">
                              <a:solidFill>
                                <a:srgbClr val="00B050"/>
                              </a:solidFill>
                              <a:headEnd type="triangle" w="sm" len="med"/>
                              <a:tailEnd type="triangle" w="sm" len="med"/>
                            </a:ln>
                          </wps:spPr>
                          <wps:style>
                            <a:lnRef idx="1">
                              <a:schemeClr val="accent1"/>
                            </a:lnRef>
                            <a:fillRef idx="0">
                              <a:schemeClr val="accent1"/>
                            </a:fillRef>
                            <a:effectRef idx="0">
                              <a:schemeClr val="accent1"/>
                            </a:effectRef>
                            <a:fontRef idx="minor">
                              <a:schemeClr val="tx1"/>
                            </a:fontRef>
                          </wps:style>
                          <wps:bodyPr/>
                        </wps:wsp>
                        <wps:wsp>
                          <wps:cNvPr id="732" name="Straight Arrow Connector 732"/>
                          <wps:cNvCnPr/>
                          <wps:spPr>
                            <a:xfrm flipH="1" flipV="1">
                              <a:off x="1084591" y="1160021"/>
                              <a:ext cx="473865" cy="175798"/>
                            </a:xfrm>
                            <a:prstGeom prst="straightConnector1">
                              <a:avLst/>
                            </a:prstGeom>
                            <a:ln w="28575">
                              <a:solidFill>
                                <a:srgbClr val="00B050"/>
                              </a:solidFill>
                              <a:headEnd type="triangle" w="sm" len="med"/>
                              <a:tailEnd type="triangle" w="sm" len="med"/>
                            </a:ln>
                          </wps:spPr>
                          <wps:style>
                            <a:lnRef idx="1">
                              <a:schemeClr val="accent1"/>
                            </a:lnRef>
                            <a:fillRef idx="0">
                              <a:schemeClr val="accent1"/>
                            </a:fillRef>
                            <a:effectRef idx="0">
                              <a:schemeClr val="accent1"/>
                            </a:effectRef>
                            <a:fontRef idx="minor">
                              <a:schemeClr val="tx1"/>
                            </a:fontRef>
                          </wps:style>
                          <wps:bodyPr/>
                        </wps:wsp>
                      </wpg:wgp>
                      <wps:wsp>
                        <wps:cNvPr id="733" name="Text Box 7"/>
                        <wps:cNvSpPr txBox="1"/>
                        <wps:spPr>
                          <a:xfrm>
                            <a:off x="1670863" y="1040728"/>
                            <a:ext cx="198286" cy="22853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3453E1" w14:textId="77777777" w:rsidR="00102768" w:rsidRDefault="00102768" w:rsidP="00EA5E81">
                              <w:pPr>
                                <w:pStyle w:val="Figuretext"/>
                              </w:pPr>
                              <w:r>
                                <w:rPr>
                                  <w:rFonts w:eastAsia="MS Mincho"/>
                                </w:rPr>
                                <w:t xml:space="preserve">X </w:t>
                              </w:r>
                            </w:p>
                          </w:txbxContent>
                        </wps:txbx>
                        <wps:bodyPr rot="0" spcFirstLastPara="0" vert="horz" wrap="square" lIns="0" tIns="0" rIns="0" bIns="0" numCol="1" spcCol="0" rtlCol="0" fromWordArt="0" anchor="t" anchorCtr="0" forceAA="0" compatLnSpc="1">
                          <a:prstTxWarp prst="textNoShape">
                            <a:avLst/>
                          </a:prstTxWarp>
                          <a:noAutofit/>
                        </wps:bodyPr>
                      </wps:wsp>
                      <wps:wsp>
                        <wps:cNvPr id="734" name="Text Box 7"/>
                        <wps:cNvSpPr txBox="1"/>
                        <wps:spPr>
                          <a:xfrm rot="21413708">
                            <a:off x="2072100" y="1049127"/>
                            <a:ext cx="198066" cy="22801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82B8E1" w14:textId="77777777" w:rsidR="00102768" w:rsidRDefault="00102768" w:rsidP="00EA5E81">
                              <w:pPr>
                                <w:pStyle w:val="Figuretext"/>
                              </w:pPr>
                              <w:r>
                                <w:rPr>
                                  <w:rFonts w:eastAsia="MS Mincho"/>
                                </w:rPr>
                                <w:t xml:space="preserve">Y </w:t>
                              </w:r>
                            </w:p>
                          </w:txbxContent>
                        </wps:txbx>
                        <wps:bodyPr rot="0" spcFirstLastPara="0" vert="horz" wrap="square" lIns="0" tIns="0" rIns="0" bIns="0" numCol="1" spcCol="0" rtlCol="0" fromWordArt="0" anchor="t" anchorCtr="0" forceAA="0" compatLnSpc="1">
                          <a:prstTxWarp prst="textNoShape">
                            <a:avLst/>
                          </a:prstTxWarp>
                          <a:noAutofit/>
                        </wps:bodyPr>
                      </wps:wsp>
                      <wps:wsp>
                        <wps:cNvPr id="735" name="Straight Arrow Connector 735"/>
                        <wps:cNvCnPr/>
                        <wps:spPr>
                          <a:xfrm>
                            <a:off x="1869149" y="967129"/>
                            <a:ext cx="0" cy="489206"/>
                          </a:xfrm>
                          <a:prstGeom prst="straightConnector1">
                            <a:avLst/>
                          </a:prstGeom>
                          <a:ln w="28575">
                            <a:solidFill>
                              <a:srgbClr val="00B050"/>
                            </a:solidFill>
                            <a:headEnd type="triangle" w="sm" len="med"/>
                            <a:tailEnd type="triangle" w="sm" len="med"/>
                          </a:ln>
                        </wps:spPr>
                        <wps:style>
                          <a:lnRef idx="1">
                            <a:schemeClr val="accent1"/>
                          </a:lnRef>
                          <a:fillRef idx="0">
                            <a:schemeClr val="accent1"/>
                          </a:fillRef>
                          <a:effectRef idx="0">
                            <a:schemeClr val="accent1"/>
                          </a:effectRef>
                          <a:fontRef idx="minor">
                            <a:schemeClr val="tx1"/>
                          </a:fontRef>
                        </wps:style>
                        <wps:bodyPr/>
                      </wps:wsp>
                      <wps:wsp>
                        <wps:cNvPr id="736" name="Text Box 7"/>
                        <wps:cNvSpPr txBox="1"/>
                        <wps:spPr>
                          <a:xfrm rot="21413708">
                            <a:off x="1833047" y="802548"/>
                            <a:ext cx="198066" cy="22748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4FB56EC" w14:textId="77777777" w:rsidR="00102768" w:rsidRDefault="00102768" w:rsidP="00EA5E81">
                              <w:pPr>
                                <w:pStyle w:val="Figuretext"/>
                              </w:pPr>
                              <w:r>
                                <w:rPr>
                                  <w:rFonts w:eastAsia="MS Mincho"/>
                                </w:rPr>
                                <w:t xml:space="preserve">Z </w:t>
                              </w:r>
                            </w:p>
                          </w:txbxContent>
                        </wps:txbx>
                        <wps:bodyPr rot="0" spcFirstLastPara="0" vert="horz" wrap="square" lIns="0" tIns="0" rIns="0" bIns="0" numCol="1" spcCol="0" rtlCol="0" fromWordArt="0" anchor="t" anchorCtr="0" forceAA="0" compatLnSpc="1">
                          <a:prstTxWarp prst="textNoShape">
                            <a:avLst/>
                          </a:prstTxWarp>
                          <a:noAutofit/>
                        </wps:bodyPr>
                      </wps:wsp>
                      <wps:wsp>
                        <wps:cNvPr id="737" name="Text Box 7"/>
                        <wps:cNvSpPr txBox="1"/>
                        <wps:spPr>
                          <a:xfrm>
                            <a:off x="2398807" y="1835576"/>
                            <a:ext cx="1085424" cy="22853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94264A3" w14:textId="77777777" w:rsidR="00102768" w:rsidRDefault="00102768" w:rsidP="00EA5E81">
                              <w:pPr>
                                <w:pStyle w:val="Figuretext"/>
                              </w:pPr>
                              <w:r>
                                <w:rPr>
                                  <w:rFonts w:eastAsia="MS Mincho"/>
                                </w:rPr>
                                <w:t xml:space="preserve">Build Stage </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inline>
            </w:drawing>
          </mc:Choice>
          <mc:Fallback>
            <w:pict>
              <v:group id="Canvas 878" o:spid="_x0000_s1209" editas="canvas" style="width:357.6pt;height:255.6pt;mso-position-horizontal-relative:char;mso-position-vertical-relative:line" coordsize="45415,32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">
                <v:shape id="_x0000_s1210" type="#_x0000_t75" style="position:absolute;width:45415;height:32454;visibility:visible;mso-wrap-style:square">
                  <v:fill o:detectmouseclick="t"/>
                  <v:path o:connecttype="none"/>
                </v:shape>
                <v:shape id="Picture 714" o:spid="_x0000_s1211" type="#_x0000_t75" style="position:absolute;left:12301;top:360;width:19999;height:321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ZRMHDAAAA3AAAAA8AAABkcnMvZG93bnJldi54bWxEj9FqwkAURN+F/sNyC76ZjZLWkmaVVhAC&#10;9iWaD7hkb5PQ7N0lu2r0691CoY/DzJxhiu1kBnGh0feWFSyTFARxY3XPrYL6tF+8gfABWeNgmRTc&#10;yMN28zQrMNf2yhVdjqEVEcI+RwVdCC6X0jcdGfSJdcTR+7ajwRDl2Eo94jXCzSBXafoqDfYcFzp0&#10;tOuo+TmejYKXGvXn4evuKi61y7jHql6hUvPn6eMdRKAp/If/2qVWsF5m8HsmHgG5e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ZlEwcMAAADcAAAADwAAAAAAAAAAAAAAAACf&#10;AgAAZHJzL2Rvd25yZXYueG1sUEsFBgAAAAAEAAQA9wAAAI8DAAAAAA==&#10;">
                  <v:imagedata r:id="rId18" o:title="fig 3"/>
                </v:shape>
                <v:shape id="Text Box 715" o:spid="_x0000_s1212" type="#_x0000_t202" style="position:absolute;left:22630;top:952;width:10855;height:2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Q6lscA&#10;AADcAAAADwAAAGRycy9kb3ducmV2LnhtbESPS2vDMBCE74X+B7GF3hrZhT5wooTQJtBDX3kUmtvG&#10;2tim1spIG8f991Wh0OMwM98wk9ngWtVTiI1nA/koA0VcettwZWC7WV7dg4qCbLH1TAa+KcJsen42&#10;wcL6E6+oX0ulEoRjgQZqka7QOpY1OYwj3xEn7+CDQ0kyVNoGPCW4a/V1lt1qhw2nhRo7eqip/Fof&#10;nYH2M4bnfSa7/rF6kfc3ffxY5K/GXF4M8zEooUH+w3/tJ2vgLr+B3zPpCOjp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OEOpbHAAAA3AAAAA8AAAAAAAAAAAAAAAAAmAIAAGRy&#10;cy9kb3ducmV2LnhtbFBLBQYAAAAABAAEAPUAAACMAwAAAAA=&#10;" filled="f" stroked="f" strokeweight=".5pt">
                  <v:textbox inset="0,0,0,0">
                    <w:txbxContent>
                      <w:p w14:paraId="1A7FA2BC" w14:textId="77777777" w:rsidR="00102768" w:rsidRDefault="00102768" w:rsidP="00EA5E81">
                        <w:pPr>
                          <w:pStyle w:val="Figuretext"/>
                        </w:pPr>
                        <w:r>
                          <w:t>Material Filament</w:t>
                        </w:r>
                      </w:p>
                    </w:txbxContent>
                  </v:textbox>
                </v:shape>
                <v:shape id="Text Box 7" o:spid="_x0000_s1213" type="#_x0000_t202" style="position:absolute;left:25632;top:4086;width:10854;height:23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ak4cYA&#10;AADcAAAADwAAAGRycy9kb3ducmV2LnhtbESPS2vDMBCE74X+B7GF3BrZPaTBiRJCH5BDn2kC6W1r&#10;bWxTa2WkjeP++6oQ6HGYmW+Y+XJwreopxMazgXycgSIuvW24MrD9eLyegoqCbLH1TAZ+KMJycXkx&#10;x8L6E79Tv5FKJQjHAg3UIl2hdSxrchjHviNO3sEHh5JkqLQNeEpw1+qbLJtohw2nhRo7uqup/N4c&#10;nYF2H8PTVyaf/X31LG+v+rh7yF+MGV0NqxkooUH+w+f22hq4zSf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1ak4cYAAADcAAAADwAAAAAAAAAAAAAAAACYAgAAZHJz&#10;L2Rvd25yZXYueG1sUEsFBgAAAAAEAAQA9QAAAIsDAAAAAA==&#10;" filled="f" stroked="f" strokeweight=".5pt">
                  <v:textbox inset="0,0,0,0">
                    <w:txbxContent>
                      <w:p w14:paraId="2D92C84F" w14:textId="77777777" w:rsidR="00102768" w:rsidRDefault="00102768" w:rsidP="00EA5E81">
                        <w:pPr>
                          <w:pStyle w:val="Figuretext"/>
                        </w:pPr>
                        <w:r>
                          <w:rPr>
                            <w:rFonts w:eastAsia="MS Mincho"/>
                          </w:rPr>
                          <w:t>Feed Roller</w:t>
                        </w:r>
                      </w:p>
                    </w:txbxContent>
                  </v:textbox>
                </v:shape>
                <v:shape id="Text Box 7" o:spid="_x0000_s1214" type="#_x0000_t202" style="position:absolute;left:24580;top:7375;width:10854;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oBescA&#10;AADcAAAADwAAAGRycy9kb3ducmV2LnhtbESPzUvDQBTE7wX/h+UJvbWbeLASuy3iB3joh1YL9fbM&#10;PpNg9m3YfU3jf+8WBI/DzPyGmS8H16qeQmw8G8inGSji0tuGKwPvb0+TG1BRkC22nsnAD0VYLi5G&#10;cyysP/Er9TupVIJwLNBALdIVWseyJodx6jvi5H354FCSDJW2AU8J7lp9lWXX2mHDaaHGju5rKr93&#10;R2egPcSw+szko3+o1vKy1cf9Y74xZnw53N2CEhrkP/zXfrYGZvkMzmfSEd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waAXrHAAAA3AAAAA8AAAAAAAAAAAAAAAAAmAIAAGRy&#10;cy9kb3ducmV2LnhtbFBLBQYAAAAABAAEAPUAAACMAwAAAAA=&#10;" filled="f" stroked="f" strokeweight=".5pt">
                  <v:textbox inset="0,0,0,0">
                    <w:txbxContent>
                      <w:p w14:paraId="731B5982" w14:textId="77777777" w:rsidR="00102768" w:rsidRDefault="00102768" w:rsidP="00EA5E81">
                        <w:pPr>
                          <w:pStyle w:val="Figuretext"/>
                        </w:pPr>
                        <w:r>
                          <w:rPr>
                            <w:rFonts w:eastAsia="MS Mincho"/>
                          </w:rPr>
                          <w:t>Heated liquefier</w:t>
                        </w:r>
                      </w:p>
                    </w:txbxContent>
                  </v:textbox>
                </v:shape>
                <v:shape id="Text Box 7" o:spid="_x0000_s1215" type="#_x0000_t202" style="position:absolute;left:25632;top:11651;width:10854;height:2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WVCMMA&#10;AADcAAAADwAAAGRycy9kb3ducmV2LnhtbERPS0vDQBC+F/wPyxS8tZt40BK7LVIVPPhoUwW9jdkx&#10;CWZnw+40jf/ePRR6/Pjey/XoOjVQiK1nA/k8A0VcedtybeB9/zhbgIqCbLHzTAb+KMJ6dTFZYmH9&#10;kXc0lFKrFMKxQAONSF9oHauGHMa574kT9+ODQ0kw1NoGPKZw1+mrLLvWDltODQ32tGmo+i0PzkD3&#10;GcPzdyZfw339Its3ffh4yF+NuZyOd7eghEY5i0/uJ2vgJk9r05l0BP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YWVCMMAAADcAAAADwAAAAAAAAAAAAAAAACYAgAAZHJzL2Rv&#10;d25yZXYueG1sUEsFBgAAAAAEAAQA9QAAAIgDAAAAAA==&#10;" filled="f" stroked="f" strokeweight=".5pt">
                  <v:textbox inset="0,0,0,0">
                    <w:txbxContent>
                      <w:p w14:paraId="7B45D61F" w14:textId="77777777" w:rsidR="00102768" w:rsidRDefault="00102768" w:rsidP="00EA5E81">
                        <w:pPr>
                          <w:pStyle w:val="Figuretext"/>
                        </w:pPr>
                        <w:r>
                          <w:rPr>
                            <w:rFonts w:eastAsia="MS Mincho"/>
                          </w:rPr>
                          <w:t xml:space="preserve">Build Material </w:t>
                        </w:r>
                      </w:p>
                    </w:txbxContent>
                  </v:textbox>
                </v:shape>
                <v:group id="Group 719" o:spid="_x0000_s1216" style="position:absolute;left:16405;top:11285;width:4323;height:1454;rotation:-738265fd" coordorigin="10567,11600" coordsize="5224,17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cB4KPCAAAA3AAAAA8A&#10;AAAAAAAAAAAAAAAAqgIAAGRycy9kb3ducmV2LnhtbFBLBQYAAAAABAAEAPoAAACZAwAAAAA=&#10;">
                  <v:shape id="Straight Arrow Connector 720" o:spid="_x0000_s1217" type="#_x0000_t32" style="position:absolute;left:10567;top:11635;width:5224;height:1615;rotation:-738265fd;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ctmMQAAADcAAAADwAAAGRycy9kb3ducmV2LnhtbERPy2rCQBTdF/yH4QrdFJ0YsJbUMYht&#10;RerKNGCXl8zNAzN30syoqV/fWQhdHs57mQ6mFRfqXWNZwWwagSAurG64UpB/fUxeQDiPrLG1TAp+&#10;yUG6Gj0sMdH2yge6ZL4SIYRdggpq77tESlfUZNBNbUccuNL2Bn2AfSV1j9cQbloZR9GzNNhwaKix&#10;o01NxSk7GwXH+XY/fL9l55Lm5e1p2/7s8/dPpR7Hw/oVhKfB/4vv7p1WsIjD/HAmHAG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Fy2YxAAAANwAAAAPAAAAAAAAAAAA&#10;AAAAAKECAABkcnMvZG93bnJldi54bWxQSwUGAAAAAAQABAD5AAAAkgMAAAAA&#10;" strokecolor="#00b050" strokeweight="2.25pt">
                    <v:stroke startarrow="block" startarrowwidth="narrow" endarrow="block" endarrowwidth="narrow" joinstyle="miter"/>
                  </v:shape>
                  <v:shape id="Straight Arrow Connector 732" o:spid="_x0000_s1218" type="#_x0000_t32" style="position:absolute;left:10845;top:11600;width:4739;height:175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Ia4psMAAADcAAAADwAAAGRycy9kb3ducmV2LnhtbESPS4vCQBCE7wv+h6EFb+vEB1Gio/hA&#10;9LIHHxdvTaZNopmekBlN/PfOwsIei6r6ipovW1OKF9WusKxg0I9AEKdWF5wpuJx331MQziNrLC2T&#10;gjc5WC46X3NMtG34SK+Tz0SAsEtQQe59lUjp0pwMur6tiIN3s7VBH2SdSV1jE+CmlMMoiqXBgsNC&#10;jhVtckofp6dRsLvG23Ttxs2e6BHpe+xpH/8o1eu2qxkIT63/D/+1D1rBZDSE3zPhCMjF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SGuKbDAAAA3AAAAA8AAAAAAAAAAAAA&#10;AAAAoQIAAGRycy9kb3ducmV2LnhtbFBLBQYAAAAABAAEAPkAAACRAwAAAAA=&#10;" strokecolor="#00b050" strokeweight="2.25pt">
                    <v:stroke startarrow="block" startarrowwidth="narrow" endarrow="block" endarrowwidth="narrow" joinstyle="miter"/>
                  </v:shape>
                </v:group>
                <v:shape id="Text Box 7" o:spid="_x0000_s1219" type="#_x0000_t202" style="position:absolute;left:16708;top:10407;width:1983;height:22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bGccA&#10;AADcAAAADwAAAGRycy9kb3ducmV2LnhtbESPQUvDQBSE74X+h+UJvbWbWtASuy1SLXhQW9sKentm&#10;n0kw+zbsvqbx37uC4HGYmW+Yxap3jeooxNqzgekkA0VceFtzaeB42IznoKIgW2w8k4FvirBaDgcL&#10;zK0/8wt1eylVgnDM0UAl0uZax6Iih3HiW+LkffrgUJIMpbYBzwnuGn2ZZVfaYc1pocKW1hUVX/uT&#10;M9C8xfD4kcl7d1c+yW6rT6/302djRhf97Q0ooV7+w3/tB2vgejaD3zPpCOjl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iUWxnHAAAA3AAAAA8AAAAAAAAAAAAAAAAAmAIAAGRy&#10;cy9kb3ducmV2LnhtbFBLBQYAAAAABAAEAPUAAACMAwAAAAA=&#10;" filled="f" stroked="f" strokeweight=".5pt">
                  <v:textbox inset="0,0,0,0">
                    <w:txbxContent>
                      <w:p w14:paraId="413453E1" w14:textId="77777777" w:rsidR="00102768" w:rsidRDefault="00102768" w:rsidP="00EA5E81">
                        <w:pPr>
                          <w:pStyle w:val="Figuretext"/>
                        </w:pPr>
                        <w:r>
                          <w:rPr>
                            <w:rFonts w:eastAsia="MS Mincho"/>
                          </w:rPr>
                          <w:t xml:space="preserve">X </w:t>
                        </w:r>
                      </w:p>
                    </w:txbxContent>
                  </v:textbox>
                </v:shape>
                <v:shape id="Text Box 7" o:spid="_x0000_s1220" type="#_x0000_t202" style="position:absolute;left:20721;top:10491;width:1980;height:2280;rotation:-203481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8YsgA&#10;AADcAAAADwAAAGRycy9kb3ducmV2LnhtbESPQUvDQBSE70L/w/IKvYjdaEvVtNuiQkH00NpIxdtr&#10;9jUJzb4Nu9sk/feuIHgcZuYbZrHqTS1acr6yrOB2nIAgzq2uuFDwma1vHkD4gKyxtkwKLuRhtRxc&#10;LTDVtuMPanehEBHCPkUFZQhNKqXPSzLox7Yhjt7ROoMhSldI7bCLcFPLuySZSYMVx4USG3opKT/t&#10;zkbB9fshm26ev9ys6c5vepvtH9vvvVKjYf80BxGoD//hv/arVnA/mcLvmXgE5PI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YH/xiyAAAANwAAAAPAAAAAAAAAAAAAAAAAJgCAABk&#10;cnMvZG93bnJldi54bWxQSwUGAAAAAAQABAD1AAAAjQMAAAAA&#10;" filled="f" stroked="f" strokeweight=".5pt">
                  <v:textbox inset="0,0,0,0">
                    <w:txbxContent>
                      <w:p w14:paraId="0F82B8E1" w14:textId="77777777" w:rsidR="00102768" w:rsidRDefault="00102768" w:rsidP="00EA5E81">
                        <w:pPr>
                          <w:pStyle w:val="Figuretext"/>
                        </w:pPr>
                        <w:r>
                          <w:rPr>
                            <w:rFonts w:eastAsia="MS Mincho"/>
                          </w:rPr>
                          <w:t xml:space="preserve">Y </w:t>
                        </w:r>
                      </w:p>
                    </w:txbxContent>
                  </v:textbox>
                </v:shape>
                <v:shape id="Straight Arrow Connector 735" o:spid="_x0000_s1221" type="#_x0000_t32" style="position:absolute;left:18691;top:9671;width:0;height:48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ufV6sUAAADcAAAADwAAAGRycy9kb3ducmV2LnhtbESPQWvCQBSE74L/YXlCb3WjJVqiq4go&#10;NAVLTXvp7ZF9JtHs25jdavrvXaHgcZiZb5j5sjO1uFDrKssKRsMIBHFudcWFgu+v7fMrCOeRNdaW&#10;ScEfOVgu+r05JtpeeU+XzBciQNglqKD0vkmkdHlJBt3QNsTBO9jWoA+yLaRu8RrgppbjKJpIgxWH&#10;hRIbWpeUn7Jfo+AnPcZx+tlsMHuXFfI43p0/UqWeBt1qBsJT5x/h//abVjB9ieF+JhwBubg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ufV6sUAAADcAAAADwAAAAAAAAAA&#10;AAAAAAChAgAAZHJzL2Rvd25yZXYueG1sUEsFBgAAAAAEAAQA+QAAAJMDAAAAAA==&#10;" strokecolor="#00b050" strokeweight="2.25pt">
                  <v:stroke startarrow="block" startarrowwidth="narrow" endarrow="block" endarrowwidth="narrow" joinstyle="miter"/>
                </v:shape>
                <v:shape id="Text Box 7" o:spid="_x0000_s1222" type="#_x0000_t202" style="position:absolute;left:18330;top:8025;width:1981;height:2275;rotation:-203481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HHjsgA&#10;AADcAAAADwAAAGRycy9kb3ducmV2LnhtbESPQUvDQBSE74L/YXlCL9JuWiXV2G1pBUHsodpIxdsz&#10;+0xCs2/D7jaJ/94tCB6HmfmGWawG04iOnK8tK5hOEhDEhdU1lwre86fxHQgfkDU2lknBD3lYLS8v&#10;Fphp2/MbdftQighhn6GCKoQ2k9IXFRn0E9sSR+/bOoMhSldK7bCPcNPIWZKk0mDNcaHClh4rKo77&#10;k1Fwvf3Kb3ebD5e2/elFv+aH++7zoNToalg/gAg0hP/wX/tZK5jfpHA+E4+AXP4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HgceOyAAAANwAAAAPAAAAAAAAAAAAAAAAAJgCAABk&#10;cnMvZG93bnJldi54bWxQSwUGAAAAAAQABAD1AAAAjQMAAAAA&#10;" filled="f" stroked="f" strokeweight=".5pt">
                  <v:textbox inset="0,0,0,0">
                    <w:txbxContent>
                      <w:p w14:paraId="24FB56EC" w14:textId="77777777" w:rsidR="00102768" w:rsidRDefault="00102768" w:rsidP="00EA5E81">
                        <w:pPr>
                          <w:pStyle w:val="Figuretext"/>
                        </w:pPr>
                        <w:r>
                          <w:rPr>
                            <w:rFonts w:eastAsia="MS Mincho"/>
                          </w:rPr>
                          <w:t xml:space="preserve">Z </w:t>
                        </w:r>
                      </w:p>
                    </w:txbxContent>
                  </v:textbox>
                </v:shape>
                <v:shape id="Text Box 7" o:spid="_x0000_s1223" type="#_x0000_t202" style="position:absolute;left:23988;top:18355;width:10854;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9dGscA&#10;AADcAAAADwAAAGRycy9kb3ducmV2LnhtbESPQUvDQBSE70L/w/IK3uymFmyJ3ZZSLXhQW9sKentm&#10;n0kw+zbsvqbx37uC4HGYmW+Y+bJ3jeooxNqzgfEoA0VceFtzaeB42FzNQEVBtth4JgPfFGG5GFzM&#10;Mbf+zC/U7aVUCcIxRwOVSJtrHYuKHMaRb4mT9+mDQ0kylNoGPCe4a/R1lt1ohzWnhQpbWldUfO1P&#10;zkDzFsPjRybv3V35JLutPr3ej5+NuRz2q1tQQr38h//aD9bAdDKF3zPpCOjF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evXRrHAAAA3AAAAA8AAAAAAAAAAAAAAAAAmAIAAGRy&#10;cy9kb3ducmV2LnhtbFBLBQYAAAAABAAEAPUAAACMAwAAAAA=&#10;" filled="f" stroked="f" strokeweight=".5pt">
                  <v:textbox inset="0,0,0,0">
                    <w:txbxContent>
                      <w:p w14:paraId="594264A3" w14:textId="77777777" w:rsidR="00102768" w:rsidRDefault="00102768" w:rsidP="00EA5E81">
                        <w:pPr>
                          <w:pStyle w:val="Figuretext"/>
                        </w:pPr>
                        <w:r>
                          <w:rPr>
                            <w:rFonts w:eastAsia="MS Mincho"/>
                          </w:rPr>
                          <w:t xml:space="preserve">Build Stage </w:t>
                        </w:r>
                      </w:p>
                    </w:txbxContent>
                  </v:textbox>
                </v:shape>
                <w10:anchorlock/>
              </v:group>
            </w:pict>
          </mc:Fallback>
        </mc:AlternateContent>
      </w:r>
    </w:p>
    <w:p w14:paraId="5E946CD1" w14:textId="77777777" w:rsidR="00EA5E81" w:rsidRPr="004D62AD" w:rsidRDefault="00EA5E81" w:rsidP="00EA5E81">
      <w:pPr>
        <w:pStyle w:val="Figurecaption"/>
      </w:pPr>
      <w:bookmarkStart w:id="9" w:name="_Ref499025479"/>
      <w:r w:rsidRPr="004D62AD">
        <w:t xml:space="preserve">Figure </w:t>
      </w:r>
      <w:r w:rsidRPr="004D62AD">
        <w:fldChar w:fldCharType="begin"/>
      </w:r>
      <w:r w:rsidRPr="004D62AD">
        <w:instrText xml:space="preserve"> SEQ Figure \* ARABIC </w:instrText>
      </w:r>
      <w:r w:rsidRPr="004D62AD">
        <w:fldChar w:fldCharType="separate"/>
      </w:r>
      <w:r w:rsidR="00E668D6">
        <w:rPr>
          <w:noProof/>
        </w:rPr>
        <w:t>6</w:t>
      </w:r>
      <w:r w:rsidRPr="004D62AD">
        <w:fldChar w:fldCharType="end"/>
      </w:r>
      <w:bookmarkEnd w:id="9"/>
      <w:r w:rsidRPr="004D62AD">
        <w:t>: Schematic diagram of material extrusion process</w:t>
      </w:r>
    </w:p>
    <w:p w14:paraId="7F1F65F7" w14:textId="33D33960" w:rsidR="00EA5E81" w:rsidRPr="004D62AD" w:rsidRDefault="00EA5E81" w:rsidP="00846172">
      <w:pPr>
        <w:pStyle w:val="Text"/>
        <w:rPr>
          <w:lang w:val="en-GB"/>
        </w:rPr>
      </w:pPr>
      <w:r w:rsidRPr="004D62AD">
        <w:rPr>
          <w:lang w:val="en-GB"/>
        </w:rPr>
        <w:lastRenderedPageBreak/>
        <w:t>Material Extrusion based on fused deposition modelling (</w:t>
      </w:r>
      <w:proofErr w:type="spellStart"/>
      <w:r w:rsidRPr="004D62AD">
        <w:rPr>
          <w:lang w:val="en-GB"/>
        </w:rPr>
        <w:t>FDM</w:t>
      </w:r>
      <w:proofErr w:type="spellEnd"/>
      <w:r w:rsidRPr="004D62AD">
        <w:rPr>
          <w:lang w:val="en-GB"/>
        </w:rPr>
        <w:t>) was received a notable attention in the d</w:t>
      </w:r>
      <w:r w:rsidR="00807807" w:rsidRPr="004D62AD">
        <w:rPr>
          <w:lang w:val="en-GB"/>
        </w:rPr>
        <w:t xml:space="preserve">evelopment of dental implants. </w:t>
      </w:r>
      <w:r w:rsidRPr="004D62AD">
        <w:rPr>
          <w:lang w:val="en-GB"/>
        </w:rPr>
        <w:t xml:space="preserve">Customized monolithic prosthetic zirconia restorations were established for </w:t>
      </w:r>
      <w:r w:rsidR="00715E46" w:rsidRPr="004D62AD">
        <w:rPr>
          <w:lang w:val="en-GB"/>
        </w:rPr>
        <w:t xml:space="preserve">a 3-unit fixed dental prosthesis and also for </w:t>
      </w:r>
      <w:r w:rsidRPr="004D62AD">
        <w:rPr>
          <w:lang w:val="en-GB"/>
        </w:rPr>
        <w:t xml:space="preserve">an implant-supported single-tooth </w:t>
      </w:r>
      <w:r w:rsidRPr="004D62AD">
        <w:rPr>
          <w:lang w:val="en-GB"/>
        </w:rPr>
        <w:fldChar w:fldCharType="begin"/>
      </w:r>
      <w:r w:rsidR="00C171F2" w:rsidRPr="004D62AD">
        <w:rPr>
          <w:lang w:val="en-GB"/>
        </w:rPr>
        <w:instrText xml:space="preserve"> ADDIN EN.CITE &lt;EndNote&gt;&lt;Cite&gt;&lt;Author&gt;Brandt&lt;/Author&gt;&lt;Year&gt;2015&lt;/Year&gt;&lt;RecNum&gt;70&lt;/RecNum&gt;&lt;DisplayText&gt;[51]&lt;/DisplayText&gt;&lt;record&gt;&lt;rec-number&gt;70&lt;/rec-number&gt;&lt;foreign-keys&gt;&lt;key app="EN" db-id="efx0x922ktww28ewxznxrwa9pfpw99waz2ff"&gt;70&lt;/key&gt;&lt;/foreign-keys&gt;&lt;ref-type name="Journal Article"&gt;17&lt;/ref-type&gt;&lt;contributors&gt;&lt;authors&gt;&lt;author&gt;Brandt, Jan&lt;/author&gt;&lt;author&gt;Lauer, Hans-Christoph&lt;/author&gt;&lt;author&gt;Peter, Thorsten&lt;/author&gt;&lt;author&gt;Brandt, Silvia&lt;/author&gt;&lt;/authors&gt;&lt;/contributors&gt;&lt;titles&gt;&lt;title&gt;Digital process for an implant-supported fixed dental prosthesis: A clinical report&lt;/title&gt;&lt;secondary-title&gt;The Journal of Prosthetic Dentistry&lt;/secondary-title&gt;&lt;/titles&gt;&lt;periodical&gt;&lt;full-title&gt;The Journal of Prosthetic Dentistry&lt;/full-title&gt;&lt;/periodical&gt;&lt;pages&gt;469-473&lt;/pages&gt;&lt;volume&gt;114&lt;/volume&gt;&lt;number&gt;4&lt;/number&gt;&lt;dates&gt;&lt;year&gt;2015&lt;/year&gt;&lt;pub-dates&gt;&lt;date&gt;2015/10/01/&lt;/date&gt;&lt;/pub-dates&gt;&lt;/dates&gt;&lt;isbn&gt;0022-3913&lt;/isbn&gt;&lt;urls&gt;&lt;related-urls&gt;&lt;url&gt;http://www.sciencedirect.com/science/article/pii/S0022391315002802&lt;/url&gt;&lt;/related-urls&gt;&lt;/urls&gt;&lt;electronic-resource-num&gt;https://doi.org/10.1016/j.prosdent.2015.03.022&lt;/electronic-resource-num&gt;&lt;/record&gt;&lt;/Cite&gt;&lt;/EndNote&gt;</w:instrText>
      </w:r>
      <w:r w:rsidRPr="004D62AD">
        <w:rPr>
          <w:lang w:val="en-GB"/>
        </w:rPr>
        <w:fldChar w:fldCharType="separate"/>
      </w:r>
      <w:r w:rsidR="00C171F2" w:rsidRPr="004D62AD">
        <w:rPr>
          <w:noProof/>
          <w:lang w:val="en-GB"/>
        </w:rPr>
        <w:t>[</w:t>
      </w:r>
      <w:hyperlink w:anchor="_ENREF_51" w:tooltip="Brandt, 2015 #70" w:history="1">
        <w:r w:rsidR="00B73444" w:rsidRPr="004D62AD">
          <w:rPr>
            <w:noProof/>
            <w:lang w:val="en-GB"/>
          </w:rPr>
          <w:t>51</w:t>
        </w:r>
      </w:hyperlink>
      <w:r w:rsidR="00C171F2" w:rsidRPr="004D62AD">
        <w:rPr>
          <w:noProof/>
          <w:lang w:val="en-GB"/>
        </w:rPr>
        <w:t>]</w:t>
      </w:r>
      <w:r w:rsidRPr="004D62AD">
        <w:rPr>
          <w:lang w:val="en-GB"/>
        </w:rPr>
        <w:fldChar w:fldCharType="end"/>
      </w:r>
      <w:r w:rsidRPr="004D62AD">
        <w:rPr>
          <w:lang w:val="en-GB"/>
        </w:rPr>
        <w:t xml:space="preserve">. The </w:t>
      </w:r>
      <w:proofErr w:type="spellStart"/>
      <w:r w:rsidRPr="004D62AD">
        <w:rPr>
          <w:lang w:val="en-GB"/>
        </w:rPr>
        <w:t>FDM</w:t>
      </w:r>
      <w:proofErr w:type="spellEnd"/>
      <w:r w:rsidRPr="004D62AD">
        <w:rPr>
          <w:lang w:val="en-GB"/>
        </w:rPr>
        <w:t xml:space="preserve"> process </w:t>
      </w:r>
      <w:proofErr w:type="gramStart"/>
      <w:r w:rsidRPr="004D62AD">
        <w:rPr>
          <w:lang w:val="en-GB"/>
        </w:rPr>
        <w:t>was used</w:t>
      </w:r>
      <w:proofErr w:type="gramEnd"/>
      <w:r w:rsidRPr="004D62AD">
        <w:rPr>
          <w:lang w:val="en-GB"/>
        </w:rPr>
        <w:t xml:space="preserve"> to fabricate the implant cast based on a 3D scanned model, </w:t>
      </w:r>
      <w:r w:rsidRPr="004D62AD">
        <w:rPr>
          <w:lang w:val="en-GB"/>
        </w:rPr>
        <w:fldChar w:fldCharType="begin"/>
      </w:r>
      <w:r w:rsidRPr="004D62AD">
        <w:rPr>
          <w:lang w:val="en-GB"/>
        </w:rPr>
        <w:instrText xml:space="preserve"> REF _Ref498886446 \h </w:instrText>
      </w:r>
      <w:r w:rsidRPr="004D62AD">
        <w:rPr>
          <w:lang w:val="en-GB"/>
        </w:rPr>
      </w:r>
      <w:r w:rsidRPr="004D62AD">
        <w:rPr>
          <w:lang w:val="en-GB"/>
        </w:rPr>
        <w:fldChar w:fldCharType="separate"/>
      </w:r>
      <w:r w:rsidR="00E668D6" w:rsidRPr="004D62AD">
        <w:t xml:space="preserve">Figure </w:t>
      </w:r>
      <w:r w:rsidR="00E668D6">
        <w:rPr>
          <w:noProof/>
        </w:rPr>
        <w:t>7</w:t>
      </w:r>
      <w:r w:rsidRPr="004D62AD">
        <w:rPr>
          <w:lang w:val="en-GB"/>
        </w:rPr>
        <w:fldChar w:fldCharType="end"/>
      </w:r>
      <w:r w:rsidRPr="004D62AD">
        <w:rPr>
          <w:lang w:val="en-GB"/>
        </w:rPr>
        <w:t xml:space="preserve">. Designing </w:t>
      </w:r>
      <w:proofErr w:type="spellStart"/>
      <w:proofErr w:type="gramStart"/>
      <w:r w:rsidRPr="004D62AD">
        <w:rPr>
          <w:lang w:val="en-GB"/>
        </w:rPr>
        <w:t>FDM</w:t>
      </w:r>
      <w:proofErr w:type="spellEnd"/>
      <w:proofErr w:type="gramEnd"/>
      <w:r w:rsidRPr="004D62AD">
        <w:rPr>
          <w:lang w:val="en-GB"/>
        </w:rPr>
        <w:t xml:space="preserve"> based printed implant cast is expected to expand the use of the digital workflow in the dental applications which holds a great promises in precision and reproducible dentures. The precision of the developed restorations has proved to be clinically acceptable. The process was also used as a planning tool for dental implant surgeries by </w:t>
      </w:r>
      <w:r w:rsidR="00715E46" w:rsidRPr="004D62AD">
        <w:rPr>
          <w:lang w:val="en-GB"/>
        </w:rPr>
        <w:t>fabricating</w:t>
      </w:r>
      <w:r w:rsidRPr="004D62AD">
        <w:rPr>
          <w:lang w:val="en-GB"/>
        </w:rPr>
        <w:t xml:space="preserve"> jaw bio-model </w:t>
      </w:r>
      <w:r w:rsidRPr="004D62AD">
        <w:rPr>
          <w:lang w:val="en-GB"/>
        </w:rPr>
        <w:fldChar w:fldCharType="begin"/>
      </w:r>
      <w:r w:rsidR="00C171F2" w:rsidRPr="004D62AD">
        <w:rPr>
          <w:lang w:val="en-GB"/>
        </w:rPr>
        <w:instrText xml:space="preserve"> ADDIN EN.CITE &lt;EndNote&gt;&lt;Cite&gt;&lt;Author&gt;Kumar&lt;/Author&gt;&lt;Year&gt;2012&lt;/Year&gt;&lt;RecNum&gt;71&lt;/RecNum&gt;&lt;DisplayText&gt;[52]&lt;/DisplayText&gt;&lt;record&gt;&lt;rec-number&gt;71&lt;/rec-number&gt;&lt;foreign-keys&gt;&lt;key app="EN" db-id="efx0x922ktww28ewxznxrwa9pfpw99waz2ff"&gt;71&lt;/key&gt;&lt;/foreign-keys&gt;&lt;ref-type name="Serial"&gt;57&lt;/ref-type&gt;&lt;contributors&gt;&lt;authors&gt;&lt;author&gt;Kumar, Y. R.&lt;/author&gt;&lt;/authors&gt;&lt;/contributors&gt;&lt;titles&gt;&lt;title&gt;Bio-modelling using rapid prototyping by fused deposition&lt;/title&gt;&lt;secondary-title&gt;Advanced Materials Research&lt;/secondary-title&gt;&lt;/titles&gt;&lt;pages&gt;1021-1025&lt;/pages&gt;&lt;volume&gt;488-489&lt;/volume&gt;&lt;dates&gt;&lt;year&gt;2012&lt;/year&gt;&lt;/dates&gt;&lt;work-type&gt;Conference Paper&lt;/work-type&gt;&lt;urls&gt;&lt;related-urls&gt;&lt;url&gt;https://www.scopus.com/inward/record.uri?eid=2-s2.0-84859042273&amp;amp;doi=10.4028%2fwww.scientific.net%2fAMR.488-489.1021&amp;amp;partnerID=40&amp;amp;md5=f31c5ace0d8407d343a547bbfe979e82&lt;/url&gt;&lt;/related-urls&gt;&lt;/urls&gt;&lt;electronic-resource-num&gt;10.4028/www.scientific.net/AMR.488-489.1021&lt;/electronic-resource-num&gt;&lt;remote-database-name&gt;Scopus&lt;/remote-database-name&gt;&lt;/record&gt;&lt;/Cite&gt;&lt;/EndNote&gt;</w:instrText>
      </w:r>
      <w:r w:rsidRPr="004D62AD">
        <w:rPr>
          <w:lang w:val="en-GB"/>
        </w:rPr>
        <w:fldChar w:fldCharType="separate"/>
      </w:r>
      <w:r w:rsidR="00C171F2" w:rsidRPr="004D62AD">
        <w:rPr>
          <w:noProof/>
          <w:lang w:val="en-GB"/>
        </w:rPr>
        <w:t>[</w:t>
      </w:r>
      <w:hyperlink w:anchor="_ENREF_52" w:tooltip="Kumar, 2012 #71" w:history="1">
        <w:r w:rsidR="00B73444" w:rsidRPr="004D62AD">
          <w:rPr>
            <w:noProof/>
            <w:lang w:val="en-GB"/>
          </w:rPr>
          <w:t>52</w:t>
        </w:r>
      </w:hyperlink>
      <w:r w:rsidR="00C171F2" w:rsidRPr="004D62AD">
        <w:rPr>
          <w:noProof/>
          <w:lang w:val="en-GB"/>
        </w:rPr>
        <w:t>]</w:t>
      </w:r>
      <w:r w:rsidRPr="004D62AD">
        <w:rPr>
          <w:lang w:val="en-GB"/>
        </w:rPr>
        <w:fldChar w:fldCharType="end"/>
      </w:r>
      <w:r w:rsidR="00715E46" w:rsidRPr="004D62AD">
        <w:rPr>
          <w:lang w:val="en-GB"/>
        </w:rPr>
        <w:t xml:space="preserve">. Using </w:t>
      </w:r>
      <w:proofErr w:type="spellStart"/>
      <w:r w:rsidR="00715E46" w:rsidRPr="004D62AD">
        <w:rPr>
          <w:lang w:val="en-GB"/>
        </w:rPr>
        <w:t>FDM</w:t>
      </w:r>
      <w:proofErr w:type="spellEnd"/>
      <w:r w:rsidR="00715E46" w:rsidRPr="004D62AD">
        <w:rPr>
          <w:lang w:val="en-GB"/>
        </w:rPr>
        <w:t xml:space="preserve"> biomedical dental implant improves</w:t>
      </w:r>
      <w:r w:rsidRPr="004D62AD">
        <w:rPr>
          <w:lang w:val="en-GB"/>
        </w:rPr>
        <w:t xml:space="preserve"> the safety of the </w:t>
      </w:r>
      <w:r w:rsidR="00715E46" w:rsidRPr="004D62AD">
        <w:rPr>
          <w:lang w:val="en-GB"/>
        </w:rPr>
        <w:t>implant</w:t>
      </w:r>
      <w:r w:rsidRPr="004D62AD">
        <w:rPr>
          <w:lang w:val="en-GB"/>
        </w:rPr>
        <w:t xml:space="preserve"> surgery </w:t>
      </w:r>
      <w:r w:rsidR="00715E46" w:rsidRPr="004D62AD">
        <w:rPr>
          <w:lang w:val="en-GB"/>
        </w:rPr>
        <w:t>and</w:t>
      </w:r>
      <w:r w:rsidRPr="004D62AD">
        <w:rPr>
          <w:lang w:val="en-GB"/>
        </w:rPr>
        <w:t xml:space="preserve"> helps in planning the </w:t>
      </w:r>
      <w:r w:rsidR="00715E46" w:rsidRPr="004D62AD">
        <w:rPr>
          <w:lang w:val="en-GB"/>
        </w:rPr>
        <w:t>treatment</w:t>
      </w:r>
      <w:r w:rsidRPr="004D62AD">
        <w:rPr>
          <w:lang w:val="en-GB"/>
        </w:rPr>
        <w:t xml:space="preserve">. Having a </w:t>
      </w:r>
      <w:r w:rsidR="00715E46" w:rsidRPr="004D62AD">
        <w:rPr>
          <w:lang w:val="en-GB"/>
        </w:rPr>
        <w:t xml:space="preserve">scanned </w:t>
      </w:r>
      <w:r w:rsidRPr="004D62AD">
        <w:rPr>
          <w:lang w:val="en-GB"/>
        </w:rPr>
        <w:t xml:space="preserve">model of the patient’s jaw enabled the dentist </w:t>
      </w:r>
      <w:proofErr w:type="gramStart"/>
      <w:r w:rsidRPr="004D62AD">
        <w:rPr>
          <w:lang w:val="en-GB"/>
        </w:rPr>
        <w:t>to precisely plan</w:t>
      </w:r>
      <w:proofErr w:type="gramEnd"/>
      <w:r w:rsidRPr="004D62AD">
        <w:rPr>
          <w:lang w:val="en-GB"/>
        </w:rPr>
        <w:t xml:space="preserve"> the surgery. In another application, </w:t>
      </w:r>
      <w:proofErr w:type="spellStart"/>
      <w:r w:rsidRPr="004D62AD">
        <w:rPr>
          <w:lang w:val="en-GB"/>
        </w:rPr>
        <w:t>FDM</w:t>
      </w:r>
      <w:proofErr w:type="spellEnd"/>
      <w:r w:rsidRPr="004D62AD">
        <w:rPr>
          <w:lang w:val="en-GB"/>
        </w:rPr>
        <w:t xml:space="preserve"> </w:t>
      </w:r>
      <w:proofErr w:type="gramStart"/>
      <w:r w:rsidRPr="004D62AD">
        <w:rPr>
          <w:lang w:val="en-GB"/>
        </w:rPr>
        <w:t>was implemented</w:t>
      </w:r>
      <w:proofErr w:type="gramEnd"/>
      <w:r w:rsidRPr="004D62AD">
        <w:rPr>
          <w:lang w:val="en-GB"/>
        </w:rPr>
        <w:t xml:space="preserve"> to fabricate </w:t>
      </w:r>
      <w:proofErr w:type="spellStart"/>
      <w:r w:rsidRPr="004D62AD">
        <w:rPr>
          <w:lang w:val="en-GB"/>
        </w:rPr>
        <w:t>bioresorbable</w:t>
      </w:r>
      <w:proofErr w:type="spellEnd"/>
      <w:r w:rsidRPr="004D62AD">
        <w:rPr>
          <w:lang w:val="en-GB"/>
        </w:rPr>
        <w:t xml:space="preserve"> </w:t>
      </w:r>
      <w:proofErr w:type="spellStart"/>
      <w:r w:rsidRPr="004D62AD">
        <w:rPr>
          <w:lang w:val="en-GB"/>
        </w:rPr>
        <w:t>polycaprolactone</w:t>
      </w:r>
      <w:proofErr w:type="spellEnd"/>
      <w:r w:rsidRPr="004D62AD">
        <w:rPr>
          <w:lang w:val="en-GB"/>
        </w:rPr>
        <w:t xml:space="preserve"> insertion as a 3D scaffold as a fresh extraction sockets to promote bone healing. The study found that the healing of the ridge after 6 months was better when compared to extraction sockets without the scaffold </w:t>
      </w:r>
      <w:r w:rsidRPr="004D62AD">
        <w:rPr>
          <w:lang w:val="en-GB"/>
        </w:rPr>
        <w:fldChar w:fldCharType="begin"/>
      </w:r>
      <w:r w:rsidR="00C171F2" w:rsidRPr="004D62AD">
        <w:rPr>
          <w:lang w:val="en-GB"/>
        </w:rPr>
        <w:instrText xml:space="preserve"> ADDIN EN.CITE &lt;EndNote&gt;&lt;Cite&gt;&lt;Author&gt;Goh&lt;/Author&gt;&lt;Year&gt;2015&lt;/Year&gt;&lt;RecNum&gt;72&lt;/RecNum&gt;&lt;DisplayText&gt;[53]&lt;/DisplayText&gt;&lt;record&gt;&lt;rec-number&gt;72&lt;/rec-number&gt;&lt;foreign-keys&gt;&lt;key app="EN" db-id="efx0x922ktww28ewxznxrwa9pfpw99waz2ff"&gt;72&lt;/key&gt;&lt;/foreign-keys&gt;&lt;ref-type name="Journal Article"&gt;17&lt;/ref-type&gt;&lt;contributors&gt;&lt;authors&gt;&lt;author&gt;Goh, B. T.&lt;/author&gt;&lt;author&gt;Teh, L. Y.&lt;/author&gt;&lt;author&gt;Tan, D. B. P.&lt;/author&gt;&lt;author&gt;Zhang, Z.&lt;/author&gt;&lt;author&gt;Teoh, S. H.&lt;/author&gt;&lt;/authors&gt;&lt;/contributors&gt;&lt;titles&gt;&lt;title&gt;Novel 3D polycaprolactone scaffold for ridge preservation - a pilot randomised controlled clinical trial&lt;/title&gt;&lt;secondary-title&gt;Clinical Oral Implants Research&lt;/secondary-title&gt;&lt;/titles&gt;&lt;periodical&gt;&lt;full-title&gt;Clinical Oral Implants Research&lt;/full-title&gt;&lt;/periodical&gt;&lt;pages&gt;271-277&lt;/pages&gt;&lt;volume&gt;26&lt;/volume&gt;&lt;number&gt;3&lt;/number&gt;&lt;dates&gt;&lt;year&gt;2015&lt;/year&gt;&lt;/dates&gt;&lt;work-type&gt;Article&lt;/work-type&gt;&lt;urls&gt;&lt;related-urls&gt;&lt;url&gt;https://www.scopus.com/inward/record.uri?eid=2-s2.0-84922738118&amp;amp;doi=10.1111%2fclr.12486&amp;amp;partnerID=40&amp;amp;md5=e112edb2e40d64a84d69d0e6a595bcc3&lt;/url&gt;&lt;/related-urls&gt;&lt;/urls&gt;&lt;electronic-resource-num&gt;10.1111/clr.12486&lt;/electronic-resource-num&gt;&lt;remote-database-name&gt;Scopus&lt;/remote-database-name&gt;&lt;/record&gt;&lt;/Cite&gt;&lt;/EndNote&gt;</w:instrText>
      </w:r>
      <w:r w:rsidRPr="004D62AD">
        <w:rPr>
          <w:lang w:val="en-GB"/>
        </w:rPr>
        <w:fldChar w:fldCharType="separate"/>
      </w:r>
      <w:r w:rsidR="00C171F2" w:rsidRPr="004D62AD">
        <w:rPr>
          <w:noProof/>
          <w:lang w:val="en-GB"/>
        </w:rPr>
        <w:t>[</w:t>
      </w:r>
      <w:hyperlink w:anchor="_ENREF_53" w:tooltip="Goh, 2015 #72" w:history="1">
        <w:r w:rsidR="00B73444" w:rsidRPr="004D62AD">
          <w:rPr>
            <w:noProof/>
            <w:lang w:val="en-GB"/>
          </w:rPr>
          <w:t>53</w:t>
        </w:r>
      </w:hyperlink>
      <w:r w:rsidR="00C171F2" w:rsidRPr="004D62AD">
        <w:rPr>
          <w:noProof/>
          <w:lang w:val="en-GB"/>
        </w:rPr>
        <w:t>]</w:t>
      </w:r>
      <w:r w:rsidRPr="004D62AD">
        <w:rPr>
          <w:lang w:val="en-GB"/>
        </w:rPr>
        <w:fldChar w:fldCharType="end"/>
      </w:r>
      <w:r w:rsidRPr="004D62AD">
        <w:rPr>
          <w:lang w:val="en-GB"/>
        </w:rPr>
        <w:t>.</w:t>
      </w:r>
    </w:p>
    <w:p w14:paraId="72979EFA" w14:textId="77777777" w:rsidR="00EA5E81" w:rsidRPr="004D62AD" w:rsidRDefault="00EA5E81" w:rsidP="00EA5E81">
      <w:pPr>
        <w:pStyle w:val="Text"/>
        <w:keepNext/>
        <w:rPr>
          <w:lang w:val="en-GB"/>
        </w:rPr>
      </w:pPr>
      <w:r w:rsidRPr="004D62AD">
        <w:rPr>
          <w:noProof/>
          <w:lang w:val="en-GB" w:eastAsia="en-GB"/>
        </w:rPr>
        <mc:AlternateContent>
          <mc:Choice Requires="wpc">
            <w:drawing>
              <wp:inline distT="0" distB="0" distL="0" distR="0" wp14:anchorId="7217EDCE" wp14:editId="1B0AE0E3">
                <wp:extent cx="5486400" cy="3609779"/>
                <wp:effectExtent l="0" t="0" r="0" b="0"/>
                <wp:docPr id="1199443285" name="Canvas 119944328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199443286" name="Picture 1199443286"/>
                          <pic:cNvPicPr>
                            <a:picLocks noChangeAspect="1"/>
                          </pic:cNvPicPr>
                        </pic:nvPicPr>
                        <pic:blipFill rotWithShape="1">
                          <a:blip r:embed="rId19"/>
                          <a:srcRect b="55960"/>
                          <a:stretch/>
                        </pic:blipFill>
                        <pic:spPr>
                          <a:xfrm>
                            <a:off x="0" y="0"/>
                            <a:ext cx="2702560" cy="1722120"/>
                          </a:xfrm>
                          <a:prstGeom prst="rect">
                            <a:avLst/>
                          </a:prstGeom>
                        </pic:spPr>
                      </pic:pic>
                      <pic:pic xmlns:pic="http://schemas.openxmlformats.org/drawingml/2006/picture">
                        <pic:nvPicPr>
                          <pic:cNvPr id="1199443287" name="Picture 1199443287"/>
                          <pic:cNvPicPr>
                            <a:picLocks noChangeAspect="1"/>
                          </pic:cNvPicPr>
                        </pic:nvPicPr>
                        <pic:blipFill rotWithShape="1">
                          <a:blip r:embed="rId20"/>
                          <a:srcRect t="-11" b="7991"/>
                          <a:stretch/>
                        </pic:blipFill>
                        <pic:spPr>
                          <a:xfrm>
                            <a:off x="0" y="1761248"/>
                            <a:ext cx="5486400" cy="1751357"/>
                          </a:xfrm>
                          <a:prstGeom prst="rect">
                            <a:avLst/>
                          </a:prstGeom>
                        </pic:spPr>
                      </pic:pic>
                      <pic:pic xmlns:pic="http://schemas.openxmlformats.org/drawingml/2006/picture">
                        <pic:nvPicPr>
                          <pic:cNvPr id="616" name="Picture 616"/>
                          <pic:cNvPicPr/>
                        </pic:nvPicPr>
                        <pic:blipFill rotWithShape="1">
                          <a:blip r:embed="rId19"/>
                          <a:srcRect t="50381" b="5377"/>
                          <a:stretch/>
                        </pic:blipFill>
                        <pic:spPr>
                          <a:xfrm>
                            <a:off x="2788920" y="0"/>
                            <a:ext cx="2697480" cy="1721911"/>
                          </a:xfrm>
                          <a:prstGeom prst="rect">
                            <a:avLst/>
                          </a:prstGeom>
                        </pic:spPr>
                      </pic:pic>
                      <wps:wsp>
                        <wps:cNvPr id="617" name="Text Box 8"/>
                        <wps:cNvSpPr txBox="1">
                          <a:spLocks noChangeArrowheads="1"/>
                        </wps:cNvSpPr>
                        <wps:spPr bwMode="auto">
                          <a:xfrm>
                            <a:off x="50460" y="1444876"/>
                            <a:ext cx="246720" cy="216262"/>
                          </a:xfrm>
                          <a:prstGeom prst="rect">
                            <a:avLst/>
                          </a:prstGeom>
                          <a:solidFill>
                            <a:schemeClr val="bg1"/>
                          </a:solidFill>
                          <a:ln>
                            <a:noFill/>
                          </a:ln>
                          <a:extLst/>
                        </wps:spPr>
                        <wps:txbx>
                          <w:txbxContent>
                            <w:p w14:paraId="631BB74D" w14:textId="77777777" w:rsidR="00102768" w:rsidRDefault="00102768" w:rsidP="00EA5E81">
                              <w:pPr>
                                <w:pStyle w:val="Figuretextbig"/>
                              </w:pPr>
                              <w:r>
                                <w:t>(a)</w:t>
                              </w:r>
                            </w:p>
                          </w:txbxContent>
                        </wps:txbx>
                        <wps:bodyPr rot="0" vert="horz" wrap="square" lIns="0" tIns="0" rIns="0" bIns="0" anchor="t" anchorCtr="0" upright="1">
                          <a:noAutofit/>
                        </wps:bodyPr>
                      </wps:wsp>
                      <wps:wsp>
                        <wps:cNvPr id="618" name="Text Box 8"/>
                        <wps:cNvSpPr txBox="1">
                          <a:spLocks noChangeArrowheads="1"/>
                        </wps:cNvSpPr>
                        <wps:spPr bwMode="auto">
                          <a:xfrm>
                            <a:off x="2854620" y="1445084"/>
                            <a:ext cx="246380" cy="215900"/>
                          </a:xfrm>
                          <a:prstGeom prst="rect">
                            <a:avLst/>
                          </a:prstGeom>
                          <a:solidFill>
                            <a:schemeClr val="bg1"/>
                          </a:solidFill>
                          <a:ln>
                            <a:noFill/>
                          </a:ln>
                          <a:extLst/>
                        </wps:spPr>
                        <wps:txbx>
                          <w:txbxContent>
                            <w:p w14:paraId="3953E901" w14:textId="77777777" w:rsidR="00102768" w:rsidRDefault="00102768" w:rsidP="00EA5E81">
                              <w:pPr>
                                <w:pStyle w:val="NormalWeb"/>
                                <w:tabs>
                                  <w:tab w:val="left" w:pos="426"/>
                                  <w:tab w:val="left" w:pos="1440"/>
                                </w:tabs>
                                <w:spacing w:before="0" w:beforeAutospacing="0" w:after="0" w:afterAutospacing="0" w:line="276" w:lineRule="auto"/>
                                <w:jc w:val="center"/>
                              </w:pPr>
                              <w:r>
                                <w:rPr>
                                  <w:sz w:val="28"/>
                                  <w:szCs w:val="28"/>
                                </w:rPr>
                                <w:t>(b)</w:t>
                              </w:r>
                            </w:p>
                          </w:txbxContent>
                        </wps:txbx>
                        <wps:bodyPr rot="0" vert="horz" wrap="square" lIns="0" tIns="0" rIns="0" bIns="0" anchor="t" anchorCtr="0" upright="1">
                          <a:noAutofit/>
                        </wps:bodyPr>
                      </wps:wsp>
                      <wps:wsp>
                        <wps:cNvPr id="619" name="Text Box 8"/>
                        <wps:cNvSpPr txBox="1">
                          <a:spLocks noChangeArrowheads="1"/>
                        </wps:cNvSpPr>
                        <wps:spPr bwMode="auto">
                          <a:xfrm>
                            <a:off x="50800" y="3235620"/>
                            <a:ext cx="246380" cy="215900"/>
                          </a:xfrm>
                          <a:prstGeom prst="rect">
                            <a:avLst/>
                          </a:prstGeom>
                          <a:solidFill>
                            <a:schemeClr val="bg1"/>
                          </a:solidFill>
                          <a:ln>
                            <a:noFill/>
                          </a:ln>
                          <a:extLst/>
                        </wps:spPr>
                        <wps:txbx>
                          <w:txbxContent>
                            <w:p w14:paraId="631E91A5" w14:textId="77777777" w:rsidR="00102768" w:rsidRDefault="00102768" w:rsidP="00EA5E81">
                              <w:pPr>
                                <w:pStyle w:val="NormalWeb"/>
                                <w:tabs>
                                  <w:tab w:val="left" w:pos="426"/>
                                  <w:tab w:val="left" w:pos="1440"/>
                                </w:tabs>
                                <w:spacing w:before="0" w:beforeAutospacing="0" w:after="0" w:afterAutospacing="0" w:line="276" w:lineRule="auto"/>
                                <w:jc w:val="center"/>
                              </w:pPr>
                              <w:r>
                                <w:rPr>
                                  <w:sz w:val="28"/>
                                  <w:szCs w:val="28"/>
                                </w:rPr>
                                <w:t>(c)</w:t>
                              </w:r>
                            </w:p>
                          </w:txbxContent>
                        </wps:txbx>
                        <wps:bodyPr rot="0" vert="horz" wrap="square" lIns="0" tIns="0" rIns="0" bIns="0" anchor="t" anchorCtr="0" upright="1">
                          <a:noAutofit/>
                        </wps:bodyPr>
                      </wps:wsp>
                      <wps:wsp>
                        <wps:cNvPr id="620" name="Text Box 8"/>
                        <wps:cNvSpPr txBox="1">
                          <a:spLocks noChangeArrowheads="1"/>
                        </wps:cNvSpPr>
                        <wps:spPr bwMode="auto">
                          <a:xfrm>
                            <a:off x="2854620" y="3235249"/>
                            <a:ext cx="246380" cy="215900"/>
                          </a:xfrm>
                          <a:prstGeom prst="rect">
                            <a:avLst/>
                          </a:prstGeom>
                          <a:solidFill>
                            <a:schemeClr val="bg1"/>
                          </a:solidFill>
                          <a:ln>
                            <a:noFill/>
                          </a:ln>
                          <a:extLst/>
                        </wps:spPr>
                        <wps:txbx>
                          <w:txbxContent>
                            <w:p w14:paraId="26C64F52" w14:textId="77777777" w:rsidR="00102768" w:rsidRDefault="00102768" w:rsidP="00EA5E81">
                              <w:pPr>
                                <w:pStyle w:val="NormalWeb"/>
                                <w:tabs>
                                  <w:tab w:val="left" w:pos="426"/>
                                  <w:tab w:val="left" w:pos="1440"/>
                                </w:tabs>
                                <w:spacing w:before="0" w:beforeAutospacing="0" w:after="0" w:afterAutospacing="0" w:line="276" w:lineRule="auto"/>
                                <w:jc w:val="center"/>
                              </w:pPr>
                              <w:r>
                                <w:rPr>
                                  <w:sz w:val="28"/>
                                  <w:szCs w:val="28"/>
                                </w:rPr>
                                <w:t>(d)</w:t>
                              </w:r>
                            </w:p>
                          </w:txbxContent>
                        </wps:txbx>
                        <wps:bodyPr rot="0" vert="horz" wrap="square" lIns="0" tIns="0" rIns="0" bIns="0" anchor="t" anchorCtr="0" upright="1">
                          <a:noAutofit/>
                        </wps:bodyPr>
                      </wps:wsp>
                    </wpc:wpc>
                  </a:graphicData>
                </a:graphic>
              </wp:inline>
            </w:drawing>
          </mc:Choice>
          <mc:Fallback>
            <w:pict>
              <v:group id="Canvas 1199443285" o:spid="_x0000_s1224" editas="canvas" style="width:6in;height:284.25pt;mso-position-horizontal-relative:char;mso-position-vertical-relative:line" coordsize="54864,360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">
                <v:shape id="_x0000_s1225" type="#_x0000_t75" style="position:absolute;width:54864;height:36093;visibility:visible;mso-wrap-style:square">
                  <v:fill o:detectmouseclick="t"/>
                  <v:path o:connecttype="none"/>
                </v:shape>
                <v:shape id="Picture 1199443286" o:spid="_x0000_s1226" type="#_x0000_t75" style="position:absolute;width:27025;height:172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z2cfIAAAA4wAAAA8AAABkcnMvZG93bnJldi54bWxET81qwkAQvgt9h2UKvdWNmgZNXaWVFupJ&#10;anvJbdgdk2B2NmTXJH37riB4nO9/1tvRNqKnzteOFcymCQhi7UzNpYLfn8/nJQgfkA02jknBH3nY&#10;bh4ma8yNG/ib+mMoRQxhn6OCKoQ2l9Lriiz6qWuJI3dyncUQz66UpsMhhttGzpMkkxZrjg0VtrSr&#10;SJ+PF6tg0Oe0sJcidfuD2b/rj8L2pxelnh7Ht1cQgcZwF9/cXybOn61WabqYLzO4/hQBkJt/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Hs9nHyAAAAOMAAAAPAAAAAAAAAAAA&#10;AAAAAJ8CAABkcnMvZG93bnJldi54bWxQSwUGAAAAAAQABAD3AAAAlAMAAAAA&#10;">
                  <v:imagedata r:id="rId21" o:title="" cropbottom="36674f"/>
                  <v:path arrowok="t"/>
                </v:shape>
                <v:shape id="Picture 1199443287" o:spid="_x0000_s1227" type="#_x0000_t75" style="position:absolute;top:17612;width:54864;height:175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">
                  <v:imagedata r:id="rId22" o:title="" croptop="-7f" cropbottom="5237f"/>
                  <v:path arrowok="t"/>
                </v:shape>
                <v:shape id="Picture 616" o:spid="_x0000_s1228" type="#_x0000_t75" style="position:absolute;left:27889;width:26975;height:172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sVgTGAAAA3AAAAA8AAABkcnMvZG93bnJldi54bWxEj0FrAjEUhO+C/yE8oRep2fWwtFujFEEQ&#10;L1JrD94em9fNtpuXNYm69dc3guBxmJlvmNmit604kw+NYwX5JANBXDndcK1g/7l6fgERIrLG1jEp&#10;+KMAi/lwMMNSuwt/0HkXa5EgHEpUYGLsSilDZchimLiOOHnfzluMSfpaao+XBLetnGZZIS02nBYM&#10;drQ0VP3uTlbB9LDtzGZ8kEdTffn8Gq/b8euPUk+j/v0NRKQ+PsL39lorKPICbmfSEZDz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2xWBMYAAADcAAAADwAAAAAAAAAAAAAA&#10;AACfAgAAZHJzL2Rvd25yZXYueG1sUEsFBgAAAAAEAAQA9wAAAJIDAAAAAA==&#10;">
                  <v:imagedata r:id="rId21" o:title="" croptop="33018f" cropbottom="3524f"/>
                </v:shape>
                <v:shape id="Text Box 8" o:spid="_x0000_s1229" type="#_x0000_t202" style="position:absolute;left:504;top:14448;width:2467;height:21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LBH8MA&#10;AADcAAAADwAAAGRycy9kb3ducmV2LnhtbESPS2vCQBSF90L/w3AL3ekkLURNnQQtlIoUxMfC5SVz&#10;86CZOyEzjem/d4SCy8N3HpxVPppWDNS7xrKCeBaBIC6sbrhScD59ThcgnEfW2FomBX/kIM+eJitM&#10;tb3ygYajr0QoYZeigtr7LpXSFTUZdDPbEQdW2t6gD7KvpO7xGspNK1+jKJEGGw4LNXb0UVPxc/w1&#10;CjaJrYb47WK+d+WXXO5LHZhX6uV5XL+D8DT6h/k/vdUKkngO9zPhCMjs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yLBH8MAAADcAAAADwAAAAAAAAAAAAAAAACYAgAAZHJzL2Rv&#10;d25yZXYueG1sUEsFBgAAAAAEAAQA9QAAAIgDAAAAAA==&#10;" fillcolor="white [3212]" stroked="f">
                  <v:textbox inset="0,0,0,0">
                    <w:txbxContent>
                      <w:p w14:paraId="631BB74D" w14:textId="77777777" w:rsidR="00102768" w:rsidRDefault="00102768" w:rsidP="00EA5E81">
                        <w:pPr>
                          <w:pStyle w:val="Figuretextbig"/>
                        </w:pPr>
                        <w:r>
                          <w:t>(a)</w:t>
                        </w:r>
                      </w:p>
                    </w:txbxContent>
                  </v:textbox>
                </v:shape>
                <v:shape id="Text Box 8" o:spid="_x0000_s1230" type="#_x0000_t202" style="position:absolute;left:28546;top:14450;width:2464;height:2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1VbcAA&#10;AADcAAAADwAAAGRycy9kb3ducmV2LnhtbERPS2vCQBC+F/wPywi91U0qhBpdRQtiKYXi4+BxyE4e&#10;mJ0N2TWm/75zKPT48b1Xm9G1aqA+NJ4NpLMEFHHhbcOVgct5//IGKkRki61nMvBDATbrydMKc+sf&#10;fKThFCslIRxyNFDH2OVah6Imh2HmO2LhSt87jAL7StseHxLuWv2aJJl22LA01NjRe03F7XR3BnaZ&#10;r4Z0fnVfn+VBL75LK1w05nk6bpegIo3xX/zn/rAGslTWyhk5Anr9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r1VbcAAAADcAAAADwAAAAAAAAAAAAAAAACYAgAAZHJzL2Rvd25y&#10;ZXYueG1sUEsFBgAAAAAEAAQA9QAAAIUDAAAAAA==&#10;" fillcolor="white [3212]" stroked="f">
                  <v:textbox inset="0,0,0,0">
                    <w:txbxContent>
                      <w:p w14:paraId="3953E901" w14:textId="77777777" w:rsidR="00102768" w:rsidRDefault="00102768" w:rsidP="00EA5E81">
                        <w:pPr>
                          <w:pStyle w:val="NormalWeb"/>
                          <w:tabs>
                            <w:tab w:val="left" w:pos="426"/>
                            <w:tab w:val="left" w:pos="1440"/>
                          </w:tabs>
                          <w:spacing w:before="0" w:beforeAutospacing="0" w:after="0" w:afterAutospacing="0" w:line="276" w:lineRule="auto"/>
                          <w:jc w:val="center"/>
                        </w:pPr>
                        <w:r>
                          <w:rPr>
                            <w:sz w:val="28"/>
                            <w:szCs w:val="28"/>
                          </w:rPr>
                          <w:t>(b)</w:t>
                        </w:r>
                      </w:p>
                    </w:txbxContent>
                  </v:textbox>
                </v:shape>
                <v:shape id="Text Box 8" o:spid="_x0000_s1231" type="#_x0000_t202" style="position:absolute;left:508;top:32356;width:2463;height:2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Hw9sIA&#10;AADcAAAADwAAAGRycy9kb3ducmV2LnhtbESPS4vCMBSF94L/IVzBnaYdoWjHKKMwKDIgPhazvDS3&#10;D6a5KU2s9d+bAcHl4TsPznLdm1p01LrKsoJ4GoEgzqyuuFBwvXxP5iCcR9ZYWyYFD3KwXg0HS0y1&#10;vfOJurMvRChhl6KC0vsmldJlJRl0U9sQB5bb1qAPsi2kbvEeyk0tP6IokQYrDgslNrQtKfs734yC&#10;TWKLLp79mp9DvpOLY64D80qNR/3XJwhPvX+bX+m9VpDEC/g/E46AX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8fD2wgAAANwAAAAPAAAAAAAAAAAAAAAAAJgCAABkcnMvZG93&#10;bnJldi54bWxQSwUGAAAAAAQABAD1AAAAhwMAAAAA&#10;" fillcolor="white [3212]" stroked="f">
                  <v:textbox inset="0,0,0,0">
                    <w:txbxContent>
                      <w:p w14:paraId="631E91A5" w14:textId="77777777" w:rsidR="00102768" w:rsidRDefault="00102768" w:rsidP="00EA5E81">
                        <w:pPr>
                          <w:pStyle w:val="NormalWeb"/>
                          <w:tabs>
                            <w:tab w:val="left" w:pos="426"/>
                            <w:tab w:val="left" w:pos="1440"/>
                          </w:tabs>
                          <w:spacing w:before="0" w:beforeAutospacing="0" w:after="0" w:afterAutospacing="0" w:line="276" w:lineRule="auto"/>
                          <w:jc w:val="center"/>
                        </w:pPr>
                        <w:r>
                          <w:rPr>
                            <w:sz w:val="28"/>
                            <w:szCs w:val="28"/>
                          </w:rPr>
                          <w:t>(c)</w:t>
                        </w:r>
                      </w:p>
                    </w:txbxContent>
                  </v:textbox>
                </v:shape>
                <v:shape id="Text Box 8" o:spid="_x0000_s1232" type="#_x0000_t202" style="position:absolute;left:28546;top:32352;width:2464;height:2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eT1sEA&#10;AADcAAAADwAAAGRycy9kb3ducmV2LnhtbERPS2vCQBC+C/0PyxR6000sBI2uwRZKSymItgePQ3by&#10;wOxsyG5j/PfOodDjx/feFpPr1EhDaD0bSBcJKOLS25ZrAz/fb/MVqBCRLXaeycCNAhS7h9kWc+uv&#10;fKTxFGslIRxyNNDE2Odah7Ihh2Hhe2LhKj84jAKHWtsBrxLuOr1Mkkw7bFkaGuzptaHycvp1Bl4y&#10;X4/p89l9fVbven2orHDRmKfHab8BFWmK/+I/94c1kC1lvpyRI6B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6nk9bBAAAA3AAAAA8AAAAAAAAAAAAAAAAAmAIAAGRycy9kb3du&#10;cmV2LnhtbFBLBQYAAAAABAAEAPUAAACGAwAAAAA=&#10;" fillcolor="white [3212]" stroked="f">
                  <v:textbox inset="0,0,0,0">
                    <w:txbxContent>
                      <w:p w14:paraId="26C64F52" w14:textId="77777777" w:rsidR="00102768" w:rsidRDefault="00102768" w:rsidP="00EA5E81">
                        <w:pPr>
                          <w:pStyle w:val="NormalWeb"/>
                          <w:tabs>
                            <w:tab w:val="left" w:pos="426"/>
                            <w:tab w:val="left" w:pos="1440"/>
                          </w:tabs>
                          <w:spacing w:before="0" w:beforeAutospacing="0" w:after="0" w:afterAutospacing="0" w:line="276" w:lineRule="auto"/>
                          <w:jc w:val="center"/>
                        </w:pPr>
                        <w:r>
                          <w:rPr>
                            <w:sz w:val="28"/>
                            <w:szCs w:val="28"/>
                          </w:rPr>
                          <w:t>(d)</w:t>
                        </w:r>
                      </w:p>
                    </w:txbxContent>
                  </v:textbox>
                </v:shape>
                <w10:anchorlock/>
              </v:group>
            </w:pict>
          </mc:Fallback>
        </mc:AlternateContent>
      </w:r>
    </w:p>
    <w:p w14:paraId="3DBACC64" w14:textId="675744C0" w:rsidR="00EA5E81" w:rsidRPr="004D62AD" w:rsidRDefault="00EA5E81" w:rsidP="00846172">
      <w:pPr>
        <w:pStyle w:val="Figurecaption"/>
      </w:pPr>
      <w:bookmarkStart w:id="10" w:name="_Ref498886446"/>
      <w:r w:rsidRPr="004D62AD">
        <w:t xml:space="preserve">Figure </w:t>
      </w:r>
      <w:r w:rsidRPr="004D62AD">
        <w:fldChar w:fldCharType="begin"/>
      </w:r>
      <w:r w:rsidRPr="004D62AD">
        <w:instrText xml:space="preserve"> SEQ Figure \* ARABIC </w:instrText>
      </w:r>
      <w:r w:rsidRPr="004D62AD">
        <w:fldChar w:fldCharType="separate"/>
      </w:r>
      <w:r w:rsidR="00E668D6">
        <w:rPr>
          <w:noProof/>
        </w:rPr>
        <w:t>7</w:t>
      </w:r>
      <w:r w:rsidRPr="004D62AD">
        <w:fldChar w:fldCharType="end"/>
      </w:r>
      <w:bookmarkEnd w:id="10"/>
      <w:r w:rsidRPr="004D62AD">
        <w:t xml:space="preserve">: (a) 3D scan of the soft tissue, (b) 3D model of the </w:t>
      </w:r>
      <w:r w:rsidR="00715E46" w:rsidRPr="004D62AD">
        <w:t xml:space="preserve">dental </w:t>
      </w:r>
      <w:r w:rsidRPr="004D62AD">
        <w:t xml:space="preserve">implant, (c) abutments on </w:t>
      </w:r>
      <w:proofErr w:type="spellStart"/>
      <w:r w:rsidRPr="004D62AD">
        <w:t>FDM</w:t>
      </w:r>
      <w:proofErr w:type="spellEnd"/>
      <w:r w:rsidRPr="004D62AD">
        <w:t xml:space="preserve"> implant cast, (d) restoration on </w:t>
      </w:r>
      <w:proofErr w:type="spellStart"/>
      <w:r w:rsidRPr="004D62AD">
        <w:t>FDM</w:t>
      </w:r>
      <w:proofErr w:type="spellEnd"/>
      <w:r w:rsidRPr="004D62AD">
        <w:t xml:space="preserve"> implant  </w:t>
      </w:r>
      <w:r w:rsidRPr="004D62AD">
        <w:fldChar w:fldCharType="begin"/>
      </w:r>
      <w:r w:rsidR="00C171F2" w:rsidRPr="004D62AD">
        <w:instrText xml:space="preserve"> ADDIN EN.CITE &lt;EndNote&gt;&lt;Cite&gt;&lt;Author&gt;Brandt&lt;/Author&gt;&lt;Year&gt;2015&lt;/Year&gt;&lt;RecNum&gt;70&lt;/RecNum&gt;&lt;DisplayText&gt;[51]&lt;/DisplayText&gt;&lt;record&gt;&lt;rec-number&gt;70&lt;/rec-number&gt;&lt;foreign-keys&gt;&lt;key app="EN" db-id="efx0x922ktww28ewxznxrwa9pfpw99waz2ff"&gt;70&lt;/key&gt;&lt;/foreign-keys&gt;&lt;ref-type name="Journal Article"&gt;17&lt;/ref-type&gt;&lt;contributors&gt;&lt;authors&gt;&lt;author&gt;Brandt, Jan&lt;/author&gt;&lt;author&gt;Lauer, Hans-Christoph&lt;/author&gt;&lt;author&gt;Peter, Thorsten&lt;/author&gt;&lt;author&gt;Brandt, Silvia&lt;/author&gt;&lt;/authors&gt;&lt;/contributors&gt;&lt;titles&gt;&lt;title&gt;Digital process for an implant-supported fixed dental prosthesis: A clinical report&lt;/title&gt;&lt;secondary-title&gt;The Journal of Prosthetic Dentistry&lt;/secondary-title&gt;&lt;/titles&gt;&lt;periodical&gt;&lt;full-title&gt;The Journal of Prosthetic Dentistry&lt;/full-title&gt;&lt;/periodical&gt;&lt;pages&gt;469-473&lt;/pages&gt;&lt;volume&gt;114&lt;/volume&gt;&lt;number&gt;4&lt;/number&gt;&lt;dates&gt;&lt;year&gt;2015&lt;/year&gt;&lt;pub-dates&gt;&lt;date&gt;2015/10/01/&lt;/date&gt;&lt;/pub-dates&gt;&lt;/dates&gt;&lt;isbn&gt;0022-3913&lt;/isbn&gt;&lt;urls&gt;&lt;related-urls&gt;&lt;url&gt;http://www.sciencedirect.com/science/article/pii/S0022391315002802&lt;/url&gt;&lt;/related-urls&gt;&lt;/urls&gt;&lt;electronic-resource-num&gt;https://doi.org/10.1016/j.prosdent.2015.03.022&lt;/electronic-resource-num&gt;&lt;/record&gt;&lt;/Cite&gt;&lt;/EndNote&gt;</w:instrText>
      </w:r>
      <w:r w:rsidRPr="004D62AD">
        <w:fldChar w:fldCharType="separate"/>
      </w:r>
      <w:r w:rsidR="00C171F2" w:rsidRPr="004D62AD">
        <w:rPr>
          <w:noProof/>
        </w:rPr>
        <w:t>[</w:t>
      </w:r>
      <w:hyperlink w:anchor="_ENREF_51" w:tooltip="Brandt, 2015 #70" w:history="1">
        <w:r w:rsidR="00B73444" w:rsidRPr="004D62AD">
          <w:rPr>
            <w:noProof/>
          </w:rPr>
          <w:t>51</w:t>
        </w:r>
      </w:hyperlink>
      <w:r w:rsidR="00C171F2" w:rsidRPr="004D62AD">
        <w:rPr>
          <w:noProof/>
        </w:rPr>
        <w:t>]</w:t>
      </w:r>
      <w:r w:rsidRPr="004D62AD">
        <w:fldChar w:fldCharType="end"/>
      </w:r>
      <w:r w:rsidRPr="004D62AD">
        <w:t>, with permission from Elsevier.</w:t>
      </w:r>
    </w:p>
    <w:p w14:paraId="726DCA57" w14:textId="56EE0FFD" w:rsidR="00C72D94" w:rsidRPr="004D62AD" w:rsidRDefault="00C72D94" w:rsidP="00C72D94">
      <w:pPr>
        <w:pStyle w:val="Heading2"/>
      </w:pPr>
      <w:r w:rsidRPr="004D62AD">
        <w:lastRenderedPageBreak/>
        <w:t xml:space="preserve">Powder Bed Fusion </w:t>
      </w:r>
    </w:p>
    <w:p w14:paraId="423FDDA3" w14:textId="7A9B4D3E" w:rsidR="00EA5E81" w:rsidRPr="004D62AD" w:rsidRDefault="00EA5E81" w:rsidP="00846172">
      <w:pPr>
        <w:pStyle w:val="Text"/>
        <w:rPr>
          <w:lang w:val="en-GB"/>
        </w:rPr>
      </w:pPr>
      <w:r w:rsidRPr="004D62AD">
        <w:rPr>
          <w:lang w:val="en-GB"/>
        </w:rPr>
        <w:t xml:space="preserve">In </w:t>
      </w:r>
      <w:proofErr w:type="gramStart"/>
      <w:r w:rsidRPr="004D62AD">
        <w:rPr>
          <w:lang w:val="en-GB"/>
        </w:rPr>
        <w:t>powder bed fusion process</w:t>
      </w:r>
      <w:proofErr w:type="gramEnd"/>
      <w:r w:rsidRPr="004D62AD">
        <w:rPr>
          <w:lang w:val="en-GB"/>
        </w:rPr>
        <w:t xml:space="preserve">, a powder layer is spread uniformly onto a building platform. In the meanwhile, a laser or electron beam selectively consolidates the layer according to a CAD file. The process is repeated until all the layers are laser scanned and the geometry is created </w:t>
      </w:r>
      <w:r w:rsidRPr="004D62AD">
        <w:rPr>
          <w:lang w:val="en-GB"/>
        </w:rPr>
        <w:fldChar w:fldCharType="begin"/>
      </w:r>
      <w:r w:rsidR="00C171F2" w:rsidRPr="004D62AD">
        <w:rPr>
          <w:lang w:val="en-GB"/>
        </w:rPr>
        <w:instrText xml:space="preserve"> ADDIN EN.CITE &lt;EndNote&gt;&lt;Cite&gt;&lt;Author&gt;Kaierle&lt;/Author&gt;&lt;Year&gt;2012&lt;/Year&gt;&lt;RecNum&gt;16&lt;/RecNum&gt;&lt;DisplayText&gt;[44]&lt;/DisplayText&gt;&lt;record&gt;&lt;rec-number&gt;16&lt;/rec-number&gt;&lt;foreign-keys&gt;&lt;key app="EN" db-id="efx0x922ktww28ewxznxrwa9pfpw99waz2ff"&gt;16&lt;/key&gt;&lt;/foreign-keys&gt;&lt;ref-type name="Journal Article"&gt;17&lt;/ref-type&gt;&lt;contributors&gt;&lt;authors&gt;&lt;author&gt;Kaierle, Stefan&lt;/author&gt;&lt;author&gt;Barroi, Alexander&lt;/author&gt;&lt;author&gt;Noelke, Christian&lt;/author&gt;&lt;author&gt;Hermsdorf, Joerg&lt;/author&gt;&lt;author&gt;Overmeyer, Ludger&lt;/author&gt;&lt;author&gt;Haferkamp, Heinz&lt;/author&gt;&lt;/authors&gt;&lt;/contributors&gt;&lt;titles&gt;&lt;title&gt;Review on Laser Deposition Welding: From Micro to Macro&lt;/title&gt;&lt;secondary-title&gt;Physics Procedia&lt;/secondary-title&gt;&lt;/titles&gt;&lt;periodical&gt;&lt;full-title&gt;Physics Procedia&lt;/full-title&gt;&lt;/periodical&gt;&lt;pages&gt;336-345&lt;/pages&gt;&lt;volume&gt;39&lt;/volume&gt;&lt;dates&gt;&lt;year&gt;2012&lt;/year&gt;&lt;pub-dates&gt;&lt;date&gt;2012&lt;/date&gt;&lt;/pub-dates&gt;&lt;/dates&gt;&lt;isbn&gt;1875-3892&lt;/isbn&gt;&lt;label&gt;RefWorks:140&lt;/label&gt;&lt;urls&gt;&lt;related-urls&gt;&lt;url&gt;http://dx.doi.org/10.1016/j.phpro.2012.10.046&lt;/url&gt;&lt;/related-urls&gt;&lt;/urls&gt;&lt;/record&gt;&lt;/Cite&gt;&lt;/EndNote&gt;</w:instrText>
      </w:r>
      <w:r w:rsidRPr="004D62AD">
        <w:rPr>
          <w:lang w:val="en-GB"/>
        </w:rPr>
        <w:fldChar w:fldCharType="separate"/>
      </w:r>
      <w:r w:rsidR="00C171F2" w:rsidRPr="004D62AD">
        <w:rPr>
          <w:noProof/>
          <w:lang w:val="en-GB"/>
        </w:rPr>
        <w:t>[</w:t>
      </w:r>
      <w:hyperlink w:anchor="_ENREF_44" w:tooltip="Kaierle, 2012 #16" w:history="1">
        <w:r w:rsidR="00B73444" w:rsidRPr="004D62AD">
          <w:rPr>
            <w:noProof/>
            <w:lang w:val="en-GB"/>
          </w:rPr>
          <w:t>44</w:t>
        </w:r>
      </w:hyperlink>
      <w:r w:rsidR="00C171F2" w:rsidRPr="004D62AD">
        <w:rPr>
          <w:noProof/>
          <w:lang w:val="en-GB"/>
        </w:rPr>
        <w:t>]</w:t>
      </w:r>
      <w:r w:rsidRPr="004D62AD">
        <w:rPr>
          <w:lang w:val="en-GB"/>
        </w:rPr>
        <w:fldChar w:fldCharType="end"/>
      </w:r>
      <w:r w:rsidRPr="004D62AD">
        <w:rPr>
          <w:lang w:val="en-GB"/>
        </w:rPr>
        <w:t>. Selective laser melting (</w:t>
      </w:r>
      <w:proofErr w:type="spellStart"/>
      <w:r w:rsidRPr="004D62AD">
        <w:rPr>
          <w:lang w:val="en-GB"/>
        </w:rPr>
        <w:t>SLM</w:t>
      </w:r>
      <w:proofErr w:type="spellEnd"/>
      <w:r w:rsidRPr="004D62AD">
        <w:rPr>
          <w:lang w:val="en-GB"/>
        </w:rPr>
        <w:t xml:space="preserve">) and electron beam melting (EBM) are two powder bed fusion processes have been available since the </w:t>
      </w:r>
      <w:proofErr w:type="spellStart"/>
      <w:r w:rsidRPr="004D62AD">
        <w:rPr>
          <w:lang w:val="en-GB"/>
        </w:rPr>
        <w:t>1990’s</w:t>
      </w:r>
      <w:proofErr w:type="spellEnd"/>
      <w:r w:rsidRPr="004D62AD">
        <w:rPr>
          <w:lang w:val="en-GB"/>
        </w:rPr>
        <w:t xml:space="preserve">. </w:t>
      </w:r>
      <w:proofErr w:type="spellStart"/>
      <w:r w:rsidRPr="004D62AD">
        <w:rPr>
          <w:lang w:val="en-GB"/>
        </w:rPr>
        <w:t>SLM</w:t>
      </w:r>
      <w:proofErr w:type="spellEnd"/>
      <w:r w:rsidRPr="004D62AD">
        <w:rPr>
          <w:lang w:val="en-GB"/>
        </w:rPr>
        <w:t xml:space="preserve"> is one of the most popular powder bed fusion systems used to build near net shape components, </w:t>
      </w:r>
      <w:r w:rsidR="00715E46" w:rsidRPr="004D62AD">
        <w:rPr>
          <w:lang w:val="en-GB"/>
        </w:rPr>
        <w:fldChar w:fldCharType="begin"/>
      </w:r>
      <w:r w:rsidR="00715E46" w:rsidRPr="004D62AD">
        <w:rPr>
          <w:lang w:val="en-GB"/>
        </w:rPr>
        <w:instrText xml:space="preserve"> REF _Ref499025787 \h </w:instrText>
      </w:r>
      <w:r w:rsidR="00715E46" w:rsidRPr="004D62AD">
        <w:rPr>
          <w:lang w:val="en-GB"/>
        </w:rPr>
      </w:r>
      <w:r w:rsidR="00715E46" w:rsidRPr="004D62AD">
        <w:rPr>
          <w:lang w:val="en-GB"/>
        </w:rPr>
        <w:fldChar w:fldCharType="separate"/>
      </w:r>
      <w:r w:rsidR="00847D95" w:rsidRPr="004D62AD">
        <w:t xml:space="preserve">Figure </w:t>
      </w:r>
      <w:r w:rsidR="00847D95">
        <w:rPr>
          <w:noProof/>
        </w:rPr>
        <w:t>8</w:t>
      </w:r>
      <w:r w:rsidR="00715E46" w:rsidRPr="004D62AD">
        <w:rPr>
          <w:lang w:val="en-GB"/>
        </w:rPr>
        <w:fldChar w:fldCharType="end"/>
      </w:r>
      <w:r w:rsidRPr="004D62AD">
        <w:rPr>
          <w:lang w:val="en-GB"/>
        </w:rPr>
        <w:t xml:space="preserve">. In </w:t>
      </w:r>
      <w:proofErr w:type="spellStart"/>
      <w:r w:rsidRPr="004D62AD">
        <w:rPr>
          <w:lang w:val="en-GB"/>
        </w:rPr>
        <w:t>SLM</w:t>
      </w:r>
      <w:proofErr w:type="spellEnd"/>
      <w:r w:rsidRPr="004D62AD">
        <w:rPr>
          <w:lang w:val="en-GB"/>
        </w:rPr>
        <w:t xml:space="preserve">, a laser beam </w:t>
      </w:r>
      <w:proofErr w:type="gramStart"/>
      <w:r w:rsidRPr="004D62AD">
        <w:rPr>
          <w:lang w:val="en-GB"/>
        </w:rPr>
        <w:t>is used</w:t>
      </w:r>
      <w:proofErr w:type="gramEnd"/>
      <w:r w:rsidRPr="004D62AD">
        <w:rPr>
          <w:lang w:val="en-GB"/>
        </w:rPr>
        <w:t xml:space="preserve"> as an energy source to create the components layer by layer </w:t>
      </w:r>
      <w:r w:rsidRPr="004D62AD">
        <w:rPr>
          <w:lang w:val="en-GB"/>
        </w:rPr>
        <w:fldChar w:fldCharType="begin">
          <w:fldData xml:space="preserve">PEVuZE5vdGU+PENpdGU+PEF1dGhvcj5aaGFuZzwvQXV0aG9yPjxZZWFyPjIwMTY8L1llYXI+PFJl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</w:fldData>
        </w:fldChar>
      </w:r>
      <w:r w:rsidR="00C171F2" w:rsidRPr="004D62AD">
        <w:rPr>
          <w:lang w:val="en-GB"/>
        </w:rPr>
        <w:instrText xml:space="preserve"> ADDIN EN.CITE </w:instrText>
      </w:r>
      <w:r w:rsidR="00C171F2" w:rsidRPr="004D62AD">
        <w:rPr>
          <w:lang w:val="en-GB"/>
        </w:rPr>
        <w:fldChar w:fldCharType="begin">
          <w:fldData xml:space="preserve">PEVuZE5vdGU+PENpdGU+PEF1dGhvcj5aaGFuZzwvQXV0aG9yPjxZZWFyPjIwMTY8L1llYXI+PFJl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</w:fldData>
        </w:fldChar>
      </w:r>
      <w:r w:rsidR="00C171F2" w:rsidRPr="004D62AD">
        <w:rPr>
          <w:lang w:val="en-GB"/>
        </w:rPr>
        <w:instrText xml:space="preserve"> ADDIN EN.CITE.DATA </w:instrText>
      </w:r>
      <w:r w:rsidR="00C171F2" w:rsidRPr="004D62AD">
        <w:rPr>
          <w:lang w:val="en-GB"/>
        </w:rPr>
      </w:r>
      <w:r w:rsidR="00C171F2" w:rsidRPr="004D62AD">
        <w:rPr>
          <w:lang w:val="en-GB"/>
        </w:rPr>
        <w:fldChar w:fldCharType="end"/>
      </w:r>
      <w:r w:rsidRPr="004D62AD">
        <w:rPr>
          <w:lang w:val="en-GB"/>
        </w:rPr>
      </w:r>
      <w:r w:rsidRPr="004D62AD">
        <w:rPr>
          <w:lang w:val="en-GB"/>
        </w:rPr>
        <w:fldChar w:fldCharType="separate"/>
      </w:r>
      <w:r w:rsidR="00C171F2" w:rsidRPr="004D62AD">
        <w:rPr>
          <w:noProof/>
          <w:lang w:val="en-GB"/>
        </w:rPr>
        <w:t>[</w:t>
      </w:r>
      <w:hyperlink w:anchor="_ENREF_6" w:tooltip="Zhang, 2016 #6" w:history="1">
        <w:r w:rsidR="00B73444" w:rsidRPr="004D62AD">
          <w:rPr>
            <w:noProof/>
            <w:lang w:val="en-GB"/>
          </w:rPr>
          <w:t>6</w:t>
        </w:r>
      </w:hyperlink>
      <w:r w:rsidR="00C171F2" w:rsidRPr="004D62AD">
        <w:rPr>
          <w:noProof/>
          <w:lang w:val="en-GB"/>
        </w:rPr>
        <w:t xml:space="preserve">, </w:t>
      </w:r>
      <w:hyperlink w:anchor="_ENREF_54" w:tooltip="Gu, 2012 #21" w:history="1">
        <w:r w:rsidR="00B73444" w:rsidRPr="004D62AD">
          <w:rPr>
            <w:noProof/>
            <w:lang w:val="en-GB"/>
          </w:rPr>
          <w:t>54</w:t>
        </w:r>
      </w:hyperlink>
      <w:r w:rsidR="00C171F2" w:rsidRPr="004D62AD">
        <w:rPr>
          <w:noProof/>
          <w:lang w:val="en-GB"/>
        </w:rPr>
        <w:t>]</w:t>
      </w:r>
      <w:r w:rsidRPr="004D62AD">
        <w:rPr>
          <w:lang w:val="en-GB"/>
        </w:rPr>
        <w:fldChar w:fldCharType="end"/>
      </w:r>
      <w:r w:rsidRPr="004D62AD">
        <w:rPr>
          <w:lang w:val="en-GB"/>
        </w:rPr>
        <w:t xml:space="preserve">. </w:t>
      </w:r>
    </w:p>
    <w:p w14:paraId="272690BB" w14:textId="77777777" w:rsidR="00EA5E81" w:rsidRPr="004D62AD" w:rsidRDefault="00EA5E81" w:rsidP="00EA5E81">
      <w:pPr>
        <w:pStyle w:val="Figure"/>
        <w:keepNext/>
      </w:pPr>
      <w:r w:rsidRPr="004D62AD">
        <w:rPr>
          <w:noProof/>
        </w:rPr>
        <mc:AlternateContent>
          <mc:Choice Requires="wpc">
            <w:drawing>
              <wp:inline distT="0" distB="0" distL="0" distR="0" wp14:anchorId="0B623145" wp14:editId="36AD0135">
                <wp:extent cx="3006437" cy="2597727"/>
                <wp:effectExtent l="0" t="0" r="60960" b="12700"/>
                <wp:docPr id="879" name="Canvas 87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38" name="Rectangle 738"/>
                        <wps:cNvSpPr/>
                        <wps:spPr>
                          <a:xfrm>
                            <a:off x="2631225" y="1095377"/>
                            <a:ext cx="324409" cy="722968"/>
                          </a:xfrm>
                          <a:prstGeom prst="rect">
                            <a:avLst/>
                          </a:prstGeom>
                          <a:solidFill>
                            <a:srgbClr val="B85410"/>
                          </a:solidFill>
                          <a:ln>
                            <a:noFill/>
                          </a:ln>
                          <a:scene3d>
                            <a:camera prst="perspectiveFront"/>
                            <a:lightRig rig="threePt" dir="t"/>
                          </a:scene3d>
                        </wps:spPr>
                        <wps:style>
                          <a:lnRef idx="0">
                            <a:schemeClr val="dk1"/>
                          </a:lnRef>
                          <a:fillRef idx="3">
                            <a:schemeClr val="dk1"/>
                          </a:fillRef>
                          <a:effectRef idx="3">
                            <a:schemeClr val="dk1"/>
                          </a:effectRef>
                          <a:fontRef idx="minor">
                            <a:schemeClr val="lt1"/>
                          </a:fontRef>
                        </wps:style>
                        <wps:bodyPr rot="0" spcFirstLastPara="0" vert="horz" wrap="square" lIns="66195" tIns="33097" rIns="66195" bIns="33097" numCol="1" spcCol="0" rtlCol="0" fromWordArt="0" anchor="ctr" anchorCtr="0" forceAA="0" compatLnSpc="1">
                          <a:prstTxWarp prst="textNoShape">
                            <a:avLst/>
                          </a:prstTxWarp>
                          <a:noAutofit/>
                        </wps:bodyPr>
                      </wps:wsp>
                      <wps:wsp>
                        <wps:cNvPr id="739" name="Rectangle 739"/>
                        <wps:cNvSpPr/>
                        <wps:spPr>
                          <a:xfrm rot="5400000">
                            <a:off x="2003913" y="1192287"/>
                            <a:ext cx="324409" cy="930215"/>
                          </a:xfrm>
                          <a:prstGeom prst="rect">
                            <a:avLst/>
                          </a:prstGeom>
                          <a:solidFill>
                            <a:srgbClr val="B85410"/>
                          </a:solidFill>
                          <a:ln>
                            <a:noFill/>
                          </a:ln>
                          <a:scene3d>
                            <a:camera prst="perspectiveFront"/>
                            <a:lightRig rig="threePt" dir="t"/>
                          </a:scene3d>
                        </wps:spPr>
                        <wps:style>
                          <a:lnRef idx="0">
                            <a:schemeClr val="dk1"/>
                          </a:lnRef>
                          <a:fillRef idx="3">
                            <a:schemeClr val="dk1"/>
                          </a:fillRef>
                          <a:effectRef idx="3">
                            <a:schemeClr val="dk1"/>
                          </a:effectRef>
                          <a:fontRef idx="minor">
                            <a:schemeClr val="lt1"/>
                          </a:fontRef>
                        </wps:style>
                        <wps:bodyPr rot="0" spcFirstLastPara="0" vert="horz" wrap="square" lIns="66195" tIns="33097" rIns="66195" bIns="33097" numCol="1" spcCol="0" rtlCol="0" fromWordArt="0" anchor="ctr" anchorCtr="0" forceAA="0" compatLnSpc="1">
                          <a:prstTxWarp prst="textNoShape">
                            <a:avLst/>
                          </a:prstTxWarp>
                          <a:noAutofit/>
                        </wps:bodyPr>
                      </wps:wsp>
                      <wps:wsp>
                        <wps:cNvPr id="740" name="Rectangle 740"/>
                        <wps:cNvSpPr/>
                        <wps:spPr>
                          <a:xfrm>
                            <a:off x="1376602" y="1094964"/>
                            <a:ext cx="324409" cy="723906"/>
                          </a:xfrm>
                          <a:prstGeom prst="rect">
                            <a:avLst/>
                          </a:prstGeom>
                          <a:solidFill>
                            <a:srgbClr val="B85410"/>
                          </a:solidFill>
                          <a:ln>
                            <a:noFill/>
                          </a:ln>
                          <a:scene3d>
                            <a:camera prst="perspectiveFront"/>
                            <a:lightRig rig="threePt" dir="t"/>
                          </a:scene3d>
                        </wps:spPr>
                        <wps:style>
                          <a:lnRef idx="0">
                            <a:schemeClr val="dk1"/>
                          </a:lnRef>
                          <a:fillRef idx="3">
                            <a:schemeClr val="dk1"/>
                          </a:fillRef>
                          <a:effectRef idx="3">
                            <a:schemeClr val="dk1"/>
                          </a:effectRef>
                          <a:fontRef idx="minor">
                            <a:schemeClr val="lt1"/>
                          </a:fontRef>
                        </wps:style>
                        <wps:bodyPr rot="0" spcFirstLastPara="0" vert="horz" wrap="square" lIns="66195" tIns="33097" rIns="66195" bIns="33097" numCol="1" spcCol="0" rtlCol="0" fromWordArt="0" anchor="ctr" anchorCtr="0" forceAA="0" compatLnSpc="1">
                          <a:prstTxWarp prst="textNoShape">
                            <a:avLst/>
                          </a:prstTxWarp>
                          <a:noAutofit/>
                        </wps:bodyPr>
                      </wps:wsp>
                      <wps:wsp>
                        <wps:cNvPr id="741" name="Rectangle 741"/>
                        <wps:cNvSpPr/>
                        <wps:spPr>
                          <a:xfrm rot="5400000">
                            <a:off x="749290" y="1192287"/>
                            <a:ext cx="323680" cy="929486"/>
                          </a:xfrm>
                          <a:prstGeom prst="rect">
                            <a:avLst/>
                          </a:prstGeom>
                          <a:solidFill>
                            <a:srgbClr val="B85410"/>
                          </a:solidFill>
                          <a:ln>
                            <a:noFill/>
                          </a:ln>
                          <a:scene3d>
                            <a:camera prst="perspectiveFront"/>
                            <a:lightRig rig="threePt" dir="t"/>
                          </a:scene3d>
                        </wps:spPr>
                        <wps:style>
                          <a:lnRef idx="0">
                            <a:schemeClr val="dk1"/>
                          </a:lnRef>
                          <a:fillRef idx="3">
                            <a:schemeClr val="dk1"/>
                          </a:fillRef>
                          <a:effectRef idx="3">
                            <a:schemeClr val="dk1"/>
                          </a:effectRef>
                          <a:fontRef idx="minor">
                            <a:schemeClr val="lt1"/>
                          </a:fontRef>
                        </wps:style>
                        <wps:bodyPr rot="0" spcFirstLastPara="0" vert="horz" wrap="square" lIns="66195" tIns="33097" rIns="66195" bIns="33097" numCol="1" spcCol="0" rtlCol="0" fromWordArt="0" anchor="ctr" anchorCtr="0" forceAA="0" compatLnSpc="1">
                          <a:prstTxWarp prst="textNoShape">
                            <a:avLst/>
                          </a:prstTxWarp>
                          <a:noAutofit/>
                        </wps:bodyPr>
                      </wps:wsp>
                      <wps:wsp>
                        <wps:cNvPr id="742" name="Rectangle 742"/>
                        <wps:cNvSpPr/>
                        <wps:spPr>
                          <a:xfrm>
                            <a:off x="121977" y="1094964"/>
                            <a:ext cx="323680" cy="723906"/>
                          </a:xfrm>
                          <a:prstGeom prst="rect">
                            <a:avLst/>
                          </a:prstGeom>
                          <a:solidFill>
                            <a:srgbClr val="B85410"/>
                          </a:solidFill>
                          <a:ln>
                            <a:noFill/>
                          </a:ln>
                          <a:scene3d>
                            <a:camera prst="perspectiveFront"/>
                            <a:lightRig rig="threePt" dir="t"/>
                          </a:scene3d>
                        </wps:spPr>
                        <wps:style>
                          <a:lnRef idx="0">
                            <a:schemeClr val="dk1"/>
                          </a:lnRef>
                          <a:fillRef idx="3">
                            <a:schemeClr val="dk1"/>
                          </a:fillRef>
                          <a:effectRef idx="3">
                            <a:schemeClr val="dk1"/>
                          </a:effectRef>
                          <a:fontRef idx="minor">
                            <a:schemeClr val="lt1"/>
                          </a:fontRef>
                        </wps:style>
                        <wps:bodyPr rot="0" spcFirstLastPara="0" vert="horz" wrap="square" lIns="66195" tIns="33097" rIns="66195" bIns="33097" numCol="1" spcCol="0" rtlCol="0" fromWordArt="0" anchor="ctr" anchorCtr="0" forceAA="0" compatLnSpc="1">
                          <a:prstTxWarp prst="textNoShape">
                            <a:avLst/>
                          </a:prstTxWarp>
                          <a:noAutofit/>
                        </wps:bodyPr>
                      </wps:wsp>
                      <wps:wsp>
                        <wps:cNvPr id="743" name="Rectangle 743"/>
                        <wps:cNvSpPr/>
                        <wps:spPr>
                          <a:xfrm>
                            <a:off x="1701010" y="1094964"/>
                            <a:ext cx="930215" cy="399497"/>
                          </a:xfrm>
                          <a:prstGeom prst="rect">
                            <a:avLst/>
                          </a:prstGeom>
                          <a:ln/>
                          <a:scene3d>
                            <a:camera prst="perspectiveFront"/>
                            <a:lightRig rig="threePt" dir="t"/>
                          </a:scene3d>
                        </wps:spPr>
                        <wps:style>
                          <a:lnRef idx="0">
                            <a:schemeClr val="accent3"/>
                          </a:lnRef>
                          <a:fillRef idx="3">
                            <a:schemeClr val="accent3"/>
                          </a:fillRef>
                          <a:effectRef idx="3">
                            <a:schemeClr val="accent3"/>
                          </a:effectRef>
                          <a:fontRef idx="minor">
                            <a:schemeClr val="lt1"/>
                          </a:fontRef>
                        </wps:style>
                        <wps:bodyPr rot="0" spcFirstLastPara="0" vert="horz" wrap="square" lIns="66195" tIns="33097" rIns="66195" bIns="33097" numCol="1" spcCol="0" rtlCol="0" fromWordArt="0" anchor="ctr" anchorCtr="0" forceAA="0" compatLnSpc="1">
                          <a:prstTxWarp prst="textNoShape">
                            <a:avLst/>
                          </a:prstTxWarp>
                          <a:noAutofit/>
                        </wps:bodyPr>
                      </wps:wsp>
                      <wps:wsp>
                        <wps:cNvPr id="744" name="Rectangle 744"/>
                        <wps:cNvSpPr/>
                        <wps:spPr>
                          <a:xfrm>
                            <a:off x="2088114" y="1819599"/>
                            <a:ext cx="199748" cy="685997"/>
                          </a:xfrm>
                          <a:prstGeom prst="rect">
                            <a:avLst/>
                          </a:prstGeom>
                          <a:solidFill>
                            <a:schemeClr val="tx1">
                              <a:lumMod val="65000"/>
                              <a:lumOff val="35000"/>
                            </a:schemeClr>
                          </a:solidFill>
                          <a:ln>
                            <a:noFill/>
                          </a:ln>
                          <a:scene3d>
                            <a:camera prst="perspectiveFront"/>
                            <a:lightRig rig="threePt" dir="t"/>
                          </a:scene3d>
                        </wps:spPr>
                        <wps:style>
                          <a:lnRef idx="0">
                            <a:schemeClr val="dk1"/>
                          </a:lnRef>
                          <a:fillRef idx="3">
                            <a:schemeClr val="dk1"/>
                          </a:fillRef>
                          <a:effectRef idx="3">
                            <a:schemeClr val="dk1"/>
                          </a:effectRef>
                          <a:fontRef idx="minor">
                            <a:schemeClr val="lt1"/>
                          </a:fontRef>
                        </wps:style>
                        <wps:bodyPr rot="0" spcFirstLastPara="0" vert="horz" wrap="square" lIns="66195" tIns="33097" rIns="66195" bIns="33097" numCol="1" spcCol="0" rtlCol="0" fromWordArt="0" anchor="ctr" anchorCtr="0" forceAA="0" compatLnSpc="1">
                          <a:prstTxWarp prst="textNoShape">
                            <a:avLst/>
                          </a:prstTxWarp>
                          <a:noAutofit/>
                        </wps:bodyPr>
                      </wps:wsp>
                      <wps:wsp>
                        <wps:cNvPr id="745" name="Rectangle 745"/>
                        <wps:cNvSpPr/>
                        <wps:spPr>
                          <a:xfrm>
                            <a:off x="802143" y="1819599"/>
                            <a:ext cx="199019" cy="685997"/>
                          </a:xfrm>
                          <a:prstGeom prst="rect">
                            <a:avLst/>
                          </a:prstGeom>
                          <a:solidFill>
                            <a:schemeClr val="tx1">
                              <a:lumMod val="65000"/>
                              <a:lumOff val="35000"/>
                            </a:schemeClr>
                          </a:solidFill>
                          <a:ln>
                            <a:noFill/>
                          </a:ln>
                          <a:scene3d>
                            <a:camera prst="perspectiveFront"/>
                            <a:lightRig rig="threePt" dir="t"/>
                          </a:scene3d>
                        </wps:spPr>
                        <wps:style>
                          <a:lnRef idx="0">
                            <a:schemeClr val="dk1"/>
                          </a:lnRef>
                          <a:fillRef idx="3">
                            <a:schemeClr val="dk1"/>
                          </a:fillRef>
                          <a:effectRef idx="3">
                            <a:schemeClr val="dk1"/>
                          </a:effectRef>
                          <a:fontRef idx="minor">
                            <a:schemeClr val="lt1"/>
                          </a:fontRef>
                        </wps:style>
                        <wps:bodyPr rot="0" spcFirstLastPara="0" vert="horz" wrap="square" lIns="66195" tIns="33097" rIns="66195" bIns="33097" numCol="1" spcCol="0" rtlCol="0" fromWordArt="0" anchor="ctr" anchorCtr="0" forceAA="0" compatLnSpc="1">
                          <a:prstTxWarp prst="textNoShape">
                            <a:avLst/>
                          </a:prstTxWarp>
                          <a:noAutofit/>
                        </wps:bodyPr>
                      </wps:wsp>
                      <wps:wsp>
                        <wps:cNvPr id="746" name="Isosceles Triangle 746"/>
                        <wps:cNvSpPr/>
                        <wps:spPr>
                          <a:xfrm rot="12000000">
                            <a:off x="2188463" y="418517"/>
                            <a:ext cx="143411" cy="818911"/>
                          </a:xfrm>
                          <a:prstGeom prst="triangle">
                            <a:avLst/>
                          </a:prstGeom>
                          <a:ln/>
                          <a:scene3d>
                            <a:camera prst="perspectiveFront"/>
                            <a:lightRig rig="threePt" dir="t"/>
                          </a:scene3d>
                        </wps:spPr>
                        <wps:style>
                          <a:lnRef idx="0">
                            <a:schemeClr val="accent4"/>
                          </a:lnRef>
                          <a:fillRef idx="3">
                            <a:schemeClr val="accent4"/>
                          </a:fillRef>
                          <a:effectRef idx="3">
                            <a:schemeClr val="accent4"/>
                          </a:effectRef>
                          <a:fontRef idx="minor">
                            <a:schemeClr val="lt1"/>
                          </a:fontRef>
                        </wps:style>
                        <wps:bodyPr rot="0" spcFirstLastPara="0" vert="horz" wrap="square" lIns="66195" tIns="33097" rIns="66195" bIns="33097" numCol="1" spcCol="0" rtlCol="0" fromWordArt="0" anchor="ctr" anchorCtr="0" forceAA="0" compatLnSpc="1">
                          <a:prstTxWarp prst="textNoShape">
                            <a:avLst/>
                          </a:prstTxWarp>
                          <a:noAutofit/>
                        </wps:bodyPr>
                      </wps:wsp>
                      <wps:wsp>
                        <wps:cNvPr id="747" name="Rectangle 747"/>
                        <wps:cNvSpPr/>
                        <wps:spPr>
                          <a:xfrm>
                            <a:off x="1461895" y="383572"/>
                            <a:ext cx="879184" cy="81990"/>
                          </a:xfrm>
                          <a:prstGeom prst="rect">
                            <a:avLst/>
                          </a:prstGeom>
                          <a:ln/>
                          <a:scene3d>
                            <a:camera prst="perspectiveFront"/>
                            <a:lightRig rig="threePt" dir="t"/>
                          </a:scene3d>
                        </wps:spPr>
                        <wps:style>
                          <a:lnRef idx="0">
                            <a:schemeClr val="accent4"/>
                          </a:lnRef>
                          <a:fillRef idx="3">
                            <a:schemeClr val="accent4"/>
                          </a:fillRef>
                          <a:effectRef idx="3">
                            <a:schemeClr val="accent4"/>
                          </a:effectRef>
                          <a:fontRef idx="minor">
                            <a:schemeClr val="lt1"/>
                          </a:fontRef>
                        </wps:style>
                        <wps:bodyPr rot="0" spcFirstLastPara="0" vert="horz" wrap="square" lIns="66195" tIns="33097" rIns="66195" bIns="33097" numCol="1" spcCol="0" rtlCol="0" fromWordArt="0" anchor="ctr" anchorCtr="0" forceAA="0" compatLnSpc="1">
                          <a:prstTxWarp prst="textNoShape">
                            <a:avLst/>
                          </a:prstTxWarp>
                          <a:noAutofit/>
                        </wps:bodyPr>
                      </wps:wsp>
                      <wps:wsp>
                        <wps:cNvPr id="748" name="Rectangle 748"/>
                        <wps:cNvSpPr/>
                        <wps:spPr>
                          <a:xfrm>
                            <a:off x="1066772" y="299616"/>
                            <a:ext cx="395123" cy="250779"/>
                          </a:xfrm>
                          <a:prstGeom prst="rect">
                            <a:avLst/>
                          </a:prstGeom>
                          <a:solidFill>
                            <a:srgbClr val="FF0000"/>
                          </a:solidFill>
                          <a:ln/>
                          <a:scene3d>
                            <a:camera prst="perspectiveFront"/>
                            <a:lightRig rig="threePt" dir="t"/>
                          </a:scene3d>
                        </wps:spPr>
                        <wps:style>
                          <a:lnRef idx="0">
                            <a:schemeClr val="accent1"/>
                          </a:lnRef>
                          <a:fillRef idx="3">
                            <a:schemeClr val="accent1"/>
                          </a:fillRef>
                          <a:effectRef idx="3">
                            <a:schemeClr val="accent1"/>
                          </a:effectRef>
                          <a:fontRef idx="minor">
                            <a:schemeClr val="lt1"/>
                          </a:fontRef>
                        </wps:style>
                        <wps:bodyPr rot="0" spcFirstLastPara="0" vert="horz" wrap="square" lIns="66195" tIns="33097" rIns="66195" bIns="33097" numCol="1" spcCol="0" rtlCol="0" fromWordArt="0" anchor="ctr" anchorCtr="0" forceAA="0" compatLnSpc="1">
                          <a:prstTxWarp prst="textNoShape">
                            <a:avLst/>
                          </a:prstTxWarp>
                          <a:noAutofit/>
                        </wps:bodyPr>
                      </wps:wsp>
                      <wps:wsp>
                        <wps:cNvPr id="749" name="Freeform 749"/>
                        <wps:cNvSpPr/>
                        <wps:spPr>
                          <a:xfrm>
                            <a:off x="335578" y="991445"/>
                            <a:ext cx="1027173" cy="102790"/>
                          </a:xfrm>
                          <a:custGeom>
                            <a:avLst/>
                            <a:gdLst>
                              <a:gd name="connsiteX0" fmla="*/ 1419101 w 1419101"/>
                              <a:gd name="connsiteY0" fmla="*/ 130628 h 142503"/>
                              <a:gd name="connsiteX1" fmla="*/ 872836 w 1419101"/>
                              <a:gd name="connsiteY1" fmla="*/ 106877 h 142503"/>
                              <a:gd name="connsiteX2" fmla="*/ 421574 w 1419101"/>
                              <a:gd name="connsiteY2" fmla="*/ 83127 h 142503"/>
                              <a:gd name="connsiteX3" fmla="*/ 23750 w 1419101"/>
                              <a:gd name="connsiteY3" fmla="*/ 0 h 142503"/>
                              <a:gd name="connsiteX4" fmla="*/ 0 w 1419101"/>
                              <a:gd name="connsiteY4" fmla="*/ 130628 h 142503"/>
                              <a:gd name="connsiteX5" fmla="*/ 136566 w 1419101"/>
                              <a:gd name="connsiteY5" fmla="*/ 142503 h 142503"/>
                              <a:gd name="connsiteX6" fmla="*/ 1419101 w 1419101"/>
                              <a:gd name="connsiteY6" fmla="*/ 130628 h 14250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419101" h="142503">
                                <a:moveTo>
                                  <a:pt x="1419101" y="130628"/>
                                </a:moveTo>
                                <a:lnTo>
                                  <a:pt x="872836" y="106877"/>
                                </a:lnTo>
                                <a:lnTo>
                                  <a:pt x="421574" y="83127"/>
                                </a:lnTo>
                                <a:lnTo>
                                  <a:pt x="23750" y="0"/>
                                </a:lnTo>
                                <a:lnTo>
                                  <a:pt x="0" y="130628"/>
                                </a:lnTo>
                                <a:lnTo>
                                  <a:pt x="136566" y="142503"/>
                                </a:lnTo>
                                <a:lnTo>
                                  <a:pt x="1419101" y="130628"/>
                                </a:lnTo>
                                <a:close/>
                              </a:path>
                            </a:pathLst>
                          </a:custGeom>
                          <a:ln/>
                          <a:scene3d>
                            <a:camera prst="perspectiveFront"/>
                            <a:lightRig rig="threePt" dir="t"/>
                          </a:scene3d>
                        </wps:spPr>
                        <wps:style>
                          <a:lnRef idx="2">
                            <a:schemeClr val="accent3">
                              <a:shade val="50000"/>
                            </a:schemeClr>
                          </a:lnRef>
                          <a:fillRef idx="1">
                            <a:schemeClr val="accent3"/>
                          </a:fillRef>
                          <a:effectRef idx="0">
                            <a:schemeClr val="accent3"/>
                          </a:effectRef>
                          <a:fontRef idx="minor">
                            <a:schemeClr val="lt1"/>
                          </a:fontRef>
                        </wps:style>
                        <wps:bodyPr rot="0" spcFirstLastPara="0" vert="horz" wrap="square" lIns="66195" tIns="33097" rIns="66195" bIns="33097" numCol="1" spcCol="0" rtlCol="0" fromWordArt="0" anchor="ctr" anchorCtr="0" forceAA="0" compatLnSpc="1">
                          <a:prstTxWarp prst="textNoShape">
                            <a:avLst/>
                          </a:prstTxWarp>
                          <a:noAutofit/>
                        </wps:bodyPr>
                      </wps:wsp>
                      <wps:wsp>
                        <wps:cNvPr id="776" name="Rectangle 776"/>
                        <wps:cNvSpPr/>
                        <wps:spPr>
                          <a:xfrm>
                            <a:off x="446387" y="1091685"/>
                            <a:ext cx="929486" cy="399497"/>
                          </a:xfrm>
                          <a:prstGeom prst="rect">
                            <a:avLst/>
                          </a:prstGeom>
                          <a:ln/>
                          <a:scene3d>
                            <a:camera prst="perspectiveFront"/>
                            <a:lightRig rig="threePt" dir="t"/>
                          </a:scene3d>
                        </wps:spPr>
                        <wps:style>
                          <a:lnRef idx="2">
                            <a:schemeClr val="accent3">
                              <a:shade val="50000"/>
                            </a:schemeClr>
                          </a:lnRef>
                          <a:fillRef idx="1">
                            <a:schemeClr val="accent3"/>
                          </a:fillRef>
                          <a:effectRef idx="0">
                            <a:schemeClr val="accent3"/>
                          </a:effectRef>
                          <a:fontRef idx="minor">
                            <a:schemeClr val="lt1"/>
                          </a:fontRef>
                        </wps:style>
                        <wps:bodyPr rot="0" spcFirstLastPara="0" vert="horz" wrap="square" lIns="66195" tIns="33097" rIns="66195" bIns="33097" numCol="1" spcCol="0" rtlCol="0" fromWordArt="0" anchor="ctr" anchorCtr="0" forceAA="0" compatLnSpc="1">
                          <a:prstTxWarp prst="textNoShape">
                            <a:avLst/>
                          </a:prstTxWarp>
                          <a:noAutofit/>
                        </wps:bodyPr>
                      </wps:wsp>
                      <wps:wsp>
                        <wps:cNvPr id="777" name="Text Box 18"/>
                        <wps:cNvSpPr txBox="1"/>
                        <wps:spPr>
                          <a:xfrm>
                            <a:off x="938821" y="111785"/>
                            <a:ext cx="890848" cy="1611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DDB13E" w14:textId="77777777" w:rsidR="00102768" w:rsidRPr="00040340" w:rsidRDefault="00102768" w:rsidP="00EA5E81">
                              <w:pPr>
                                <w:pStyle w:val="Figuretext"/>
                              </w:pPr>
                              <w:r w:rsidRPr="00040340">
                                <w:rPr>
                                  <w:rFonts w:eastAsia="Calibri"/>
                                </w:rPr>
                                <w:t>Laser Source</w:t>
                              </w:r>
                            </w:p>
                          </w:txbxContent>
                        </wps:txbx>
                        <wps:bodyPr rot="0" spcFirstLastPara="0" vert="horz" wrap="square" lIns="0" tIns="0" rIns="0" bIns="0" numCol="1" spcCol="0" rtlCol="0" fromWordArt="0" anchor="t" anchorCtr="0" forceAA="0" compatLnSpc="1">
                          <a:prstTxWarp prst="textNoShape">
                            <a:avLst/>
                          </a:prstTxWarp>
                          <a:noAutofit/>
                        </wps:bodyPr>
                      </wps:wsp>
                      <wps:wsp>
                        <wps:cNvPr id="778" name="Text Box 18"/>
                        <wps:cNvSpPr txBox="1"/>
                        <wps:spPr>
                          <a:xfrm>
                            <a:off x="2424690" y="258658"/>
                            <a:ext cx="587691" cy="2070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E550B1" w14:textId="77777777" w:rsidR="00102768" w:rsidRPr="00040340" w:rsidRDefault="00102768" w:rsidP="00EA5E81">
                              <w:pPr>
                                <w:pStyle w:val="Figuretext"/>
                              </w:pPr>
                              <w:r w:rsidRPr="00040340">
                                <w:rPr>
                                  <w:rFonts w:eastAsia="Calibri"/>
                                </w:rPr>
                                <w:t>Mirror</w:t>
                              </w:r>
                            </w:p>
                          </w:txbxContent>
                        </wps:txbx>
                        <wps:bodyPr rot="0" spcFirstLastPara="0" vert="horz" wrap="square" lIns="0" tIns="0" rIns="0" bIns="0" numCol="1" spcCol="0" rtlCol="0" fromWordArt="0" anchor="t" anchorCtr="0" forceAA="0" compatLnSpc="1">
                          <a:prstTxWarp prst="textNoShape">
                            <a:avLst/>
                          </a:prstTxWarp>
                          <a:noAutofit/>
                        </wps:bodyPr>
                      </wps:wsp>
                      <wps:wsp>
                        <wps:cNvPr id="779" name="Text Box 18"/>
                        <wps:cNvSpPr txBox="1"/>
                        <wps:spPr>
                          <a:xfrm>
                            <a:off x="1579036" y="505582"/>
                            <a:ext cx="659755" cy="14288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5586D8" w14:textId="77777777" w:rsidR="00102768" w:rsidRPr="00040340" w:rsidRDefault="00102768" w:rsidP="00EA5E81">
                              <w:pPr>
                                <w:pStyle w:val="Figuretext"/>
                              </w:pPr>
                              <w:r w:rsidRPr="00040340">
                                <w:rPr>
                                  <w:rFonts w:eastAsia="Calibri"/>
                                </w:rPr>
                                <w:t>Laser Beam</w:t>
                              </w:r>
                            </w:p>
                          </w:txbxContent>
                        </wps:txbx>
                        <wps:bodyPr rot="0" spcFirstLastPara="0" vert="horz" wrap="square" lIns="0" tIns="0" rIns="0" bIns="0" numCol="1" spcCol="0" rtlCol="0" fromWordArt="0" anchor="t" anchorCtr="0" forceAA="0" compatLnSpc="1">
                          <a:prstTxWarp prst="textNoShape">
                            <a:avLst/>
                          </a:prstTxWarp>
                          <a:noAutofit/>
                        </wps:bodyPr>
                      </wps:wsp>
                      <wps:wsp>
                        <wps:cNvPr id="780" name="Text Box 18"/>
                        <wps:cNvSpPr txBox="1"/>
                        <wps:spPr>
                          <a:xfrm>
                            <a:off x="102294" y="765232"/>
                            <a:ext cx="898867" cy="26819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22DF90" w14:textId="77777777" w:rsidR="00102768" w:rsidRPr="00040340" w:rsidRDefault="00102768" w:rsidP="00EA5E81">
                              <w:pPr>
                                <w:pStyle w:val="Figuretext"/>
                              </w:pPr>
                              <w:r w:rsidRPr="00040340">
                                <w:rPr>
                                  <w:rFonts w:eastAsia="Calibri"/>
                                </w:rPr>
                                <w:t>Re-coater blade</w:t>
                              </w:r>
                            </w:p>
                          </w:txbxContent>
                        </wps:txbx>
                        <wps:bodyPr rot="0" spcFirstLastPara="0" vert="horz" wrap="square" lIns="0" tIns="0" rIns="0" bIns="0" numCol="1" spcCol="0" rtlCol="0" fromWordArt="0" anchor="t" anchorCtr="0" forceAA="0" compatLnSpc="1">
                          <a:prstTxWarp prst="textNoShape">
                            <a:avLst/>
                          </a:prstTxWarp>
                          <a:noAutofit/>
                        </wps:bodyPr>
                      </wps:wsp>
                      <wps:wsp>
                        <wps:cNvPr id="781" name="Rectangle 781"/>
                        <wps:cNvSpPr/>
                        <wps:spPr>
                          <a:xfrm>
                            <a:off x="232787" y="926564"/>
                            <a:ext cx="115183" cy="107164"/>
                          </a:xfrm>
                          <a:prstGeom prst="rect">
                            <a:avLst/>
                          </a:prstGeom>
                          <a:solidFill>
                            <a:schemeClr val="tx1"/>
                          </a:solidFill>
                          <a:ln>
                            <a:solidFill>
                              <a:schemeClr val="tx1"/>
                            </a:solidFill>
                          </a:ln>
                          <a:scene3d>
                            <a:camera prst="perspectiveFront"/>
                            <a:lightRig rig="threePt" dir="t"/>
                          </a:scene3d>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6195" tIns="33097" rIns="66195" bIns="33097" numCol="1" spcCol="0" rtlCol="0" fromWordArt="0" anchor="ctr" anchorCtr="0" forceAA="0" compatLnSpc="1">
                          <a:prstTxWarp prst="textNoShape">
                            <a:avLst/>
                          </a:prstTxWarp>
                          <a:noAutofit/>
                        </wps:bodyPr>
                      </wps:wsp>
                      <wps:wsp>
                        <wps:cNvPr id="782" name="Rectangle 782"/>
                        <wps:cNvSpPr/>
                        <wps:spPr>
                          <a:xfrm>
                            <a:off x="315165" y="989258"/>
                            <a:ext cx="32805" cy="106435"/>
                          </a:xfrm>
                          <a:prstGeom prst="rect">
                            <a:avLst/>
                          </a:prstGeom>
                          <a:solidFill>
                            <a:schemeClr val="tx1"/>
                          </a:solidFill>
                          <a:ln>
                            <a:solidFill>
                              <a:schemeClr val="tx1"/>
                            </a:solidFill>
                          </a:ln>
                          <a:scene3d>
                            <a:camera prst="perspectiveFront"/>
                            <a:lightRig rig="threePt" dir="t"/>
                          </a:scene3d>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66195" tIns="33097" rIns="66195" bIns="33097" numCol="1" spcCol="0" rtlCol="0" fromWordArt="0" anchor="ctr" anchorCtr="0" forceAA="0" compatLnSpc="1">
                          <a:prstTxWarp prst="textNoShape">
                            <a:avLst/>
                          </a:prstTxWarp>
                          <a:noAutofit/>
                        </wps:bodyPr>
                      </wps:wsp>
                      <wps:wsp>
                        <wps:cNvPr id="783" name="Text Box 18"/>
                        <wps:cNvSpPr txBox="1"/>
                        <wps:spPr>
                          <a:xfrm>
                            <a:off x="754307" y="1163392"/>
                            <a:ext cx="486584" cy="2880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E78204" w14:textId="77777777" w:rsidR="00102768" w:rsidRPr="00040340" w:rsidRDefault="00102768" w:rsidP="00EA5E81">
                              <w:pPr>
                                <w:pStyle w:val="Figuretext"/>
                              </w:pPr>
                              <w:r w:rsidRPr="00040340">
                                <w:rPr>
                                  <w:rFonts w:eastAsia="Calibri"/>
                                </w:rPr>
                                <w:t>Metal Powder</w:t>
                              </w:r>
                            </w:p>
                          </w:txbxContent>
                        </wps:txbx>
                        <wps:bodyPr rot="0" spcFirstLastPara="0" vert="horz" wrap="square" lIns="0" tIns="0" rIns="0" bIns="0" numCol="1" spcCol="0" rtlCol="0" fromWordArt="0" anchor="t" anchorCtr="0" forceAA="0" compatLnSpc="1">
                          <a:prstTxWarp prst="textNoShape">
                            <a:avLst/>
                          </a:prstTxWarp>
                          <a:noAutofit/>
                        </wps:bodyPr>
                      </wps:wsp>
                      <wps:wsp>
                        <wps:cNvPr id="784" name="Text Box 18"/>
                        <wps:cNvSpPr txBox="1"/>
                        <wps:spPr>
                          <a:xfrm>
                            <a:off x="1708321" y="1208905"/>
                            <a:ext cx="417382" cy="3231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7379BE" w14:textId="77777777" w:rsidR="00102768" w:rsidRPr="00040340" w:rsidRDefault="00102768" w:rsidP="00EA5E81">
                              <w:pPr>
                                <w:pStyle w:val="Figuretext"/>
                              </w:pPr>
                              <w:r w:rsidRPr="00040340">
                                <w:rPr>
                                  <w:rFonts w:eastAsia="Calibri"/>
                                </w:rPr>
                                <w:t>Metal Powder</w:t>
                              </w:r>
                            </w:p>
                          </w:txbxContent>
                        </wps:txbx>
                        <wps:bodyPr rot="0" spcFirstLastPara="0" vert="horz" wrap="square" lIns="0" tIns="0" rIns="0" bIns="0" numCol="1" spcCol="0" rtlCol="0" fromWordArt="0" anchor="t" anchorCtr="0" forceAA="0" compatLnSpc="1">
                          <a:prstTxWarp prst="textNoShape">
                            <a:avLst/>
                          </a:prstTxWarp>
                          <a:noAutofit/>
                        </wps:bodyPr>
                      </wps:wsp>
                      <wps:wsp>
                        <wps:cNvPr id="785" name="Text Box 18"/>
                        <wps:cNvSpPr txBox="1"/>
                        <wps:spPr>
                          <a:xfrm>
                            <a:off x="2334576" y="779362"/>
                            <a:ext cx="527103" cy="31410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1240E6" w14:textId="77777777" w:rsidR="00102768" w:rsidRPr="00040340" w:rsidRDefault="00102768" w:rsidP="00EA5E81">
                              <w:pPr>
                                <w:pStyle w:val="Figuretext"/>
                              </w:pPr>
                              <w:r w:rsidRPr="00040340">
                                <w:rPr>
                                  <w:rFonts w:eastAsia="Calibri"/>
                                </w:rPr>
                                <w:t xml:space="preserve">Formed Object </w:t>
                              </w:r>
                            </w:p>
                          </w:txbxContent>
                        </wps:txbx>
                        <wps:bodyPr rot="0" spcFirstLastPara="0" vert="horz" wrap="square" lIns="0" tIns="0" rIns="0" bIns="0" numCol="1" spcCol="0" rtlCol="0" fromWordArt="0" anchor="t" anchorCtr="0" forceAA="0" compatLnSpc="1">
                          <a:prstTxWarp prst="textNoShape">
                            <a:avLst/>
                          </a:prstTxWarp>
                          <a:noAutofit/>
                        </wps:bodyPr>
                      </wps:wsp>
                      <wps:wsp>
                        <wps:cNvPr id="786" name="Text Box 18"/>
                        <wps:cNvSpPr txBox="1"/>
                        <wps:spPr>
                          <a:xfrm>
                            <a:off x="754307" y="1494163"/>
                            <a:ext cx="605469" cy="27749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5066FC" w14:textId="77777777" w:rsidR="00102768" w:rsidRPr="00040340" w:rsidRDefault="00102768" w:rsidP="00EA5E81">
                              <w:pPr>
                                <w:pStyle w:val="Figuretext"/>
                              </w:pPr>
                              <w:r w:rsidRPr="00040340">
                                <w:rPr>
                                  <w:rFonts w:eastAsia="Calibri"/>
                                </w:rPr>
                                <w:t>Powder Platform</w:t>
                              </w:r>
                            </w:p>
                          </w:txbxContent>
                        </wps:txbx>
                        <wps:bodyPr rot="0" spcFirstLastPara="0" vert="horz" wrap="square" lIns="0" tIns="0" rIns="0" bIns="0" numCol="1" spcCol="0" rtlCol="0" fromWordArt="0" anchor="t" anchorCtr="0" forceAA="0" compatLnSpc="1">
                          <a:prstTxWarp prst="textNoShape">
                            <a:avLst/>
                          </a:prstTxWarp>
                          <a:noAutofit/>
                        </wps:bodyPr>
                      </wps:wsp>
                      <wps:wsp>
                        <wps:cNvPr id="787" name="Text Box 18"/>
                        <wps:cNvSpPr txBox="1"/>
                        <wps:spPr>
                          <a:xfrm>
                            <a:off x="1991155" y="1531665"/>
                            <a:ext cx="639951" cy="2863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8BAA8F" w14:textId="77777777" w:rsidR="00102768" w:rsidRPr="00040340" w:rsidRDefault="00102768" w:rsidP="00EA5E81">
                              <w:pPr>
                                <w:pStyle w:val="Figuretext"/>
                              </w:pPr>
                              <w:r w:rsidRPr="00040340">
                                <w:rPr>
                                  <w:rFonts w:eastAsia="Calibri"/>
                                </w:rPr>
                                <w:t>Build Platform</w:t>
                              </w:r>
                            </w:p>
                          </w:txbxContent>
                        </wps:txbx>
                        <wps:bodyPr rot="0" spcFirstLastPara="0" vert="horz" wrap="square" lIns="0" tIns="0" rIns="0" bIns="0" numCol="1" spcCol="0" rtlCol="0" fromWordArt="0" anchor="t" anchorCtr="0" forceAA="0" compatLnSpc="1">
                          <a:prstTxWarp prst="textNoShape">
                            <a:avLst/>
                          </a:prstTxWarp>
                          <a:noAutofit/>
                        </wps:bodyPr>
                      </wps:wsp>
                      <wps:wsp>
                        <wps:cNvPr id="788" name="Straight Arrow Connector 788"/>
                        <wps:cNvCnPr/>
                        <wps:spPr>
                          <a:xfrm>
                            <a:off x="2039405" y="1881153"/>
                            <a:ext cx="0" cy="194382"/>
                          </a:xfrm>
                          <a:prstGeom prst="straightConnector1">
                            <a:avLst/>
                          </a:prstGeom>
                          <a:ln w="12700">
                            <a:solidFill>
                              <a:schemeClr val="tx1"/>
                            </a:solidFill>
                            <a:tailEnd type="arrow"/>
                          </a:ln>
                          <a:scene3d>
                            <a:camera prst="perspectiveFront"/>
                            <a:lightRig rig="threePt" dir="t"/>
                          </a:scene3d>
                        </wps:spPr>
                        <wps:style>
                          <a:lnRef idx="1">
                            <a:schemeClr val="accent1"/>
                          </a:lnRef>
                          <a:fillRef idx="0">
                            <a:schemeClr val="accent1"/>
                          </a:fillRef>
                          <a:effectRef idx="0">
                            <a:schemeClr val="accent1"/>
                          </a:effectRef>
                          <a:fontRef idx="minor">
                            <a:schemeClr val="tx1"/>
                          </a:fontRef>
                        </wps:style>
                        <wps:bodyPr/>
                      </wps:wsp>
                      <wps:wsp>
                        <wps:cNvPr id="789" name="Straight Arrow Connector 789"/>
                        <wps:cNvCnPr/>
                        <wps:spPr>
                          <a:xfrm flipV="1">
                            <a:off x="711465" y="1858903"/>
                            <a:ext cx="0" cy="203520"/>
                          </a:xfrm>
                          <a:prstGeom prst="straightConnector1">
                            <a:avLst/>
                          </a:prstGeom>
                          <a:ln w="12700">
                            <a:solidFill>
                              <a:schemeClr val="tx1"/>
                            </a:solidFill>
                            <a:tailEnd type="arrow"/>
                          </a:ln>
                          <a:scene3d>
                            <a:camera prst="perspectiveFront"/>
                            <a:lightRig rig="threePt" dir="t"/>
                          </a:scene3d>
                        </wps:spPr>
                        <wps:style>
                          <a:lnRef idx="1">
                            <a:schemeClr val="accent1"/>
                          </a:lnRef>
                          <a:fillRef idx="0">
                            <a:schemeClr val="accent1"/>
                          </a:fillRef>
                          <a:effectRef idx="0">
                            <a:schemeClr val="accent1"/>
                          </a:effectRef>
                          <a:fontRef idx="minor">
                            <a:schemeClr val="tx1"/>
                          </a:fontRef>
                        </wps:style>
                        <wps:bodyPr/>
                      </wps:wsp>
                      <wps:wsp>
                        <wps:cNvPr id="790" name="Rectangle 790"/>
                        <wps:cNvSpPr/>
                        <wps:spPr>
                          <a:xfrm rot="2070152">
                            <a:off x="2201110" y="363768"/>
                            <a:ext cx="395123" cy="81649"/>
                          </a:xfrm>
                          <a:prstGeom prst="rect">
                            <a:avLst/>
                          </a:prstGeom>
                          <a:ln/>
                          <a:scene3d>
                            <a:camera prst="perspectiveFront"/>
                            <a:lightRig rig="threePt" dir="t"/>
                          </a:scene3d>
                        </wps:spPr>
                        <wps:style>
                          <a:lnRef idx="0">
                            <a:schemeClr val="accent3"/>
                          </a:lnRef>
                          <a:fillRef idx="3">
                            <a:schemeClr val="accent3"/>
                          </a:fillRef>
                          <a:effectRef idx="3">
                            <a:schemeClr val="accent3"/>
                          </a:effectRef>
                          <a:fontRef idx="minor">
                            <a:schemeClr val="lt1"/>
                          </a:fontRef>
                        </wps:style>
                        <wps:bodyPr rot="0" spcFirstLastPara="0" vert="horz" wrap="square" lIns="66195" tIns="33097" rIns="66195" bIns="33097" numCol="1" spcCol="0" rtlCol="0" fromWordArt="0" anchor="ctr" anchorCtr="0" forceAA="0" compatLnSpc="1">
                          <a:prstTxWarp prst="textNoShape">
                            <a:avLst/>
                          </a:prstTxWarp>
                          <a:noAutofit/>
                        </wps:bodyPr>
                      </wps:wsp>
                      <wps:wsp>
                        <wps:cNvPr id="791" name="Rectangle 791"/>
                        <wps:cNvSpPr/>
                        <wps:spPr>
                          <a:xfrm>
                            <a:off x="2116564" y="1095469"/>
                            <a:ext cx="443237" cy="393665"/>
                          </a:xfrm>
                          <a:prstGeom prst="rect">
                            <a:avLst/>
                          </a:prstGeom>
                          <a:ln/>
                          <a:scene3d>
                            <a:camera prst="perspectiveFront"/>
                            <a:lightRig rig="threePt" dir="t"/>
                          </a:scene3d>
                        </wps:spPr>
                        <wps:style>
                          <a:lnRef idx="0">
                            <a:schemeClr val="accent2"/>
                          </a:lnRef>
                          <a:fillRef idx="3">
                            <a:schemeClr val="accent2"/>
                          </a:fillRef>
                          <a:effectRef idx="3">
                            <a:schemeClr val="accent2"/>
                          </a:effectRef>
                          <a:fontRef idx="minor">
                            <a:schemeClr val="lt1"/>
                          </a:fontRef>
                        </wps:style>
                        <wps:bodyPr rot="0" spcFirstLastPara="0" vert="horz" wrap="square" lIns="66195" tIns="33097" rIns="66195" bIns="33097" numCol="1" spcCol="0" rtlCol="0" fromWordArt="0" anchor="ctr" anchorCtr="0" forceAA="0" compatLnSpc="1">
                          <a:prstTxWarp prst="textNoShape">
                            <a:avLst/>
                          </a:prstTxWarp>
                          <a:noAutofit/>
                        </wps:bodyPr>
                      </wps:wsp>
                    </wpc:wpc>
                  </a:graphicData>
                </a:graphic>
              </wp:inline>
            </w:drawing>
          </mc:Choice>
          <mc:Fallback>
            <w:pict>
              <v:group id="Canvas 879" o:spid="_x0000_s1233" editas="canvas" style="width:236.75pt;height:204.55pt;mso-position-horizontal-relative:char;mso-position-vertical-relative:line" coordsize="30060,259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">
                <v:shape id="_x0000_s1234" type="#_x0000_t75" style="position:absolute;width:30060;height:25971;visibility:visible;mso-wrap-style:square">
                  <v:fill o:detectmouseclick="t"/>
                  <v:path o:connecttype="none"/>
                </v:shape>
                <v:rect id="Rectangle 738" o:spid="_x0000_s1235" style="position:absolute;left:26312;top:10953;width:3244;height:72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0IZcMA&#10;AADcAAAADwAAAGRycy9kb3ducmV2LnhtbERPz2vCMBS+D/wfwhN201Q3nHZGEWEwkAqru+z2bN7a&#10;YvMSkkyrf705CDt+fL+X69504kw+tJYVTMYZCOLK6pZrBd+Hj9EcRIjIGjvLpOBKAdarwdMSc20v&#10;/EXnMtYihXDIUUETo8ulDFVDBsPYOuLE/VpvMCboa6k9XlK46eQ0y2bSYMupoUFH24aqU/lnFPjF&#10;z8G+7q5HV+x8ud8U1a1wc6Weh/3mHUSkPv6LH+5PreDtJa1NZ9IRk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J0IZcMAAADcAAAADwAAAAAAAAAAAAAAAACYAgAAZHJzL2Rv&#10;d25yZXYueG1sUEsFBgAAAAAEAAQA9QAAAIgDAAAAAA==&#10;" fillcolor="#b85410" stroked="f">
                  <v:shadow on="t" color="black" opacity="41287f" offset="0,1.5pt"/>
                  <v:textbox inset="1.83875mm,.91936mm,1.83875mm,.91936mm"/>
                </v:rect>
                <v:rect id="Rectangle 739" o:spid="_x0000_s1236" style="position:absolute;left:20039;top:11922;width:3244;height:930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n48cA&#10;AADcAAAADwAAAGRycy9kb3ducmV2LnhtbESPQWvCQBSE74X+h+UJXkrdNAFbU1eRgtKDFDQF8fbI&#10;vibB7Nuwu42pv94VCh6HmfmGmS8H04qenG8sK3iZJCCIS6sbrhR8F+vnNxA+IGtsLZOCP/KwXDw+&#10;zDHX9sw76vehEhHCPkcFdQhdLqUvazLoJ7Yjjt6PdQZDlK6S2uE5wk0r0ySZSoMNx4UaO/qoqTzt&#10;f42C7XTdPx3Kg9ukqyI9Frvskn1lSo1Hw+odRKAh3MP/7U+t4DWbwe1MPAJyc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l/5+PHAAAA3AAAAA8AAAAAAAAAAAAAAAAAmAIAAGRy&#10;cy9kb3ducmV2LnhtbFBLBQYAAAAABAAEAPUAAACMAwAAAAA=&#10;" fillcolor="#b85410" stroked="f">
                  <v:shadow on="t" color="black" opacity="41287f" offset="0,1.5pt"/>
                  <v:textbox inset="1.83875mm,.91936mm,1.83875mm,.91936mm"/>
                </v:rect>
                <v:rect id="Rectangle 740" o:spid="_x0000_s1237" style="position:absolute;left:13766;top:10949;width:3244;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13HsMA&#10;AADcAAAADwAAAGRycy9kb3ducmV2LnhtbERPz2vCMBS+C/4P4Qm7aTqRqZ1pEWEwkA6su+z2bN7a&#10;suYlJJnW/fXLYbDjx/d7V45mEFfyobes4HGRgSBurO65VfB+fplvQISIrHGwTAruFKAsppMd5tre&#10;+ETXOrYihXDIUUEXo8ulDE1HBsPCOuLEfVpvMCboW6k93lK4GeQyy56kwZ5TQ4eODh01X/W3UeC3&#10;H2e7Ot4vrjr6+m1fNT+V2yj1MBv3zyAijfFf/Od+1QrWqzQ/nUlHQB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u13HsMAAADcAAAADwAAAAAAAAAAAAAAAACYAgAAZHJzL2Rv&#10;d25yZXYueG1sUEsFBgAAAAAEAAQA9QAAAIgDAAAAAA==&#10;" fillcolor="#b85410" stroked="f">
                  <v:shadow on="t" color="black" opacity="41287f" offset="0,1.5pt"/>
                  <v:textbox inset="1.83875mm,.91936mm,1.83875mm,.91936mm"/>
                </v:rect>
                <v:rect id="Rectangle 741" o:spid="_x0000_s1238" style="position:absolute;left:7492;top:11922;width:3237;height:929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YmMcA&#10;AADcAAAADwAAAGRycy9kb3ducmV2LnhtbESPQWvCQBSE74X+h+UVeim6MSlWoqtIwdKDFDQF8fbI&#10;PpNg9m3Y3cbUX+8KhR6HmfmGWawG04qenG8sK5iMExDEpdUNVwq+i81oBsIHZI2tZVLwSx5Wy8eH&#10;BebaXnhH/T5UIkLY56igDqHLpfRlTQb92HbE0TtZZzBE6SqpHV4i3LQyTZKpNNhwXKixo/eayvP+&#10;xyjYTjf9y6E8uI90XaTHYpdds69MqeenYT0HEWgI/+G/9qdW8PY6gfuZeATk8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8PmJjHAAAA3AAAAA8AAAAAAAAAAAAAAAAAmAIAAGRy&#10;cy9kb3ducmV2LnhtbFBLBQYAAAAABAAEAPUAAACMAwAAAAA=&#10;" fillcolor="#b85410" stroked="f">
                  <v:shadow on="t" color="black" opacity="41287f" offset="0,1.5pt"/>
                  <v:textbox inset="1.83875mm,.91936mm,1.83875mm,.91936mm"/>
                </v:rect>
                <v:rect id="Rectangle 742" o:spid="_x0000_s1239" style="position:absolute;left:1219;top:10949;width:3237;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NM8sYA&#10;AADcAAAADwAAAGRycy9kb3ducmV2LnhtbESPQWsCMRSE74L/ITyhN80q0m63RhFBKMgWuvbS2+vm&#10;dXfp5iUkUdf++kYQehxm5htmtRlML87kQ2dZwXyWgSCure64UfBx3E9zECEia+wtk4IrBdisx6MV&#10;Ftpe+J3OVWxEgnAoUEEboyukDHVLBsPMOuLkfVtvMCbpG6k9XhLc9HKRZY/SYMdpoUVHu5bqn+pk&#10;FPjnz6NdHq5frjz46m1b1r+ly5V6mAzbFxCRhvgfvrdftYKn5QJuZ9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XNM8sYAAADcAAAADwAAAAAAAAAAAAAAAACYAgAAZHJz&#10;L2Rvd25yZXYueG1sUEsFBgAAAAAEAAQA9QAAAIsDAAAAAA==&#10;" fillcolor="#b85410" stroked="f">
                  <v:shadow on="t" color="black" opacity="41287f" offset="0,1.5pt"/>
                  <v:textbox inset="1.83875mm,.91936mm,1.83875mm,.91936mm"/>
                </v:rect>
                <v:rect id="Rectangle 743" o:spid="_x0000_s1240" style="position:absolute;left:17010;top:10949;width:9302;height:3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IU8cYA&#10;AADcAAAADwAAAGRycy9kb3ducmV2LnhtbESP0WrCQBRE34X+w3ILvohuqlIlZpXWGhChBTUfcMne&#10;JqHZu2l2a5K/7xYKPg4zc4ZJdr2pxY1aV1lW8DSLQBDnVldcKMiu6XQNwnlkjbVlUjCQg932YZRg&#10;rG3HZ7pdfCEChF2MCkrvm1hKl5dk0M1sQxy8T9sa9EG2hdQtdgFuajmPomdpsOKwUGJD+5Lyr8uP&#10;UbA8DMN31r3p4lS/z/vUfJxe04lS48f+ZQPCU+/v4f/2UStYLRfwdyYcAbn9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RIU8cYAAADcAAAADwAAAAAAAAAAAAAAAACYAgAAZHJz&#10;L2Rvd25yZXYueG1sUEsFBgAAAAAEAAQA9QAAAIsDAAAAAA==&#10;" fillcolor="#010101 [38]" stroked="f">
                  <v:fill color2="#a3a3a3 [3174]" rotate="t" colors="0 #afafaf;.5 #a5a5a5;1 #929292" focus="100%" type="gradient">
                    <o:fill v:ext="view" type="gradientUnscaled"/>
                  </v:fill>
                  <v:shadow on="t" color="black" opacity="41287f" offset="0,1.5pt"/>
                  <v:textbox inset="1.83875mm,.91936mm,1.83875mm,.91936mm"/>
                </v:rect>
                <v:rect id="Rectangle 744" o:spid="_x0000_s1241" style="position:absolute;left:20881;top:18195;width:1997;height:68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oAucEA&#10;AADcAAAADwAAAGRycy9kb3ducmV2LnhtbESPS4vCQBCE78L+h6EXvOlEUXfJOgkiCF595N5kOg+S&#10;6clmRo3+ekcQPBZV9RW1TgfTiiv1rrasYDaNQBDnVtdcKjifdpNfEM4ja2wtk4I7OUiTr9EaY21v&#10;fKDr0ZciQNjFqKDyvouldHlFBt3UdsTBK2xv0AfZl1L3eAtw08p5FK2kwZrDQoUdbSvKm+PFKMiY&#10;/h9ZU2zq87Ipyj1mTXuZKTX+HjZ/IDwN/hN+t/dawc9iAa8z4QjI5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KALnBAAAA3AAAAA8AAAAAAAAAAAAAAAAAmAIAAGRycy9kb3du&#10;cmV2LnhtbFBLBQYAAAAABAAEAPUAAACGAwAAAAA=&#10;" fillcolor="#5a5a5a [2109]" stroked="f">
                  <v:shadow on="t" color="black" opacity="41287f" offset="0,1.5pt"/>
                  <v:textbox inset="1.83875mm,.91936mm,1.83875mm,.91936mm"/>
                </v:rect>
                <v:rect id="Rectangle 745" o:spid="_x0000_s1242" style="position:absolute;left:8021;top:18195;width:1990;height:68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alIsEA&#10;AADcAAAADwAAAGRycy9kb3ducmV2LnhtbESPS4vCQBCE78L+h6EXvOkkiy+iY5CFBa8+cm8ynQfJ&#10;9MTMqFl/vSMIHouq+orapINpxY16V1tWEE8jEMS51TWXCs6nv8kKhPPIGlvLpOCfHKTbr9EGE23v&#10;fKDb0ZciQNglqKDyvkukdHlFBt3UdsTBK2xv0AfZl1L3eA9w08qfKFpIgzWHhQo7+q0ob45XoyBj&#10;ujyyptjV53lTlHvMmvYaKzX+HnZrEJ4G/wm/23utYDmbw+tMOAJy+w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lGpSLBAAAA3AAAAA8AAAAAAAAAAAAAAAAAmAIAAGRycy9kb3du&#10;cmV2LnhtbFBLBQYAAAAABAAEAPUAAACGAwAAAAA=&#10;" fillcolor="#5a5a5a [2109]" stroked="f">
                  <v:shadow on="t" color="black" opacity="41287f" offset="0,1.5pt"/>
                  <v:textbox inset="1.83875mm,.91936mm,1.83875mm,.91936mm"/>
                </v:re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746" o:spid="_x0000_s1243" type="#_x0000_t5" style="position:absolute;left:21884;top:4185;width:1434;height:8189;rotation:-1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0uv8QA&#10;AADcAAAADwAAAGRycy9kb3ducmV2LnhtbESP3YrCMBSE7xd8h3AE79ZUWVyppkUEURBl/QFvD82x&#10;KTYnpclq9+03guDlMDPfMPO8s7W4U+srxwpGwwQEceF0xaWC82n1OQXhA7LG2jEp+CMPedb7mGOq&#10;3YMPdD+GUkQI+xQVmBCaVEpfGLLoh64hjt7VtRZDlG0pdYuPCLe1HCfJRFqsOC4YbGhpqLgdf62C&#10;n3p/Wk83u6XZrbZh7cylSM6s1KDfLWYgAnXhHX61N1rB99cEnmfiEZ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8dLr/EAAAA3AAAAA8AAAAAAAAAAAAAAAAAmAIAAGRycy9k&#10;b3ducmV2LnhtbFBLBQYAAAAABAAEAPUAAACJAwAAAAA=&#10;" fillcolor="#020100 [39]" stroked="f">
                  <v:fill color2="#fcbd00 [3175]" rotate="t" colors="0 #ffc746;.5 #ffc600;1 #e5b600" focus="100%" type="gradient">
                    <o:fill v:ext="view" type="gradientUnscaled"/>
                  </v:fill>
                  <v:shadow on="t" color="black" opacity="41287f" offset="0,1.5pt"/>
                  <v:textbox inset="1.83875mm,.91936mm,1.83875mm,.91936mm"/>
                </v:shape>
                <v:rect id="Rectangle 747" o:spid="_x0000_s1244" style="position:absolute;left:14618;top:3835;width:8792;height:8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5Nr8UA&#10;AADcAAAADwAAAGRycy9kb3ducmV2LnhtbESPX2vCQBDE3wv9DscWfKuXijQ1ekopCNI/QlV8XnPb&#10;JJrbC7mNSb99r1Do4zAzv2EWq8HV6kptqDwbeBgnoIhzbysuDBz26/snUEGQLdaeycA3BVgtb28W&#10;mFnf8yddd1KoCOGQoYFSpMm0DnlJDsPYN8TR+/KtQ4myLbRtsY9wV+tJkjxqhxXHhRIbeikpv+w6&#10;Z0D67igfb+fX92Z2PnWXlGgybI0Z3Q3Pc1BCg/yH/9obayCdpvB7Jh4Bv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rk2vxQAAANwAAAAPAAAAAAAAAAAAAAAAAJgCAABkcnMv&#10;ZG93bnJldi54bWxQSwUGAAAAAAQABAD1AAAAigMAAAAA&#10;" fillcolor="#020100 [39]" stroked="f">
                  <v:fill color2="#fcbd00 [3175]" rotate="t" colors="0 #ffc746;.5 #ffc600;1 #e5b600" focus="100%" type="gradient">
                    <o:fill v:ext="view" type="gradientUnscaled"/>
                  </v:fill>
                  <v:shadow on="t" color="black" opacity="41287f" offset="0,1.5pt"/>
                  <v:textbox inset="1.83875mm,.91936mm,1.83875mm,.91936mm"/>
                </v:rect>
                <v:rect id="Rectangle 748" o:spid="_x0000_s1245" style="position:absolute;left:10667;top:2996;width:3951;height:25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b84MMA&#10;AADcAAAADwAAAGRycy9kb3ducmV2LnhtbERPz2vCMBS+D/Y/hDfYbaZzY5NqWqYg7LCDWpnXZ/Ns&#10;q81LSbJa/evNYeDx4/s9ywfTip6cbywreB0lIIhLqxuuFGyL5csEhA/IGlvLpOBCHvLs8WGGqbZn&#10;XlO/CZWIIexTVFCH0KVS+rImg35kO+LIHawzGCJ0ldQOzzHctHKcJB/SYMOxocaOFjWVp82fUbBe&#10;LX92v2/uWIz73XU7d66X1V6p56fhawoi0BDu4n/3t1bw+R7XxjPxCMjs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b84MMAAADcAAAADwAAAAAAAAAAAAAAAACYAgAAZHJzL2Rv&#10;d25yZXYueG1sUEsFBgAAAAAEAAQA9QAAAIgDAAAAAA==&#10;" fillcolor="red" stroked="f">
                  <v:shadow on="t" color="black" opacity="41287f" offset="0,1.5pt"/>
                  <v:textbox inset="1.83875mm,.91936mm,1.83875mm,.91936mm"/>
                </v:rect>
                <v:shape id="Freeform 749" o:spid="_x0000_s1246" style="position:absolute;left:3355;top:9914;width:10272;height:1028;visibility:visible;mso-wrap-style:square;v-text-anchor:middle" coordsize="1419101,1425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WIYMMA&#10;AADcAAAADwAAAGRycy9kb3ducmV2LnhtbESP3WoCMRSE7wXfIZyCd5qtP9WuRhGLUNkrbR/gkBw3&#10;225Olk3U7ds3guDlMDPfMKtN52pxpTZUnhW8jjIQxNqbiksF31/74QJEiMgGa8+k4I8CbNb93gpz&#10;4298pOspliJBOOSowMbY5FIGbclhGPmGOHln3zqMSbalNC3eEtzVcpxlb9JhxWnBYkM7S/r3dHEK&#10;/E8h7fHjsCj2hd6SnYTpfKaVGrx02yWISF18hh/tT6NgPn2H+5l0BO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iWIYMMAAADcAAAADwAAAAAAAAAAAAAAAACYAgAAZHJzL2Rv&#10;d25yZXYueG1sUEsFBgAAAAAEAAQA9QAAAIgDAAAAAA==&#10;" path="m1419101,130628l872836,106877,421574,83127,23750,,,130628r136566,11875l1419101,130628xe" fillcolor="#a5a5a5 [3206]" strokecolor="#525252 [1606]" strokeweight="1pt">
                  <v:stroke joinstyle="miter"/>
                  <v:path arrowok="t" o:connecttype="custom" o:connectlocs="1027173,94224;631776,77092;305143,59961;17191,0;0,94224;98849,102790;1027173,94224" o:connectangles="0,0,0,0,0,0,0"/>
                </v:shape>
                <v:rect id="Rectangle 776" o:spid="_x0000_s1247" style="position:absolute;left:4463;top:10916;width:9295;height:3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PHmcQA&#10;AADcAAAADwAAAGRycy9kb3ducmV2LnhtbESPQWsCMRSE70L/Q3gFb5q1B7VboxShIIiKWqTHx+Z1&#10;s23ysmyiu/57Iwgeh5n5hpktOmfFhZpQeVYwGmYgiAuvKy4VfB+/BlMQISJrtJ5JwZUCLOYvvRnm&#10;2re8p8shliJBOOSowMRY51KGwpDDMPQ1cfJ+feMwJtmUUjfYJriz8i3LxtJhxWnBYE1LQ8X/4ewU&#10;+NFmuV3v7Ynfd9yW1vjq7/SjVP+1+/wAEamLz/CjvdIKJpMx3M+kIyD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Dx5nEAAAA3AAAAA8AAAAAAAAAAAAAAAAAmAIAAGRycy9k&#10;b3ducmV2LnhtbFBLBQYAAAAABAAEAPUAAACJAwAAAAA=&#10;" fillcolor="#a5a5a5 [3206]" strokecolor="#525252 [1606]" strokeweight="1pt">
                  <v:textbox inset="1.83875mm,.91936mm,1.83875mm,.91936mm"/>
                </v:rect>
                <v:shape id="Text Box 18" o:spid="_x0000_s1248" type="#_x0000_t202" style="position:absolute;left:9388;top:1117;width:8908;height:16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Xk2sYA&#10;AADcAAAADwAAAGRycy9kb3ducmV2LnhtbESPS2vDMBCE74X+B7GF3ho5PcTBiRJCH5BDn2kC6W1r&#10;bWxTa2WkjeP++6oQ6HGYmW+Y+XJwreopxMazgfEoA0VcettwZWD78XgzBRUF2WLrmQz8UITl4vJi&#10;joX1J36nfiOVShCOBRqoRbpC61jW5DCOfEecvIMPDiXJUGkb8JTgrtW3WTbRDhtOCzV2dFdT+b05&#10;OgPtPoanr0w++/vqWd5e9XH3MH4x5vpqWM1ACQ3yHz6319ZAnuf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cXk2sYAAADcAAAADwAAAAAAAAAAAAAAAACYAgAAZHJz&#10;L2Rvd25yZXYueG1sUEsFBgAAAAAEAAQA9QAAAIsDAAAAAA==&#10;" filled="f" stroked="f" strokeweight=".5pt">
                  <v:textbox inset="0,0,0,0">
                    <w:txbxContent>
                      <w:p w14:paraId="20DDB13E" w14:textId="77777777" w:rsidR="00102768" w:rsidRPr="00040340" w:rsidRDefault="00102768" w:rsidP="00EA5E81">
                        <w:pPr>
                          <w:pStyle w:val="Figuretext"/>
                        </w:pPr>
                        <w:r w:rsidRPr="00040340">
                          <w:rPr>
                            <w:rFonts w:eastAsia="Calibri"/>
                          </w:rPr>
                          <w:t>Laser Source</w:t>
                        </w:r>
                      </w:p>
                    </w:txbxContent>
                  </v:textbox>
                </v:shape>
                <v:shape id="Text Box 18" o:spid="_x0000_s1249" type="#_x0000_t202" style="position:absolute;left:24246;top:2586;width:5877;height:20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pwqMMA&#10;AADcAAAADwAAAGRycy9kb3ducmV2LnhtbERPTUvDQBC9F/wPywje2k08WIndBrEKHrS2VUFvY3ZM&#10;QrOzYXeapv/ePQg9Pt73ohxdpwYKsfVsIJ9loIgrb1uuDXy8P01vQUVBtth5JgMnilAuLyYLLKw/&#10;8paGndQqhXAs0EAj0hdax6ohh3Hme+LE/frgUBIMtbYBjyncdfo6y260w5ZTQ4M9PTRU7XcHZ6D7&#10;iuHlJ5PvYVW/yuZNHz4f87UxV5fj/R0ooVHO4n/3szUwn6e16Uw6Anr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FpwqMMAAADcAAAADwAAAAAAAAAAAAAAAACYAgAAZHJzL2Rv&#10;d25yZXYueG1sUEsFBgAAAAAEAAQA9QAAAIgDAAAAAA==&#10;" filled="f" stroked="f" strokeweight=".5pt">
                  <v:textbox inset="0,0,0,0">
                    <w:txbxContent>
                      <w:p w14:paraId="73E550B1" w14:textId="77777777" w:rsidR="00102768" w:rsidRPr="00040340" w:rsidRDefault="00102768" w:rsidP="00EA5E81">
                        <w:pPr>
                          <w:pStyle w:val="Figuretext"/>
                        </w:pPr>
                        <w:r w:rsidRPr="00040340">
                          <w:rPr>
                            <w:rFonts w:eastAsia="Calibri"/>
                          </w:rPr>
                          <w:t>Mirror</w:t>
                        </w:r>
                      </w:p>
                    </w:txbxContent>
                  </v:textbox>
                </v:shape>
                <v:shape id="Text Box 18" o:spid="_x0000_s1250" type="#_x0000_t202" style="position:absolute;left:15790;top:5055;width:6597;height:1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bVM8cA&#10;AADcAAAADwAAAGRycy9kb3ducmV2LnhtbESPQU/CQBSE7yT8h80j8QZbPIhUFkJQEw8qCJjo7dl9&#10;to3dt83uo9R/75qYeJzMzDeZxap3jeooxNqzgekkA0VceFtzaeB4uB9fg4qCbLHxTAa+KcJqORws&#10;MLf+zC/U7aVUCcIxRwOVSJtrHYuKHMaJb4mT9+mDQ0kylNoGPCe4a/Rlll1phzWnhQpb2lRUfO1P&#10;zkDzFsPjRybv3W35JLutPr3eTZ+NuRj16xtQQr38h//aD9bAbDaH3zPpCOjl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8W1TPHAAAA3AAAAA8AAAAAAAAAAAAAAAAAmAIAAGRy&#10;cy9kb3ducmV2LnhtbFBLBQYAAAAABAAEAPUAAACMAwAAAAA=&#10;" filled="f" stroked="f" strokeweight=".5pt">
                  <v:textbox inset="0,0,0,0">
                    <w:txbxContent>
                      <w:p w14:paraId="3F5586D8" w14:textId="77777777" w:rsidR="00102768" w:rsidRPr="00040340" w:rsidRDefault="00102768" w:rsidP="00EA5E81">
                        <w:pPr>
                          <w:pStyle w:val="Figuretext"/>
                        </w:pPr>
                        <w:r w:rsidRPr="00040340">
                          <w:rPr>
                            <w:rFonts w:eastAsia="Calibri"/>
                          </w:rPr>
                          <w:t>Laser Beam</w:t>
                        </w:r>
                      </w:p>
                    </w:txbxContent>
                  </v:textbox>
                </v:shape>
                <v:shape id="Text Box 18" o:spid="_x0000_s1251" type="#_x0000_t202" style="position:absolute;left:1022;top:7652;width:8989;height:26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MicMA&#10;AADcAAAADwAAAGRycy9kb3ducmV2LnhtbERPTU/CQBC9m/gfNmPCTbZ4AFJZiBFJOCgCaqK3sTu2&#10;Dd3ZZnco5d+zBxOOL+97tuhdozoKsfZsYDTMQBEX3tZcGvj8WN1PQUVBtth4JgNnirCY397MMLf+&#10;xDvq9lKqFMIxRwOVSJtrHYuKHMahb4kT9+eDQ0kwlNoGPKVw1+iHLBtrhzWnhgpbeq6oOOyPzkDz&#10;HcPrbyY/3bJ8k+27Pn69jDbGDO76p0dQQr1cxf/utTUwmab56Uw6Anp+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kMicMAAADcAAAADwAAAAAAAAAAAAAAAACYAgAAZHJzL2Rv&#10;d25yZXYueG1sUEsFBgAAAAAEAAQA9QAAAIgDAAAAAA==&#10;" filled="f" stroked="f" strokeweight=".5pt">
                  <v:textbox inset="0,0,0,0">
                    <w:txbxContent>
                      <w:p w14:paraId="4F22DF90" w14:textId="77777777" w:rsidR="00102768" w:rsidRPr="00040340" w:rsidRDefault="00102768" w:rsidP="00EA5E81">
                        <w:pPr>
                          <w:pStyle w:val="Figuretext"/>
                        </w:pPr>
                        <w:r w:rsidRPr="00040340">
                          <w:rPr>
                            <w:rFonts w:eastAsia="Calibri"/>
                          </w:rPr>
                          <w:t>Re-coater blade</w:t>
                        </w:r>
                      </w:p>
                    </w:txbxContent>
                  </v:textbox>
                </v:shape>
                <v:rect id="Rectangle 781" o:spid="_x0000_s1252" style="position:absolute;left:2327;top:9265;width:1152;height:10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3W8QA&#10;AADcAAAADwAAAGRycy9kb3ducmV2LnhtbESPT4vCMBTE7wt+h/CEva2pwvqnGkVchBVPVtHro3m2&#10;xealm0Tb/fabBcHjMDO/YRarztTiQc5XlhUMBwkI4tzqigsFp+P2YwrCB2SNtWVS8EseVsve2wJT&#10;bVs+0CMLhYgQ9ikqKENoUil9XpJBP7ANcfSu1hkMUbpCaodthJtajpJkLA1WHBdKbGhTUn7L7kbB&#10;uN7Ly9fmZzRzu/1tsvs0rc3OSr33u/UcRKAuvMLP9rdWMJkO4f9MP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8Rd1vEAAAA3AAAAA8AAAAAAAAAAAAAAAAAmAIAAGRycy9k&#10;b3ducmV2LnhtbFBLBQYAAAAABAAEAPUAAACJAwAAAAA=&#10;" fillcolor="black [3213]" strokecolor="black [3213]" strokeweight="1pt">
                  <v:textbox inset="1.83875mm,.91936mm,1.83875mm,.91936mm"/>
                </v:rect>
                <v:rect id="Rectangle 782" o:spid="_x0000_s1253" style="position:absolute;left:3151;top:9892;width:328;height:10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PpLMQA&#10;AADcAAAADwAAAGRycy9kb3ducmV2LnhtbESPT2vCQBTE74V+h+UVvNVNA/5LXaUoQsWTsdTrI/ua&#10;BLNv4+5q0m/vCoLHYWZ+w8yXvWnElZyvLSv4GCYgiAuray4V/Bw271MQPiBrbCyTgn/ysFy8vswx&#10;07bjPV3zUIoIYZ+hgiqENpPSFxUZ9EPbEkfvzzqDIUpXSu2wi3DTyDRJxtJgzXGhwpZWFRWn/GIU&#10;jJudPK5X53TmtrvTZDsync1/lRq89V+fIAL14Rl+tL+1gsk0hfuZeAT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6SzEAAAA3AAAAA8AAAAAAAAAAAAAAAAAmAIAAGRycy9k&#10;b3ducmV2LnhtbFBLBQYAAAAABAAEAPUAAACJAwAAAAA=&#10;" fillcolor="black [3213]" strokecolor="black [3213]" strokeweight="1pt">
                  <v:textbox inset="1.83875mm,.91936mm,1.83875mm,.91936mm"/>
                </v:rect>
                <v:shape id="Text Box 18" o:spid="_x0000_s1254" type="#_x0000_t202" style="position:absolute;left:7543;top:11633;width:4865;height:28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uS/scA&#10;AADcAAAADwAAAGRycy9kb3ducmV2LnhtbESPQUvDQBSE74X+h+UVvLWbKmiJ3ZZSFTyorW0FvT2z&#10;zySYfRt2X9P4712h4HGYmW+Y+bJ3jeooxNqzgekkA0VceFtzaeCwfxjPQEVBtth4JgM/FGG5GA7m&#10;mFt/4lfqdlKqBOGYo4FKpM21jkVFDuPEt8TJ+/LBoSQZSm0DnhLcNfoyy661w5rTQoUtrSsqvndH&#10;Z6B5j+HpM5OP7q58lu1GH9/upy/GXIz61S0ooV7+w+f2ozVwM7uCvzPpCO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srkv7HAAAA3AAAAA8AAAAAAAAAAAAAAAAAmAIAAGRy&#10;cy9kb3ducmV2LnhtbFBLBQYAAAAABAAEAPUAAACMAwAAAAA=&#10;" filled="f" stroked="f" strokeweight=".5pt">
                  <v:textbox inset="0,0,0,0">
                    <w:txbxContent>
                      <w:p w14:paraId="07E78204" w14:textId="77777777" w:rsidR="00102768" w:rsidRPr="00040340" w:rsidRDefault="00102768" w:rsidP="00EA5E81">
                        <w:pPr>
                          <w:pStyle w:val="Figuretext"/>
                        </w:pPr>
                        <w:r w:rsidRPr="00040340">
                          <w:rPr>
                            <w:rFonts w:eastAsia="Calibri"/>
                          </w:rPr>
                          <w:t>Metal Powder</w:t>
                        </w:r>
                      </w:p>
                    </w:txbxContent>
                  </v:textbox>
                </v:shape>
                <v:shape id="Text Box 18" o:spid="_x0000_s1255" type="#_x0000_t202" style="position:absolute;left:17083;top:12089;width:4174;height:32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IKiscA&#10;AADcAAAADwAAAGRycy9kb3ducmV2LnhtbESPQUvDQBSE74X+h+UVvLWbimiJ3ZZSFTyorW0FvT2z&#10;zySYfRt2X9P4712h4HGYmW+Y+bJ3jeooxNqzgekkA0VceFtzaeCwfxjPQEVBtth4JgM/FGG5GA7m&#10;mFt/4lfqdlKqBOGYo4FKpM21jkVFDuPEt8TJ+/LBoSQZSm0DnhLcNfoyy661w5rTQoUtrSsqvndH&#10;Z6B5j+HpM5OP7q58lu1GH9/upy/GXIz61S0ooV7+w+f2ozVwM7uCvzPpCO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TCCorHAAAA3AAAAA8AAAAAAAAAAAAAAAAAmAIAAGRy&#10;cy9kb3ducmV2LnhtbFBLBQYAAAAABAAEAPUAAACMAwAAAAA=&#10;" filled="f" stroked="f" strokeweight=".5pt">
                  <v:textbox inset="0,0,0,0">
                    <w:txbxContent>
                      <w:p w14:paraId="577379BE" w14:textId="77777777" w:rsidR="00102768" w:rsidRPr="00040340" w:rsidRDefault="00102768" w:rsidP="00EA5E81">
                        <w:pPr>
                          <w:pStyle w:val="Figuretext"/>
                        </w:pPr>
                        <w:r w:rsidRPr="00040340">
                          <w:rPr>
                            <w:rFonts w:eastAsia="Calibri"/>
                          </w:rPr>
                          <w:t>Metal Powder</w:t>
                        </w:r>
                      </w:p>
                    </w:txbxContent>
                  </v:textbox>
                </v:shape>
                <v:shape id="Text Box 18" o:spid="_x0000_s1256" type="#_x0000_t202" style="position:absolute;left:23345;top:7793;width:5271;height:3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6vEccA&#10;AADcAAAADwAAAGRycy9kb3ducmV2LnhtbESPQUvDQBSE74X+h+UVvLWbCmqJ3ZZSFTyorW0FvT2z&#10;zySYfRt2X9P4712h4HGYmW+Y+bJ3jeooxNqzgekkA0VceFtzaeCwfxjPQEVBtth4JgM/FGG5GA7m&#10;mFt/4lfqdlKqBOGYo4FKpM21jkVFDuPEt8TJ+/LBoSQZSm0DnhLcNfoyy661w5rTQoUtrSsqvndH&#10;Z6B5j+HpM5OP7q58lu1GH9/upy/GXIz61S0ooV7+w+f2ozVwM7uCvzPpCO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uOrxHHAAAA3AAAAA8AAAAAAAAAAAAAAAAAmAIAAGRy&#10;cy9kb3ducmV2LnhtbFBLBQYAAAAABAAEAPUAAACMAwAAAAA=&#10;" filled="f" stroked="f" strokeweight=".5pt">
                  <v:textbox inset="0,0,0,0">
                    <w:txbxContent>
                      <w:p w14:paraId="041240E6" w14:textId="77777777" w:rsidR="00102768" w:rsidRPr="00040340" w:rsidRDefault="00102768" w:rsidP="00EA5E81">
                        <w:pPr>
                          <w:pStyle w:val="Figuretext"/>
                        </w:pPr>
                        <w:r w:rsidRPr="00040340">
                          <w:rPr>
                            <w:rFonts w:eastAsia="Calibri"/>
                          </w:rPr>
                          <w:t xml:space="preserve">Formed Object </w:t>
                        </w:r>
                      </w:p>
                    </w:txbxContent>
                  </v:textbox>
                </v:shape>
                <v:shape id="Text Box 18" o:spid="_x0000_s1257" type="#_x0000_t202" style="position:absolute;left:7543;top:14941;width:6054;height:2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wxZscA&#10;AADcAAAADwAAAGRycy9kb3ducmV2LnhtbESPT0vDQBTE74LfYXmCN7uph1pit0X8Ax7UtrEFvb1m&#10;X5Ng9m3YfU3jt3eFQo/DzPyGmS0G16qeQmw8GxiPMlDEpbcNVwY2ny83U1BRkC22nsnAL0VYzC8v&#10;Zphbf+Q19YVUKkE45migFulyrWNZk8M48h1x8vY+OJQkQ6VtwGOCu1bfZtlEO2w4LdTY0WNN5U9x&#10;cAbarxjedpl890/Vu6yW+rB9Hn8Yc301PNyDEhrkHD61X62Bu+kE/s+kI6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tcMWbHAAAA3AAAAA8AAAAAAAAAAAAAAAAAmAIAAGRy&#10;cy9kb3ducmV2LnhtbFBLBQYAAAAABAAEAPUAAACMAwAAAAA=&#10;" filled="f" stroked="f" strokeweight=".5pt">
                  <v:textbox inset="0,0,0,0">
                    <w:txbxContent>
                      <w:p w14:paraId="4B5066FC" w14:textId="77777777" w:rsidR="00102768" w:rsidRPr="00040340" w:rsidRDefault="00102768" w:rsidP="00EA5E81">
                        <w:pPr>
                          <w:pStyle w:val="Figuretext"/>
                        </w:pPr>
                        <w:r w:rsidRPr="00040340">
                          <w:rPr>
                            <w:rFonts w:eastAsia="Calibri"/>
                          </w:rPr>
                          <w:t>Powder Platform</w:t>
                        </w:r>
                      </w:p>
                    </w:txbxContent>
                  </v:textbox>
                </v:shape>
                <v:shape id="Text Box 18" o:spid="_x0000_s1258" type="#_x0000_t202" style="position:absolute;left:19911;top:15316;width:6400;height:2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CU/cYA&#10;AADcAAAADwAAAGRycy9kb3ducmV2LnhtbESPQU/CQBSE7yT+h80z4QZbOACpLMQoJh5AESHR27P7&#10;bBu7b5vdR6n/3jUx8TiZmW8yy3XvGtVRiLVnA5NxBoq48Lbm0sDx9WG0ABUF2WLjmQx8U4T16mqw&#10;xNz6C79Qd5BSJQjHHA1UIm2udSwqchjHviVO3qcPDiXJUGob8JLgrtHTLJtphzWnhQpbuquo+Dqc&#10;nYHmLYbtRybv3X25k/2zPp82kydjhtf97Q0ooV7+w3/tR2tgvpjD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BCU/cYAAADcAAAADwAAAAAAAAAAAAAAAACYAgAAZHJz&#10;L2Rvd25yZXYueG1sUEsFBgAAAAAEAAQA9QAAAIsDAAAAAA==&#10;" filled="f" stroked="f" strokeweight=".5pt">
                  <v:textbox inset="0,0,0,0">
                    <w:txbxContent>
                      <w:p w14:paraId="668BAA8F" w14:textId="77777777" w:rsidR="00102768" w:rsidRPr="00040340" w:rsidRDefault="00102768" w:rsidP="00EA5E81">
                        <w:pPr>
                          <w:pStyle w:val="Figuretext"/>
                        </w:pPr>
                        <w:r w:rsidRPr="00040340">
                          <w:rPr>
                            <w:rFonts w:eastAsia="Calibri"/>
                          </w:rPr>
                          <w:t>Build Platform</w:t>
                        </w:r>
                      </w:p>
                    </w:txbxContent>
                  </v:textbox>
                </v:shape>
                <v:shape id="Straight Arrow Connector 788" o:spid="_x0000_s1259" type="#_x0000_t32" style="position:absolute;left:20394;top:18811;width:0;height:19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X7/r0AAADcAAAADwAAAGRycy9kb3ducmV2LnhtbERPyQrCMBC9C/5DGMGbpgouVKOIIHjx&#10;4IJ4HJuxLTaT2kTb/r05CB4fb1+uG1OID1Uut6xgNIxAECdW55wquJx3gzkI55E1FpZJQUsO1qtu&#10;Z4mxtjUf6XPyqQgh7GJUkHlfxlK6JCODbmhL4sA9bGXQB1ilUldYh3BTyHEUTaXBnENDhiVtM0qe&#10;p7dRIOvxDfN7+TxMqG1375e+JiOvVL/XbBYgPDX+L/6591rBbB7WhjPhCMjVF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HpV+/69AAAA3AAAAA8AAAAAAAAAAAAAAAAAoQIA&#10;AGRycy9kb3ducmV2LnhtbFBLBQYAAAAABAAEAPkAAACLAwAAAAA=&#10;" strokecolor="black [3213]" strokeweight="1pt">
                  <v:stroke endarrow="open" joinstyle="miter"/>
                </v:shape>
                <v:shape id="Straight Arrow Connector 789" o:spid="_x0000_s1260" type="#_x0000_t32" style="position:absolute;left:7114;top:18589;width:0;height:203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7R+KMUAAADcAAAADwAAAGRycy9kb3ducmV2LnhtbESPzW7CMBCE70h9B2sr9QZOQYIkxSB+&#10;VIkeeijwANt4iSPidRQ7JLw9RqrU42hmvtEs14OtxY1aXzlW8D5JQBAXTldcKjifPscpCB+QNdaO&#10;ScGdPKxXL6Ml5tr1/EO3YyhFhLDPUYEJocml9IUhi37iGuLoXVxrMUTZllK32Ee4reU0SebSYsVx&#10;wWBDO0PF9dhZBemw/7ovqPudXbIuO3332+s5MUq9vQ6bDxCBhvAf/msftIJFmsHzTDwCcvU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7R+KMUAAADcAAAADwAAAAAAAAAA&#10;AAAAAAChAgAAZHJzL2Rvd25yZXYueG1sUEsFBgAAAAAEAAQA+QAAAJMDAAAAAA==&#10;" strokecolor="black [3213]" strokeweight="1pt">
                  <v:stroke endarrow="open" joinstyle="miter"/>
                </v:shape>
                <v:rect id="Rectangle 790" o:spid="_x0000_s1261" style="position:absolute;left:22011;top:3637;width:3951;height:817;rotation:226115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0aJsEA&#10;AADcAAAADwAAAGRycy9kb3ducmV2LnhtbERPTYvCMBC9C/6HMII3TV1kV6uxuAVR9qJWwevQjG2x&#10;mdQmavffbw4LHh/ve5l0phZPal1lWcFkHIEgzq2uuFBwPm1GMxDOI2usLZOCX3KQrPq9JcbavvhI&#10;z8wXIoSwi1FB6X0TS+nykgy6sW2IA3e1rUEfYFtI3eIrhJtafkTRpzRYcWgosaG0pPyWPYyC1BS7&#10;y2k/PRy+t26fHeVdmvmPUsNBt16A8NT5t/jfvdMKvuZhfjgTjoBc/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9GibBAAAA3AAAAA8AAAAAAAAAAAAAAAAAmAIAAGRycy9kb3du&#10;cmV2LnhtbFBLBQYAAAAABAAEAPUAAACGAwAAAAA=&#10;" fillcolor="#010101 [38]" stroked="f">
                  <v:fill color2="#a3a3a3 [3174]" rotate="t" colors="0 #afafaf;.5 #a5a5a5;1 #929292" focus="100%" type="gradient">
                    <o:fill v:ext="view" type="gradientUnscaled"/>
                  </v:fill>
                  <v:shadow on="t" color="black" opacity="41287f" offset="0,1.5pt"/>
                  <v:textbox inset="1.83875mm,.91936mm,1.83875mm,.91936mm"/>
                </v:rect>
                <v:rect id="Rectangle 791" o:spid="_x0000_s1262" style="position:absolute;left:21165;top:10954;width:4433;height:39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Jsr8cA&#10;AADcAAAADwAAAGRycy9kb3ducmV2LnhtbESPT2vCQBTE74V+h+UVvNWNHtRGVxGL+OfU2Ip4e2Sf&#10;STD7Ns2uJvrpu4LQ4zAzv2Ems9aU4kq1Kywr6HUjEMSp1QVnCn6+l+8jEM4jaywtk4IbOZhNX18m&#10;GGvbcELXnc9EgLCLUUHufRVL6dKcDLqurYiDd7K1QR9knUldYxPgppT9KBpIgwWHhRwrWuSUnncX&#10;o+Cwwmb7uyg/k30yOJ2PX8d7v9ko1Xlr52MQnlr/H36211rB8KMHjzPhCMjp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EybK/HAAAA3AAAAA8AAAAAAAAAAAAAAAAAmAIAAGRy&#10;cy9kb3ducmV2LnhtbFBLBQYAAAAABAAEAPUAAACMAwAAAAA=&#10;" fillcolor="#010000 [37]" stroked="f">
                  <v:fill color2="#ec7a2d [3173]" rotate="t" colors="0 #f18c55;.5 #f67b28;1 #e56b17" focus="100%" type="gradient">
                    <o:fill v:ext="view" type="gradientUnscaled"/>
                  </v:fill>
                  <v:shadow on="t" color="black" opacity="41287f" offset="0,1.5pt"/>
                  <v:textbox inset="1.83875mm,.91936mm,1.83875mm,.91936mm"/>
                </v:rect>
                <w10:anchorlock/>
              </v:group>
            </w:pict>
          </mc:Fallback>
        </mc:AlternateContent>
      </w:r>
    </w:p>
    <w:p w14:paraId="0D8B1999" w14:textId="77777777" w:rsidR="00EA5E81" w:rsidRPr="004D62AD" w:rsidRDefault="00EA5E81" w:rsidP="00EA5E81">
      <w:pPr>
        <w:pStyle w:val="Figurecaption"/>
      </w:pPr>
      <w:bookmarkStart w:id="11" w:name="_Ref499025787"/>
      <w:r w:rsidRPr="004D62AD">
        <w:t xml:space="preserve">Figure </w:t>
      </w:r>
      <w:r w:rsidRPr="004D62AD">
        <w:fldChar w:fldCharType="begin"/>
      </w:r>
      <w:r w:rsidRPr="004D62AD">
        <w:instrText xml:space="preserve"> SEQ Figure \* ARABIC </w:instrText>
      </w:r>
      <w:r w:rsidRPr="004D62AD">
        <w:fldChar w:fldCharType="separate"/>
      </w:r>
      <w:r w:rsidR="00E668D6">
        <w:rPr>
          <w:noProof/>
        </w:rPr>
        <w:t>8</w:t>
      </w:r>
      <w:r w:rsidRPr="004D62AD">
        <w:fldChar w:fldCharType="end"/>
      </w:r>
      <w:bookmarkEnd w:id="11"/>
      <w:r w:rsidRPr="004D62AD">
        <w:t xml:space="preserve">: Schematic diagram of </w:t>
      </w:r>
      <w:proofErr w:type="gramStart"/>
      <w:r w:rsidRPr="004D62AD">
        <w:t>powder bed fusion process</w:t>
      </w:r>
      <w:proofErr w:type="gramEnd"/>
    </w:p>
    <w:p w14:paraId="2C61B6E2" w14:textId="3B6B91B1" w:rsidR="00EA5E81" w:rsidRPr="004D62AD" w:rsidRDefault="00EA5E81" w:rsidP="00846172">
      <w:pPr>
        <w:pStyle w:val="Text"/>
        <w:rPr>
          <w:lang w:val="en-GB"/>
        </w:rPr>
      </w:pPr>
      <w:r w:rsidRPr="004D62AD">
        <w:rPr>
          <w:lang w:val="en-GB"/>
        </w:rPr>
        <w:t xml:space="preserve">There is a growing interest in using powder bed fusion processes for industrial applications. The capabilities of using powder bed fusion processes for in metal AM have enhanced significantly in the past two decades since it first became available. </w:t>
      </w:r>
      <w:proofErr w:type="spellStart"/>
      <w:r w:rsidRPr="004D62AD">
        <w:rPr>
          <w:lang w:val="en-GB"/>
        </w:rPr>
        <w:t>SLM</w:t>
      </w:r>
      <w:proofErr w:type="spellEnd"/>
      <w:r w:rsidRPr="004D62AD">
        <w:rPr>
          <w:lang w:val="en-GB"/>
        </w:rPr>
        <w:t xml:space="preserve"> offers many advantages over the other AM processes as it can build complex shaped parts with a high accuracy and better surface finish </w:t>
      </w:r>
      <w:r w:rsidRPr="004D62AD">
        <w:rPr>
          <w:lang w:val="en-GB"/>
        </w:rPr>
        <w:fldChar w:fldCharType="begin">
          <w:fldData xml:space="preserve">PEVuZE5vdGU+PENpdGU+PEF1dGhvcj5IYXNzYW5pbjwvQXV0aG9yPjxZZWFyPjIwMTc8L1llYXI+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</w:fldData>
        </w:fldChar>
      </w:r>
      <w:r w:rsidR="00C171F2" w:rsidRPr="004D62AD">
        <w:rPr>
          <w:lang w:val="en-GB"/>
        </w:rPr>
        <w:instrText xml:space="preserve"> ADDIN EN.CITE </w:instrText>
      </w:r>
      <w:r w:rsidR="00C171F2" w:rsidRPr="004D62AD">
        <w:rPr>
          <w:lang w:val="en-GB"/>
        </w:rPr>
        <w:fldChar w:fldCharType="begin">
          <w:fldData xml:space="preserve">PEVuZE5vdGU+PENpdGU+PEF1dGhvcj5IYXNzYW5pbjwvQXV0aG9yPjxZZWFyPjIwMTc8L1llYXI+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</w:fldData>
        </w:fldChar>
      </w:r>
      <w:r w:rsidR="00C171F2" w:rsidRPr="004D62AD">
        <w:rPr>
          <w:lang w:val="en-GB"/>
        </w:rPr>
        <w:instrText xml:space="preserve"> ADDIN EN.CITE.DATA </w:instrText>
      </w:r>
      <w:r w:rsidR="00C171F2" w:rsidRPr="004D62AD">
        <w:rPr>
          <w:lang w:val="en-GB"/>
        </w:rPr>
      </w:r>
      <w:r w:rsidR="00C171F2" w:rsidRPr="004D62AD">
        <w:rPr>
          <w:lang w:val="en-GB"/>
        </w:rPr>
        <w:fldChar w:fldCharType="end"/>
      </w:r>
      <w:r w:rsidRPr="004D62AD">
        <w:rPr>
          <w:lang w:val="en-GB"/>
        </w:rPr>
      </w:r>
      <w:r w:rsidRPr="004D62AD">
        <w:rPr>
          <w:lang w:val="en-GB"/>
        </w:rPr>
        <w:fldChar w:fldCharType="separate"/>
      </w:r>
      <w:r w:rsidR="00C171F2" w:rsidRPr="004D62AD">
        <w:rPr>
          <w:noProof/>
          <w:lang w:val="en-GB"/>
        </w:rPr>
        <w:t>[</w:t>
      </w:r>
      <w:hyperlink w:anchor="_ENREF_31" w:tooltip="Hassanin, 2016 #24" w:history="1">
        <w:r w:rsidR="00B73444" w:rsidRPr="004D62AD">
          <w:rPr>
            <w:noProof/>
            <w:lang w:val="en-GB"/>
          </w:rPr>
          <w:t>31</w:t>
        </w:r>
      </w:hyperlink>
      <w:r w:rsidR="00C171F2" w:rsidRPr="004D62AD">
        <w:rPr>
          <w:noProof/>
          <w:lang w:val="en-GB"/>
        </w:rPr>
        <w:t xml:space="preserve">, </w:t>
      </w:r>
      <w:hyperlink w:anchor="_ENREF_55" w:tooltip="Hassanin, 2017 #22" w:history="1">
        <w:r w:rsidR="00B73444" w:rsidRPr="004D62AD">
          <w:rPr>
            <w:noProof/>
            <w:lang w:val="en-GB"/>
          </w:rPr>
          <w:t>55</w:t>
        </w:r>
      </w:hyperlink>
      <w:r w:rsidR="00C171F2" w:rsidRPr="004D62AD">
        <w:rPr>
          <w:noProof/>
          <w:lang w:val="en-GB"/>
        </w:rPr>
        <w:t xml:space="preserve">, </w:t>
      </w:r>
      <w:hyperlink w:anchor="_ENREF_56" w:tooltip="Sabouri, 2017 #23" w:history="1">
        <w:r w:rsidR="00B73444" w:rsidRPr="004D62AD">
          <w:rPr>
            <w:noProof/>
            <w:lang w:val="en-GB"/>
          </w:rPr>
          <w:t>56</w:t>
        </w:r>
      </w:hyperlink>
      <w:r w:rsidR="00C171F2" w:rsidRPr="004D62AD">
        <w:rPr>
          <w:noProof/>
          <w:lang w:val="en-GB"/>
        </w:rPr>
        <w:t>]</w:t>
      </w:r>
      <w:r w:rsidRPr="004D62AD">
        <w:rPr>
          <w:lang w:val="en-GB"/>
        </w:rPr>
        <w:fldChar w:fldCharType="end"/>
      </w:r>
      <w:r w:rsidRPr="004D62AD">
        <w:rPr>
          <w:lang w:val="en-GB"/>
        </w:rPr>
        <w:t xml:space="preserve">. As a result, the process has been widely investigated to enhance the performance of dental implants. Customized implants with </w:t>
      </w:r>
      <w:r w:rsidR="00D90E61" w:rsidRPr="004D62AD">
        <w:rPr>
          <w:lang w:val="en-GB"/>
        </w:rPr>
        <w:t>near full</w:t>
      </w:r>
      <w:r w:rsidRPr="004D62AD">
        <w:rPr>
          <w:lang w:val="en-GB"/>
        </w:rPr>
        <w:t xml:space="preserve"> density, high </w:t>
      </w:r>
      <w:r w:rsidR="00D90E61" w:rsidRPr="004D62AD">
        <w:rPr>
          <w:lang w:val="en-GB"/>
        </w:rPr>
        <w:t xml:space="preserve">mechanical </w:t>
      </w:r>
      <w:r w:rsidRPr="004D62AD">
        <w:rPr>
          <w:lang w:val="en-GB"/>
        </w:rPr>
        <w:t xml:space="preserve">strength and satisfactory accuracy fabricated using </w:t>
      </w:r>
      <w:proofErr w:type="spellStart"/>
      <w:r w:rsidRPr="004D62AD">
        <w:rPr>
          <w:lang w:val="en-GB"/>
        </w:rPr>
        <w:t>SLM</w:t>
      </w:r>
      <w:proofErr w:type="spellEnd"/>
      <w:r w:rsidRPr="004D62AD">
        <w:rPr>
          <w:lang w:val="en-GB"/>
        </w:rPr>
        <w:t xml:space="preserve"> shown to be an effective approach</w:t>
      </w:r>
      <w:r w:rsidR="00D90E61" w:rsidRPr="004D62AD">
        <w:rPr>
          <w:lang w:val="en-GB"/>
        </w:rPr>
        <w:t xml:space="preserve"> for high performance implants</w:t>
      </w:r>
      <w:r w:rsidRPr="004D62AD">
        <w:rPr>
          <w:lang w:val="en-GB"/>
        </w:rPr>
        <w:t xml:space="preserve"> </w:t>
      </w:r>
      <w:r w:rsidRPr="004D62AD">
        <w:rPr>
          <w:lang w:val="en-GB"/>
        </w:rPr>
        <w:fldChar w:fldCharType="begin"/>
      </w:r>
      <w:r w:rsidR="00C171F2" w:rsidRPr="004D62AD">
        <w:rPr>
          <w:lang w:val="en-GB"/>
        </w:rPr>
        <w:instrText xml:space="preserve"> ADDIN EN.CITE &lt;EndNote&gt;&lt;Cite&gt;&lt;Author&gt;Chen&lt;/Author&gt;&lt;Year&gt;2014&lt;/Year&gt;&lt;RecNum&gt;73&lt;/RecNum&gt;&lt;DisplayText&gt;[57]&lt;/DisplayText&gt;&lt;record&gt;&lt;rec-number&gt;73&lt;/rec-number&gt;&lt;foreign-keys&gt;&lt;key app="EN" db-id="efx0x922ktww28ewxznxrwa9pfpw99waz2ff"&gt;73&lt;/key&gt;&lt;/foreign-keys&gt;&lt;ref-type name="Journal Article"&gt;17&lt;/ref-type&gt;&lt;contributors&gt;&lt;authors&gt;&lt;author&gt;Chen, Jianyu&lt;/author&gt;&lt;author&gt;Zhang, Zhiguang&lt;/author&gt;&lt;author&gt;Chen, Xianshuai&lt;/author&gt;&lt;author&gt;Zhang, Chunyu&lt;/author&gt;&lt;author&gt;Zhang, Gong&lt;/author&gt;&lt;author&gt;Xu, Zhewu&lt;/author&gt;&lt;/authors&gt;&lt;/contributors&gt;&lt;titles&gt;&lt;title&gt;Design and manufacture of customized dental implants by using reverse engineering and selective laser melting technology&lt;/title&gt;&lt;secondary-title&gt;The Journal of Prosthetic Dentistry&lt;/secondary-title&gt;&lt;/titles&gt;&lt;periodical&gt;&lt;full-title&gt;The Journal of Prosthetic Dentistry&lt;/full-title&gt;&lt;/periodical&gt;&lt;pages&gt;1088-1095.e1&lt;/pages&gt;&lt;volume&gt;112&lt;/volume&gt;&lt;number&gt;5&lt;/number&gt;&lt;dates&gt;&lt;year&gt;2014&lt;/year&gt;&lt;pub-dates&gt;&lt;date&gt;2014/11/01/&lt;/date&gt;&lt;/pub-dates&gt;&lt;/dates&gt;&lt;isbn&gt;0022-3913&lt;/isbn&gt;&lt;urls&gt;&lt;related-urls&gt;&lt;url&gt;http://www.sciencedirect.com/science/article/pii/S0022391314002406&lt;/url&gt;&lt;/related-urls&gt;&lt;/urls&gt;&lt;electronic-resource-num&gt;https://doi.org/10.1016/j.prosdent.2014.04.026&lt;/electronic-resource-num&gt;&lt;/record&gt;&lt;/Cite&gt;&lt;/EndNote&gt;</w:instrText>
      </w:r>
      <w:r w:rsidRPr="004D62AD">
        <w:rPr>
          <w:lang w:val="en-GB"/>
        </w:rPr>
        <w:fldChar w:fldCharType="separate"/>
      </w:r>
      <w:r w:rsidR="00C171F2" w:rsidRPr="004D62AD">
        <w:rPr>
          <w:noProof/>
          <w:lang w:val="en-GB"/>
        </w:rPr>
        <w:t>[</w:t>
      </w:r>
      <w:hyperlink w:anchor="_ENREF_57" w:tooltip="Chen, 2014 #73" w:history="1">
        <w:r w:rsidR="00B73444" w:rsidRPr="004D62AD">
          <w:rPr>
            <w:noProof/>
            <w:lang w:val="en-GB"/>
          </w:rPr>
          <w:t>57</w:t>
        </w:r>
      </w:hyperlink>
      <w:r w:rsidR="00C171F2" w:rsidRPr="004D62AD">
        <w:rPr>
          <w:noProof/>
          <w:lang w:val="en-GB"/>
        </w:rPr>
        <w:t>]</w:t>
      </w:r>
      <w:r w:rsidRPr="004D62AD">
        <w:rPr>
          <w:lang w:val="en-GB"/>
        </w:rPr>
        <w:fldChar w:fldCharType="end"/>
      </w:r>
      <w:r w:rsidRPr="004D62AD">
        <w:rPr>
          <w:lang w:val="en-GB"/>
        </w:rPr>
        <w:t xml:space="preserve">. The </w:t>
      </w:r>
      <w:r w:rsidR="00D90E61" w:rsidRPr="004D62AD">
        <w:rPr>
          <w:lang w:val="en-GB"/>
        </w:rPr>
        <w:t>new</w:t>
      </w:r>
      <w:r w:rsidRPr="004D62AD">
        <w:rPr>
          <w:lang w:val="en-GB"/>
        </w:rPr>
        <w:t xml:space="preserve"> </w:t>
      </w:r>
      <w:r w:rsidR="00D90E61" w:rsidRPr="004D62AD">
        <w:rPr>
          <w:lang w:val="en-GB"/>
        </w:rPr>
        <w:t xml:space="preserve">dental </w:t>
      </w:r>
      <w:r w:rsidRPr="004D62AD">
        <w:rPr>
          <w:lang w:val="en-GB"/>
        </w:rPr>
        <w:t xml:space="preserve">implant </w:t>
      </w:r>
      <w:r w:rsidR="00D90E61" w:rsidRPr="004D62AD">
        <w:rPr>
          <w:lang w:val="en-GB"/>
        </w:rPr>
        <w:t>kept</w:t>
      </w:r>
      <w:r w:rsidRPr="004D62AD">
        <w:rPr>
          <w:lang w:val="en-GB"/>
        </w:rPr>
        <w:t xml:space="preserve"> the geometry of the root, and showed </w:t>
      </w:r>
      <w:r w:rsidR="00D90E61" w:rsidRPr="004D62AD">
        <w:rPr>
          <w:lang w:val="en-GB"/>
        </w:rPr>
        <w:t>improved</w:t>
      </w:r>
      <w:r w:rsidRPr="004D62AD">
        <w:rPr>
          <w:lang w:val="en-GB"/>
        </w:rPr>
        <w:t xml:space="preserve"> Von Misses stresses and stability. Analog and </w:t>
      </w:r>
      <w:r w:rsidRPr="004D62AD">
        <w:rPr>
          <w:lang w:val="en-GB"/>
        </w:rPr>
        <w:lastRenderedPageBreak/>
        <w:t xml:space="preserve">threaded </w:t>
      </w:r>
      <w:r w:rsidR="00D90E61" w:rsidRPr="004D62AD">
        <w:rPr>
          <w:lang w:val="en-GB"/>
        </w:rPr>
        <w:t>dental</w:t>
      </w:r>
      <w:r w:rsidRPr="004D62AD">
        <w:rPr>
          <w:lang w:val="en-GB"/>
        </w:rPr>
        <w:t xml:space="preserve"> implants </w:t>
      </w:r>
      <w:proofErr w:type="gramStart"/>
      <w:r w:rsidRPr="004D62AD">
        <w:rPr>
          <w:lang w:val="en-GB"/>
        </w:rPr>
        <w:t>were designed</w:t>
      </w:r>
      <w:proofErr w:type="gramEnd"/>
      <w:r w:rsidRPr="004D62AD">
        <w:rPr>
          <w:lang w:val="en-GB"/>
        </w:rPr>
        <w:t xml:space="preserve"> </w:t>
      </w:r>
      <w:r w:rsidR="00D90E61" w:rsidRPr="004D62AD">
        <w:rPr>
          <w:lang w:val="en-GB"/>
        </w:rPr>
        <w:t xml:space="preserve">by </w:t>
      </w:r>
      <w:r w:rsidRPr="004D62AD">
        <w:rPr>
          <w:lang w:val="en-GB"/>
        </w:rPr>
        <w:t xml:space="preserve">using </w:t>
      </w:r>
      <w:r w:rsidR="00D90E61" w:rsidRPr="004D62AD">
        <w:rPr>
          <w:lang w:val="en-GB"/>
        </w:rPr>
        <w:t xml:space="preserve">the </w:t>
      </w:r>
      <w:r w:rsidRPr="004D62AD">
        <w:rPr>
          <w:lang w:val="en-GB"/>
        </w:rPr>
        <w:t>reverse engineering</w:t>
      </w:r>
      <w:r w:rsidR="00D90E61" w:rsidRPr="004D62AD">
        <w:rPr>
          <w:lang w:val="en-GB"/>
        </w:rPr>
        <w:t xml:space="preserve"> approach</w:t>
      </w:r>
      <w:r w:rsidRPr="004D62AD">
        <w:rPr>
          <w:lang w:val="en-GB"/>
        </w:rPr>
        <w:t xml:space="preserve">, </w:t>
      </w:r>
      <w:r w:rsidRPr="004D62AD">
        <w:rPr>
          <w:lang w:val="en-GB"/>
        </w:rPr>
        <w:fldChar w:fldCharType="begin"/>
      </w:r>
      <w:r w:rsidRPr="004D62AD">
        <w:rPr>
          <w:lang w:val="en-GB"/>
        </w:rPr>
        <w:instrText xml:space="preserve"> REF _Ref498895353 \h </w:instrText>
      </w:r>
      <w:r w:rsidRPr="004D62AD">
        <w:rPr>
          <w:lang w:val="en-GB"/>
        </w:rPr>
      </w:r>
      <w:r w:rsidRPr="004D62AD">
        <w:rPr>
          <w:lang w:val="en-GB"/>
        </w:rPr>
        <w:fldChar w:fldCharType="separate"/>
      </w:r>
      <w:r w:rsidR="00847D95" w:rsidRPr="004D62AD">
        <w:t xml:space="preserve">Figure </w:t>
      </w:r>
      <w:r w:rsidR="00847D95">
        <w:rPr>
          <w:noProof/>
        </w:rPr>
        <w:t>9</w:t>
      </w:r>
      <w:r w:rsidRPr="004D62AD">
        <w:rPr>
          <w:lang w:val="en-GB"/>
        </w:rPr>
        <w:fldChar w:fldCharType="end"/>
      </w:r>
      <w:r w:rsidRPr="004D62AD">
        <w:rPr>
          <w:lang w:val="en-GB"/>
        </w:rPr>
        <w:t xml:space="preserve">. The images of the two printed models using </w:t>
      </w:r>
      <w:proofErr w:type="spellStart"/>
      <w:r w:rsidRPr="004D62AD">
        <w:rPr>
          <w:lang w:val="en-GB"/>
        </w:rPr>
        <w:t>SLM</w:t>
      </w:r>
      <w:proofErr w:type="spellEnd"/>
      <w:r w:rsidRPr="004D62AD">
        <w:rPr>
          <w:lang w:val="en-GB"/>
        </w:rPr>
        <w:t xml:space="preserve"> are shown in </w:t>
      </w:r>
      <w:r w:rsidRPr="004D62AD">
        <w:rPr>
          <w:lang w:val="en-GB"/>
        </w:rPr>
        <w:fldChar w:fldCharType="begin"/>
      </w:r>
      <w:r w:rsidRPr="004D62AD">
        <w:rPr>
          <w:lang w:val="en-GB"/>
        </w:rPr>
        <w:instrText xml:space="preserve"> REF _Ref498895353 \h </w:instrText>
      </w:r>
      <w:r w:rsidRPr="004D62AD">
        <w:rPr>
          <w:lang w:val="en-GB"/>
        </w:rPr>
      </w:r>
      <w:r w:rsidRPr="004D62AD">
        <w:rPr>
          <w:lang w:val="en-GB"/>
        </w:rPr>
        <w:fldChar w:fldCharType="separate"/>
      </w:r>
      <w:r w:rsidR="00E668D6" w:rsidRPr="004D62AD">
        <w:t xml:space="preserve">Figure </w:t>
      </w:r>
      <w:r w:rsidR="00E668D6">
        <w:rPr>
          <w:noProof/>
        </w:rPr>
        <w:t>9</w:t>
      </w:r>
      <w:r w:rsidRPr="004D62AD">
        <w:rPr>
          <w:lang w:val="en-GB"/>
        </w:rPr>
        <w:fldChar w:fldCharType="end"/>
      </w:r>
      <w:r w:rsidRPr="004D62AD">
        <w:rPr>
          <w:lang w:val="en-GB"/>
        </w:rPr>
        <w:t xml:space="preserve"> </w:t>
      </w:r>
      <w:proofErr w:type="gramStart"/>
      <w:r w:rsidRPr="004D62AD">
        <w:rPr>
          <w:lang w:val="en-GB"/>
        </w:rPr>
        <w:t>a and</w:t>
      </w:r>
      <w:proofErr w:type="gramEnd"/>
      <w:r w:rsidRPr="004D62AD">
        <w:rPr>
          <w:lang w:val="en-GB"/>
        </w:rPr>
        <w:t xml:space="preserve"> b. The figure shows intact implants with no visible distortion cracks, and pores. However, the surfaces show the inherited roughness of </w:t>
      </w:r>
      <w:proofErr w:type="spellStart"/>
      <w:r w:rsidRPr="004D62AD">
        <w:rPr>
          <w:lang w:val="en-GB"/>
        </w:rPr>
        <w:t>SLM</w:t>
      </w:r>
      <w:proofErr w:type="spellEnd"/>
      <w:r w:rsidRPr="004D62AD">
        <w:rPr>
          <w:lang w:val="en-GB"/>
        </w:rPr>
        <w:t xml:space="preserve"> process. The </w:t>
      </w:r>
      <w:proofErr w:type="gramStart"/>
      <w:r w:rsidRPr="004D62AD">
        <w:rPr>
          <w:lang w:val="en-GB"/>
        </w:rPr>
        <w:t>pull-out</w:t>
      </w:r>
      <w:proofErr w:type="gramEnd"/>
      <w:r w:rsidRPr="004D62AD">
        <w:rPr>
          <w:lang w:val="en-GB"/>
        </w:rPr>
        <w:t xml:space="preserve"> strength of the threaded implants was considerably higher than those with analogue implants, see </w:t>
      </w:r>
      <w:r w:rsidRPr="004D62AD">
        <w:rPr>
          <w:lang w:val="en-GB"/>
        </w:rPr>
        <w:fldChar w:fldCharType="begin"/>
      </w:r>
      <w:r w:rsidRPr="004D62AD">
        <w:rPr>
          <w:lang w:val="en-GB"/>
        </w:rPr>
        <w:instrText xml:space="preserve"> REF _Ref498895353 \h </w:instrText>
      </w:r>
      <w:r w:rsidRPr="004D62AD">
        <w:rPr>
          <w:lang w:val="en-GB"/>
        </w:rPr>
      </w:r>
      <w:r w:rsidRPr="004D62AD">
        <w:rPr>
          <w:lang w:val="en-GB"/>
        </w:rPr>
        <w:fldChar w:fldCharType="separate"/>
      </w:r>
      <w:r w:rsidR="00E668D6" w:rsidRPr="004D62AD">
        <w:t xml:space="preserve">Figure </w:t>
      </w:r>
      <w:r w:rsidR="00E668D6">
        <w:rPr>
          <w:noProof/>
        </w:rPr>
        <w:t>9</w:t>
      </w:r>
      <w:r w:rsidRPr="004D62AD">
        <w:rPr>
          <w:lang w:val="en-GB"/>
        </w:rPr>
        <w:fldChar w:fldCharType="end"/>
      </w:r>
      <w:r w:rsidRPr="004D62AD">
        <w:rPr>
          <w:lang w:val="en-GB"/>
        </w:rPr>
        <w:t xml:space="preserve"> c. </w:t>
      </w:r>
    </w:p>
    <w:p w14:paraId="3BB1CDB3" w14:textId="77777777" w:rsidR="00EA5E81" w:rsidRPr="004D62AD" w:rsidRDefault="00EA5E81" w:rsidP="00EA5E81">
      <w:pPr>
        <w:pStyle w:val="Text"/>
        <w:keepNext/>
        <w:rPr>
          <w:lang w:val="en-GB"/>
        </w:rPr>
      </w:pPr>
      <w:r w:rsidRPr="004D62AD">
        <w:rPr>
          <w:noProof/>
          <w:lang w:val="en-GB" w:eastAsia="en-GB"/>
        </w:rPr>
        <mc:AlternateContent>
          <mc:Choice Requires="wpc">
            <w:drawing>
              <wp:inline distT="0" distB="0" distL="0" distR="0" wp14:anchorId="5C4D1524" wp14:editId="1430DFD8">
                <wp:extent cx="5486400" cy="2712720"/>
                <wp:effectExtent l="0" t="0" r="0" b="0"/>
                <wp:docPr id="1199443289" name="Canvas 119944328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199443290" name="Picture 1199443290"/>
                          <pic:cNvPicPr>
                            <a:picLocks noChangeAspect="1"/>
                          </pic:cNvPicPr>
                        </pic:nvPicPr>
                        <pic:blipFill>
                          <a:blip r:embed="rId23"/>
                          <a:stretch>
                            <a:fillRect/>
                          </a:stretch>
                        </pic:blipFill>
                        <pic:spPr>
                          <a:xfrm>
                            <a:off x="0" y="1"/>
                            <a:ext cx="1729515" cy="2590800"/>
                          </a:xfrm>
                          <a:prstGeom prst="rect">
                            <a:avLst/>
                          </a:prstGeom>
                        </pic:spPr>
                      </pic:pic>
                      <pic:pic xmlns:pic="http://schemas.openxmlformats.org/drawingml/2006/picture">
                        <pic:nvPicPr>
                          <pic:cNvPr id="1199443291" name="Picture 1199443291"/>
                          <pic:cNvPicPr>
                            <a:picLocks noChangeAspect="1"/>
                          </pic:cNvPicPr>
                        </pic:nvPicPr>
                        <pic:blipFill>
                          <a:blip r:embed="rId24"/>
                          <a:stretch>
                            <a:fillRect/>
                          </a:stretch>
                        </pic:blipFill>
                        <pic:spPr>
                          <a:xfrm>
                            <a:off x="1760386" y="0"/>
                            <a:ext cx="1729516" cy="2590801"/>
                          </a:xfrm>
                          <a:prstGeom prst="rect">
                            <a:avLst/>
                          </a:prstGeom>
                        </pic:spPr>
                      </pic:pic>
                      <pic:pic xmlns:pic="http://schemas.openxmlformats.org/drawingml/2006/picture">
                        <pic:nvPicPr>
                          <pic:cNvPr id="1199443292" name="Picture 1199443292"/>
                          <pic:cNvPicPr>
                            <a:picLocks noChangeAspect="1"/>
                          </pic:cNvPicPr>
                        </pic:nvPicPr>
                        <pic:blipFill>
                          <a:blip r:embed="rId25"/>
                          <a:stretch>
                            <a:fillRect/>
                          </a:stretch>
                        </pic:blipFill>
                        <pic:spPr>
                          <a:xfrm>
                            <a:off x="3558541" y="0"/>
                            <a:ext cx="1927859" cy="2674620"/>
                          </a:xfrm>
                          <a:prstGeom prst="rect">
                            <a:avLst/>
                          </a:prstGeom>
                        </pic:spPr>
                      </pic:pic>
                      <wps:wsp>
                        <wps:cNvPr id="628" name="Text Box 8"/>
                        <wps:cNvSpPr txBox="1">
                          <a:spLocks noChangeArrowheads="1"/>
                        </wps:cNvSpPr>
                        <wps:spPr bwMode="auto">
                          <a:xfrm>
                            <a:off x="65700" y="58080"/>
                            <a:ext cx="246380" cy="215265"/>
                          </a:xfrm>
                          <a:prstGeom prst="rect">
                            <a:avLst/>
                          </a:prstGeom>
                          <a:solidFill>
                            <a:schemeClr val="bg1"/>
                          </a:solidFill>
                          <a:ln>
                            <a:noFill/>
                          </a:ln>
                          <a:extLst/>
                        </wps:spPr>
                        <wps:txbx>
                          <w:txbxContent>
                            <w:p w14:paraId="171B2810" w14:textId="77777777" w:rsidR="00102768" w:rsidRDefault="00102768" w:rsidP="00EA5E81">
                              <w:pPr>
                                <w:pStyle w:val="NormalWeb"/>
                                <w:tabs>
                                  <w:tab w:val="left" w:pos="426"/>
                                  <w:tab w:val="left" w:pos="1440"/>
                                </w:tabs>
                                <w:spacing w:before="0" w:beforeAutospacing="0" w:after="0" w:afterAutospacing="0" w:line="276" w:lineRule="auto"/>
                                <w:jc w:val="center"/>
                              </w:pPr>
                              <w:r>
                                <w:rPr>
                                  <w:sz w:val="28"/>
                                  <w:szCs w:val="28"/>
                                </w:rPr>
                                <w:t>(a)</w:t>
                              </w:r>
                            </w:p>
                          </w:txbxContent>
                        </wps:txbx>
                        <wps:bodyPr rot="0" vert="horz" wrap="square" lIns="0" tIns="0" rIns="0" bIns="0" anchor="t" anchorCtr="0" upright="1">
                          <a:noAutofit/>
                        </wps:bodyPr>
                      </wps:wsp>
                      <wps:wsp>
                        <wps:cNvPr id="629" name="Text Box 8"/>
                        <wps:cNvSpPr txBox="1">
                          <a:spLocks noChangeArrowheads="1"/>
                        </wps:cNvSpPr>
                        <wps:spPr bwMode="auto">
                          <a:xfrm>
                            <a:off x="1833540" y="58080"/>
                            <a:ext cx="246380" cy="215265"/>
                          </a:xfrm>
                          <a:prstGeom prst="rect">
                            <a:avLst/>
                          </a:prstGeom>
                          <a:solidFill>
                            <a:schemeClr val="bg1"/>
                          </a:solidFill>
                          <a:ln>
                            <a:noFill/>
                          </a:ln>
                          <a:extLst/>
                        </wps:spPr>
                        <wps:txbx>
                          <w:txbxContent>
                            <w:p w14:paraId="07DCA7D0" w14:textId="77777777" w:rsidR="00102768" w:rsidRDefault="00102768" w:rsidP="00EA5E81">
                              <w:pPr>
                                <w:pStyle w:val="NormalWeb"/>
                                <w:tabs>
                                  <w:tab w:val="left" w:pos="426"/>
                                  <w:tab w:val="left" w:pos="1440"/>
                                </w:tabs>
                                <w:spacing w:before="0" w:beforeAutospacing="0" w:after="0" w:afterAutospacing="0" w:line="276" w:lineRule="auto"/>
                                <w:jc w:val="center"/>
                              </w:pPr>
                              <w:r>
                                <w:rPr>
                                  <w:sz w:val="28"/>
                                  <w:szCs w:val="28"/>
                                </w:rPr>
                                <w:t>(b)</w:t>
                              </w:r>
                            </w:p>
                          </w:txbxContent>
                        </wps:txbx>
                        <wps:bodyPr rot="0" vert="horz" wrap="square" lIns="0" tIns="0" rIns="0" bIns="0" anchor="t" anchorCtr="0" upright="1">
                          <a:noAutofit/>
                        </wps:bodyPr>
                      </wps:wsp>
                      <wps:wsp>
                        <wps:cNvPr id="630" name="Text Box 8"/>
                        <wps:cNvSpPr txBox="1">
                          <a:spLocks noChangeArrowheads="1"/>
                        </wps:cNvSpPr>
                        <wps:spPr bwMode="auto">
                          <a:xfrm>
                            <a:off x="3497522" y="19980"/>
                            <a:ext cx="246380" cy="215265"/>
                          </a:xfrm>
                          <a:prstGeom prst="rect">
                            <a:avLst/>
                          </a:prstGeom>
                          <a:solidFill>
                            <a:schemeClr val="bg1"/>
                          </a:solidFill>
                          <a:ln>
                            <a:noFill/>
                          </a:ln>
                          <a:extLst/>
                        </wps:spPr>
                        <wps:txbx>
                          <w:txbxContent>
                            <w:p w14:paraId="371E7A4E" w14:textId="77777777" w:rsidR="00102768" w:rsidRDefault="00102768" w:rsidP="00EA5E81">
                              <w:pPr>
                                <w:pStyle w:val="NormalWeb"/>
                                <w:tabs>
                                  <w:tab w:val="left" w:pos="426"/>
                                  <w:tab w:val="left" w:pos="1440"/>
                                </w:tabs>
                                <w:spacing w:before="0" w:beforeAutospacing="0" w:after="0" w:afterAutospacing="0" w:line="276" w:lineRule="auto"/>
                                <w:jc w:val="center"/>
                              </w:pPr>
                              <w:r>
                                <w:rPr>
                                  <w:sz w:val="28"/>
                                  <w:szCs w:val="28"/>
                                </w:rPr>
                                <w:t>(c)</w:t>
                              </w:r>
                            </w:p>
                          </w:txbxContent>
                        </wps:txbx>
                        <wps:bodyPr rot="0" vert="horz" wrap="square" lIns="0" tIns="0" rIns="0" bIns="0" anchor="t" anchorCtr="0" upright="1">
                          <a:noAutofit/>
                        </wps:bodyPr>
                      </wps:wsp>
                    </wpc:wpc>
                  </a:graphicData>
                </a:graphic>
              </wp:inline>
            </w:drawing>
          </mc:Choice>
          <mc:Fallback>
            <w:pict>
              <v:group id="Canvas 1199443289" o:spid="_x0000_s1263" editas="canvas" style="width:6in;height:213.6pt;mso-position-horizontal-relative:char;mso-position-vertical-relative:line" coordsize="54864,27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">
                <v:shape id="_x0000_s1264" type="#_x0000_t75" style="position:absolute;width:54864;height:27127;visibility:visible;mso-wrap-style:square">
                  <v:fill o:detectmouseclick="t"/>
                  <v:path o:connecttype="none"/>
                </v:shape>
                <v:shape id="Picture 1199443290" o:spid="_x0000_s1265" type="#_x0000_t75" style="position:absolute;width:17295;height:259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">
                  <v:imagedata r:id="rId26" o:title=""/>
                  <v:path arrowok="t"/>
                </v:shape>
                <v:shape id="Picture 1199443291" o:spid="_x0000_s1266" type="#_x0000_t75" style="position:absolute;left:17603;width:17296;height:259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RH2nIAAAA4wAAAA8AAABkcnMvZG93bnJldi54bWxET81qwkAQvhf6DssUequbaJAmukoVhB5i&#10;wVTv0+yYxGZnQ3bVtE/vFoQe5/uf+XIwrbhQ7xrLCuJRBIK4tLrhSsH+c/PyCsJ5ZI2tZVLwQw6W&#10;i8eHOWbaXnlHl8JXIoSwy1BB7X2XSenKmgy6ke2IA3e0vUEfzr6SusdrCDetHEfRVBpsODTU2NG6&#10;pvK7OBsF3qzy07k0h23xdcjz31MS7z+sUs9Pw9sMhKfB/4vv7ncd5sdpmiSTcRrD308BALm4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D0R9pyAAAAOMAAAAPAAAAAAAAAAAA&#10;AAAAAJ8CAABkcnMvZG93bnJldi54bWxQSwUGAAAAAAQABAD3AAAAlAMAAAAA&#10;">
                  <v:imagedata r:id="rId27" o:title=""/>
                  <v:path arrowok="t"/>
                </v:shape>
                <v:shape id="Picture 1199443292" o:spid="_x0000_s1267" type="#_x0000_t75" style="position:absolute;left:35585;width:19279;height:267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IFo3IAAAA4wAAAA8AAABkcnMvZG93bnJldi54bWxET81qwkAQvgt9h2UKvZS6SbS1SV1FbAUR&#10;evDnAYbsmA3Nzobs1sS37woFj/P9z3w52EZcqPO1YwXpOAFBXDpdc6XgdNy8vIPwAVlj45gUXMnD&#10;cvEwmmOhXc97uhxCJWII+wIVmBDaQkpfGrLox64ljtzZdRZDPLtK6g77GG4bmSXJm7RYc2ww2NLa&#10;UPlz+LUKZuevXPe0k6dV+r1+Nq+G5edeqafHYfUBItAQ7uJ/91bH+WmeT6eTLM/g9lMEQC7+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FCBaNyAAAAOMAAAAPAAAAAAAAAAAA&#10;AAAAAJ8CAABkcnMvZG93bnJldi54bWxQSwUGAAAAAAQABAD3AAAAlAMAAAAA&#10;">
                  <v:imagedata r:id="rId28" o:title=""/>
                  <v:path arrowok="t"/>
                </v:shape>
                <v:shape id="Text Box 8" o:spid="_x0000_s1268" type="#_x0000_t202" style="position:absolute;left:657;top:580;width:2463;height:21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Gf0MEA&#10;AADcAAAADwAAAGRycy9kb3ducmV2LnhtbERPS2vCQBC+C/0PyxR6000sBI2uwRZKSymItgePQ3by&#10;wOxsyG5j/PfOodDjx/feFpPr1EhDaD0bSBcJKOLS25ZrAz/fb/MVqBCRLXaeycCNAhS7h9kWc+uv&#10;fKTxFGslIRxyNNDE2Odah7Ihh2Hhe2LhKj84jAKHWtsBrxLuOr1Mkkw7bFkaGuzptaHycvp1Bl4y&#10;X4/p89l9fVbven2orHDRmKfHab8BFWmK/+I/94c1kC1lrZyRI6B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DRn9DBAAAA3AAAAA8AAAAAAAAAAAAAAAAAmAIAAGRycy9kb3du&#10;cmV2LnhtbFBLBQYAAAAABAAEAPUAAACGAwAAAAA=&#10;" fillcolor="white [3212]" stroked="f">
                  <v:textbox inset="0,0,0,0">
                    <w:txbxContent>
                      <w:p w14:paraId="171B2810" w14:textId="77777777" w:rsidR="00102768" w:rsidRDefault="00102768" w:rsidP="00EA5E81">
                        <w:pPr>
                          <w:pStyle w:val="NormalWeb"/>
                          <w:tabs>
                            <w:tab w:val="left" w:pos="426"/>
                            <w:tab w:val="left" w:pos="1440"/>
                          </w:tabs>
                          <w:spacing w:before="0" w:beforeAutospacing="0" w:after="0" w:afterAutospacing="0" w:line="276" w:lineRule="auto"/>
                          <w:jc w:val="center"/>
                        </w:pPr>
                        <w:r>
                          <w:rPr>
                            <w:sz w:val="28"/>
                            <w:szCs w:val="28"/>
                          </w:rPr>
                          <w:t>(a)</w:t>
                        </w:r>
                      </w:p>
                    </w:txbxContent>
                  </v:textbox>
                </v:shape>
                <v:shape id="Text Box 8" o:spid="_x0000_s1269" type="#_x0000_t202" style="position:absolute;left:18335;top:580;width:2464;height:21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6S8IA&#10;AADcAAAADwAAAGRycy9kb3ducmV2LnhtbESPS4vCMBSF94L/IVzBnaYqFFuNooIow4CM48Llpbl9&#10;YHNTmljrv58MDMzy8J0HZ73tTS06al1lWcFsGoEgzqyuuFBw+z5OliCcR9ZYWyYFb3Kw3QwHa0y1&#10;ffEXdVdfiFDCLkUFpfdNKqXLSjLoprYhDiy3rUEfZFtI3eIrlJtazqMolgYrDgslNnQoKXtcn0bB&#10;PrZFN1vczedHfpLJJdeBeaXGo363AuGp9//mv/RZK4jnCfyeCUdAb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TpLwgAAANwAAAAPAAAAAAAAAAAAAAAAAJgCAABkcnMvZG93&#10;bnJldi54bWxQSwUGAAAAAAQABAD1AAAAhwMAAAAA&#10;" fillcolor="white [3212]" stroked="f">
                  <v:textbox inset="0,0,0,0">
                    <w:txbxContent>
                      <w:p w14:paraId="07DCA7D0" w14:textId="77777777" w:rsidR="00102768" w:rsidRDefault="00102768" w:rsidP="00EA5E81">
                        <w:pPr>
                          <w:pStyle w:val="NormalWeb"/>
                          <w:tabs>
                            <w:tab w:val="left" w:pos="426"/>
                            <w:tab w:val="left" w:pos="1440"/>
                          </w:tabs>
                          <w:spacing w:before="0" w:beforeAutospacing="0" w:after="0" w:afterAutospacing="0" w:line="276" w:lineRule="auto"/>
                          <w:jc w:val="center"/>
                        </w:pPr>
                        <w:r>
                          <w:rPr>
                            <w:sz w:val="28"/>
                            <w:szCs w:val="28"/>
                          </w:rPr>
                          <w:t>(b)</w:t>
                        </w:r>
                      </w:p>
                    </w:txbxContent>
                  </v:textbox>
                </v:shape>
                <v:shape id="Text Box 8" o:spid="_x0000_s1270" type="#_x0000_t202" style="position:absolute;left:34975;top:199;width:2464;height:21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4FC8AA&#10;AADcAAAADwAAAGRycy9kb3ducmV2LnhtbERPS2vCQBC+C/0PyxS86UaFUKOr2IJURCjaHjwO2ckD&#10;s7Mhu43pv+8cBI8f33u9HVyjeupC7dnAbJqAIs69rbk08PO9n7yBChHZYuOZDPxRgO3mZbTGzPo7&#10;n6m/xFJJCIcMDVQxtpnWIa/IYZj6lli4wncOo8Cu1LbDu4S7Rs+TJNUOa5aGClv6qCi/XX6dgffU&#10;l/1scXWnY/Gpl1+FFS4aM34dditQkYb4FD/cB2sgXch8OSNHQG/+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34FC8AAAADcAAAADwAAAAAAAAAAAAAAAACYAgAAZHJzL2Rvd25y&#10;ZXYueG1sUEsFBgAAAAAEAAQA9QAAAIUDAAAAAA==&#10;" fillcolor="white [3212]" stroked="f">
                  <v:textbox inset="0,0,0,0">
                    <w:txbxContent>
                      <w:p w14:paraId="371E7A4E" w14:textId="77777777" w:rsidR="00102768" w:rsidRDefault="00102768" w:rsidP="00EA5E81">
                        <w:pPr>
                          <w:pStyle w:val="NormalWeb"/>
                          <w:tabs>
                            <w:tab w:val="left" w:pos="426"/>
                            <w:tab w:val="left" w:pos="1440"/>
                          </w:tabs>
                          <w:spacing w:before="0" w:beforeAutospacing="0" w:after="0" w:afterAutospacing="0" w:line="276" w:lineRule="auto"/>
                          <w:jc w:val="center"/>
                        </w:pPr>
                        <w:r>
                          <w:rPr>
                            <w:sz w:val="28"/>
                            <w:szCs w:val="28"/>
                          </w:rPr>
                          <w:t>(c)</w:t>
                        </w:r>
                      </w:p>
                    </w:txbxContent>
                  </v:textbox>
                </v:shape>
                <w10:anchorlock/>
              </v:group>
            </w:pict>
          </mc:Fallback>
        </mc:AlternateContent>
      </w:r>
    </w:p>
    <w:p w14:paraId="2F2D1E73" w14:textId="413731F5" w:rsidR="00EA5E81" w:rsidRPr="004D62AD" w:rsidRDefault="00EA5E81" w:rsidP="00EA5E81">
      <w:pPr>
        <w:pStyle w:val="Figurecaption"/>
      </w:pPr>
      <w:bookmarkStart w:id="12" w:name="_Ref498895353"/>
      <w:r w:rsidRPr="004D62AD">
        <w:t xml:space="preserve">Figure </w:t>
      </w:r>
      <w:r w:rsidRPr="004D62AD">
        <w:fldChar w:fldCharType="begin"/>
      </w:r>
      <w:r w:rsidRPr="004D62AD">
        <w:instrText xml:space="preserve"> SEQ Figure \* ARABIC </w:instrText>
      </w:r>
      <w:r w:rsidRPr="004D62AD">
        <w:fldChar w:fldCharType="separate"/>
      </w:r>
      <w:r w:rsidR="00E668D6">
        <w:rPr>
          <w:noProof/>
        </w:rPr>
        <w:t>9</w:t>
      </w:r>
      <w:r w:rsidRPr="004D62AD">
        <w:fldChar w:fldCharType="end"/>
      </w:r>
      <w:bookmarkEnd w:id="12"/>
      <w:r w:rsidRPr="004D62AD">
        <w:t xml:space="preserve">: (a) Image of </w:t>
      </w:r>
      <w:proofErr w:type="spellStart"/>
      <w:r w:rsidRPr="004D62AD">
        <w:t>analog</w:t>
      </w:r>
      <w:proofErr w:type="spellEnd"/>
      <w:r w:rsidRPr="004D62AD">
        <w:t xml:space="preserve"> implant, (b) Image of threaded implant, (c) pull-out strength comparison between the customized </w:t>
      </w:r>
      <w:proofErr w:type="spellStart"/>
      <w:r w:rsidRPr="004D62AD">
        <w:t>analog</w:t>
      </w:r>
      <w:proofErr w:type="spellEnd"/>
      <w:r w:rsidRPr="004D62AD">
        <w:t xml:space="preserve"> and threaded implants, </w:t>
      </w:r>
      <w:r w:rsidR="00B73444">
        <w:t xml:space="preserve">reused </w:t>
      </w:r>
      <w:r w:rsidRPr="004D62AD">
        <w:t>with permission from Elsevier</w:t>
      </w:r>
      <w:r w:rsidR="00102768">
        <w:t xml:space="preserve">, </w:t>
      </w:r>
      <w:r w:rsidR="00102768" w:rsidRPr="004D62AD">
        <w:fldChar w:fldCharType="begin"/>
      </w:r>
      <w:r w:rsidR="00102768" w:rsidRPr="004D62AD">
        <w:instrText xml:space="preserve"> ADDIN EN.CITE &lt;EndNote&gt;&lt;Cite&gt;&lt;Author&gt;Chen&lt;/Author&gt;&lt;Year&gt;2014&lt;/Year&gt;&lt;RecNum&gt;73&lt;/RecNum&gt;&lt;DisplayText&gt;[57]&lt;/DisplayText&gt;&lt;record&gt;&lt;rec-number&gt;73&lt;/rec-number&gt;&lt;foreign-keys&gt;&lt;key app="EN" db-id="efx0x922ktww28ewxznxrwa9pfpw99waz2ff"&gt;73&lt;/key&gt;&lt;/foreign-keys&gt;&lt;ref-type name="Journal Article"&gt;17&lt;/ref-type&gt;&lt;contributors&gt;&lt;authors&gt;&lt;author&gt;Chen, Jianyu&lt;/author&gt;&lt;author&gt;Zhang, Zhiguang&lt;/author&gt;&lt;author&gt;Chen, Xianshuai&lt;/author&gt;&lt;author&gt;Zhang, Chunyu&lt;/author&gt;&lt;author&gt;Zhang, Gong&lt;/author&gt;&lt;author&gt;Xu, Zhewu&lt;/author&gt;&lt;/authors&gt;&lt;/contributors&gt;&lt;titles&gt;&lt;title&gt;Design and manufacture of customized dental implants by using reverse engineering and selective laser melting technology&lt;/title&gt;&lt;secondary-title&gt;The Journal of Prosthetic Dentistry&lt;/secondary-title&gt;&lt;/titles&gt;&lt;periodical&gt;&lt;full-title&gt;The Journal of Prosthetic Dentistry&lt;/full-title&gt;&lt;/periodical&gt;&lt;pages&gt;1088-1095.e1&lt;/pages&gt;&lt;volume&gt;112&lt;/volume&gt;&lt;number&gt;5&lt;/number&gt;&lt;dates&gt;&lt;year&gt;2014&lt;/year&gt;&lt;pub-dates&gt;&lt;date&gt;2014/11/01/&lt;/date&gt;&lt;/pub-dates&gt;&lt;/dates&gt;&lt;isbn&gt;0022-3913&lt;/isbn&gt;&lt;urls&gt;&lt;related-urls&gt;&lt;url&gt;http://www.sciencedirect.com/science/article/pii/S0022391314002406&lt;/url&gt;&lt;/related-urls&gt;&lt;/urls&gt;&lt;electronic-resource-num&gt;https://doi.org/10.1016/j.prosdent.2014.04.026&lt;/electronic-resource-num&gt;&lt;/record&gt;&lt;/Cite&gt;&lt;/EndNote&gt;</w:instrText>
      </w:r>
      <w:r w:rsidR="00102768" w:rsidRPr="004D62AD">
        <w:fldChar w:fldCharType="separate"/>
      </w:r>
      <w:r w:rsidR="00102768" w:rsidRPr="004D62AD">
        <w:rPr>
          <w:noProof/>
        </w:rPr>
        <w:t>[</w:t>
      </w:r>
      <w:hyperlink w:anchor="_ENREF_57" w:tooltip="Chen, 2014 #73" w:history="1">
        <w:r w:rsidR="00B73444" w:rsidRPr="004D62AD">
          <w:rPr>
            <w:noProof/>
          </w:rPr>
          <w:t>57</w:t>
        </w:r>
      </w:hyperlink>
      <w:r w:rsidR="00102768" w:rsidRPr="004D62AD">
        <w:rPr>
          <w:noProof/>
        </w:rPr>
        <w:t>]</w:t>
      </w:r>
      <w:r w:rsidR="00102768" w:rsidRPr="004D62AD">
        <w:fldChar w:fldCharType="end"/>
      </w:r>
      <w:r w:rsidRPr="004D62AD">
        <w:t>.</w:t>
      </w:r>
    </w:p>
    <w:p w14:paraId="70F5F41F" w14:textId="77777777" w:rsidR="00EA5E81" w:rsidRPr="004D62AD" w:rsidRDefault="00EA5E81" w:rsidP="00EA5E81">
      <w:pPr>
        <w:pStyle w:val="Figure"/>
      </w:pPr>
    </w:p>
    <w:p w14:paraId="26A33B01" w14:textId="042712AC" w:rsidR="00EA5E81" w:rsidRPr="004D62AD" w:rsidRDefault="00EA5E81" w:rsidP="00846172">
      <w:pPr>
        <w:pStyle w:val="Text"/>
        <w:rPr>
          <w:lang w:val="en-GB"/>
        </w:rPr>
      </w:pPr>
      <w:proofErr w:type="spellStart"/>
      <w:r w:rsidRPr="004D62AD">
        <w:rPr>
          <w:lang w:val="en-GB"/>
        </w:rPr>
        <w:t>Tolochko</w:t>
      </w:r>
      <w:proofErr w:type="spellEnd"/>
      <w:r w:rsidRPr="004D62AD">
        <w:rPr>
          <w:lang w:val="en-GB"/>
        </w:rPr>
        <w:t xml:space="preserve"> et al. developed a process based on a combination of </w:t>
      </w:r>
      <w:r w:rsidR="00D90E61" w:rsidRPr="004D62AD">
        <w:rPr>
          <w:lang w:val="en-GB"/>
        </w:rPr>
        <w:t>selective laser melting (</w:t>
      </w:r>
      <w:proofErr w:type="spellStart"/>
      <w:r w:rsidR="00D90E61" w:rsidRPr="004D62AD">
        <w:rPr>
          <w:lang w:val="en-GB"/>
        </w:rPr>
        <w:t>SLM</w:t>
      </w:r>
      <w:proofErr w:type="spellEnd"/>
      <w:r w:rsidR="00D90E61" w:rsidRPr="004D62AD">
        <w:rPr>
          <w:lang w:val="en-GB"/>
        </w:rPr>
        <w:t xml:space="preserve">) and </w:t>
      </w:r>
      <w:r w:rsidRPr="004D62AD">
        <w:rPr>
          <w:lang w:val="en-GB"/>
        </w:rPr>
        <w:t xml:space="preserve">selective laser sintering (SLS) to create an implant with solid core and porous shell </w:t>
      </w:r>
      <w:r w:rsidRPr="004D62AD">
        <w:rPr>
          <w:lang w:val="en-GB"/>
        </w:rPr>
        <w:fldChar w:fldCharType="begin"/>
      </w:r>
      <w:r w:rsidR="00C171F2" w:rsidRPr="004D62AD">
        <w:rPr>
          <w:lang w:val="en-GB"/>
        </w:rPr>
        <w:instrText xml:space="preserve"> ADDIN EN.CITE &lt;EndNote&gt;&lt;Cite&gt;&lt;Author&gt;Tolochko&lt;/Author&gt;&lt;Year&gt;2002&lt;/Year&gt;&lt;RecNum&gt;74&lt;/RecNum&gt;&lt;DisplayText&gt;[58]&lt;/DisplayText&gt;&lt;record&gt;&lt;rec-number&gt;74&lt;/rec-number&gt;&lt;foreign-keys&gt;&lt;key app="EN" db-id="efx0x922ktww28ewxznxrwa9pfpw99waz2ff"&gt;74&lt;/key&gt;&lt;/foreign-keys&gt;&lt;ref-type name="Journal Article"&gt;17&lt;/ref-type&gt;&lt;contributors&gt;&lt;authors&gt;&lt;author&gt;Tolochko, N. K.&lt;/author&gt;&lt;author&gt;Savich, V. V.&lt;/author&gt;&lt;author&gt;Laoui, T.&lt;/author&gt;&lt;author&gt;Froyen, L.&lt;/author&gt;&lt;author&gt;Onofrio, G.&lt;/author&gt;&lt;author&gt;Signorelli, E.&lt;/author&gt;&lt;author&gt;Titov, V. I.&lt;/author&gt;&lt;/authors&gt;&lt;/contributors&gt;&lt;titles&gt;&lt;title&gt;Dental root implants produced by the combined selective laser sintering/melting of titanium powders&lt;/title&gt;&lt;secondary-title&gt;Proceedings of the Institution of Mechanical Engineers Part L: Journal of Materials: Design and Applications&lt;/secondary-title&gt;&lt;/titles&gt;&lt;periodical&gt;&lt;full-title&gt;Proceedings of the Institution of Mechanical Engineers Part L: Journal of Materials: Design and Applications&lt;/full-title&gt;&lt;/periodical&gt;&lt;pages&gt;267-270&lt;/pages&gt;&lt;volume&gt;216&lt;/volume&gt;&lt;number&gt;4&lt;/number&gt;&lt;dates&gt;&lt;year&gt;2002&lt;/year&gt;&lt;/dates&gt;&lt;work-type&gt;Conference Paper&lt;/work-type&gt;&lt;urls&gt;&lt;related-urls&gt;&lt;url&gt;https://www.scopus.com/inward/record.uri?eid=2-s2.0-0036028309&amp;amp;doi=10.1243%2f146442002760387952&amp;amp;partnerID=40&amp;amp;md5=ff93660c8f3cf748f97f7a225923268b&lt;/url&gt;&lt;/related-urls&gt;&lt;/urls&gt;&lt;electronic-resource-num&gt;10.1243/146442002760387952&lt;/electronic-resource-num&gt;&lt;remote-database-name&gt;Scopus&lt;/remote-database-name&gt;&lt;/record&gt;&lt;/Cite&gt;&lt;/EndNote&gt;</w:instrText>
      </w:r>
      <w:r w:rsidRPr="004D62AD">
        <w:rPr>
          <w:lang w:val="en-GB"/>
        </w:rPr>
        <w:fldChar w:fldCharType="separate"/>
      </w:r>
      <w:r w:rsidR="00C171F2" w:rsidRPr="004D62AD">
        <w:rPr>
          <w:noProof/>
          <w:lang w:val="en-GB"/>
        </w:rPr>
        <w:t>[</w:t>
      </w:r>
      <w:hyperlink w:anchor="_ENREF_58" w:tooltip="Tolochko, 2002 #74" w:history="1">
        <w:r w:rsidR="00B73444" w:rsidRPr="004D62AD">
          <w:rPr>
            <w:noProof/>
            <w:lang w:val="en-GB"/>
          </w:rPr>
          <w:t>58</w:t>
        </w:r>
      </w:hyperlink>
      <w:r w:rsidR="00C171F2" w:rsidRPr="004D62AD">
        <w:rPr>
          <w:noProof/>
          <w:lang w:val="en-GB"/>
        </w:rPr>
        <w:t>]</w:t>
      </w:r>
      <w:r w:rsidRPr="004D62AD">
        <w:rPr>
          <w:lang w:val="en-GB"/>
        </w:rPr>
        <w:fldChar w:fldCharType="end"/>
      </w:r>
      <w:r w:rsidRPr="004D62AD">
        <w:rPr>
          <w:lang w:val="en-GB"/>
        </w:rPr>
        <w:t xml:space="preserve">.  </w:t>
      </w:r>
      <w:proofErr w:type="spellStart"/>
      <w:r w:rsidRPr="004D62AD">
        <w:rPr>
          <w:lang w:val="en-GB"/>
        </w:rPr>
        <w:t>SLM</w:t>
      </w:r>
      <w:proofErr w:type="spellEnd"/>
      <w:r w:rsidRPr="004D62AD">
        <w:rPr>
          <w:lang w:val="en-GB"/>
        </w:rPr>
        <w:t xml:space="preserve"> was also used to prepare dental implants with gradient of porosity </w:t>
      </w:r>
      <w:r w:rsidR="00D90E61" w:rsidRPr="004D62AD">
        <w:rPr>
          <w:lang w:val="en-GB"/>
        </w:rPr>
        <w:t xml:space="preserve">content </w:t>
      </w:r>
      <w:r w:rsidRPr="004D62AD">
        <w:rPr>
          <w:lang w:val="en-GB"/>
        </w:rPr>
        <w:t xml:space="preserve">from the core to the </w:t>
      </w:r>
      <w:r w:rsidR="00D90E61" w:rsidRPr="004D62AD">
        <w:rPr>
          <w:lang w:val="en-GB"/>
        </w:rPr>
        <w:t>shall</w:t>
      </w:r>
      <w:r w:rsidRPr="004D62AD">
        <w:rPr>
          <w:lang w:val="en-GB"/>
        </w:rPr>
        <w:t xml:space="preserve"> surface </w:t>
      </w:r>
      <w:r w:rsidRPr="004D62AD">
        <w:rPr>
          <w:lang w:val="en-GB"/>
        </w:rPr>
        <w:fldChar w:fldCharType="begin"/>
      </w:r>
      <w:r w:rsidR="00C171F2" w:rsidRPr="004D62AD">
        <w:rPr>
          <w:lang w:val="en-GB"/>
        </w:rPr>
        <w:instrText xml:space="preserve"> ADDIN EN.CITE &lt;EndNote&gt;&lt;Cite&gt;&lt;Author&gt;Traini&lt;/Author&gt;&lt;Year&gt;2008&lt;/Year&gt;&lt;RecNum&gt;49&lt;/RecNum&gt;&lt;DisplayText&gt;[59]&lt;/DisplayText&gt;&lt;record&gt;&lt;rec-number&gt;49&lt;/rec-number&gt;&lt;foreign-keys&gt;&lt;key app="EN" db-id="efx0x922ktww28ewxznxrwa9pfpw99waz2ff"&gt;49&lt;/key&gt;&lt;/foreign-keys&gt;&lt;ref-type name="Journal Article"&gt;17&lt;/ref-type&gt;&lt;contributors&gt;&lt;authors&gt;&lt;author&gt;Traini, T.&lt;/author&gt;&lt;author&gt;Mangano, C.&lt;/author&gt;&lt;author&gt;Sammons, R. L.&lt;/author&gt;&lt;author&gt;Mangano, F.&lt;/author&gt;&lt;author&gt;Macchi, A.&lt;/author&gt;&lt;author&gt;Piattelli, A.&lt;/author&gt;&lt;/authors&gt;&lt;/contributors&gt;&lt;titles&gt;&lt;title&gt;Direct laser metal sintering as a new approach to fabrication of an isoelastic functionally graded material for manufacture of porous titanium dental implants&lt;/title&gt;&lt;secondary-title&gt;Dental Materials&lt;/secondary-title&gt;&lt;/titles&gt;&lt;periodical&gt;&lt;full-title&gt;Dental Materials&lt;/full-title&gt;&lt;/periodical&gt;&lt;pages&gt;1525-1533&lt;/pages&gt;&lt;volume&gt;24&lt;/volume&gt;&lt;number&gt;11&lt;/number&gt;&lt;dates&gt;&lt;year&gt;2008&lt;/year&gt;&lt;/dates&gt;&lt;work-type&gt;Article&lt;/work-type&gt;&lt;urls&gt;&lt;related-urls&gt;&lt;url&gt;https://www.scopus.com/inward/record.uri?eid=2-s2.0-52049098001&amp;amp;doi=10.1016%2fj.dental.2008.03.029&amp;amp;partnerID=40&amp;amp;md5=4b6d50f5191a3da3138f450e8305f4c0&lt;/url&gt;&lt;/related-urls&gt;&lt;/urls&gt;&lt;electronic-resource-num&gt;10.1016/j.dental.2008.03.029&lt;/electronic-resource-num&gt;&lt;remote-database-name&gt;Scopus&lt;/remote-database-name&gt;&lt;/record&gt;&lt;/Cite&gt;&lt;/EndNote&gt;</w:instrText>
      </w:r>
      <w:r w:rsidRPr="004D62AD">
        <w:rPr>
          <w:lang w:val="en-GB"/>
        </w:rPr>
        <w:fldChar w:fldCharType="separate"/>
      </w:r>
      <w:r w:rsidR="00C171F2" w:rsidRPr="004D62AD">
        <w:rPr>
          <w:noProof/>
          <w:lang w:val="en-GB"/>
        </w:rPr>
        <w:t>[</w:t>
      </w:r>
      <w:hyperlink w:anchor="_ENREF_59" w:tooltip="Traini, 2008 #49" w:history="1">
        <w:r w:rsidR="00B73444" w:rsidRPr="004D62AD">
          <w:rPr>
            <w:noProof/>
            <w:lang w:val="en-GB"/>
          </w:rPr>
          <w:t>59</w:t>
        </w:r>
      </w:hyperlink>
      <w:r w:rsidR="00C171F2" w:rsidRPr="004D62AD">
        <w:rPr>
          <w:noProof/>
          <w:lang w:val="en-GB"/>
        </w:rPr>
        <w:t>]</w:t>
      </w:r>
      <w:r w:rsidRPr="004D62AD">
        <w:rPr>
          <w:lang w:val="en-GB"/>
        </w:rPr>
        <w:fldChar w:fldCharType="end"/>
      </w:r>
      <w:r w:rsidRPr="004D62AD">
        <w:rPr>
          <w:lang w:val="en-GB"/>
        </w:rPr>
        <w:t xml:space="preserve">. The titanium alloy dental implant had roughly spherical particles on the surface and showed modulus of </w:t>
      </w:r>
      <w:r w:rsidR="00D90E61" w:rsidRPr="004D62AD">
        <w:rPr>
          <w:lang w:val="en-GB"/>
        </w:rPr>
        <w:t xml:space="preserve">elasticity of </w:t>
      </w:r>
      <w:r w:rsidRPr="004D62AD">
        <w:rPr>
          <w:lang w:val="en-GB"/>
        </w:rPr>
        <w:t xml:space="preserve">104±7.7 </w:t>
      </w:r>
      <w:proofErr w:type="spellStart"/>
      <w:proofErr w:type="gramStart"/>
      <w:r w:rsidRPr="004D62AD">
        <w:rPr>
          <w:lang w:val="en-GB"/>
        </w:rPr>
        <w:t>GPa</w:t>
      </w:r>
      <w:proofErr w:type="spellEnd"/>
      <w:proofErr w:type="gramEnd"/>
      <w:r w:rsidRPr="004D62AD">
        <w:rPr>
          <w:lang w:val="en-GB"/>
        </w:rPr>
        <w:t xml:space="preserve"> at the inner core and 77±3.5 </w:t>
      </w:r>
      <w:proofErr w:type="spellStart"/>
      <w:r w:rsidRPr="004D62AD">
        <w:rPr>
          <w:lang w:val="en-GB"/>
        </w:rPr>
        <w:t>GPa</w:t>
      </w:r>
      <w:proofErr w:type="spellEnd"/>
      <w:r w:rsidRPr="004D62AD">
        <w:rPr>
          <w:lang w:val="en-GB"/>
        </w:rPr>
        <w:t xml:space="preserve"> at the outer porous material. The prepared implants </w:t>
      </w:r>
      <w:proofErr w:type="gramStart"/>
      <w:r w:rsidRPr="004D62AD">
        <w:rPr>
          <w:lang w:val="en-GB"/>
        </w:rPr>
        <w:t>were etched</w:t>
      </w:r>
      <w:proofErr w:type="gramEnd"/>
      <w:r w:rsidRPr="004D62AD">
        <w:rPr>
          <w:lang w:val="en-GB"/>
        </w:rPr>
        <w:t xml:space="preserve"> with hydrofluoric acid to improve the surface roughness </w:t>
      </w:r>
      <w:r w:rsidRPr="004D62AD">
        <w:rPr>
          <w:lang w:val="en-GB"/>
        </w:rPr>
        <w:fldChar w:fldCharType="begin"/>
      </w:r>
      <w:r w:rsidRPr="004D62AD">
        <w:rPr>
          <w:lang w:val="en-GB"/>
        </w:rPr>
        <w:instrText xml:space="preserve"> REF _Ref498897977 \h </w:instrText>
      </w:r>
      <w:r w:rsidRPr="004D62AD">
        <w:rPr>
          <w:lang w:val="en-GB"/>
        </w:rPr>
      </w:r>
      <w:r w:rsidRPr="004D62AD">
        <w:rPr>
          <w:lang w:val="en-GB"/>
        </w:rPr>
        <w:fldChar w:fldCharType="separate"/>
      </w:r>
      <w:r w:rsidR="00E668D6" w:rsidRPr="004D62AD">
        <w:t xml:space="preserve">Figure </w:t>
      </w:r>
      <w:r w:rsidR="00E668D6">
        <w:rPr>
          <w:noProof/>
        </w:rPr>
        <w:t>10</w:t>
      </w:r>
      <w:r w:rsidRPr="004D62AD">
        <w:rPr>
          <w:lang w:val="en-GB"/>
        </w:rPr>
        <w:fldChar w:fldCharType="end"/>
      </w:r>
      <w:r w:rsidRPr="004D62AD">
        <w:rPr>
          <w:lang w:val="en-GB"/>
        </w:rPr>
        <w:t>.</w:t>
      </w:r>
    </w:p>
    <w:p w14:paraId="5F1B64DC" w14:textId="77777777" w:rsidR="00EA5E81" w:rsidRPr="004D62AD" w:rsidRDefault="00EA5E81" w:rsidP="00EA5E81">
      <w:pPr>
        <w:pStyle w:val="Figure"/>
      </w:pPr>
      <w:r w:rsidRPr="004D62AD">
        <w:rPr>
          <w:noProof/>
        </w:rPr>
        <w:lastRenderedPageBreak/>
        <mc:AlternateContent>
          <mc:Choice Requires="wpc">
            <w:drawing>
              <wp:inline distT="0" distB="0" distL="0" distR="0" wp14:anchorId="32082C2C" wp14:editId="7E93717E">
                <wp:extent cx="4458010" cy="3658721"/>
                <wp:effectExtent l="0" t="0" r="0" b="0"/>
                <wp:docPr id="11" name="Canvas 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51" name="Picture 45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978022" y="19"/>
                            <a:ext cx="2826437" cy="3623111"/>
                          </a:xfrm>
                          <a:prstGeom prst="rect">
                            <a:avLst/>
                          </a:prstGeom>
                          <a:noFill/>
                          <a:ln>
                            <a:noFill/>
                          </a:ln>
                        </pic:spPr>
                      </pic:pic>
                    </wpc:wpc>
                  </a:graphicData>
                </a:graphic>
              </wp:inline>
            </w:drawing>
          </mc:Choice>
          <mc:Fallback>
            <w:pict>
              <v:group id="Canvas 11" o:spid="_x0000_s1026" editas="canvas" style="width:351pt;height:288.1pt;mso-position-horizontal-relative:char;mso-position-vertical-relative:line" coordsize="44577,3658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">
                <v:shape id="_x0000_s1027" type="#_x0000_t75" style="position:absolute;width:44577;height:36582;visibility:visible;mso-wrap-style:square">
                  <v:fill o:detectmouseclick="t"/>
                  <v:path o:connecttype="none"/>
                </v:shape>
                <v:shape id="Picture 451" o:spid="_x0000_s1028" type="#_x0000_t75" style="position:absolute;left:9780;width:28264;height:362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YCj7HAAAA3AAAAA8AAABkcnMvZG93bnJldi54bWxEj0FLw0AUhO8F/8PyCr0Uu0lpRWO3RaxC&#10;6EGw9uDxkX1mQ7NvQ/bZRn+9KxR6HGbmG2a1GXyrTtTHJrCBfJaBIq6Cbbg2cPh4vb0HFQXZYhuY&#10;DPxQhM36ZrTCwoYzv9NpL7VKEI4FGnAiXaF1rBx5jLPQESfvK/QeJcm+1rbHc4L7Vs+z7E57bDgt&#10;OOzo2VF13H97A78Pc1++5OWb0LJzu518HrbThTGT8fD0CEpokGv40i6tgcUyh/8z6Qjo9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TYCj7HAAAA3AAAAA8AAAAAAAAAAAAA&#10;AAAAnwIAAGRycy9kb3ducmV2LnhtbFBLBQYAAAAABAAEAPcAAACTAwAAAAA=&#10;">
                  <v:imagedata r:id="rId30" o:title=""/>
                </v:shape>
                <w10:anchorlock/>
              </v:group>
            </w:pict>
          </mc:Fallback>
        </mc:AlternateContent>
      </w:r>
    </w:p>
    <w:p w14:paraId="38F94169" w14:textId="08B089FA" w:rsidR="00EA5E81" w:rsidRPr="004D62AD" w:rsidRDefault="00EA5E81" w:rsidP="00846172">
      <w:pPr>
        <w:pStyle w:val="Figurecaption"/>
      </w:pPr>
      <w:bookmarkStart w:id="13" w:name="_Ref498897977"/>
      <w:r w:rsidRPr="004D62AD">
        <w:t xml:space="preserve">Figure </w:t>
      </w:r>
      <w:r w:rsidRPr="004D62AD">
        <w:fldChar w:fldCharType="begin"/>
      </w:r>
      <w:r w:rsidRPr="004D62AD">
        <w:instrText xml:space="preserve"> SEQ Figure \* ARABIC </w:instrText>
      </w:r>
      <w:r w:rsidRPr="004D62AD">
        <w:fldChar w:fldCharType="separate"/>
      </w:r>
      <w:r w:rsidR="00E668D6">
        <w:rPr>
          <w:noProof/>
        </w:rPr>
        <w:t>10</w:t>
      </w:r>
      <w:r w:rsidRPr="004D62AD">
        <w:fldChar w:fldCharType="end"/>
      </w:r>
      <w:bookmarkEnd w:id="13"/>
      <w:r w:rsidRPr="004D62AD">
        <w:t xml:space="preserve">: SEM images of dental implants produced by </w:t>
      </w:r>
      <w:proofErr w:type="spellStart"/>
      <w:r w:rsidRPr="004D62AD">
        <w:t>SLM</w:t>
      </w:r>
      <w:proofErr w:type="spellEnd"/>
      <w:r w:rsidRPr="004D62AD">
        <w:t xml:space="preserve"> (a) after sintering, (b) an implant after sintering and etching </w:t>
      </w:r>
      <w:r w:rsidRPr="004D62AD">
        <w:fldChar w:fldCharType="begin"/>
      </w:r>
      <w:r w:rsidR="00C171F2" w:rsidRPr="004D62AD">
        <w:instrText xml:space="preserve"> ADDIN EN.CITE &lt;EndNote&gt;&lt;Cite&gt;&lt;Author&gt;Traini&lt;/Author&gt;&lt;Year&gt;2008&lt;/Year&gt;&lt;RecNum&gt;49&lt;/RecNum&gt;&lt;DisplayText&gt;[59]&lt;/DisplayText&gt;&lt;record&gt;&lt;rec-number&gt;49&lt;/rec-number&gt;&lt;foreign-keys&gt;&lt;key app="EN" db-id="efx0x922ktww28ewxznxrwa9pfpw99waz2ff"&gt;49&lt;/key&gt;&lt;/foreign-keys&gt;&lt;ref-type name="Journal Article"&gt;17&lt;/ref-type&gt;&lt;contributors&gt;&lt;authors&gt;&lt;author&gt;Traini, T.&lt;/author&gt;&lt;author&gt;Mangano, C.&lt;/author&gt;&lt;author&gt;Sammons, R. L.&lt;/author&gt;&lt;author&gt;Mangano, F.&lt;/author&gt;&lt;author&gt;Macchi, A.&lt;/author&gt;&lt;author&gt;Piattelli, A.&lt;/author&gt;&lt;/authors&gt;&lt;/contributors&gt;&lt;titles&gt;&lt;title&gt;Direct laser metal sintering as a new approach to fabrication of an isoelastic functionally graded material for manufacture of porous titanium dental implants&lt;/title&gt;&lt;secondary-title&gt;Dental Materials&lt;/secondary-title&gt;&lt;/titles&gt;&lt;periodical&gt;&lt;full-title&gt;Dental Materials&lt;/full-title&gt;&lt;/periodical&gt;&lt;pages&gt;1525-1533&lt;/pages&gt;&lt;volume&gt;24&lt;/volume&gt;&lt;number&gt;11&lt;/number&gt;&lt;dates&gt;&lt;year&gt;2008&lt;/year&gt;&lt;/dates&gt;&lt;work-type&gt;Article&lt;/work-type&gt;&lt;urls&gt;&lt;related-urls&gt;&lt;url&gt;https://www.scopus.com/inward/record.uri?eid=2-s2.0-52049098001&amp;amp;doi=10.1016%2fj.dental.2008.03.029&amp;amp;partnerID=40&amp;amp;md5=4b6d50f5191a3da3138f450e8305f4c0&lt;/url&gt;&lt;/related-urls&gt;&lt;/urls&gt;&lt;electronic-resource-num&gt;10.1016/j.dental.2008.03.029&lt;/electronic-resource-num&gt;&lt;remote-database-name&gt;Scopus&lt;/remote-database-name&gt;&lt;/record&gt;&lt;/Cite&gt;&lt;/EndNote&gt;</w:instrText>
      </w:r>
      <w:r w:rsidRPr="004D62AD">
        <w:fldChar w:fldCharType="separate"/>
      </w:r>
      <w:r w:rsidR="00C171F2" w:rsidRPr="004D62AD">
        <w:rPr>
          <w:noProof/>
        </w:rPr>
        <w:t>[</w:t>
      </w:r>
      <w:hyperlink w:anchor="_ENREF_59" w:tooltip="Traini, 2008 #49" w:history="1">
        <w:r w:rsidR="00B73444" w:rsidRPr="004D62AD">
          <w:rPr>
            <w:noProof/>
          </w:rPr>
          <w:t>59</w:t>
        </w:r>
      </w:hyperlink>
      <w:r w:rsidR="00C171F2" w:rsidRPr="004D62AD">
        <w:rPr>
          <w:noProof/>
        </w:rPr>
        <w:t>]</w:t>
      </w:r>
      <w:r w:rsidRPr="004D62AD">
        <w:fldChar w:fldCharType="end"/>
      </w:r>
      <w:r w:rsidRPr="004D62AD">
        <w:t xml:space="preserve"> </w:t>
      </w:r>
      <w:r w:rsidR="00B73444">
        <w:t xml:space="preserve">reused </w:t>
      </w:r>
      <w:r w:rsidRPr="004D62AD">
        <w:t>with permission from Elsevier.</w:t>
      </w:r>
    </w:p>
    <w:p w14:paraId="4D4F2BCA" w14:textId="77777777" w:rsidR="00EA5E81" w:rsidRPr="004D62AD" w:rsidRDefault="00EA5E81" w:rsidP="00EA5E81">
      <w:pPr>
        <w:pStyle w:val="Figure"/>
      </w:pPr>
    </w:p>
    <w:p w14:paraId="714FCBA2" w14:textId="6D87A6A7" w:rsidR="00EA5E81" w:rsidRPr="004D62AD" w:rsidRDefault="00EA5E81" w:rsidP="00846172">
      <w:pPr>
        <w:pStyle w:val="Text"/>
        <w:rPr>
          <w:lang w:val="en-GB"/>
        </w:rPr>
      </w:pPr>
      <w:r w:rsidRPr="004D62AD">
        <w:rPr>
          <w:lang w:val="en-GB"/>
        </w:rPr>
        <w:t xml:space="preserve">Electron beam melting (EBM) is another powder bed technique in which an electron beam is used as energy source to selectively </w:t>
      </w:r>
      <w:proofErr w:type="gramStart"/>
      <w:r w:rsidRPr="004D62AD">
        <w:rPr>
          <w:lang w:val="en-GB"/>
        </w:rPr>
        <w:t>scanned</w:t>
      </w:r>
      <w:proofErr w:type="gramEnd"/>
      <w:r w:rsidRPr="004D62AD">
        <w:rPr>
          <w:lang w:val="en-GB"/>
        </w:rPr>
        <w:t xml:space="preserve"> on a layer of metal powder to build metallic components layer by layer. The electron beam velocity can reach a velocity of about </w:t>
      </w:r>
      <w:proofErr w:type="spellStart"/>
      <w:r w:rsidRPr="004D62AD">
        <w:rPr>
          <w:lang w:val="en-GB"/>
        </w:rPr>
        <w:t>8000m</w:t>
      </w:r>
      <w:proofErr w:type="spellEnd"/>
      <w:r w:rsidRPr="004D62AD">
        <w:rPr>
          <w:lang w:val="en-GB"/>
        </w:rPr>
        <w:t xml:space="preserve">/s while it is only about </w:t>
      </w:r>
      <w:proofErr w:type="spellStart"/>
      <w:r w:rsidRPr="004D62AD">
        <w:rPr>
          <w:lang w:val="en-GB"/>
        </w:rPr>
        <w:t>10m</w:t>
      </w:r>
      <w:proofErr w:type="spellEnd"/>
      <w:r w:rsidRPr="004D62AD">
        <w:rPr>
          <w:lang w:val="en-GB"/>
        </w:rPr>
        <w:t xml:space="preserve">/s for the laser beam in the </w:t>
      </w:r>
      <w:proofErr w:type="spellStart"/>
      <w:r w:rsidRPr="004D62AD">
        <w:rPr>
          <w:lang w:val="en-GB"/>
        </w:rPr>
        <w:t>SLM</w:t>
      </w:r>
      <w:proofErr w:type="spellEnd"/>
      <w:r w:rsidRPr="004D62AD">
        <w:rPr>
          <w:lang w:val="en-GB"/>
        </w:rPr>
        <w:t xml:space="preserve"> technology. Such high scan speed allows the electron beam to move rapidly from one place to another which helps in maximising the effect of multiple beams and allows the metal melt pools to </w:t>
      </w:r>
      <w:proofErr w:type="gramStart"/>
      <w:r w:rsidRPr="004D62AD">
        <w:rPr>
          <w:lang w:val="en-GB"/>
        </w:rPr>
        <w:t>be maintained</w:t>
      </w:r>
      <w:proofErr w:type="gramEnd"/>
      <w:r w:rsidRPr="004D62AD">
        <w:rPr>
          <w:lang w:val="en-GB"/>
        </w:rPr>
        <w:t xml:space="preserve"> simultaneously. On the other hand, preheated building platform and vacuum chambers are required in EBM to achieve dense AM parts. However, the process is only limited to conductive materials </w:t>
      </w:r>
      <w:r w:rsidRPr="004D62AD">
        <w:rPr>
          <w:lang w:val="en-GB"/>
        </w:rPr>
        <w:fldChar w:fldCharType="begin"/>
      </w:r>
      <w:r w:rsidR="00C171F2" w:rsidRPr="004D62AD">
        <w:rPr>
          <w:lang w:val="en-GB"/>
        </w:rPr>
        <w:instrText xml:space="preserve"> ADDIN EN.CITE &lt;EndNote&gt;&lt;Cite&gt;&lt;Author&gt;Körner&lt;/Author&gt;&lt;Year&gt;2016&lt;/Year&gt;&lt;RecNum&gt;14&lt;/RecNum&gt;&lt;DisplayText&gt;[60]&lt;/DisplayText&gt;&lt;record&gt;&lt;rec-number&gt;14&lt;/rec-number&gt;&lt;foreign-keys&gt;&lt;key app="EN" db-id="9p0r2sf5bz2e5seve9nvtae42f2wvw0229x2"&gt;14&lt;/key&gt;&lt;/foreign-keys&gt;&lt;ref-type name="Journal Article"&gt;17&lt;/ref-type&gt;&lt;contributors&gt;&lt;authors&gt;&lt;author&gt;Körner, C.&lt;/author&gt;&lt;/authors&gt;&lt;/contributors&gt;&lt;titles&gt;&lt;title&gt;Additive manufacturing of metallic components by selective electron beam melting - A review&lt;/title&gt;&lt;secondary-title&gt;International Materials Reviews&lt;/secondary-title&gt;&lt;/titles&gt;&lt;periodical&gt;&lt;full-title&gt;International Materials Reviews&lt;/full-title&gt;&lt;/periodical&gt;&lt;pages&gt;361-377&lt;/pages&gt;&lt;volume&gt;61&lt;/volume&gt;&lt;number&gt;5&lt;/number&gt;&lt;dates&gt;&lt;year&gt;2016&lt;/year&gt;&lt;/dates&gt;&lt;work-type&gt;Review&lt;/work-type&gt;&lt;urls&gt;&lt;related-urls&gt;&lt;url&gt;https://www.scopus.com/inward/record.uri?eid=2-s2.0-84981287698&amp;amp;doi=10.1080%2f09506608.2016.1176289&amp;amp;partnerID=40&amp;amp;md5=4dc0bb8f47f59ff3a0b499f442d53318&lt;/url&gt;&lt;/related-urls&gt;&lt;/urls&gt;&lt;electronic-resource-num&gt;10.1080/09506608.2016.1176289&lt;/electronic-resource-num&gt;&lt;remote-database-name&gt;Scopus&lt;/remote-database-name&gt;&lt;/record&gt;&lt;/Cite&gt;&lt;/EndNote&gt;</w:instrText>
      </w:r>
      <w:r w:rsidRPr="004D62AD">
        <w:rPr>
          <w:lang w:val="en-GB"/>
        </w:rPr>
        <w:fldChar w:fldCharType="separate"/>
      </w:r>
      <w:r w:rsidR="00C171F2" w:rsidRPr="004D62AD">
        <w:rPr>
          <w:noProof/>
          <w:lang w:val="en-GB"/>
        </w:rPr>
        <w:t>[</w:t>
      </w:r>
      <w:hyperlink w:anchor="_ENREF_60" w:tooltip="Körner, 2016 #14" w:history="1">
        <w:r w:rsidR="00B73444" w:rsidRPr="004D62AD">
          <w:rPr>
            <w:noProof/>
            <w:lang w:val="en-GB"/>
          </w:rPr>
          <w:t>60</w:t>
        </w:r>
      </w:hyperlink>
      <w:r w:rsidR="00C171F2" w:rsidRPr="004D62AD">
        <w:rPr>
          <w:noProof/>
          <w:lang w:val="en-GB"/>
        </w:rPr>
        <w:t>]</w:t>
      </w:r>
      <w:r w:rsidRPr="004D62AD">
        <w:rPr>
          <w:lang w:val="en-GB"/>
        </w:rPr>
        <w:fldChar w:fldCharType="end"/>
      </w:r>
      <w:r w:rsidRPr="004D62AD">
        <w:rPr>
          <w:lang w:val="en-GB"/>
        </w:rPr>
        <w:t xml:space="preserve">. Schematic diagram of EBM processes </w:t>
      </w:r>
      <w:proofErr w:type="gramStart"/>
      <w:r w:rsidRPr="004D62AD">
        <w:rPr>
          <w:lang w:val="en-GB"/>
        </w:rPr>
        <w:t>is shown</w:t>
      </w:r>
      <w:proofErr w:type="gramEnd"/>
      <w:r w:rsidRPr="004D62AD">
        <w:rPr>
          <w:lang w:val="en-GB"/>
        </w:rPr>
        <w:t xml:space="preserve"> in </w:t>
      </w:r>
      <w:r w:rsidRPr="004D62AD">
        <w:rPr>
          <w:lang w:val="en-GB"/>
        </w:rPr>
        <w:fldChar w:fldCharType="begin"/>
      </w:r>
      <w:r w:rsidRPr="004D62AD">
        <w:rPr>
          <w:lang w:val="en-GB"/>
        </w:rPr>
        <w:instrText xml:space="preserve"> REF _Ref476234249 \h </w:instrText>
      </w:r>
      <w:r w:rsidRPr="004D62AD">
        <w:rPr>
          <w:lang w:val="en-GB"/>
        </w:rPr>
      </w:r>
      <w:r w:rsidRPr="004D62AD">
        <w:rPr>
          <w:lang w:val="en-GB"/>
        </w:rPr>
        <w:fldChar w:fldCharType="separate"/>
      </w:r>
      <w:r w:rsidR="00E668D6" w:rsidRPr="004D62AD">
        <w:t xml:space="preserve">Figure </w:t>
      </w:r>
      <w:r w:rsidR="00E668D6">
        <w:rPr>
          <w:noProof/>
        </w:rPr>
        <w:t>11</w:t>
      </w:r>
      <w:r w:rsidRPr="004D62AD">
        <w:rPr>
          <w:lang w:val="en-GB"/>
        </w:rPr>
        <w:fldChar w:fldCharType="end"/>
      </w:r>
      <w:r w:rsidRPr="004D62AD">
        <w:rPr>
          <w:lang w:val="en-GB"/>
        </w:rPr>
        <w:t xml:space="preserve">. </w:t>
      </w:r>
    </w:p>
    <w:p w14:paraId="1D43EB3B" w14:textId="77777777" w:rsidR="00EA5E81" w:rsidRPr="004D62AD" w:rsidRDefault="00EA5E81" w:rsidP="00EA5E81">
      <w:pPr>
        <w:pStyle w:val="Figure"/>
      </w:pPr>
      <w:r w:rsidRPr="004D62AD">
        <w:rPr>
          <w:noProof/>
        </w:rPr>
        <w:lastRenderedPageBreak/>
        <mc:AlternateContent>
          <mc:Choice Requires="wpc">
            <w:drawing>
              <wp:inline distT="0" distB="0" distL="0" distR="0" wp14:anchorId="7975E2FC" wp14:editId="3A91D343">
                <wp:extent cx="3006436" cy="2417800"/>
                <wp:effectExtent l="0" t="0" r="0" b="1905"/>
                <wp:docPr id="1199443282" name="Canvas 11994432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1" name="Rectangle 881"/>
                        <wps:cNvSpPr/>
                        <wps:spPr>
                          <a:xfrm>
                            <a:off x="1366101" y="151154"/>
                            <a:ext cx="316390" cy="660556"/>
                          </a:xfrm>
                          <a:prstGeom prst="rect">
                            <a:avLst/>
                          </a:prstGeom>
                          <a:solidFill>
                            <a:srgbClr val="FF0000"/>
                          </a:solidFill>
                          <a:ln/>
                        </wps:spPr>
                        <wps:style>
                          <a:lnRef idx="0">
                            <a:schemeClr val="accent1"/>
                          </a:lnRef>
                          <a:fillRef idx="3">
                            <a:schemeClr val="accent1"/>
                          </a:fillRef>
                          <a:effectRef idx="3">
                            <a:schemeClr val="accent1"/>
                          </a:effectRef>
                          <a:fontRef idx="minor">
                            <a:schemeClr val="lt1"/>
                          </a:fontRef>
                        </wps:style>
                        <wps:bodyPr rot="0" spcFirstLastPara="0" vert="horz" wrap="square" lIns="104973" tIns="52487" rIns="104973" bIns="52487" numCol="1" spcCol="0" rtlCol="0" fromWordArt="0" anchor="ctr" anchorCtr="0" forceAA="0" compatLnSpc="1">
                          <a:prstTxWarp prst="textNoShape">
                            <a:avLst/>
                          </a:prstTxWarp>
                          <a:noAutofit/>
                        </wps:bodyPr>
                      </wps:wsp>
                      <wps:wsp>
                        <wps:cNvPr id="912" name="Rectangle 912"/>
                        <wps:cNvSpPr/>
                        <wps:spPr>
                          <a:xfrm>
                            <a:off x="179115" y="811710"/>
                            <a:ext cx="2712489" cy="1570097"/>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104973" tIns="52487" rIns="104973" bIns="52487" numCol="1" spcCol="0" rtlCol="0" fromWordArt="0" anchor="ctr" anchorCtr="0" forceAA="0" compatLnSpc="1">
                          <a:prstTxWarp prst="textNoShape">
                            <a:avLst/>
                          </a:prstTxWarp>
                          <a:noAutofit/>
                        </wps:bodyPr>
                      </wps:wsp>
                      <wps:wsp>
                        <wps:cNvPr id="914" name="Rectangle 914"/>
                        <wps:cNvSpPr/>
                        <wps:spPr>
                          <a:xfrm>
                            <a:off x="181918" y="1569379"/>
                            <a:ext cx="803328" cy="812419"/>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104973" tIns="52487" rIns="104973" bIns="52487" numCol="1" spcCol="0" rtlCol="0" fromWordArt="0" anchor="ctr" anchorCtr="0" forceAA="0" compatLnSpc="1">
                          <a:prstTxWarp prst="textNoShape">
                            <a:avLst/>
                          </a:prstTxWarp>
                          <a:noAutofit/>
                        </wps:bodyPr>
                      </wps:wsp>
                      <wps:wsp>
                        <wps:cNvPr id="916" name="Rectangle 916"/>
                        <wps:cNvSpPr/>
                        <wps:spPr>
                          <a:xfrm>
                            <a:off x="1495518" y="1870617"/>
                            <a:ext cx="127231" cy="511143"/>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104973" tIns="52487" rIns="104973" bIns="52487" numCol="1" spcCol="0" rtlCol="0" fromWordArt="0" anchor="ctr" anchorCtr="0" forceAA="0" compatLnSpc="1">
                          <a:prstTxWarp prst="textNoShape">
                            <a:avLst/>
                          </a:prstTxWarp>
                          <a:noAutofit/>
                        </wps:bodyPr>
                      </wps:wsp>
                      <wps:wsp>
                        <wps:cNvPr id="917" name="Rectangle 917"/>
                        <wps:cNvSpPr/>
                        <wps:spPr>
                          <a:xfrm>
                            <a:off x="982098" y="1785908"/>
                            <a:ext cx="1103719" cy="149358"/>
                          </a:xfrm>
                          <a:prstGeom prst="rect">
                            <a:avLst/>
                          </a:prstGeom>
                          <a:ln/>
                        </wps:spPr>
                        <wps:style>
                          <a:lnRef idx="0">
                            <a:schemeClr val="dk1"/>
                          </a:lnRef>
                          <a:fillRef idx="3">
                            <a:schemeClr val="dk1"/>
                          </a:fillRef>
                          <a:effectRef idx="3">
                            <a:schemeClr val="dk1"/>
                          </a:effectRef>
                          <a:fontRef idx="minor">
                            <a:schemeClr val="lt1"/>
                          </a:fontRef>
                        </wps:style>
                        <wps:bodyPr rot="0" spcFirstLastPara="0" vert="horz" wrap="square" lIns="104973" tIns="52487" rIns="104973" bIns="52487" numCol="1" spcCol="0" rtlCol="0" fromWordArt="0" anchor="ctr" anchorCtr="0" forceAA="0" compatLnSpc="1">
                          <a:prstTxWarp prst="textNoShape">
                            <a:avLst/>
                          </a:prstTxWarp>
                          <a:noAutofit/>
                        </wps:bodyPr>
                      </wps:wsp>
                      <wps:wsp>
                        <wps:cNvPr id="918" name="Rectangle 918"/>
                        <wps:cNvSpPr/>
                        <wps:spPr>
                          <a:xfrm>
                            <a:off x="2088966" y="1569364"/>
                            <a:ext cx="802638" cy="812116"/>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104973" tIns="52487" rIns="104973" bIns="52487" numCol="1" spcCol="0" rtlCol="0" fromWordArt="0" anchor="ctr" anchorCtr="0" forceAA="0" compatLnSpc="1">
                          <a:prstTxWarp prst="textNoShape">
                            <a:avLst/>
                          </a:prstTxWarp>
                          <a:noAutofit/>
                        </wps:bodyPr>
                      </wps:wsp>
                      <wps:wsp>
                        <wps:cNvPr id="919" name="Rectangle 919"/>
                        <wps:cNvSpPr/>
                        <wps:spPr>
                          <a:xfrm>
                            <a:off x="979607" y="1569327"/>
                            <a:ext cx="1103501" cy="216568"/>
                          </a:xfrm>
                          <a:prstGeom prst="rect">
                            <a:avLst/>
                          </a:prstGeom>
                          <a:solidFill>
                            <a:schemeClr val="bg2">
                              <a:lumMod val="90000"/>
                            </a:schemeClr>
                          </a:solidFill>
                          <a:ln>
                            <a:solidFill>
                              <a:schemeClr val="tx1"/>
                            </a:solidFill>
                          </a:ln>
                        </wps:spPr>
                        <wps:style>
                          <a:lnRef idx="1">
                            <a:schemeClr val="accent4"/>
                          </a:lnRef>
                          <a:fillRef idx="2">
                            <a:schemeClr val="accent4"/>
                          </a:fillRef>
                          <a:effectRef idx="1">
                            <a:schemeClr val="accent4"/>
                          </a:effectRef>
                          <a:fontRef idx="minor">
                            <a:schemeClr val="dk1"/>
                          </a:fontRef>
                        </wps:style>
                        <wps:bodyPr rot="0" spcFirstLastPara="0" vert="horz" wrap="square" lIns="104973" tIns="52487" rIns="104973" bIns="52487" numCol="1" spcCol="0" rtlCol="0" fromWordArt="0" anchor="ctr" anchorCtr="0" forceAA="0" compatLnSpc="1">
                          <a:prstTxWarp prst="textNoShape">
                            <a:avLst/>
                          </a:prstTxWarp>
                          <a:noAutofit/>
                        </wps:bodyPr>
                      </wps:wsp>
                      <wps:wsp>
                        <wps:cNvPr id="1199443240" name="Rectangle 1199443240"/>
                        <wps:cNvSpPr/>
                        <wps:spPr>
                          <a:xfrm>
                            <a:off x="910873" y="1486287"/>
                            <a:ext cx="52487" cy="76359"/>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104973" tIns="52487" rIns="104973" bIns="52487" numCol="1" spcCol="0" rtlCol="0" fromWordArt="0" anchor="ctr" anchorCtr="0" forceAA="0" compatLnSpc="1">
                          <a:prstTxWarp prst="textNoShape">
                            <a:avLst/>
                          </a:prstTxWarp>
                          <a:noAutofit/>
                        </wps:bodyPr>
                      </wps:wsp>
                      <wps:wsp>
                        <wps:cNvPr id="1199443241" name="Isosceles Triangle 1199443241"/>
                        <wps:cNvSpPr/>
                        <wps:spPr>
                          <a:xfrm rot="10800000">
                            <a:off x="1493724" y="1125436"/>
                            <a:ext cx="100940" cy="515394"/>
                          </a:xfrm>
                          <a:prstGeom prst="triangle">
                            <a:avLst/>
                          </a:prstGeom>
                          <a:gradFill>
                            <a:gsLst>
                              <a:gs pos="0">
                                <a:srgbClr val="FF0000"/>
                              </a:gs>
                              <a:gs pos="50000">
                                <a:schemeClr val="accent2">
                                  <a:satMod val="110000"/>
                                  <a:lumMod val="100000"/>
                                  <a:shade val="100000"/>
                                </a:schemeClr>
                              </a:gs>
                              <a:gs pos="100000">
                                <a:schemeClr val="accent2">
                                  <a:lumMod val="99000"/>
                                  <a:satMod val="120000"/>
                                  <a:shade val="78000"/>
                                </a:schemeClr>
                              </a:gs>
                            </a:gsLst>
                          </a:gradFill>
                          <a:ln/>
                        </wps:spPr>
                        <wps:style>
                          <a:lnRef idx="0">
                            <a:schemeClr val="accent2"/>
                          </a:lnRef>
                          <a:fillRef idx="3">
                            <a:schemeClr val="accent2"/>
                          </a:fillRef>
                          <a:effectRef idx="3">
                            <a:schemeClr val="accent2"/>
                          </a:effectRef>
                          <a:fontRef idx="minor">
                            <a:schemeClr val="lt1"/>
                          </a:fontRef>
                        </wps:style>
                        <wps:bodyPr rot="0" spcFirstLastPara="0" vert="horz" wrap="square" lIns="104973" tIns="52487" rIns="104973" bIns="52487" numCol="1" spcCol="0" rtlCol="0" fromWordArt="0" anchor="ctr" anchorCtr="0" forceAA="0" compatLnSpc="1">
                          <a:prstTxWarp prst="textNoShape">
                            <a:avLst/>
                          </a:prstTxWarp>
                          <a:noAutofit/>
                        </wps:bodyPr>
                      </wps:wsp>
                      <wps:wsp>
                        <wps:cNvPr id="1199443242" name="Rectangle 1199443242"/>
                        <wps:cNvSpPr/>
                        <wps:spPr>
                          <a:xfrm rot="5400000">
                            <a:off x="1413732" y="886529"/>
                            <a:ext cx="256116" cy="105744"/>
                          </a:xfrm>
                          <a:prstGeom prst="rect">
                            <a:avLst/>
                          </a:prstGeom>
                          <a:gradFill>
                            <a:gsLst>
                              <a:gs pos="0">
                                <a:srgbClr val="FF0000"/>
                              </a:gs>
                              <a:gs pos="50000">
                                <a:schemeClr val="accent2">
                                  <a:satMod val="110000"/>
                                  <a:lumMod val="100000"/>
                                  <a:shade val="100000"/>
                                </a:schemeClr>
                              </a:gs>
                              <a:gs pos="100000">
                                <a:schemeClr val="accent2">
                                  <a:lumMod val="99000"/>
                                  <a:satMod val="120000"/>
                                  <a:shade val="78000"/>
                                </a:schemeClr>
                              </a:gs>
                            </a:gsLst>
                          </a:gradFill>
                          <a:ln/>
                        </wps:spPr>
                        <wps:style>
                          <a:lnRef idx="0">
                            <a:schemeClr val="accent2"/>
                          </a:lnRef>
                          <a:fillRef idx="3">
                            <a:schemeClr val="accent2"/>
                          </a:fillRef>
                          <a:effectRef idx="3">
                            <a:schemeClr val="accent2"/>
                          </a:effectRef>
                          <a:fontRef idx="minor">
                            <a:schemeClr val="lt1"/>
                          </a:fontRef>
                        </wps:style>
                        <wps:bodyPr rot="0" spcFirstLastPara="0" vert="horz" wrap="square" lIns="104973" tIns="52487" rIns="104973" bIns="52487" numCol="1" spcCol="0" rtlCol="0" fromWordArt="0" anchor="ctr" anchorCtr="0" forceAA="0" compatLnSpc="1">
                          <a:prstTxWarp prst="textNoShape">
                            <a:avLst/>
                          </a:prstTxWarp>
                          <a:noAutofit/>
                        </wps:bodyPr>
                      </wps:wsp>
                      <wps:wsp>
                        <wps:cNvPr id="1199443243" name="Rectangle 1199443243"/>
                        <wps:cNvSpPr/>
                        <wps:spPr>
                          <a:xfrm>
                            <a:off x="1330162" y="1068053"/>
                            <a:ext cx="373028" cy="74233"/>
                          </a:xfrm>
                          <a:prstGeom prst="rect">
                            <a:avLst/>
                          </a:prstGeom>
                          <a:ln/>
                        </wps:spPr>
                        <wps:style>
                          <a:lnRef idx="3">
                            <a:schemeClr val="lt1"/>
                          </a:lnRef>
                          <a:fillRef idx="1">
                            <a:schemeClr val="accent1"/>
                          </a:fillRef>
                          <a:effectRef idx="1">
                            <a:schemeClr val="accent1"/>
                          </a:effectRef>
                          <a:fontRef idx="minor">
                            <a:schemeClr val="lt1"/>
                          </a:fontRef>
                        </wps:style>
                        <wps:bodyPr rot="0" spcFirstLastPara="0" vert="horz" wrap="square" lIns="104973" tIns="52487" rIns="104973" bIns="52487" numCol="1" spcCol="0" rtlCol="0" fromWordArt="0" anchor="ctr" anchorCtr="0" forceAA="0" compatLnSpc="1">
                          <a:prstTxWarp prst="textNoShape">
                            <a:avLst/>
                          </a:prstTxWarp>
                          <a:noAutofit/>
                        </wps:bodyPr>
                      </wps:wsp>
                      <wps:wsp>
                        <wps:cNvPr id="1199443244" name="Text Box 19"/>
                        <wps:cNvSpPr txBox="1"/>
                        <wps:spPr>
                          <a:xfrm>
                            <a:off x="1016451" y="4"/>
                            <a:ext cx="1195944" cy="19739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746CE77" w14:textId="77777777" w:rsidR="00102768" w:rsidRPr="00040340" w:rsidRDefault="00102768" w:rsidP="00EA5E81">
                              <w:pPr>
                                <w:pStyle w:val="NormalWeb"/>
                                <w:spacing w:before="0" w:beforeAutospacing="0" w:after="160" w:afterAutospacing="0" w:line="254" w:lineRule="auto"/>
                                <w:rPr>
                                  <w:sz w:val="20"/>
                                  <w:szCs w:val="20"/>
                                </w:rPr>
                              </w:pPr>
                              <w:r w:rsidRPr="00040340">
                                <w:rPr>
                                  <w:rFonts w:eastAsia="Calibri" w:cs="Arial"/>
                                  <w:sz w:val="20"/>
                                  <w:szCs w:val="20"/>
                                </w:rPr>
                                <w:t>Electron beam column</w:t>
                              </w:r>
                            </w:p>
                          </w:txbxContent>
                        </wps:txbx>
                        <wps:bodyPr rot="0" spcFirstLastPara="0" vert="horz" wrap="square" lIns="0" tIns="0" rIns="0" bIns="0" numCol="1" spcCol="0" rtlCol="0" fromWordArt="0" anchor="t" anchorCtr="0" forceAA="0" compatLnSpc="1">
                          <a:prstTxWarp prst="textNoShape">
                            <a:avLst/>
                          </a:prstTxWarp>
                          <a:noAutofit/>
                        </wps:bodyPr>
                      </wps:wsp>
                      <wps:wsp>
                        <wps:cNvPr id="1199443245" name="Text Box 19"/>
                        <wps:cNvSpPr txBox="1"/>
                        <wps:spPr>
                          <a:xfrm>
                            <a:off x="1716096" y="844180"/>
                            <a:ext cx="450309" cy="31059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6B73AF" w14:textId="77777777" w:rsidR="00102768" w:rsidRPr="00040340" w:rsidRDefault="00102768" w:rsidP="00EA5E81">
                              <w:pPr>
                                <w:pStyle w:val="NormalWeb"/>
                                <w:spacing w:before="0" w:beforeAutospacing="0" w:after="160" w:afterAutospacing="0" w:line="252" w:lineRule="auto"/>
                                <w:rPr>
                                  <w:sz w:val="20"/>
                                  <w:szCs w:val="20"/>
                                </w:rPr>
                              </w:pPr>
                              <w:r w:rsidRPr="00040340">
                                <w:rPr>
                                  <w:rFonts w:eastAsia="Calibri" w:cs="Arial"/>
                                  <w:sz w:val="20"/>
                                  <w:szCs w:val="20"/>
                                </w:rPr>
                                <w:t>Focus lens</w:t>
                              </w:r>
                            </w:p>
                          </w:txbxContent>
                        </wps:txbx>
                        <wps:bodyPr rot="0" spcFirstLastPara="0" vert="horz" wrap="square" lIns="0" tIns="0" rIns="0" bIns="0" numCol="1" spcCol="0" rtlCol="0" fromWordArt="0" anchor="t" anchorCtr="0" forceAA="0" compatLnSpc="1">
                          <a:prstTxWarp prst="textNoShape">
                            <a:avLst/>
                          </a:prstTxWarp>
                          <a:noAutofit/>
                        </wps:bodyPr>
                      </wps:wsp>
                      <wps:wsp>
                        <wps:cNvPr id="1199443246" name="Text Box 19"/>
                        <wps:cNvSpPr txBox="1"/>
                        <wps:spPr>
                          <a:xfrm>
                            <a:off x="2202226" y="866430"/>
                            <a:ext cx="553317" cy="5483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41F337" w14:textId="77777777" w:rsidR="00102768" w:rsidRPr="00040340" w:rsidRDefault="00102768" w:rsidP="00EA5E81">
                              <w:pPr>
                                <w:pStyle w:val="NormalWeb"/>
                                <w:spacing w:before="0" w:beforeAutospacing="0" w:after="160" w:afterAutospacing="0" w:line="252" w:lineRule="auto"/>
                                <w:rPr>
                                  <w:sz w:val="20"/>
                                  <w:szCs w:val="20"/>
                                </w:rPr>
                              </w:pPr>
                              <w:r w:rsidRPr="00040340">
                                <w:rPr>
                                  <w:rFonts w:eastAsia="Calibri" w:cs="Arial"/>
                                  <w:sz w:val="20"/>
                                  <w:szCs w:val="20"/>
                                </w:rPr>
                                <w:t>Metal Powder supply</w:t>
                              </w:r>
                            </w:p>
                          </w:txbxContent>
                        </wps:txbx>
                        <wps:bodyPr rot="0" spcFirstLastPara="0" vert="horz" wrap="square" lIns="0" tIns="0" rIns="0" bIns="0" numCol="1" spcCol="0" rtlCol="0" fromWordArt="0" anchor="t" anchorCtr="0" forceAA="0" compatLnSpc="1">
                          <a:prstTxWarp prst="textNoShape">
                            <a:avLst/>
                          </a:prstTxWarp>
                          <a:noAutofit/>
                        </wps:bodyPr>
                      </wps:wsp>
                      <wps:wsp>
                        <wps:cNvPr id="1199443247" name="Text Box 19"/>
                        <wps:cNvSpPr txBox="1"/>
                        <wps:spPr>
                          <a:xfrm>
                            <a:off x="316080" y="867134"/>
                            <a:ext cx="553317" cy="54741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1C5B60" w14:textId="77777777" w:rsidR="00102768" w:rsidRPr="00040340" w:rsidRDefault="00102768" w:rsidP="00EA5E81">
                              <w:pPr>
                                <w:pStyle w:val="NormalWeb"/>
                                <w:spacing w:before="0" w:beforeAutospacing="0" w:after="160" w:afterAutospacing="0" w:line="252" w:lineRule="auto"/>
                                <w:rPr>
                                  <w:sz w:val="20"/>
                                  <w:szCs w:val="20"/>
                                </w:rPr>
                              </w:pPr>
                              <w:r w:rsidRPr="00040340">
                                <w:rPr>
                                  <w:rFonts w:eastAsia="Calibri" w:cs="Arial"/>
                                  <w:sz w:val="20"/>
                                  <w:szCs w:val="20"/>
                                </w:rPr>
                                <w:t>Metal Powder supply</w:t>
                              </w:r>
                            </w:p>
                          </w:txbxContent>
                        </wps:txbx>
                        <wps:bodyPr rot="0" spcFirstLastPara="0" vert="horz" wrap="square" lIns="0" tIns="0" rIns="0" bIns="0" numCol="1" spcCol="0" rtlCol="0" fromWordArt="0" anchor="t" anchorCtr="0" forceAA="0" compatLnSpc="1">
                          <a:prstTxWarp prst="textNoShape">
                            <a:avLst/>
                          </a:prstTxWarp>
                          <a:noAutofit/>
                        </wps:bodyPr>
                      </wps:wsp>
                      <wps:wsp>
                        <wps:cNvPr id="1199443248" name="Straight Arrow Connector 1199443248"/>
                        <wps:cNvCnPr/>
                        <wps:spPr>
                          <a:xfrm>
                            <a:off x="1703190" y="2039041"/>
                            <a:ext cx="0" cy="129356"/>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99443249" name="Text Box 19"/>
                        <wps:cNvSpPr txBox="1"/>
                        <wps:spPr>
                          <a:xfrm>
                            <a:off x="1004207" y="1967163"/>
                            <a:ext cx="553317" cy="3731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EA35E9" w14:textId="77777777" w:rsidR="00102768" w:rsidRPr="00040340" w:rsidRDefault="00102768" w:rsidP="00EA5E81">
                              <w:pPr>
                                <w:pStyle w:val="NormalWeb"/>
                                <w:spacing w:before="0" w:beforeAutospacing="0" w:after="160" w:afterAutospacing="0" w:line="252" w:lineRule="auto"/>
                                <w:rPr>
                                  <w:sz w:val="20"/>
                                  <w:szCs w:val="20"/>
                                </w:rPr>
                              </w:pPr>
                              <w:r w:rsidRPr="00040340">
                                <w:rPr>
                                  <w:rFonts w:eastAsia="Calibri" w:cs="Arial"/>
                                  <w:sz w:val="20"/>
                                  <w:szCs w:val="20"/>
                                </w:rPr>
                                <w:t>Build platform</w:t>
                              </w:r>
                            </w:p>
                          </w:txbxContent>
                        </wps:txbx>
                        <wps:bodyPr rot="0" spcFirstLastPara="0" vert="horz" wrap="square" lIns="0" tIns="0" rIns="0" bIns="0" numCol="1" spcCol="0" rtlCol="0" fromWordArt="0" anchor="t" anchorCtr="0" forceAA="0" compatLnSpc="1">
                          <a:prstTxWarp prst="textNoShape">
                            <a:avLst/>
                          </a:prstTxWarp>
                          <a:noAutofit/>
                        </wps:bodyPr>
                      </wps:wsp>
                      <wps:wsp>
                        <wps:cNvPr id="1199443250" name="Text Box 19"/>
                        <wps:cNvSpPr txBox="1"/>
                        <wps:spPr>
                          <a:xfrm>
                            <a:off x="1640007" y="1248853"/>
                            <a:ext cx="609581" cy="31331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2302CA" w14:textId="77777777" w:rsidR="00102768" w:rsidRPr="00040340" w:rsidRDefault="00102768" w:rsidP="00EA5E81">
                              <w:pPr>
                                <w:pStyle w:val="NormalWeb"/>
                                <w:spacing w:before="0" w:beforeAutospacing="0" w:after="160" w:afterAutospacing="0" w:line="252" w:lineRule="auto"/>
                                <w:rPr>
                                  <w:sz w:val="20"/>
                                  <w:szCs w:val="20"/>
                                </w:rPr>
                              </w:pPr>
                              <w:r w:rsidRPr="00040340">
                                <w:rPr>
                                  <w:rFonts w:eastAsia="Calibri" w:cs="Arial"/>
                                  <w:sz w:val="20"/>
                                  <w:szCs w:val="20"/>
                                </w:rPr>
                                <w:t>Formed Object</w:t>
                              </w:r>
                            </w:p>
                          </w:txbxContent>
                        </wps:txbx>
                        <wps:bodyPr rot="0" spcFirstLastPara="0" vert="horz" wrap="square" lIns="0" tIns="0" rIns="0" bIns="0" numCol="1" spcCol="0" rtlCol="0" fromWordArt="0" anchor="t" anchorCtr="0" forceAA="0" compatLnSpc="1">
                          <a:prstTxWarp prst="textNoShape">
                            <a:avLst/>
                          </a:prstTxWarp>
                          <a:noAutofit/>
                        </wps:bodyPr>
                      </wps:wsp>
                      <wps:wsp>
                        <wps:cNvPr id="1199443281" name="Rectangle 1199443281"/>
                        <wps:cNvSpPr/>
                        <wps:spPr>
                          <a:xfrm>
                            <a:off x="1184710" y="1569372"/>
                            <a:ext cx="702764" cy="216510"/>
                          </a:xfrm>
                          <a:prstGeom prst="rect">
                            <a:avLst/>
                          </a:prstGeom>
                          <a:ln/>
                        </wps:spPr>
                        <wps:style>
                          <a:lnRef idx="0">
                            <a:schemeClr val="accent2"/>
                          </a:lnRef>
                          <a:fillRef idx="3">
                            <a:schemeClr val="accent2"/>
                          </a:fillRef>
                          <a:effectRef idx="3">
                            <a:schemeClr val="accent2"/>
                          </a:effectRef>
                          <a:fontRef idx="minor">
                            <a:schemeClr val="lt1"/>
                          </a:fontRef>
                        </wps:style>
                        <wps:bodyPr rot="0" spcFirstLastPara="0" vert="horz" wrap="square" lIns="104973" tIns="52487" rIns="104973" bIns="52487" numCol="1" spcCol="0" rtlCol="0" fromWordArt="0" anchor="ctr" anchorCtr="0" forceAA="0" compatLnSpc="1">
                          <a:prstTxWarp prst="textNoShape">
                            <a:avLst/>
                          </a:prstTxWarp>
                          <a:noAutofit/>
                        </wps:bodyPr>
                      </wps:wsp>
                      <wps:wsp>
                        <wps:cNvPr id="608" name="Trapezoid 608"/>
                        <wps:cNvSpPr/>
                        <wps:spPr>
                          <a:xfrm rot="10800000">
                            <a:off x="2083107" y="804520"/>
                            <a:ext cx="802005" cy="757533"/>
                          </a:xfrm>
                          <a:prstGeom prst="trapezoid">
                            <a:avLst/>
                          </a:prstGeom>
                          <a:solidFill>
                            <a:schemeClr val="bg2">
                              <a:lumMod val="75000"/>
                            </a:schemeClr>
                          </a:solidFill>
                          <a:ln>
                            <a:solidFill>
                              <a:schemeClr val="tx1"/>
                            </a:solidFill>
                          </a:ln>
                        </wps:spPr>
                        <wps:style>
                          <a:lnRef idx="1">
                            <a:schemeClr val="accent4"/>
                          </a:lnRef>
                          <a:fillRef idx="2">
                            <a:schemeClr val="accent4"/>
                          </a:fillRef>
                          <a:effectRef idx="1">
                            <a:schemeClr val="accent4"/>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wpg:cNvPr id="604" name="Group 604"/>
                        <wpg:cNvGrpSpPr/>
                        <wpg:grpSpPr>
                          <a:xfrm flipH="1">
                            <a:off x="188267" y="804520"/>
                            <a:ext cx="801370" cy="756920"/>
                            <a:chOff x="0" y="0"/>
                            <a:chExt cx="699134" cy="659961"/>
                          </a:xfrm>
                        </wpg:grpSpPr>
                        <wps:wsp>
                          <wps:cNvPr id="605" name="Trapezoid 605"/>
                          <wps:cNvSpPr/>
                          <wps:spPr>
                            <a:xfrm rot="10800000">
                              <a:off x="0" y="0"/>
                              <a:ext cx="699134" cy="659936"/>
                            </a:xfrm>
                            <a:prstGeom prst="trapezoid">
                              <a:avLst/>
                            </a:prstGeom>
                            <a:solidFill>
                              <a:schemeClr val="bg2">
                                <a:lumMod val="75000"/>
                              </a:schemeClr>
                            </a:solidFill>
                            <a:ln>
                              <a:solidFill>
                                <a:schemeClr val="tx1"/>
                              </a:solidFill>
                            </a:ln>
                          </wps:spPr>
                          <wps:style>
                            <a:lnRef idx="1">
                              <a:schemeClr val="accent4"/>
                            </a:lnRef>
                            <a:fillRef idx="2">
                              <a:schemeClr val="accent4"/>
                            </a:fillRef>
                            <a:effectRef idx="1">
                              <a:schemeClr val="accent4"/>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6" name="Rectangle 606"/>
                          <wps:cNvSpPr/>
                          <wps:spPr>
                            <a:xfrm>
                              <a:off x="107789" y="587401"/>
                              <a:ext cx="118202" cy="72560"/>
                            </a:xfrm>
                            <a:prstGeom prst="rect">
                              <a:avLst/>
                            </a:prstGeom>
                            <a:solidFill>
                              <a:schemeClr val="bg2">
                                <a:lumMod val="75000"/>
                              </a:schemeClr>
                            </a:solidFill>
                            <a:ln>
                              <a:solidFill>
                                <a:schemeClr val="tx1"/>
                              </a:solidFill>
                            </a:ln>
                          </wps:spPr>
                          <wps:style>
                            <a:lnRef idx="1">
                              <a:schemeClr val="accent4"/>
                            </a:lnRef>
                            <a:fillRef idx="2">
                              <a:schemeClr val="accent4"/>
                            </a:fillRef>
                            <a:effectRef idx="1">
                              <a:schemeClr val="accent4"/>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7" name="Rectangle 607"/>
                          <wps:cNvSpPr/>
                          <wps:spPr>
                            <a:xfrm>
                              <a:off x="153441" y="532252"/>
                              <a:ext cx="225425" cy="121861"/>
                            </a:xfrm>
                            <a:prstGeom prst="rect">
                              <a:avLst/>
                            </a:prstGeom>
                            <a:noFill/>
                            <a:ln>
                              <a:noFill/>
                            </a:ln>
                          </wps:spPr>
                          <wps:style>
                            <a:lnRef idx="1">
                              <a:schemeClr val="accent4"/>
                            </a:lnRef>
                            <a:fillRef idx="2">
                              <a:schemeClr val="accent4"/>
                            </a:fillRef>
                            <a:effectRef idx="1">
                              <a:schemeClr val="accent4"/>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wps:wsp>
                        <wps:cNvPr id="622" name="Text Box 19"/>
                        <wps:cNvSpPr txBox="1"/>
                        <wps:spPr>
                          <a:xfrm>
                            <a:off x="2243460" y="865737"/>
                            <a:ext cx="553085" cy="5058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2EBC60" w14:textId="77777777" w:rsidR="00102768" w:rsidRDefault="00102768" w:rsidP="00EA5E81">
                              <w:pPr>
                                <w:pStyle w:val="NormalWeb"/>
                                <w:spacing w:before="0" w:beforeAutospacing="0" w:after="160" w:afterAutospacing="0" w:line="252" w:lineRule="auto"/>
                              </w:pPr>
                              <w:r>
                                <w:rPr>
                                  <w:rFonts w:eastAsia="Calibri" w:cs="Arial"/>
                                  <w:sz w:val="20"/>
                                  <w:szCs w:val="20"/>
                                </w:rPr>
                                <w:t>Metal Powder supply</w:t>
                              </w:r>
                            </w:p>
                          </w:txbxContent>
                        </wps:txbx>
                        <wps:bodyPr rot="0" spcFirstLastPara="0" vert="horz" wrap="square" lIns="0" tIns="0" rIns="0" bIns="0" numCol="1" spcCol="0" rtlCol="0" fromWordArt="0" anchor="t" anchorCtr="0" forceAA="0" compatLnSpc="1">
                          <a:prstTxWarp prst="textNoShape">
                            <a:avLst/>
                          </a:prstTxWarp>
                          <a:noAutofit/>
                        </wps:bodyPr>
                      </wps:wsp>
                      <wps:wsp>
                        <wps:cNvPr id="623" name="Text Box 19"/>
                        <wps:cNvSpPr txBox="1"/>
                        <wps:spPr>
                          <a:xfrm>
                            <a:off x="357768" y="867134"/>
                            <a:ext cx="553085" cy="450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FD832C" w14:textId="77777777" w:rsidR="00102768" w:rsidRDefault="00102768" w:rsidP="00EA5E81">
                              <w:pPr>
                                <w:pStyle w:val="NormalWeb"/>
                                <w:spacing w:before="0" w:beforeAutospacing="0" w:after="160" w:afterAutospacing="0" w:line="252" w:lineRule="auto"/>
                              </w:pPr>
                              <w:r>
                                <w:rPr>
                                  <w:rFonts w:eastAsia="Calibri" w:cs="Arial"/>
                                  <w:sz w:val="20"/>
                                  <w:szCs w:val="20"/>
                                </w:rPr>
                                <w:t>Metal Powder supply</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inline>
            </w:drawing>
          </mc:Choice>
          <mc:Fallback>
            <w:pict>
              <v:group id="Canvas 1199443282" o:spid="_x0000_s1271" editas="canvas" style="width:236.75pt;height:190.4pt;mso-position-horizontal-relative:char;mso-position-vertical-relative:line" coordsize="30060,241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">
                <v:shape id="_x0000_s1272" type="#_x0000_t75" style="position:absolute;width:30060;height:24174;visibility:visible;mso-wrap-style:square">
                  <v:fill o:detectmouseclick="t"/>
                  <v:path o:connecttype="none"/>
                </v:shape>
                <v:rect id="Rectangle 881" o:spid="_x0000_s1273" style="position:absolute;left:13661;top:1511;width:3163;height:66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eMOMQA&#10;AADcAAAADwAAAGRycy9kb3ducmV2LnhtbESPMWvDMBSE90L+g3iBbrWcDrVxrIQSCPXQoXWyZHtY&#10;r7Zb6clYamz/+6oQyHjc3XdcuZ+tEVcafe9YwSZJQRA3TvfcKjifjk85CB+QNRrHpGAhD/vd6qHE&#10;QruJP+lah1ZECPsCFXQhDIWUvunIok/cQBy9LzdaDFGOrdQjThFujXxO0xdpsee40OFAh46an/rX&#10;Kvhe3k3tDQ4fWZvJCfvq7XSplHpcz69bEIHmcA/f2pVWkOcb+D8Tj4D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HjDjEAAAA3AAAAA8AAAAAAAAAAAAAAAAAmAIAAGRycy9k&#10;b3ducmV2LnhtbFBLBQYAAAAABAAEAPUAAACJAwAAAAA=&#10;" fillcolor="red" stroked="f">
                  <v:shadow on="t" color="black" opacity="41287f" offset="0,1.5pt"/>
                  <v:textbox inset="2.91592mm,1.45797mm,2.91592mm,1.45797mm"/>
                </v:rect>
                <v:rect id="Rectangle 912" o:spid="_x0000_s1274" style="position:absolute;left:1791;top:8117;width:27125;height:157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EBcQA&#10;AADcAAAADwAAAGRycy9kb3ducmV2LnhtbESPQWsCMRSE74L/ITyhN826h1JXo4ggbSlFugpen5vn&#10;bnTzsiSpbv99Uyh4HGbmG2ax6m0rbuSDcaxgOslAEFdOG64VHPbb8QuIEJE1to5JwQ8FWC2HgwUW&#10;2t35i25lrEWCcChQQRNjV0gZqoYshonriJN3dt5iTNLXUnu8J7htZZ5lz9Ki4bTQYEebhqpr+W0V&#10;7Lz7/LAzo3l/yvPL7v1oSnpV6mnUr+cgIvXxEf5vv2kFs2kOf2fSEZ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qxAXEAAAA3AAAAA8AAAAAAAAAAAAAAAAAmAIAAGRycy9k&#10;b3ducmV2LnhtbFBLBQYAAAAABAAEAPUAAACJAwAAAAA=&#10;" fillcolor="white [3212]" strokecolor="#1f4d78 [1604]" strokeweight="1pt">
                  <v:textbox inset="2.91592mm,1.45797mm,2.91592mm,1.45797mm"/>
                </v:rect>
                <v:rect id="Rectangle 914" o:spid="_x0000_s1275" style="position:absolute;left:1819;top:15693;width:8033;height:8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56sQA&#10;AADcAAAADwAAAGRycy9kb3ducmV2LnhtbESPQWsCMRSE7wX/Q3iCt5p1kVJXo4ggbSlFugpen5vn&#10;bnTzsiSpbv99Uyj0OMzMN8xi1dtW3MgH41jBZJyBIK6cNlwrOOy3j88gQkTW2DomBd8UYLUcPCyw&#10;0O7On3QrYy0ShEOBCpoYu0LKUDVkMYxdR5y8s/MWY5K+ltrjPcFtK/Mse5IWDaeFBjvaNFRdyy+r&#10;YOfdx7udGc37U55fdm9HU9KLUqNhv56DiNTH//Bf+1UrmE2m8HsmH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P+erEAAAA3AAAAA8AAAAAAAAAAAAAAAAAmAIAAGRycy9k&#10;b3ducmV2LnhtbFBLBQYAAAAABAAEAPUAAACJAwAAAAA=&#10;" fillcolor="white [3212]" strokecolor="#1f4d78 [1604]" strokeweight="1pt">
                  <v:textbox inset="2.91592mm,1.45797mm,2.91592mm,1.45797mm"/>
                </v:rect>
                <v:rect id="Rectangle 916" o:spid="_x0000_s1276" style="position:absolute;left:14955;top:18706;width:1272;height:51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PBlsUA&#10;AADcAAAADwAAAGRycy9kb3ducmV2LnhtbESPT2sCMRTE70K/Q3gFb5pVQezWrJRCYU/WPwV7fGxe&#10;N2E3L8sm6rafvhEEj8PM/IZZbwbXigv1wXpWMJtmIIgrry3XCr6OH5MViBCRNbaeScEvBdgUT6M1&#10;5tpfeU+XQ6xFgnDIUYGJsculDJUhh2HqO+Lk/fjeYUyyr6Xu8ZrgrpXzLFtKh5bTgsGO3g1VzeHs&#10;FDSnsuKz3YXhz21LU38v2k97Umr8PLy9gog0xEf43i61gpfZEm5n0hGQ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g8GWxQAAANwAAAAPAAAAAAAAAAAAAAAAAJgCAABkcnMv&#10;ZG93bnJldi54bWxQSwUGAAAAAAQABAD1AAAAigMAAAAA&#10;" fillcolor="black [3213]" strokecolor="black [3213]" strokeweight="1pt">
                  <v:textbox inset="2.91592mm,1.45797mm,2.91592mm,1.45797mm"/>
                </v:rect>
                <v:rect id="Rectangle 917" o:spid="_x0000_s1277" style="position:absolute;left:9820;top:17859;width:11038;height:1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hBScYA&#10;AADcAAAADwAAAGRycy9kb3ducmV2LnhtbESPT2vCQBTE74LfYXlCL6Ibe6iaZiOlWCj0UlP/0Nsj&#10;+5qEZt/G3VXTb+8KBY/DzPyGyVa9acWZnG8sK5hNExDEpdUNVwq2X2+TBQgfkDW2lknBH3lY5cNB&#10;hqm2F97QuQiViBD2KSqoQ+hSKX1Zk0E/tR1x9H6sMxiidJXUDi8Rblr5mCRP0mDDcaHGjl5rKn+L&#10;k1Gw3+6qz29ZFMf1SR/aeTl2H0hKPYz6l2cQgfpwD/+337WC5WwOtzPxCMj8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OhBScYAAADcAAAADwAAAAAAAAAAAAAAAACYAgAAZHJz&#10;L2Rvd25yZXYueG1sUEsFBgAAAAAEAAQA9QAAAIsDAAAAAA==&#10;" fillcolor="black [32]" stroked="f">
                  <v:fill color2="black [3168]" rotate="t" colors="0 #454545;.5 black;1 black" focus="100%" type="gradient">
                    <o:fill v:ext="view" type="gradientUnscaled"/>
                  </v:fill>
                  <v:shadow on="t" color="black" opacity="41287f" offset="0,1.5pt"/>
                  <v:textbox inset="2.91592mm,1.45797mm,2.91592mm,1.45797mm"/>
                </v:rect>
                <v:rect id="Rectangle 918" o:spid="_x0000_s1278" style="position:absolute;left:20889;top:15693;width:8027;height:81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Lz78EA&#10;AADcAAAADwAAAGRycy9kb3ducmV2LnhtbERPz2vCMBS+D/Y/hDfYbabtYWg1ljEYOoaIVfD6bJ5t&#10;XPNSkky7/345DDx+fL8X1Wh7cSUfjGMF+SQDQdw4bbhVcNh/vExBhIissXdMCn4pQLV8fFhgqd2N&#10;d3StYytSCIcSFXQxDqWUoenIYpi4gThxZ+ctxgR9K7XHWwq3vSyy7FVaNJwaOhzovaPmu/6xCrbe&#10;bb7szGjen4risv08mppWSj0/jW9zEJHGeBf/u9dawSxPa9OZdAT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YC8+/BAAAA3AAAAA8AAAAAAAAAAAAAAAAAmAIAAGRycy9kb3du&#10;cmV2LnhtbFBLBQYAAAAABAAEAPUAAACGAwAAAAA=&#10;" fillcolor="white [3212]" strokecolor="#1f4d78 [1604]" strokeweight="1pt">
                  <v:textbox inset="2.91592mm,1.45797mm,2.91592mm,1.45797mm"/>
                </v:rect>
                <v:rect id="Rectangle 919" o:spid="_x0000_s1279" style="position:absolute;left:9796;top:15693;width:11035;height:21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6388UA&#10;AADcAAAADwAAAGRycy9kb3ducmV2LnhtbESPQYvCMBSE74L/ITzBi2iqB9FqlGVhQZddxCqIt2fz&#10;ti02L6WJtf57syB4HGbmG2a5bk0pGqpdYVnBeBSBIE6tLjhTcDx8DWcgnEfWWFomBQ9ysF51O0uM&#10;tb3znprEZyJA2MWoIPe+iqV0aU4G3chWxMH7s7VBH2SdSV3jPcBNKSdRNJUGCw4LOVb0mVN6TW5G&#10;wUVPHvS93Q1up/Nvgcer2zT7H6X6vfZjAcJT69/hV3ujFczHc/g/E46AX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jrfzxQAAANwAAAAPAAAAAAAAAAAAAAAAAJgCAABkcnMv&#10;ZG93bnJldi54bWxQSwUGAAAAAAQABAD1AAAAigMAAAAA&#10;" fillcolor="#cfcdcd [2894]" strokecolor="black [3213]" strokeweight=".5pt">
                  <v:textbox inset="2.91592mm,1.45797mm,2.91592mm,1.45797mm"/>
                </v:rect>
                <v:rect id="Rectangle 1199443240" o:spid="_x0000_s1280" style="position:absolute;left:9108;top:14862;width:525;height:7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PobMsA&#10;AADjAAAADwAAAGRycy9kb3ducmV2LnhtbESPQUsDMRCF74L/IYzgzWbbLtKuTYsIwp6qtkI9Dptx&#10;E7qZLJu03frrnYPgcWbevPe+1WYMnTrTkHxkA9NJAYq4idZza+Bz//qwAJUyssUuMhm4UoLN+vZm&#10;hZWNF/6g8y63Skw4VWjA5dxXWqfGUcA0iT2x3L7jEDDLOLTaDngR89DpWVE86oCeJcFhTy+OmuPu&#10;FAwcD3XDJ/+exp+wrV37Ne/e/MGY+7vx+QlUpjH/i/++ayv1p8tlWc5npVAIkyxAr38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yY+hsywAAAOMAAAAPAAAAAAAAAAAAAAAAAJgC&#10;AABkcnMvZG93bnJldi54bWxQSwUGAAAAAAQABAD1AAAAkAMAAAAA&#10;" fillcolor="black [3213]" strokecolor="black [3213]" strokeweight="1pt">
                  <v:textbox inset="2.91592mm,1.45797mm,2.91592mm,1.45797mm"/>
                </v:rect>
                <v:shape id="Isosceles Triangle 1199443241" o:spid="_x0000_s1281" type="#_x0000_t5" style="position:absolute;left:14937;top:11254;width:1009;height:5154;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yK4cYA&#10;AADjAAAADwAAAGRycy9kb3ducmV2LnhtbERPS4vCMBC+C/sfwizsRTStFtFqFHHpIt58gcehGdti&#10;MylNVuu/3ywIHud7z2LVmVrcqXWVZQXxMAJBnFtdcaHgdMwGUxDOI2usLZOCJzlYLT96C0y1ffCe&#10;7gdfiBDCLkUFpfdNKqXLSzLohrYhDtzVtgZ9ONtC6hYfIdzUchRFE2mw4tBQYkObkvLb4dco6JqT&#10;3n5nP7TLaHNej/vPy8RVSn19dus5CE+df4tf7q0O8+PZLEnGoySG/58CAHL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ByK4cYAAADjAAAADwAAAAAAAAAAAAAAAACYAgAAZHJz&#10;L2Rvd25yZXYueG1sUEsFBgAAAAAEAAQA9QAAAIsDAAAAAA==&#10;" fillcolor="red" stroked="f">
                  <v:fill color2="#ec7a2d [3173]" rotate="t" colors="0 red;.5 #f67b28;1 #e56b17" focus="100%" type="gradient">
                    <o:fill v:ext="view" type="gradientUnscaled"/>
                  </v:fill>
                  <v:shadow on="t" color="black" opacity="41287f" offset="0,1.5pt"/>
                  <v:textbox inset="2.91592mm,1.45797mm,2.91592mm,1.45797mm"/>
                </v:shape>
                <v:rect id="Rectangle 1199443242" o:spid="_x0000_s1282" style="position:absolute;left:14137;top:8865;width:2561;height:105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WjcgA&#10;AADjAAAADwAAAGRycy9kb3ducmV2LnhtbERPzU7CQBC+k/gOmzHhBltqMVJZiBY0HLy0GM+T7tA2&#10;dmeb7gLFp3dJSDjO9z/L9WBacaLeNZYVzKYRCOLS6oYrBd/7j8kLCOeRNbaWScGFHKxXD6Mlptqe&#10;OadT4SsRQtilqKD2vkuldGVNBt3UdsSBO9jeoA9nX0nd4zmEm1bGUfQsDTYcGmrsKKup/C2ORsFm&#10;L21xwL/5zzHT2eZr+/6ZX3Klxo/D2ysIT4O/i2/unQ7zZ4tFkjzFSQzXnwIAcvU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8lJaNyAAAAOMAAAAPAAAAAAAAAAAAAAAAAJgCAABk&#10;cnMvZG93bnJldi54bWxQSwUGAAAAAAQABAD1AAAAjQMAAAAA&#10;" fillcolor="red" stroked="f">
                  <v:fill color2="#ec7a2d [3173]" rotate="t" colors="0 red;.5 #f67b28;1 #e56b17" focus="100%" type="gradient">
                    <o:fill v:ext="view" type="gradientUnscaled"/>
                  </v:fill>
                  <v:shadow on="t" color="black" opacity="41287f" offset="0,1.5pt"/>
                  <v:textbox inset="2.91592mm,1.45797mm,2.91592mm,1.45797mm"/>
                </v:rect>
                <v:rect id="Rectangle 1199443243" o:spid="_x0000_s1283" style="position:absolute;left:13301;top:10680;width:3730;height:7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jhH8cA&#10;AADjAAAADwAAAGRycy9kb3ducmV2LnhtbERPX0vDMBB/F/wO4Qa+uaRrEVeXDVEEofhgHXs+m1tb&#10;1lxKEtfqpzeCsMf7/b/NbraDOJMPvWMN2VKBIG6c6bnVsP94ub0HESKywcExafimALvt9dUGS+Mm&#10;fqdzHVuRQjiUqKGLcSylDE1HFsPSjcSJOzpvMabTt9J4nFK4HeRKqTtpsefU0OFITx01p/rLavD1&#10;hErxW95UP0X2WR1Oh+dqr/XNYn58ABFpjhfxv/vVpPnZel0U+arI4e+nBIDc/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To4R/HAAAA4wAAAA8AAAAAAAAAAAAAAAAAmAIAAGRy&#10;cy9kb3ducmV2LnhtbFBLBQYAAAAABAAEAPUAAACMAwAAAAA=&#10;" fillcolor="#5b9bd5 [3204]" strokecolor="white [3201]" strokeweight="1.5pt">
                  <v:textbox inset="2.91592mm,1.45797mm,2.91592mm,1.45797mm"/>
                </v:rect>
                <v:shape id="Text Box 19" o:spid="_x0000_s1284" type="#_x0000_t202" style="position:absolute;left:10164;width:11959;height:19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3KxckA&#10;AADjAAAADwAAAGRycy9kb3ducmV2LnhtbERPS0vDQBC+C/0PyxS82U1qkDZ2W8QHePBZFfQ2Zsck&#10;mJ0Nu9M0/ntXEHqc7z2rzeg6NVCIrWcD+SwDRVx523Jt4PXl5mQBKgqyxc4zGfihCJv15GiFpfV7&#10;fqZhK7VKIRxLNNCI9KXWsWrIYZz5njhxXz44lHSGWtuA+xTuOj3PsjPtsOXU0GBPlw1V39udM9C9&#10;x3D3mcnHcFXfy9Oj3r1d5w/GHE/Hi3NQQqMcxP/uW5vm58tlUZzOiwL+fkoA6PU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L13KxckAAADjAAAADwAAAAAAAAAAAAAAAACYAgAA&#10;ZHJzL2Rvd25yZXYueG1sUEsFBgAAAAAEAAQA9QAAAI4DAAAAAA==&#10;" filled="f" stroked="f" strokeweight=".5pt">
                  <v:textbox inset="0,0,0,0">
                    <w:txbxContent>
                      <w:p w14:paraId="2746CE77" w14:textId="77777777" w:rsidR="00102768" w:rsidRPr="00040340" w:rsidRDefault="00102768" w:rsidP="00EA5E81">
                        <w:pPr>
                          <w:pStyle w:val="NormalWeb"/>
                          <w:spacing w:before="0" w:beforeAutospacing="0" w:after="160" w:afterAutospacing="0" w:line="254" w:lineRule="auto"/>
                          <w:rPr>
                            <w:sz w:val="20"/>
                            <w:szCs w:val="20"/>
                          </w:rPr>
                        </w:pPr>
                        <w:r w:rsidRPr="00040340">
                          <w:rPr>
                            <w:rFonts w:eastAsia="Calibri" w:cs="Arial"/>
                            <w:sz w:val="20"/>
                            <w:szCs w:val="20"/>
                          </w:rPr>
                          <w:t>Electron beam column</w:t>
                        </w:r>
                      </w:p>
                    </w:txbxContent>
                  </v:textbox>
                </v:shape>
                <v:shape id="Text Box 19" o:spid="_x0000_s1285" type="#_x0000_t202" style="position:absolute;left:17160;top:8441;width:4504;height:31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FvXskA&#10;AADjAAAADwAAAGRycy9kb3ducmV2LnhtbERPS0vDQBC+C/6HZQRvdpMapY3dFvEBHqzWqqC3MTsm&#10;wexs2J2m8d+7guBxvvcsVqPr1EAhtp4N5JMMFHHlbcu1gZfn25MZqCjIFjvPZOCbIqyWhwcLLK3f&#10;8xMNW6lVCuFYooFGpC+1jlVDDuPE98SJ+/TBoaQz1NoG3Kdw1+lplp1rhy2nhgZ7umqo+trunIHu&#10;LYb7j0zeh+t6LZtHvXu9yR+MOT4aLy9ACY3yL/5z39k0P5/Pi+J0WpzB708JAL38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QBFvXskAAADjAAAADwAAAAAAAAAAAAAAAACYAgAA&#10;ZHJzL2Rvd25yZXYueG1sUEsFBgAAAAAEAAQA9QAAAI4DAAAAAA==&#10;" filled="f" stroked="f" strokeweight=".5pt">
                  <v:textbox inset="0,0,0,0">
                    <w:txbxContent>
                      <w:p w14:paraId="626B73AF" w14:textId="77777777" w:rsidR="00102768" w:rsidRPr="00040340" w:rsidRDefault="00102768" w:rsidP="00EA5E81">
                        <w:pPr>
                          <w:pStyle w:val="NormalWeb"/>
                          <w:spacing w:before="0" w:beforeAutospacing="0" w:after="160" w:afterAutospacing="0" w:line="252" w:lineRule="auto"/>
                          <w:rPr>
                            <w:sz w:val="20"/>
                            <w:szCs w:val="20"/>
                          </w:rPr>
                        </w:pPr>
                        <w:r w:rsidRPr="00040340">
                          <w:rPr>
                            <w:rFonts w:eastAsia="Calibri" w:cs="Arial"/>
                            <w:sz w:val="20"/>
                            <w:szCs w:val="20"/>
                          </w:rPr>
                          <w:t>Focus lens</w:t>
                        </w:r>
                      </w:p>
                    </w:txbxContent>
                  </v:textbox>
                </v:shape>
                <v:shape id="Text Box 19" o:spid="_x0000_s1286" type="#_x0000_t202" style="position:absolute;left:22022;top:8664;width:5533;height:5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PxKckA&#10;AADjAAAADwAAAGRycy9kb3ducmV2LnhtbERPS0vDQBC+C/6HZQRvdpMaio3dFvEBHrTaVkFvY3ZM&#10;gtnZsDtN4793BcHjfO9ZrEbXqYFCbD0byCcZKOLK25ZrAy+7u7MLUFGQLXaeycA3RVgtj48WWFp/&#10;4A0NW6lVCuFYooFGpC+1jlVDDuPE98SJ+/TBoaQz1NoGPKRw1+lpls20w5ZTQ4M9XTdUfW33zkD3&#10;FsPDRybvw039KM9Pev96m6+NOT0Zry5BCY3yL/5z39s0P5/Pi+J8Wszg96cEgF7+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sMPxKckAAADjAAAADwAAAAAAAAAAAAAAAACYAgAA&#10;ZHJzL2Rvd25yZXYueG1sUEsFBgAAAAAEAAQA9QAAAI4DAAAAAA==&#10;" filled="f" stroked="f" strokeweight=".5pt">
                  <v:textbox inset="0,0,0,0">
                    <w:txbxContent>
                      <w:p w14:paraId="4F41F337" w14:textId="77777777" w:rsidR="00102768" w:rsidRPr="00040340" w:rsidRDefault="00102768" w:rsidP="00EA5E81">
                        <w:pPr>
                          <w:pStyle w:val="NormalWeb"/>
                          <w:spacing w:before="0" w:beforeAutospacing="0" w:after="160" w:afterAutospacing="0" w:line="252" w:lineRule="auto"/>
                          <w:rPr>
                            <w:sz w:val="20"/>
                            <w:szCs w:val="20"/>
                          </w:rPr>
                        </w:pPr>
                        <w:r w:rsidRPr="00040340">
                          <w:rPr>
                            <w:rFonts w:eastAsia="Calibri" w:cs="Arial"/>
                            <w:sz w:val="20"/>
                            <w:szCs w:val="20"/>
                          </w:rPr>
                          <w:t>Metal Powder supply</w:t>
                        </w:r>
                      </w:p>
                    </w:txbxContent>
                  </v:textbox>
                </v:shape>
                <v:shape id="Text Box 19" o:spid="_x0000_s1287" type="#_x0000_t202" style="position:absolute;left:3160;top:8671;width:5533;height:5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9UsskA&#10;AADjAAAADwAAAGRycy9kb3ducmV2LnhtbERPS0vDQBC+C/6HZQRvdpMatI3dFvEBHqzWqqC3MTsm&#10;wexs2J2m8d+7guBxvvcsVqPr1EAhtp4N5JMMFHHlbcu1gZfn25MZqCjIFjvPZOCbIqyWhwcLLK3f&#10;8xMNW6lVCuFYooFGpC+1jlVDDuPE98SJ+/TBoaQz1NoG3Kdw1+lplp1phy2nhgZ7umqo+trunIHu&#10;LYb7j0zeh+t6LZtHvXu9yR+MOT4aLy9ACY3yL/5z39k0P5/Pi+J0WpzD708JAL38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349UsskAAADjAAAADwAAAAAAAAAAAAAAAACYAgAA&#10;ZHJzL2Rvd25yZXYueG1sUEsFBgAAAAAEAAQA9QAAAI4DAAAAAA==&#10;" filled="f" stroked="f" strokeweight=".5pt">
                  <v:textbox inset="0,0,0,0">
                    <w:txbxContent>
                      <w:p w14:paraId="301C5B60" w14:textId="77777777" w:rsidR="00102768" w:rsidRPr="00040340" w:rsidRDefault="00102768" w:rsidP="00EA5E81">
                        <w:pPr>
                          <w:pStyle w:val="NormalWeb"/>
                          <w:spacing w:before="0" w:beforeAutospacing="0" w:after="160" w:afterAutospacing="0" w:line="252" w:lineRule="auto"/>
                          <w:rPr>
                            <w:sz w:val="20"/>
                            <w:szCs w:val="20"/>
                          </w:rPr>
                        </w:pPr>
                        <w:r w:rsidRPr="00040340">
                          <w:rPr>
                            <w:rFonts w:eastAsia="Calibri" w:cs="Arial"/>
                            <w:sz w:val="20"/>
                            <w:szCs w:val="20"/>
                          </w:rPr>
                          <w:t>Metal Powder supply</w:t>
                        </w:r>
                      </w:p>
                    </w:txbxContent>
                  </v:textbox>
                </v:shape>
                <v:shape id="Straight Arrow Connector 1199443248" o:spid="_x0000_s1288" type="#_x0000_t32" style="position:absolute;left:17031;top:20390;width:0;height:12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J8D3pssAAADjAAAADwAA&#10;AAAAAAAAAAAAAAChAgAAZHJzL2Rvd25yZXYueG1sUEsFBgAAAAAEAAQA+QAAAJkDAAAAAA==&#10;" strokecolor="black [3213]" strokeweight="1pt">
                  <v:stroke endarrow="open" joinstyle="miter"/>
                </v:shape>
                <v:shape id="Text Box 19" o:spid="_x0000_s1289" type="#_x0000_t202" style="position:absolute;left:10042;top:19671;width:5533;height:37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xlW8gA&#10;AADjAAAADwAAAGRycy9kb3ducmV2LnhtbERPS0vDQBC+C/6HZQRvdpMaxMRui/gADz7bCnobs2MS&#10;zM6G3Wka/70rCB7ne89iNblejRRi59lAPstAEdfedtwY2G5uT85BRUG22HsmA98UYbU8PFhgZf2e&#10;X2hcS6NSCMcKDbQiQ6V1rFtyGGd+IE7cpw8OJZ2h0TbgPoW7Xs+z7Ew77Dg1tDjQVUv113rnDPRv&#10;Mdx/ZPI+XjcP8vykd683+aMxx0fT5QUooUn+xX/uO5vm52VZFKfzooTfnxIAevk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BXGVbyAAAAOMAAAAPAAAAAAAAAAAAAAAAAJgCAABk&#10;cnMvZG93bnJldi54bWxQSwUGAAAAAAQABAD1AAAAjQMAAAAA&#10;" filled="f" stroked="f" strokeweight=".5pt">
                  <v:textbox inset="0,0,0,0">
                    <w:txbxContent>
                      <w:p w14:paraId="4AEA35E9" w14:textId="77777777" w:rsidR="00102768" w:rsidRPr="00040340" w:rsidRDefault="00102768" w:rsidP="00EA5E81">
                        <w:pPr>
                          <w:pStyle w:val="NormalWeb"/>
                          <w:spacing w:before="0" w:beforeAutospacing="0" w:after="160" w:afterAutospacing="0" w:line="252" w:lineRule="auto"/>
                          <w:rPr>
                            <w:sz w:val="20"/>
                            <w:szCs w:val="20"/>
                          </w:rPr>
                        </w:pPr>
                        <w:r w:rsidRPr="00040340">
                          <w:rPr>
                            <w:rFonts w:eastAsia="Calibri" w:cs="Arial"/>
                            <w:sz w:val="20"/>
                            <w:szCs w:val="20"/>
                          </w:rPr>
                          <w:t>Build platform</w:t>
                        </w:r>
                      </w:p>
                    </w:txbxContent>
                  </v:textbox>
                </v:shape>
                <v:shape id="Text Box 19" o:spid="_x0000_s1290" type="#_x0000_t202" style="position:absolute;left:16400;top:12488;width:6095;height:31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" filled="f" stroked="f" strokeweight=".5pt">
                  <v:textbox inset="0,0,0,0">
                    <w:txbxContent>
                      <w:p w14:paraId="162302CA" w14:textId="77777777" w:rsidR="00102768" w:rsidRPr="00040340" w:rsidRDefault="00102768" w:rsidP="00EA5E81">
                        <w:pPr>
                          <w:pStyle w:val="NormalWeb"/>
                          <w:spacing w:before="0" w:beforeAutospacing="0" w:after="160" w:afterAutospacing="0" w:line="252" w:lineRule="auto"/>
                          <w:rPr>
                            <w:sz w:val="20"/>
                            <w:szCs w:val="20"/>
                          </w:rPr>
                        </w:pPr>
                        <w:r w:rsidRPr="00040340">
                          <w:rPr>
                            <w:rFonts w:eastAsia="Calibri" w:cs="Arial"/>
                            <w:sz w:val="20"/>
                            <w:szCs w:val="20"/>
                          </w:rPr>
                          <w:t>Formed Object</w:t>
                        </w:r>
                      </w:p>
                    </w:txbxContent>
                  </v:textbox>
                </v:shape>
                <v:rect id="Rectangle 1199443281" o:spid="_x0000_s1291" style="position:absolute;left:11847;top:15693;width:7027;height:21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00h8kA&#10;AADjAAAADwAAAGRycy9kb3ducmV2LnhtbERPzWrCQBC+F/oOywheSt3EBjExG2kFqQcRtB48Dtlp&#10;kpqdTbNbjW/fFQo9zvc/+XIwrbhQ7xrLCuJJBIK4tLrhSsHxY/08B+E8ssbWMim4kYNl8fiQY6bt&#10;lfd0OfhKhBB2GSqove8yKV1Zk0E3sR1x4D5tb9CHs6+k7vEawk0rp1E0kwYbDg01drSqqTwffowC&#10;8336Grabd9kl+Kaf0qbdHW9rpcaj4XUBwtPg/8V/7o0O8+M0TZKX6TyG+08BAFn8A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q000h8kAAADjAAAADwAAAAAAAAAAAAAAAACYAgAA&#10;ZHJzL2Rvd25yZXYueG1sUEsFBgAAAAAEAAQA9QAAAI4DAAAAAA==&#10;" fillcolor="#010000 [37]" stroked="f">
                  <v:fill color2="#ec7a2d [3173]" rotate="t" colors="0 #f18c55;.5 #f67b28;1 #e56b17" focus="100%" type="gradient">
                    <o:fill v:ext="view" type="gradientUnscaled"/>
                  </v:fill>
                  <v:shadow on="t" color="black" opacity="41287f" offset="0,1.5pt"/>
                  <v:textbox inset="2.91592mm,1.45797mm,2.91592mm,1.45797mm"/>
                </v:rect>
                <v:shape id="Trapezoid 608" o:spid="_x0000_s1292" style="position:absolute;left:20831;top:8045;width:8020;height:7575;rotation:180;visibility:visible;mso-wrap-style:square;v-text-anchor:middle" coordsize="802005,7575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TbCsEA&#10;AADcAAAADwAAAGRycy9kb3ducmV2LnhtbERPy4rCMBTdC/MP4Qqz00QHpFSjiCAMOIz4YGZ7aa5t&#10;aXNTmmirX28WgsvDeS9Wva3FjVpfOtYwGSsQxJkzJecazqftKAHhA7LB2jFpuJOH1fJjsMDUuI4P&#10;dDuGXMQQ9ilqKEJoUil9VpBFP3YNceQurrUYImxzaVrsYrit5VSpmbRYcmwosKFNQVl1vFoNNkn6&#10;9eNn89/dv3731Zb+qp2aav057NdzEIH68Ba/3N9Gw0zFtfFMPAJy+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aU2wrBAAAA3AAAAA8AAAAAAAAAAAAAAAAAmAIAAGRycy9kb3du&#10;cmV2LnhtbFBLBQYAAAAABAAEAPUAAACGAwAAAAA=&#10;" path="m,757533l189383,,612622,,802005,757533,,757533xe" fillcolor="#aeaaaa [2414]" strokecolor="black [3213]" strokeweight=".5pt">
                  <v:stroke joinstyle="miter"/>
                  <v:path arrowok="t" o:connecttype="custom" o:connectlocs="0,757533;189383,0;612622,0;802005,757533;0,757533" o:connectangles="0,0,0,0,0"/>
                </v:shape>
                <v:group id="Group 604" o:spid="_x0000_s1293" style="position:absolute;left:1882;top:8045;width:8014;height:7569;flip:x" coordsize="6991,65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86MCwwAAANwAAAAP&#10;AAAAAAAAAAAAAAAAAKoCAABkcnMvZG93bnJldi54bWxQSwUGAAAAAAQABAD6AAAAmgMAAAAA&#10;">
                  <v:shape id="Trapezoid 605" o:spid="_x0000_s1294" style="position:absolute;width:6991;height:6599;rotation:180;visibility:visible;mso-wrap-style:square;v-text-anchor:middle" coordsize="699134,6599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XyZMQA&#10;AADcAAAADwAAAGRycy9kb3ducmV2LnhtbESPT4vCMBTE74LfITzBi2iquEWrUWTZXWTFg//uz+bZ&#10;FpuX0kSt394sLHgcZuY3zHzZmFLcqXaFZQXDQQSCOLW64EzB8fDdn4BwHlljaZkUPMnBctFuzTHR&#10;9sE7uu99JgKEXYIKcu+rREqX5mTQDWxFHLyLrQ36IOtM6hofAW5KOYqiWBosOCzkWNFnTul1fzMK&#10;bNz8nqbn8abcrb6Ot594Ky89r1S306xmIDw1/h3+b6+1gjj6gL8z4QjIx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l8mTEAAAA3AAAAA8AAAAAAAAAAAAAAAAAmAIAAGRycy9k&#10;b3ducmV2LnhtbFBLBQYAAAAABAAEAPUAAACJAwAAAAA=&#10;" path="m,659936l164984,,534150,,699134,659936,,659936xe" fillcolor="#aeaaaa [2414]" strokecolor="black [3213]" strokeweight=".5pt">
                    <v:stroke joinstyle="miter"/>
                    <v:path arrowok="t" o:connecttype="custom" o:connectlocs="0,659936;164984,0;534150,0;699134,659936;0,659936" o:connectangles="0,0,0,0,0"/>
                  </v:shape>
                  <v:rect id="Rectangle 606" o:spid="_x0000_s1295" style="position:absolute;left:1077;top:5874;width:1182;height:7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IgEsQA&#10;AADcAAAADwAAAGRycy9kb3ducmV2LnhtbESPT2sCMRTE70K/Q3iF3jRbD4vdGkWkhS2etLLQ22Pz&#10;9g9uXpYkjeu3N0Khx2FmfsOst5MZRCTne8sKXhcZCOLa6p5bBefvz/kKhA/IGgfLpOBGHrabp9ka&#10;C22vfKR4Cq1IEPYFKuhCGAspfd2RQb+wI3HyGusMhiRdK7XDa4KbQS6zLJcGe04LHY6076i+nH6N&#10;grK6lB9VrL7YvP24eOhjtWwapV6ep907iEBT+A//tUutIM9yeJxJR0B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1SIBLEAAAA3AAAAA8AAAAAAAAAAAAAAAAAmAIAAGRycy9k&#10;b3ducmV2LnhtbFBLBQYAAAAABAAEAPUAAACJAwAAAAA=&#10;" fillcolor="#aeaaaa [2414]" strokecolor="black [3213]" strokeweight=".5pt"/>
                  <v:rect id="Rectangle 607" o:spid="_x0000_s1296" style="position:absolute;left:1534;top:5322;width:2254;height:1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h2AMYA&#10;AADcAAAADwAAAGRycy9kb3ducmV2LnhtbESPQWsCMRSE7wX/Q3hCbzVrD1pWo6hY2kuxa0Xx9tg8&#10;N8HNy3aT6vrvm4LQ4zAz3zDTeedqcaE2WM8KhoMMBHHpteVKwe7r9ekFRIjIGmvPpOBGAeaz3sMU&#10;c+2vXNBlGyuRIBxyVGBibHIpQ2nIYRj4hjh5J986jEm2ldQtXhPc1fI5y0bSoeW0YLChlaHyvP1x&#10;Cj52n0tti425fb+t1vvhobHL4qjUY79bTEBE6uJ/+N5+1wpG2Rj+zqQjIG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Sh2AMYAAADcAAAADwAAAAAAAAAAAAAAAACYAgAAZHJz&#10;L2Rvd25yZXYueG1sUEsFBgAAAAAEAAQA9QAAAIsDAAAAAA==&#10;" filled="f" stroked="f" strokeweight=".5pt"/>
                </v:group>
                <v:shape id="Text Box 19" o:spid="_x0000_s1297" type="#_x0000_t202" style="position:absolute;left:22434;top:8657;width:5531;height:50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BnwscA&#10;AADcAAAADwAAAGRycy9kb3ducmV2LnhtbESPS2vDMBCE74X+B7GF3Bo5PoTiRgmhD8gh6SNNILlt&#10;rK1taq2MtHHcf18VCj0OM/MNM1sMrlU9hdh4NjAZZ6CIS28brgzsPp5v70BFQbbYeiYD3xRhMb++&#10;mmFh/YXfqd9KpRKEY4EGapGu0DqWNTmMY98RJ+/TB4eSZKi0DXhJcNfqPMum2mHDaaHGjh5qKr+2&#10;Z2egPcSwPmVy7B+rjby96vP+afJizOhmWN6DEhrkP/zXXlkD0zyH3zPpCOj5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TgZ8LHAAAA3AAAAA8AAAAAAAAAAAAAAAAAmAIAAGRy&#10;cy9kb3ducmV2LnhtbFBLBQYAAAAABAAEAPUAAACMAwAAAAA=&#10;" filled="f" stroked="f" strokeweight=".5pt">
                  <v:textbox inset="0,0,0,0">
                    <w:txbxContent>
                      <w:p w14:paraId="582EBC60" w14:textId="77777777" w:rsidR="00102768" w:rsidRDefault="00102768" w:rsidP="00EA5E81">
                        <w:pPr>
                          <w:pStyle w:val="NormalWeb"/>
                          <w:spacing w:before="0" w:beforeAutospacing="0" w:after="160" w:afterAutospacing="0" w:line="252" w:lineRule="auto"/>
                        </w:pPr>
                        <w:r>
                          <w:rPr>
                            <w:rFonts w:eastAsia="Calibri" w:cs="Arial"/>
                            <w:sz w:val="20"/>
                            <w:szCs w:val="20"/>
                          </w:rPr>
                          <w:t>Metal Powder supply</w:t>
                        </w:r>
                      </w:p>
                    </w:txbxContent>
                  </v:textbox>
                </v:shape>
                <v:shape id="Text Box 19" o:spid="_x0000_s1298" type="#_x0000_t202" style="position:absolute;left:3577;top:8671;width:5531;height:4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zCWccA&#10;AADcAAAADwAAAGRycy9kb3ducmV2LnhtbESPX0vDQBDE3wt+h2OFvrWXVigSey3iH/ChrTW2oG9r&#10;bk2Cub1wt03jt/cEwcdhZn7DLNeDa1VPITaeDcymGSji0tuGKwOH18fJNagoyBZbz2TgmyKsVxej&#10;JebWn/mF+kIqlSAcczRQi3S51rGsyWGc+o44eZ8+OJQkQ6VtwHOCu1bPs2yhHTacFmrs6K6m8qs4&#10;OQPtWwybj0ze+/tqK/tnfTo+zHbGjC+H2xtQQoP8h//aT9bAYn4Fv2fSEd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uswlnHAAAA3AAAAA8AAAAAAAAAAAAAAAAAmAIAAGRy&#10;cy9kb3ducmV2LnhtbFBLBQYAAAAABAAEAPUAAACMAwAAAAA=&#10;" filled="f" stroked="f" strokeweight=".5pt">
                  <v:textbox inset="0,0,0,0">
                    <w:txbxContent>
                      <w:p w14:paraId="13FD832C" w14:textId="77777777" w:rsidR="00102768" w:rsidRDefault="00102768" w:rsidP="00EA5E81">
                        <w:pPr>
                          <w:pStyle w:val="NormalWeb"/>
                          <w:spacing w:before="0" w:beforeAutospacing="0" w:after="160" w:afterAutospacing="0" w:line="252" w:lineRule="auto"/>
                        </w:pPr>
                        <w:r>
                          <w:rPr>
                            <w:rFonts w:eastAsia="Calibri" w:cs="Arial"/>
                            <w:sz w:val="20"/>
                            <w:szCs w:val="20"/>
                          </w:rPr>
                          <w:t>Metal Powder supply</w:t>
                        </w:r>
                      </w:p>
                    </w:txbxContent>
                  </v:textbox>
                </v:shape>
                <w10:anchorlock/>
              </v:group>
            </w:pict>
          </mc:Fallback>
        </mc:AlternateContent>
      </w:r>
    </w:p>
    <w:p w14:paraId="51A40721" w14:textId="77777777" w:rsidR="00EA5E81" w:rsidRPr="004D62AD" w:rsidRDefault="00EA5E81" w:rsidP="00EA5E81">
      <w:pPr>
        <w:pStyle w:val="Figurecaption"/>
      </w:pPr>
      <w:bookmarkStart w:id="14" w:name="_Ref476234249"/>
      <w:r w:rsidRPr="004D62AD">
        <w:t xml:space="preserve">Figure </w:t>
      </w:r>
      <w:r w:rsidRPr="004D62AD">
        <w:fldChar w:fldCharType="begin"/>
      </w:r>
      <w:r w:rsidRPr="004D62AD">
        <w:instrText xml:space="preserve"> SEQ Figure \* ARABIC </w:instrText>
      </w:r>
      <w:r w:rsidRPr="004D62AD">
        <w:fldChar w:fldCharType="separate"/>
      </w:r>
      <w:r w:rsidR="00847D95">
        <w:rPr>
          <w:noProof/>
        </w:rPr>
        <w:t>11</w:t>
      </w:r>
      <w:r w:rsidRPr="004D62AD">
        <w:fldChar w:fldCharType="end"/>
      </w:r>
      <w:bookmarkEnd w:id="14"/>
      <w:r w:rsidRPr="004D62AD">
        <w:t>: Schematic diagram of EBM technology.</w:t>
      </w:r>
    </w:p>
    <w:p w14:paraId="1CB26EE2" w14:textId="77777777" w:rsidR="00EA5E81" w:rsidRPr="004D62AD" w:rsidRDefault="00EA5E81" w:rsidP="00EA5E81">
      <w:pPr>
        <w:pStyle w:val="Text"/>
        <w:tabs>
          <w:tab w:val="left" w:pos="912"/>
        </w:tabs>
        <w:rPr>
          <w:lang w:val="en-GB"/>
        </w:rPr>
      </w:pPr>
      <w:r w:rsidRPr="004D62AD">
        <w:rPr>
          <w:lang w:val="en-GB"/>
        </w:rPr>
        <w:tab/>
      </w:r>
    </w:p>
    <w:p w14:paraId="04548B2E" w14:textId="14038CBD" w:rsidR="00EA5E81" w:rsidRPr="004D62AD" w:rsidRDefault="00C72D94" w:rsidP="00846172">
      <w:pPr>
        <w:pStyle w:val="Text"/>
        <w:rPr>
          <w:lang w:val="en-GB"/>
        </w:rPr>
      </w:pPr>
      <w:r w:rsidRPr="004D62AD">
        <w:rPr>
          <w:lang w:val="en-GB"/>
        </w:rPr>
        <w:t>Electron Beam M</w:t>
      </w:r>
      <w:r w:rsidR="00EA5E81" w:rsidRPr="004D62AD">
        <w:rPr>
          <w:lang w:val="en-GB"/>
        </w:rPr>
        <w:t xml:space="preserve">elting (EBM) printer was used to build an implant </w:t>
      </w:r>
      <w:r w:rsidR="00D90E61" w:rsidRPr="004D62AD">
        <w:rPr>
          <w:lang w:val="en-GB"/>
        </w:rPr>
        <w:t>similar to</w:t>
      </w:r>
      <w:r w:rsidR="00EA5E81" w:rsidRPr="004D62AD">
        <w:rPr>
          <w:lang w:val="en-GB"/>
        </w:rPr>
        <w:t xml:space="preserve"> the </w:t>
      </w:r>
      <w:r w:rsidR="00D90E61" w:rsidRPr="004D62AD">
        <w:rPr>
          <w:lang w:val="en-GB"/>
        </w:rPr>
        <w:t xml:space="preserve">tooth geometry </w:t>
      </w:r>
      <w:r w:rsidR="00EA5E81" w:rsidRPr="004D62AD">
        <w:rPr>
          <w:lang w:val="en-GB"/>
        </w:rPr>
        <w:fldChar w:fldCharType="begin"/>
      </w:r>
      <w:r w:rsidR="00C171F2" w:rsidRPr="004D62AD">
        <w:rPr>
          <w:lang w:val="en-GB"/>
        </w:rPr>
        <w:instrText xml:space="preserve"> ADDIN EN.CITE &lt;EndNote&gt;&lt;Cite&gt;&lt;Author&gt;Chahine&lt;/Author&gt;&lt;Year&gt;2008&lt;/Year&gt;&lt;RecNum&gt;50&lt;/RecNum&gt;&lt;DisplayText&gt;[61]&lt;/DisplayText&gt;&lt;record&gt;&lt;rec-number&gt;50&lt;/rec-number&gt;&lt;foreign-keys&gt;&lt;key app="EN" db-id="efx0x922ktww28ewxznxrwa9pfpw99waz2ff"&gt;50&lt;/key&gt;&lt;/foreign-keys&gt;&lt;ref-type name="Journal Article"&gt;17&lt;/ref-type&gt;&lt;contributors&gt;&lt;authors&gt;&lt;author&gt;Chahine, G.&lt;/author&gt;&lt;author&gt;Koike, M.&lt;/author&gt;&lt;author&gt;Okabe, T.&lt;/author&gt;&lt;author&gt;Smith, P.&lt;/author&gt;&lt;author&gt;Kovacevic, R.&lt;/author&gt;&lt;/authors&gt;&lt;/contributors&gt;&lt;titles&gt;&lt;title&gt;The design and production of Ti-6Al-4V ELI customized dental implants&lt;/title&gt;&lt;secondary-title&gt;JOM&lt;/secondary-title&gt;&lt;/titles&gt;&lt;periodical&gt;&lt;full-title&gt;JOM&lt;/full-title&gt;&lt;/periodical&gt;&lt;pages&gt;50-55&lt;/pages&gt;&lt;volume&gt;60&lt;/volume&gt;&lt;number&gt;11&lt;/number&gt;&lt;dates&gt;&lt;year&gt;2008&lt;/year&gt;&lt;/dates&gt;&lt;work-type&gt;Article&lt;/work-type&gt;&lt;urls&gt;&lt;related-urls&gt;&lt;url&gt;https://www.scopus.com/inward/record.uri?eid=2-s2.0-56249137569&amp;amp;doi=10.1007%2fs11837-008-0148-2&amp;amp;partnerID=40&amp;amp;md5=8e578cfec72fe2a0534c5f8debf477d4&lt;/url&gt;&lt;/related-urls&gt;&lt;/urls&gt;&lt;electronic-resource-num&gt;10.1007/s11837-008-0148-2&lt;/electronic-resource-num&gt;&lt;remote-database-name&gt;Scopus&lt;/remote-database-name&gt;&lt;/record&gt;&lt;/Cite&gt;&lt;/EndNote&gt;</w:instrText>
      </w:r>
      <w:r w:rsidR="00EA5E81" w:rsidRPr="004D62AD">
        <w:rPr>
          <w:lang w:val="en-GB"/>
        </w:rPr>
        <w:fldChar w:fldCharType="separate"/>
      </w:r>
      <w:r w:rsidR="00C171F2" w:rsidRPr="004D62AD">
        <w:rPr>
          <w:noProof/>
          <w:lang w:val="en-GB"/>
        </w:rPr>
        <w:t>[</w:t>
      </w:r>
      <w:hyperlink w:anchor="_ENREF_61" w:tooltip="Chahine, 2008 #50" w:history="1">
        <w:r w:rsidR="00B73444" w:rsidRPr="004D62AD">
          <w:rPr>
            <w:noProof/>
            <w:lang w:val="en-GB"/>
          </w:rPr>
          <w:t>61</w:t>
        </w:r>
      </w:hyperlink>
      <w:r w:rsidR="00C171F2" w:rsidRPr="004D62AD">
        <w:rPr>
          <w:noProof/>
          <w:lang w:val="en-GB"/>
        </w:rPr>
        <w:t>]</w:t>
      </w:r>
      <w:r w:rsidR="00EA5E81" w:rsidRPr="004D62AD">
        <w:rPr>
          <w:lang w:val="en-GB"/>
        </w:rPr>
        <w:fldChar w:fldCharType="end"/>
      </w:r>
      <w:r w:rsidR="00EA5E81" w:rsidRPr="004D62AD">
        <w:rPr>
          <w:lang w:val="en-GB"/>
        </w:rPr>
        <w:t xml:space="preserve">. The printed implant is a one-component implant with </w:t>
      </w:r>
      <w:proofErr w:type="gramStart"/>
      <w:r w:rsidR="00EA5E81" w:rsidRPr="004D62AD">
        <w:rPr>
          <w:lang w:val="en-GB"/>
        </w:rPr>
        <w:t>2</w:t>
      </w:r>
      <w:proofErr w:type="gramEnd"/>
      <w:r w:rsidR="00EA5E81" w:rsidRPr="004D62AD">
        <w:rPr>
          <w:lang w:val="en-GB"/>
        </w:rPr>
        <w:t xml:space="preserve"> interfaces: implant/dental prosthesis and an implant /jaw bone, see </w:t>
      </w:r>
      <w:r w:rsidR="00EA5E81" w:rsidRPr="004D62AD">
        <w:rPr>
          <w:lang w:val="en-GB"/>
        </w:rPr>
        <w:fldChar w:fldCharType="begin"/>
      </w:r>
      <w:r w:rsidR="00EA5E81" w:rsidRPr="004D62AD">
        <w:rPr>
          <w:lang w:val="en-GB"/>
        </w:rPr>
        <w:instrText xml:space="preserve"> REF _Ref498693195 \h </w:instrText>
      </w:r>
      <w:r w:rsidR="00EA5E81" w:rsidRPr="004D62AD">
        <w:rPr>
          <w:lang w:val="en-GB"/>
        </w:rPr>
      </w:r>
      <w:r w:rsidR="00EA5E81" w:rsidRPr="004D62AD">
        <w:rPr>
          <w:lang w:val="en-GB"/>
        </w:rPr>
        <w:fldChar w:fldCharType="separate"/>
      </w:r>
      <w:r w:rsidR="00E668D6" w:rsidRPr="004D62AD">
        <w:t xml:space="preserve">Figure </w:t>
      </w:r>
      <w:r w:rsidR="00E668D6">
        <w:rPr>
          <w:noProof/>
        </w:rPr>
        <w:t>12</w:t>
      </w:r>
      <w:r w:rsidR="00EA5E81" w:rsidRPr="004D62AD">
        <w:rPr>
          <w:lang w:val="en-GB"/>
        </w:rPr>
        <w:fldChar w:fldCharType="end"/>
      </w:r>
      <w:r w:rsidR="00EA5E81" w:rsidRPr="004D62AD">
        <w:rPr>
          <w:lang w:val="en-GB"/>
        </w:rPr>
        <w:t xml:space="preserve">. It </w:t>
      </w:r>
      <w:proofErr w:type="gramStart"/>
      <w:r w:rsidR="00EA5E81" w:rsidRPr="004D62AD">
        <w:rPr>
          <w:lang w:val="en-GB"/>
        </w:rPr>
        <w:t>is believed</w:t>
      </w:r>
      <w:proofErr w:type="gramEnd"/>
      <w:r w:rsidR="00EA5E81" w:rsidRPr="004D62AD">
        <w:rPr>
          <w:lang w:val="en-GB"/>
        </w:rPr>
        <w:t xml:space="preserve"> that producing an identical implant to the original tooth will maintain the loading distribution on the jawbone and void any pre-insertion procedures such as boring and drilling. Mechanically the produced implant showed superior mechanical strength and elongation but poor ductility </w:t>
      </w:r>
      <w:r w:rsidR="00EA5E81" w:rsidRPr="004D62AD">
        <w:rPr>
          <w:lang w:val="en-GB"/>
        </w:rPr>
        <w:fldChar w:fldCharType="begin"/>
      </w:r>
      <w:r w:rsidR="00C171F2" w:rsidRPr="004D62AD">
        <w:rPr>
          <w:lang w:val="en-GB"/>
        </w:rPr>
        <w:instrText xml:space="preserve"> ADDIN EN.CITE &lt;EndNote&gt;&lt;Cite&gt;&lt;Author&gt;Chahine&lt;/Author&gt;&lt;Year&gt;2008&lt;/Year&gt;&lt;RecNum&gt;50&lt;/RecNum&gt;&lt;DisplayText&gt;[61]&lt;/DisplayText&gt;&lt;record&gt;&lt;rec-number&gt;50&lt;/rec-number&gt;&lt;foreign-keys&gt;&lt;key app="EN" db-id="efx0x922ktww28ewxznxrwa9pfpw99waz2ff"&gt;50&lt;/key&gt;&lt;/foreign-keys&gt;&lt;ref-type name="Journal Article"&gt;17&lt;/ref-type&gt;&lt;contributors&gt;&lt;authors&gt;&lt;author&gt;Chahine, G.&lt;/author&gt;&lt;author&gt;Koike, M.&lt;/author&gt;&lt;author&gt;Okabe, T.&lt;/author&gt;&lt;author&gt;Smith, P.&lt;/author&gt;&lt;author&gt;Kovacevic, R.&lt;/author&gt;&lt;/authors&gt;&lt;/contributors&gt;&lt;titles&gt;&lt;title&gt;The design and production of Ti-6Al-4V ELI customized dental implants&lt;/title&gt;&lt;secondary-title&gt;JOM&lt;/secondary-title&gt;&lt;/titles&gt;&lt;periodical&gt;&lt;full-title&gt;JOM&lt;/full-title&gt;&lt;/periodical&gt;&lt;pages&gt;50-55&lt;/pages&gt;&lt;volume&gt;60&lt;/volume&gt;&lt;number&gt;11&lt;/number&gt;&lt;dates&gt;&lt;year&gt;2008&lt;/year&gt;&lt;/dates&gt;&lt;work-type&gt;Article&lt;/work-type&gt;&lt;urls&gt;&lt;related-urls&gt;&lt;url&gt;https://www.scopus.com/inward/record.uri?eid=2-s2.0-56249137569&amp;amp;doi=10.1007%2fs11837-008-0148-2&amp;amp;partnerID=40&amp;amp;md5=8e578cfec72fe2a0534c5f8debf477d4&lt;/url&gt;&lt;/related-urls&gt;&lt;/urls&gt;&lt;electronic-resource-num&gt;10.1007/s11837-008-0148-2&lt;/electronic-resource-num&gt;&lt;remote-database-name&gt;Scopus&lt;/remote-database-name&gt;&lt;/record&gt;&lt;/Cite&gt;&lt;/EndNote&gt;</w:instrText>
      </w:r>
      <w:r w:rsidR="00EA5E81" w:rsidRPr="004D62AD">
        <w:rPr>
          <w:lang w:val="en-GB"/>
        </w:rPr>
        <w:fldChar w:fldCharType="separate"/>
      </w:r>
      <w:r w:rsidR="00C171F2" w:rsidRPr="004D62AD">
        <w:rPr>
          <w:noProof/>
          <w:lang w:val="en-GB"/>
        </w:rPr>
        <w:t>[</w:t>
      </w:r>
      <w:hyperlink w:anchor="_ENREF_61" w:tooltip="Chahine, 2008 #50" w:history="1">
        <w:r w:rsidR="00B73444" w:rsidRPr="004D62AD">
          <w:rPr>
            <w:noProof/>
            <w:lang w:val="en-GB"/>
          </w:rPr>
          <w:t>61</w:t>
        </w:r>
      </w:hyperlink>
      <w:r w:rsidR="00C171F2" w:rsidRPr="004D62AD">
        <w:rPr>
          <w:noProof/>
          <w:lang w:val="en-GB"/>
        </w:rPr>
        <w:t>]</w:t>
      </w:r>
      <w:r w:rsidR="00EA5E81" w:rsidRPr="004D62AD">
        <w:rPr>
          <w:lang w:val="en-GB"/>
        </w:rPr>
        <w:fldChar w:fldCharType="end"/>
      </w:r>
      <w:r w:rsidR="00EA5E81" w:rsidRPr="004D62AD">
        <w:rPr>
          <w:lang w:val="en-GB"/>
        </w:rPr>
        <w:t xml:space="preserve">. In general, samples produced by EBM have poor surface texture, which may require surface polishing post processing techniques for applications where parts with smooth surfaces are required. However, the inherited surface roughness of EBM samples holds benefits to AM dental implants. </w:t>
      </w:r>
      <w:proofErr w:type="spellStart"/>
      <w:r w:rsidR="00EA5E81" w:rsidRPr="004D62AD">
        <w:rPr>
          <w:lang w:val="en-GB"/>
        </w:rPr>
        <w:t>Ramakrishnaiah</w:t>
      </w:r>
      <w:proofErr w:type="spellEnd"/>
      <w:r w:rsidR="00EA5E81" w:rsidRPr="004D62AD">
        <w:rPr>
          <w:lang w:val="en-GB"/>
        </w:rPr>
        <w:t xml:space="preserve"> et al. </w:t>
      </w:r>
      <w:r w:rsidR="00EA5E81" w:rsidRPr="004D62AD">
        <w:rPr>
          <w:lang w:val="en-GB"/>
        </w:rPr>
        <w:fldChar w:fldCharType="begin"/>
      </w:r>
      <w:r w:rsidR="00C171F2" w:rsidRPr="004D62AD">
        <w:rPr>
          <w:lang w:val="en-GB"/>
        </w:rPr>
        <w:instrText xml:space="preserve"> ADDIN EN.CITE &lt;EndNote&gt;&lt;Cite&gt;&lt;Author&gt;Ramakrishnaiah&lt;/Author&gt;&lt;Year&gt;2017&lt;/Year&gt;&lt;RecNum&gt;62&lt;/RecNum&gt;&lt;DisplayText&gt;[62]&lt;/DisplayText&gt;&lt;record&gt;&lt;rec-number&gt;62&lt;/rec-number&gt;&lt;foreign-keys&gt;&lt;key app="EN" db-id="efx0x922ktww28ewxznxrwa9pfpw99waz2ff"&gt;62&lt;/key&gt;&lt;/foreign-keys&gt;&lt;ref-type name="Journal Article"&gt;17&lt;/ref-type&gt;&lt;contributors&gt;&lt;authors&gt;&lt;author&gt;Ramakrishnaiah, Ravikumar&lt;/author&gt;&lt;author&gt;Al kheraif, Abdulaziz Abdullah&lt;/author&gt;&lt;author&gt;Mohammad, Ashfaq&lt;/author&gt;&lt;author&gt;Divakar, Darshan Devang&lt;/author&gt;&lt;author&gt;Kotha, Sunil Babu&lt;/author&gt;&lt;author&gt;Celur, Sree Lalita&lt;/author&gt;&lt;author&gt;Hashem, Mohamed I.&lt;/author&gt;&lt;author&gt;Vallittu, Pekka K.&lt;/author&gt;&lt;author&gt;Rehman, Ihtesham Ur&lt;/author&gt;&lt;/authors&gt;&lt;/contributors&gt;&lt;titles&gt;&lt;title&gt;Preliminary fabrication and characterization of electron beam melted Ti–6Al–4V customized dental implant&lt;/title&gt;&lt;secondary-title&gt;Saudi Journal of Biological Sciences&lt;/secondary-title&gt;&lt;/titles&gt;&lt;periodical&gt;&lt;full-title&gt;Saudi Journal of Biological Sciences&lt;/full-title&gt;&lt;/periodical&gt;&lt;pages&gt;787-796&lt;/pages&gt;&lt;volume&gt;24&lt;/volume&gt;&lt;number&gt;4&lt;/number&gt;&lt;keywords&gt;&lt;keyword&gt;Ti–6Al–4V&lt;/keyword&gt;&lt;keyword&gt;Electron beam melting&lt;/keyword&gt;&lt;keyword&gt;Additive manufacturing technology&lt;/keyword&gt;&lt;keyword&gt;Dental implant&lt;/keyword&gt;&lt;/keywords&gt;&lt;dates&gt;&lt;year&gt;2017&lt;/year&gt;&lt;pub-dates&gt;&lt;date&gt;2017/05/01/&lt;/date&gt;&lt;/pub-dates&gt;&lt;/dates&gt;&lt;isbn&gt;1319-562X&lt;/isbn&gt;&lt;urls&gt;&lt;related-urls&gt;&lt;url&gt;http://www.sciencedirect.com/science/article/pii/S1319562X16300286&lt;/url&gt;&lt;/related-urls&gt;&lt;/urls&gt;&lt;electronic-resource-num&gt;https://doi.org/10.1016/j.sjbs.2016.05.001&lt;/electronic-resource-num&gt;&lt;/record&gt;&lt;/Cite&gt;&lt;/EndNote&gt;</w:instrText>
      </w:r>
      <w:r w:rsidR="00EA5E81" w:rsidRPr="004D62AD">
        <w:rPr>
          <w:lang w:val="en-GB"/>
        </w:rPr>
        <w:fldChar w:fldCharType="separate"/>
      </w:r>
      <w:r w:rsidR="00C171F2" w:rsidRPr="004D62AD">
        <w:rPr>
          <w:noProof/>
          <w:lang w:val="en-GB"/>
        </w:rPr>
        <w:t>[</w:t>
      </w:r>
      <w:hyperlink w:anchor="_ENREF_62" w:tooltip="Ramakrishnaiah, 2017 #62" w:history="1">
        <w:r w:rsidR="00B73444" w:rsidRPr="004D62AD">
          <w:rPr>
            <w:noProof/>
            <w:lang w:val="en-GB"/>
          </w:rPr>
          <w:t>62</w:t>
        </w:r>
      </w:hyperlink>
      <w:r w:rsidR="00C171F2" w:rsidRPr="004D62AD">
        <w:rPr>
          <w:noProof/>
          <w:lang w:val="en-GB"/>
        </w:rPr>
        <w:t>]</w:t>
      </w:r>
      <w:r w:rsidR="00EA5E81" w:rsidRPr="004D62AD">
        <w:rPr>
          <w:lang w:val="en-GB"/>
        </w:rPr>
        <w:fldChar w:fldCharType="end"/>
      </w:r>
      <w:r w:rsidR="00EA5E81" w:rsidRPr="004D62AD">
        <w:rPr>
          <w:lang w:val="en-GB"/>
        </w:rPr>
        <w:t xml:space="preserve"> manufactured customized medical grade </w:t>
      </w:r>
      <w:proofErr w:type="spellStart"/>
      <w:r w:rsidR="00EA5E81" w:rsidRPr="004D62AD">
        <w:rPr>
          <w:lang w:val="en-GB"/>
        </w:rPr>
        <w:t>Ti</w:t>
      </w:r>
      <w:proofErr w:type="spellEnd"/>
      <w:r w:rsidR="00EA5E81" w:rsidRPr="004D62AD">
        <w:rPr>
          <w:lang w:val="en-GB"/>
        </w:rPr>
        <w:t>–</w:t>
      </w:r>
      <w:proofErr w:type="spellStart"/>
      <w:r w:rsidR="00EA5E81" w:rsidRPr="004D62AD">
        <w:rPr>
          <w:lang w:val="en-GB"/>
        </w:rPr>
        <w:t>6Al</w:t>
      </w:r>
      <w:proofErr w:type="spellEnd"/>
      <w:r w:rsidR="00EA5E81" w:rsidRPr="004D62AD">
        <w:rPr>
          <w:lang w:val="en-GB"/>
        </w:rPr>
        <w:t>–</w:t>
      </w:r>
      <w:proofErr w:type="spellStart"/>
      <w:r w:rsidR="00EA5E81" w:rsidRPr="004D62AD">
        <w:rPr>
          <w:lang w:val="en-GB"/>
        </w:rPr>
        <w:t>4V</w:t>
      </w:r>
      <w:proofErr w:type="spellEnd"/>
      <w:r w:rsidR="00EA5E81" w:rsidRPr="004D62AD">
        <w:rPr>
          <w:lang w:val="en-GB"/>
        </w:rPr>
        <w:t xml:space="preserve"> dental implant using EBM system. They found the rough surface roughness improves tissue ingrowth into implant porosities and enhance </w:t>
      </w:r>
      <w:proofErr w:type="spellStart"/>
      <w:r w:rsidR="00EA5E81" w:rsidRPr="004D62AD">
        <w:rPr>
          <w:lang w:val="en-GB"/>
        </w:rPr>
        <w:t>osseointegration</w:t>
      </w:r>
      <w:proofErr w:type="spellEnd"/>
      <w:r w:rsidR="00EA5E81" w:rsidRPr="004D62AD">
        <w:rPr>
          <w:lang w:val="en-GB"/>
        </w:rPr>
        <w:t xml:space="preserve">. Results also showed good surface wetting, which promotes osteoblastic adhesion on the surface of the implant. However, they concluded that the rough surface roughness of EBM </w:t>
      </w:r>
      <w:proofErr w:type="gramStart"/>
      <w:r w:rsidR="00EA5E81" w:rsidRPr="004D62AD">
        <w:rPr>
          <w:lang w:val="en-GB"/>
        </w:rPr>
        <w:t>must be addressed</w:t>
      </w:r>
      <w:proofErr w:type="gramEnd"/>
      <w:r w:rsidR="00EA5E81" w:rsidRPr="004D62AD">
        <w:rPr>
          <w:lang w:val="en-GB"/>
        </w:rPr>
        <w:t xml:space="preserve"> for other intraoral dental restorations as it leads to accumulation of food and further gum problems. Therefore, surface-finishing techniques such as sand blasting, and milling were found useful to have dental implants with smooth surfaces. Yang et al. </w:t>
      </w:r>
      <w:r w:rsidR="00EA5E81" w:rsidRPr="004D62AD">
        <w:rPr>
          <w:lang w:val="en-GB"/>
        </w:rPr>
        <w:fldChar w:fldCharType="begin"/>
      </w:r>
      <w:r w:rsidR="00C171F2" w:rsidRPr="004D62AD">
        <w:rPr>
          <w:lang w:val="en-GB"/>
        </w:rPr>
        <w:instrText xml:space="preserve"> ADDIN EN.CITE &lt;EndNote&gt;&lt;Cite&gt;&lt;Author&gt;Yang&lt;/Author&gt;&lt;Year&gt;2014&lt;/Year&gt;&lt;RecNum&gt;66&lt;/RecNum&gt;&lt;DisplayText&gt;[63]&lt;/DisplayText&gt;&lt;record&gt;&lt;rec-number&gt;66&lt;/rec-number&gt;&lt;foreign-keys&gt;&lt;key app="EN" db-id="efx0x922ktww28ewxznxrwa9pfpw99waz2ff"&gt;66&lt;/key&gt;&lt;/foreign-keys&gt;&lt;ref-type name="Journal Article"&gt;17&lt;/ref-type&gt;&lt;contributors&gt;&lt;authors&gt;&lt;author&gt;Yang, Jun&lt;/author&gt;&lt;author&gt;Cai, Hong&lt;/author&gt;&lt;author&gt;Lv, Jia&lt;/author&gt;&lt;author&gt;Zhang, Ke&lt;/author&gt;&lt;author&gt;Leng, Huijie&lt;/author&gt;&lt;author&gt;Wang, Zhiguo&lt;/author&gt;&lt;author&gt;Liu, Zhongjun&lt;/author&gt;&lt;/authors&gt;&lt;/contributors&gt;&lt;titles&gt;&lt;title&gt;Biomechanical and Histological Evaluation of Roughened Surface Titanium Screws Fabricated by Electron Beam Melting&lt;/title&gt;&lt;secondary-title&gt;PLOS ONE&lt;/secondary-title&gt;&lt;/titles&gt;&lt;periodical&gt;&lt;full-title&gt;PLOS ONE&lt;/full-title&gt;&lt;/periodical&gt;&lt;pages&gt;e96179&lt;/pages&gt;&lt;volume&gt;9&lt;/volume&gt;&lt;number&gt;4&lt;/number&gt;&lt;dates&gt;&lt;year&gt;2014&lt;/year&gt;&lt;/dates&gt;&lt;publisher&gt;Public Library of Science&lt;/publisher&gt;&lt;urls&gt;&lt;related-urls&gt;&lt;url&gt;https://doi.org/10.1371/journal.pone.0096179&lt;/url&gt;&lt;/related-urls&gt;&lt;/urls&gt;&lt;electronic-resource-num&gt;10.1371/journal.pone.0096179&lt;/electronic-resource-num&gt;&lt;/record&gt;&lt;/Cite&gt;&lt;/EndNote&gt;</w:instrText>
      </w:r>
      <w:r w:rsidR="00EA5E81" w:rsidRPr="004D62AD">
        <w:rPr>
          <w:lang w:val="en-GB"/>
        </w:rPr>
        <w:fldChar w:fldCharType="separate"/>
      </w:r>
      <w:r w:rsidR="00C171F2" w:rsidRPr="004D62AD">
        <w:rPr>
          <w:noProof/>
          <w:lang w:val="en-GB"/>
        </w:rPr>
        <w:t>[</w:t>
      </w:r>
      <w:hyperlink w:anchor="_ENREF_63" w:tooltip="Yang, 2014 #66" w:history="1">
        <w:r w:rsidR="00B73444" w:rsidRPr="004D62AD">
          <w:rPr>
            <w:noProof/>
            <w:lang w:val="en-GB"/>
          </w:rPr>
          <w:t>63</w:t>
        </w:r>
      </w:hyperlink>
      <w:r w:rsidR="00C171F2" w:rsidRPr="004D62AD">
        <w:rPr>
          <w:noProof/>
          <w:lang w:val="en-GB"/>
        </w:rPr>
        <w:t>]</w:t>
      </w:r>
      <w:r w:rsidR="00EA5E81" w:rsidRPr="004D62AD">
        <w:rPr>
          <w:lang w:val="en-GB"/>
        </w:rPr>
        <w:fldChar w:fldCharType="end"/>
      </w:r>
      <w:r w:rsidR="00EA5E81" w:rsidRPr="004D62AD">
        <w:rPr>
          <w:lang w:val="en-GB"/>
        </w:rPr>
        <w:t xml:space="preserve"> studied the </w:t>
      </w:r>
      <w:proofErr w:type="spellStart"/>
      <w:r w:rsidR="00EA5E81" w:rsidRPr="004D62AD">
        <w:rPr>
          <w:lang w:val="en-GB"/>
        </w:rPr>
        <w:t>osseointegration</w:t>
      </w:r>
      <w:proofErr w:type="spellEnd"/>
      <w:r w:rsidR="00EA5E81" w:rsidRPr="004D62AD">
        <w:rPr>
          <w:lang w:val="en-GB"/>
        </w:rPr>
        <w:t xml:space="preserve"> and stability of </w:t>
      </w:r>
      <w:r w:rsidR="00EA5E81" w:rsidRPr="004D62AD">
        <w:rPr>
          <w:lang w:val="en-GB"/>
        </w:rPr>
        <w:lastRenderedPageBreak/>
        <w:t xml:space="preserve">EBM manufactured rough surface samples and compared it with smooth surface titanium samples. They revealed that the </w:t>
      </w:r>
      <w:r w:rsidR="00D90E61" w:rsidRPr="004D62AD">
        <w:rPr>
          <w:lang w:val="en-GB"/>
        </w:rPr>
        <w:t xml:space="preserve">torsional resistance and </w:t>
      </w:r>
      <w:proofErr w:type="spellStart"/>
      <w:r w:rsidR="00EA5E81" w:rsidRPr="004D62AD">
        <w:rPr>
          <w:lang w:val="en-GB"/>
        </w:rPr>
        <w:t>osseointegration</w:t>
      </w:r>
      <w:proofErr w:type="spellEnd"/>
      <w:r w:rsidR="00D90E61" w:rsidRPr="004D62AD">
        <w:rPr>
          <w:lang w:val="en-GB"/>
        </w:rPr>
        <w:t xml:space="preserve"> of the implant</w:t>
      </w:r>
      <w:r w:rsidR="00EA5E81" w:rsidRPr="004D62AD">
        <w:rPr>
          <w:lang w:val="en-GB"/>
        </w:rPr>
        <w:t xml:space="preserve"> </w:t>
      </w:r>
      <w:proofErr w:type="gramStart"/>
      <w:r w:rsidR="00EA5E81" w:rsidRPr="004D62AD">
        <w:rPr>
          <w:lang w:val="en-GB"/>
        </w:rPr>
        <w:t>are improved</w:t>
      </w:r>
      <w:proofErr w:type="gramEnd"/>
      <w:r w:rsidR="00EA5E81" w:rsidRPr="004D62AD">
        <w:rPr>
          <w:lang w:val="en-GB"/>
        </w:rPr>
        <w:t xml:space="preserve"> with </w:t>
      </w:r>
      <w:r w:rsidR="00D90E61" w:rsidRPr="004D62AD">
        <w:rPr>
          <w:lang w:val="en-GB"/>
        </w:rPr>
        <w:t xml:space="preserve">the </w:t>
      </w:r>
      <w:r w:rsidR="00EA5E81" w:rsidRPr="004D62AD">
        <w:rPr>
          <w:lang w:val="en-GB"/>
        </w:rPr>
        <w:t xml:space="preserve">rough surface </w:t>
      </w:r>
      <w:r w:rsidR="00D90E61" w:rsidRPr="004D62AD">
        <w:rPr>
          <w:lang w:val="en-GB"/>
        </w:rPr>
        <w:t xml:space="preserve">created by the </w:t>
      </w:r>
      <w:r w:rsidR="00EA5E81" w:rsidRPr="004D62AD">
        <w:rPr>
          <w:lang w:val="en-GB"/>
        </w:rPr>
        <w:t xml:space="preserve">EBM implant. On the other hand, fixed and removable partial dentures dental applications require smooth dental parts with smooth surface to avoid accumulation of food and to improve patient comfort. Hence, improving surface finish using techniques such as sand blasting are recommended for such application and also may have another beneficial effect to reduce stress concentration </w:t>
      </w:r>
      <w:r w:rsidR="00EA5E81" w:rsidRPr="004D62AD">
        <w:rPr>
          <w:lang w:val="en-GB"/>
        </w:rPr>
        <w:fldChar w:fldCharType="begin"/>
      </w:r>
      <w:r w:rsidR="00C171F2" w:rsidRPr="004D62AD">
        <w:rPr>
          <w:lang w:val="en-GB"/>
        </w:rPr>
        <w:instrText xml:space="preserve"> ADDIN EN.CITE &lt;EndNote&gt;&lt;Cite&gt;&lt;Author&gt;Elmagrabi&lt;/Author&gt;&lt;Year&gt;2008&lt;/Year&gt;&lt;RecNum&gt;67&lt;/RecNum&gt;&lt;DisplayText&gt;[64]&lt;/DisplayText&gt;&lt;record&gt;&lt;rec-number&gt;67&lt;/rec-number&gt;&lt;foreign-keys&gt;&lt;key app="EN" db-id="efx0x922ktww28ewxznxrwa9pfpw99waz2ff"&gt;67&lt;/key&gt;&lt;/foreign-keys&gt;&lt;ref-type name="Journal Article"&gt;17&lt;/ref-type&gt;&lt;contributors&gt;&lt;authors&gt;&lt;author&gt;Elmagrabi, N.&lt;/author&gt;&lt;author&gt;Che Hassan, C. H.&lt;/author&gt;&lt;author&gt;Jaharah, A. G.&lt;/author&gt;&lt;author&gt;Shuaeib, F. M.&lt;/author&gt;&lt;/authors&gt;&lt;/contributors&gt;&lt;titles&gt;&lt;title&gt;High speed milling of Ti-6Al-4V using coated carbide tools&lt;/title&gt;&lt;secondary-title&gt;European Journal of Scientific Research&lt;/secondary-title&gt;&lt;/titles&gt;&lt;periodical&gt;&lt;full-title&gt;European Journal of Scientific Research&lt;/full-title&gt;&lt;/periodical&gt;&lt;pages&gt;153-162&lt;/pages&gt;&lt;volume&gt;22&lt;/volume&gt;&lt;number&gt;2&lt;/number&gt;&lt;dates&gt;&lt;year&gt;2008&lt;/year&gt;&lt;/dates&gt;&lt;work-type&gt;Article&lt;/work-type&gt;&lt;urls&gt;&lt;related-urls&gt;&lt;url&gt;https://www.scopus.com/inward/record.uri?eid=2-s2.0-55249095821&amp;amp;partnerID=40&amp;amp;md5=fdefbd93c7b4130092e5a105f673a072&lt;/url&gt;&lt;/related-urls&gt;&lt;/urls&gt;&lt;remote-database-name&gt;Scopus&lt;/remote-database-name&gt;&lt;/record&gt;&lt;/Cite&gt;&lt;/EndNote&gt;</w:instrText>
      </w:r>
      <w:r w:rsidR="00EA5E81" w:rsidRPr="004D62AD">
        <w:rPr>
          <w:lang w:val="en-GB"/>
        </w:rPr>
        <w:fldChar w:fldCharType="separate"/>
      </w:r>
      <w:r w:rsidR="00C171F2" w:rsidRPr="004D62AD">
        <w:rPr>
          <w:noProof/>
          <w:lang w:val="en-GB"/>
        </w:rPr>
        <w:t>[</w:t>
      </w:r>
      <w:hyperlink w:anchor="_ENREF_64" w:tooltip="Elmagrabi, 2008 #67" w:history="1">
        <w:r w:rsidR="00B73444" w:rsidRPr="004D62AD">
          <w:rPr>
            <w:noProof/>
            <w:lang w:val="en-GB"/>
          </w:rPr>
          <w:t>64</w:t>
        </w:r>
      </w:hyperlink>
      <w:r w:rsidR="00C171F2" w:rsidRPr="004D62AD">
        <w:rPr>
          <w:noProof/>
          <w:lang w:val="en-GB"/>
        </w:rPr>
        <w:t>]</w:t>
      </w:r>
      <w:r w:rsidR="00EA5E81" w:rsidRPr="004D62AD">
        <w:rPr>
          <w:lang w:val="en-GB"/>
        </w:rPr>
        <w:fldChar w:fldCharType="end"/>
      </w:r>
      <w:r w:rsidR="00EA5E81" w:rsidRPr="004D62AD">
        <w:rPr>
          <w:lang w:val="en-GB"/>
        </w:rPr>
        <w:t xml:space="preserve">. EBM parts with improved surface finish can also be realized by altering the CAD model, slicing conditions,  orienting the model direction in the building platform and by controlling the energy inputs </w:t>
      </w:r>
      <w:r w:rsidR="00EA5E81" w:rsidRPr="004D62AD">
        <w:rPr>
          <w:lang w:val="en-GB"/>
        </w:rPr>
        <w:fldChar w:fldCharType="begin"/>
      </w:r>
      <w:r w:rsidR="00C171F2" w:rsidRPr="004D62AD">
        <w:rPr>
          <w:lang w:val="en-GB"/>
        </w:rPr>
        <w:instrText xml:space="preserve"> ADDIN EN.CITE &lt;EndNote&gt;&lt;Cite&gt;&lt;Author&gt;Hrabe&lt;/Author&gt;&lt;Year&gt;2013&lt;/Year&gt;&lt;RecNum&gt;68&lt;/RecNum&gt;&lt;DisplayText&gt;[65]&lt;/DisplayText&gt;&lt;record&gt;&lt;rec-number&gt;68&lt;/rec-number&gt;&lt;foreign-keys&gt;&lt;key app="EN" db-id="efx0x922ktww28ewxznxrwa9pfpw99waz2ff"&gt;68&lt;/key&gt;&lt;/foreign-keys&gt;&lt;ref-type name="Journal Article"&gt;17&lt;/ref-type&gt;&lt;contributors&gt;&lt;authors&gt;&lt;author&gt;Hrabe, Nikolas W.&lt;/author&gt;&lt;author&gt;Heinl, Peter&lt;/author&gt;&lt;author&gt;Bordia, Rajendra K.&lt;/author&gt;&lt;author&gt;Körner, Carolin&lt;/author&gt;&lt;author&gt;Fernandes, Russell J.&lt;/author&gt;&lt;/authors&gt;&lt;/contributors&gt;&lt;titles&gt;&lt;title&gt;Maintenance of a bone collagen phenotype by osteoblast-like cells in 3D periodic porous titanium (Ti-6Al-4 V) structures fabricated by selective electron beam melting&lt;/title&gt;&lt;secondary-title&gt;Connective tissue research&lt;/secondary-title&gt;&lt;/titles&gt;&lt;periodical&gt;&lt;full-title&gt;Connective tissue research&lt;/full-title&gt;&lt;/periodical&gt;&lt;pages&gt;10.3109/03008207.2013.822864&lt;/pages&gt;&lt;volume&gt;54&lt;/volume&gt;&lt;number&gt;6&lt;/number&gt;&lt;dates&gt;&lt;year&gt;2013&lt;/year&gt;&lt;pub-dates&gt;&lt;date&gt;09/30&lt;/date&gt;&lt;/pub-dates&gt;&lt;/dates&gt;&lt;isbn&gt;0300-8207&amp;#xD;1607-8438&lt;/isbn&gt;&lt;accession-num&gt;PMC3864771&lt;/accession-num&gt;&lt;urls&gt;&lt;related-urls&gt;&lt;url&gt;http://www.ncbi.nlm.nih.gov/pmc/articles/PMC3864771/&lt;/url&gt;&lt;/related-urls&gt;&lt;/urls&gt;&lt;electronic-resource-num&gt;10.3109/03008207.2013.822864&lt;/electronic-resource-num&gt;&lt;remote-database-name&gt;PMC&lt;/remote-database-name&gt;&lt;/record&gt;&lt;/Cite&gt;&lt;/EndNote&gt;</w:instrText>
      </w:r>
      <w:r w:rsidR="00EA5E81" w:rsidRPr="004D62AD">
        <w:rPr>
          <w:lang w:val="en-GB"/>
        </w:rPr>
        <w:fldChar w:fldCharType="separate"/>
      </w:r>
      <w:r w:rsidR="00C171F2" w:rsidRPr="004D62AD">
        <w:rPr>
          <w:noProof/>
          <w:lang w:val="en-GB"/>
        </w:rPr>
        <w:t>[</w:t>
      </w:r>
      <w:hyperlink w:anchor="_ENREF_65" w:tooltip="Hrabe, 2013 #68" w:history="1">
        <w:r w:rsidR="00B73444" w:rsidRPr="004D62AD">
          <w:rPr>
            <w:noProof/>
            <w:lang w:val="en-GB"/>
          </w:rPr>
          <w:t>65</w:t>
        </w:r>
      </w:hyperlink>
      <w:r w:rsidR="00C171F2" w:rsidRPr="004D62AD">
        <w:rPr>
          <w:noProof/>
          <w:lang w:val="en-GB"/>
        </w:rPr>
        <w:t>]</w:t>
      </w:r>
      <w:r w:rsidR="00EA5E81" w:rsidRPr="004D62AD">
        <w:rPr>
          <w:lang w:val="en-GB"/>
        </w:rPr>
        <w:fldChar w:fldCharType="end"/>
      </w:r>
      <w:r w:rsidR="00EA5E81" w:rsidRPr="004D62AD">
        <w:rPr>
          <w:lang w:val="en-GB"/>
        </w:rPr>
        <w:t>.</w:t>
      </w:r>
    </w:p>
    <w:p w14:paraId="3A6C043B" w14:textId="77777777" w:rsidR="00EA5E81" w:rsidRPr="004D62AD" w:rsidRDefault="00EA5E81" w:rsidP="00EA5E81">
      <w:pPr>
        <w:pStyle w:val="Text"/>
        <w:keepNext/>
        <w:rPr>
          <w:lang w:val="en-GB"/>
        </w:rPr>
      </w:pPr>
      <w:r w:rsidRPr="004D62AD">
        <w:rPr>
          <w:noProof/>
          <w:lang w:val="en-GB" w:eastAsia="en-GB"/>
        </w:rPr>
        <mc:AlternateContent>
          <mc:Choice Requires="wpc">
            <w:drawing>
              <wp:inline distT="0" distB="0" distL="0" distR="0" wp14:anchorId="0762729B" wp14:editId="66D35FCD">
                <wp:extent cx="5486400" cy="4503905"/>
                <wp:effectExtent l="0" t="0" r="0" b="0"/>
                <wp:docPr id="1199443255" name="Canvas 119944325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 name="Picture 5"/>
                          <pic:cNvPicPr/>
                        </pic:nvPicPr>
                        <pic:blipFill>
                          <a:blip r:embed="rId31">
                            <a:extLst>
                              <a:ext uri="{28A0092B-C50C-407E-A947-70E740481C1C}">
                                <a14:useLocalDpi xmlns:a14="http://schemas.microsoft.com/office/drawing/2010/main" val="0"/>
                              </a:ext>
                            </a:extLst>
                          </a:blip>
                          <a:srcRect/>
                          <a:stretch>
                            <a:fillRect/>
                          </a:stretch>
                        </pic:blipFill>
                        <pic:spPr bwMode="auto">
                          <a:xfrm>
                            <a:off x="1489254" y="2138726"/>
                            <a:ext cx="2938780" cy="2329180"/>
                          </a:xfrm>
                          <a:prstGeom prst="rect">
                            <a:avLst/>
                          </a:prstGeom>
                          <a:noFill/>
                          <a:ln>
                            <a:noFill/>
                          </a:ln>
                        </pic:spPr>
                      </pic:pic>
                      <pic:pic xmlns:pic="http://schemas.openxmlformats.org/drawingml/2006/picture">
                        <pic:nvPicPr>
                          <pic:cNvPr id="6" name="Picture 6"/>
                          <pic:cNvPicPr>
                            <a:picLocks noChangeAspect="1"/>
                          </pic:cNvPicPr>
                        </pic:nvPicPr>
                        <pic:blipFill>
                          <a:blip r:embed="rId32"/>
                          <a:stretch>
                            <a:fillRect/>
                          </a:stretch>
                        </pic:blipFill>
                        <pic:spPr>
                          <a:xfrm>
                            <a:off x="394855" y="0"/>
                            <a:ext cx="4978015" cy="2085109"/>
                          </a:xfrm>
                          <a:prstGeom prst="rect">
                            <a:avLst/>
                          </a:prstGeom>
                        </pic:spPr>
                      </pic:pic>
                      <wps:wsp>
                        <wps:cNvPr id="2" name="Text Box 6"/>
                        <wps:cNvSpPr txBox="1">
                          <a:spLocks noChangeArrowheads="1"/>
                        </wps:cNvSpPr>
                        <wps:spPr bwMode="auto">
                          <a:xfrm>
                            <a:off x="76090" y="103770"/>
                            <a:ext cx="367255" cy="2356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9DEFB8" w14:textId="77777777" w:rsidR="00102768" w:rsidRDefault="00102768" w:rsidP="00EA5E81">
                              <w:pPr>
                                <w:pStyle w:val="Figuretextbig"/>
                              </w:pPr>
                              <w:r>
                                <w:t>(a)</w:t>
                              </w:r>
                            </w:p>
                          </w:txbxContent>
                        </wps:txbx>
                        <wps:bodyPr rot="0" vert="horz" wrap="square" lIns="0" tIns="0" rIns="0" bIns="0" anchor="t" anchorCtr="0" upright="1">
                          <a:noAutofit/>
                        </wps:bodyPr>
                      </wps:wsp>
                      <wps:wsp>
                        <wps:cNvPr id="12" name="Text Box 6"/>
                        <wps:cNvSpPr txBox="1">
                          <a:spLocks noChangeArrowheads="1"/>
                        </wps:cNvSpPr>
                        <wps:spPr bwMode="auto">
                          <a:xfrm>
                            <a:off x="76720" y="2186643"/>
                            <a:ext cx="366625" cy="217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0263A5" w14:textId="77777777" w:rsidR="00102768" w:rsidRDefault="00102768" w:rsidP="00EA5E81">
                              <w:pPr>
                                <w:pStyle w:val="Figuretextbig"/>
                              </w:pPr>
                              <w:r>
                                <w:t>(b)</w:t>
                              </w:r>
                            </w:p>
                          </w:txbxContent>
                        </wps:txbx>
                        <wps:bodyPr rot="0" vert="horz" wrap="square" lIns="0" tIns="0" rIns="0" bIns="0" anchor="t" anchorCtr="0" upright="1">
                          <a:noAutofit/>
                        </wps:bodyPr>
                      </wps:wsp>
                    </wpc:wpc>
                  </a:graphicData>
                </a:graphic>
              </wp:inline>
            </w:drawing>
          </mc:Choice>
          <mc:Fallback>
            <w:pict>
              <v:group id="Canvas 1199443255" o:spid="_x0000_s1299" editas="canvas" style="width:6in;height:354.65pt;mso-position-horizontal-relative:char;mso-position-vertical-relative:line" coordsize="54864,45034"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">
                <v:shape id="_x0000_s1300" type="#_x0000_t75" style="position:absolute;width:54864;height:45034;visibility:visible;mso-wrap-style:square">
                  <v:fill o:detectmouseclick="t"/>
                  <v:path o:connecttype="none"/>
                </v:shape>
                <v:shape id="Picture 5" o:spid="_x0000_s1301" type="#_x0000_t75" style="position:absolute;left:14892;top:21387;width:29388;height:232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GdJTDAAAA2gAAAA8AAABkcnMvZG93bnJldi54bWxEj0FrAjEUhO8F/0N4Qi9FEysV2RpFBaEI&#10;PdTVnh+b192tm5c1Sd3tv28KgsdhZr5hFqveNuJKPtSONUzGCgRx4UzNpYZjvhvNQYSIbLBxTBp+&#10;KcBqOXhYYGZcxx90PcRSJAiHDDVUMbaZlKGoyGIYu5Y4eV/OW4xJ+lIaj12C20Y+KzWTFmtOCxW2&#10;tK2oOB9+rIbm891fWtd9T0/0pEqb79cbNdP6cdivX0FE6uM9fGu/GQ0v8H8l3QC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AZ0lMMAAADaAAAADwAAAAAAAAAAAAAAAACf&#10;AgAAZHJzL2Rvd25yZXYueG1sUEsFBgAAAAAEAAQA9wAAAI8DAAAAAA==&#10;">
                  <v:imagedata r:id="rId33" o:title=""/>
                </v:shape>
                <v:shape id="Picture 6" o:spid="_x0000_s1302" type="#_x0000_t75" style="position:absolute;left:3948;width:49780;height:208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325OnAAAAA2gAAAA8AAABkcnMvZG93bnJldi54bWxEj0uLwjAUhfeC/yFcwZ2mjlCkGkUEQcSF&#10;jxlweW2ubbG5KUlG6/z6iSC4PJzHx5ktWlOLOzlfWVYwGiYgiHOrKy4UfJ/WgwkIH5A11pZJwZM8&#10;LObdzgwzbR98oPsxFCKOsM9QQRlCk0np85IM+qFtiKN3tc5giNIVUjt8xHFTy68kSaXBiiOhxIZW&#10;JeW3469R4HCdjiNQL7dmfzr/7S7+Z+KU6vfa5RREoDZ8wu/2RitI4XUl3gA5/w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7fbk6cAAAADaAAAADwAAAAAAAAAAAAAAAACfAgAA&#10;ZHJzL2Rvd25yZXYueG1sUEsFBgAAAAAEAAQA9wAAAIwDAAAAAA==&#10;">
                  <v:imagedata r:id="rId34" o:title=""/>
                  <v:path arrowok="t"/>
                </v:shape>
                <v:shape id="Text Box 6" o:spid="_x0000_s1303" type="#_x0000_t202" style="position:absolute;left:760;top:1037;width:3673;height:23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6XW8IA&#10;AADaAAAADwAAAGRycy9kb3ducmV2LnhtbESPQYvCMBSE78L+h/AW9qapHkS7RhFZQRAWaz14fNs8&#10;22Dz0m2i1n9vBMHjMDPfMLNFZ2txpdYbxwqGgwQEceG04VLBIV/3JyB8QNZYOyYFd/KwmH/0Zphq&#10;d+OMrvtQighhn6KCKoQmldIXFVn0A9cQR+/kWoshyraUusVbhNtajpJkLC0ajgsVNrSqqDjvL1bB&#10;8sjZj/n//dtlp8zk+TTh7fis1Ndnt/wGEagL7/CrvdEKRvC8Em+A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jpdbwgAAANoAAAAPAAAAAAAAAAAAAAAAAJgCAABkcnMvZG93&#10;bnJldi54bWxQSwUGAAAAAAQABAD1AAAAhwMAAAAA&#10;" filled="f" stroked="f">
                  <v:textbox inset="0,0,0,0">
                    <w:txbxContent>
                      <w:p w14:paraId="7F9DEFB8" w14:textId="77777777" w:rsidR="00102768" w:rsidRDefault="00102768" w:rsidP="00EA5E81">
                        <w:pPr>
                          <w:pStyle w:val="Figuretextbig"/>
                        </w:pPr>
                        <w:r>
                          <w:t>(a)</w:t>
                        </w:r>
                      </w:p>
                    </w:txbxContent>
                  </v:textbox>
                </v:shape>
                <v:shape id="Text Box 6" o:spid="_x0000_s1304" type="#_x0000_t202" style="position:absolute;left:767;top:21866;width:3666;height:21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eZW8EA&#10;AADbAAAADwAAAGRycy9kb3ducmV2LnhtbERPTYvCMBC9C/sfwizsTVM9iHaNIrKCICzWevA424xt&#10;sJl0m6j13xtB8DaP9zmzRWdrcaXWG8cKhoMEBHHhtOFSwSFf9ycgfEDWWDsmBXfysJh/9GaYanfj&#10;jK77UIoYwj5FBVUITSqlLyqy6AeuIY7cybUWQ4RtKXWLtxhuazlKkrG0aDg2VNjQqqLivL9YBcsj&#10;Zz/m//dvl50yk+fThLfjs1Jfn93yG0SgLrzFL/dGx/kjeP4SD5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nmVvBAAAA2wAAAA8AAAAAAAAAAAAAAAAAmAIAAGRycy9kb3du&#10;cmV2LnhtbFBLBQYAAAAABAAEAPUAAACGAwAAAAA=&#10;" filled="f" stroked="f">
                  <v:textbox inset="0,0,0,0">
                    <w:txbxContent>
                      <w:p w14:paraId="690263A5" w14:textId="77777777" w:rsidR="00102768" w:rsidRDefault="00102768" w:rsidP="00EA5E81">
                        <w:pPr>
                          <w:pStyle w:val="Figuretextbig"/>
                        </w:pPr>
                        <w:r>
                          <w:t>(b)</w:t>
                        </w:r>
                      </w:p>
                    </w:txbxContent>
                  </v:textbox>
                </v:shape>
                <w10:anchorlock/>
              </v:group>
            </w:pict>
          </mc:Fallback>
        </mc:AlternateContent>
      </w:r>
    </w:p>
    <w:p w14:paraId="5CEB1ED4" w14:textId="6F595712" w:rsidR="00EA5E81" w:rsidRPr="004D62AD" w:rsidRDefault="00EA5E81" w:rsidP="00846172">
      <w:pPr>
        <w:pStyle w:val="Figurecaption"/>
      </w:pPr>
      <w:bookmarkStart w:id="15" w:name="_Ref498693195"/>
      <w:r w:rsidRPr="004D62AD">
        <w:t xml:space="preserve">Figure </w:t>
      </w:r>
      <w:r w:rsidRPr="004D62AD">
        <w:fldChar w:fldCharType="begin"/>
      </w:r>
      <w:r w:rsidRPr="004D62AD">
        <w:instrText xml:space="preserve"> SEQ Figure \* ARABIC </w:instrText>
      </w:r>
      <w:r w:rsidRPr="004D62AD">
        <w:fldChar w:fldCharType="separate"/>
      </w:r>
      <w:r w:rsidR="00E668D6">
        <w:rPr>
          <w:noProof/>
        </w:rPr>
        <w:t>12</w:t>
      </w:r>
      <w:r w:rsidRPr="004D62AD">
        <w:fldChar w:fldCharType="end"/>
      </w:r>
      <w:bookmarkEnd w:id="15"/>
      <w:r w:rsidRPr="004D62AD">
        <w:t xml:space="preserve">: A solid dental implant (left) and </w:t>
      </w:r>
      <w:r w:rsidR="00D90E61" w:rsidRPr="004D62AD">
        <w:t>lattice</w:t>
      </w:r>
      <w:r w:rsidRPr="004D62AD">
        <w:t xml:space="preserve"> bone/implant (right) adapted from </w:t>
      </w:r>
      <w:r w:rsidRPr="004D62AD">
        <w:fldChar w:fldCharType="begin"/>
      </w:r>
      <w:r w:rsidR="00C171F2" w:rsidRPr="004D62AD">
        <w:instrText xml:space="preserve"> ADDIN EN.CITE &lt;EndNote&gt;&lt;Cite&gt;&lt;Author&gt;Chahine&lt;/Author&gt;&lt;Year&gt;2008&lt;/Year&gt;&lt;RecNum&gt;50&lt;/RecNum&gt;&lt;DisplayText&gt;[61]&lt;/DisplayText&gt;&lt;record&gt;&lt;rec-number&gt;50&lt;/rec-number&gt;&lt;foreign-keys&gt;&lt;key app="EN" db-id="efx0x922ktww28ewxznxrwa9pfpw99waz2ff"&gt;50&lt;/key&gt;&lt;/foreign-keys&gt;&lt;ref-type name="Journal Article"&gt;17&lt;/ref-type&gt;&lt;contributors&gt;&lt;authors&gt;&lt;author&gt;Chahine, G.&lt;/author&gt;&lt;author&gt;Koike, M.&lt;/author&gt;&lt;author&gt;Okabe, T.&lt;/author&gt;&lt;author&gt;Smith, P.&lt;/author&gt;&lt;author&gt;Kovacevic, R.&lt;/author&gt;&lt;/authors&gt;&lt;/contributors&gt;&lt;titles&gt;&lt;title&gt;The design and production of Ti-6Al-4V ELI customized dental implants&lt;/title&gt;&lt;secondary-title&gt;JOM&lt;/secondary-title&gt;&lt;/titles&gt;&lt;periodical&gt;&lt;full-title&gt;JOM&lt;/full-title&gt;&lt;/periodical&gt;&lt;pages&gt;50-55&lt;/pages&gt;&lt;volume&gt;60&lt;/volume&gt;&lt;number&gt;11&lt;/number&gt;&lt;dates&gt;&lt;year&gt;2008&lt;/year&gt;&lt;/dates&gt;&lt;work-type&gt;Article&lt;/work-type&gt;&lt;urls&gt;&lt;related-urls&gt;&lt;url&gt;https://www.scopus.com/inward/record.uri?eid=2-s2.0-56249137569&amp;amp;doi=10.1007%2fs11837-008-0148-2&amp;amp;partnerID=40&amp;amp;md5=8e578cfec72fe2a0534c5f8debf477d4&lt;/url&gt;&lt;/related-urls&gt;&lt;/urls&gt;&lt;electronic-resource-num&gt;10.1007/s11837-008-0148-2&lt;/electronic-resource-num&gt;&lt;remote-database-name&gt;Scopus&lt;/remote-database-name&gt;&lt;/record&gt;&lt;/Cite&gt;&lt;/EndNote&gt;</w:instrText>
      </w:r>
      <w:r w:rsidRPr="004D62AD">
        <w:fldChar w:fldCharType="separate"/>
      </w:r>
      <w:r w:rsidR="00C171F2" w:rsidRPr="004D62AD">
        <w:rPr>
          <w:noProof/>
        </w:rPr>
        <w:t>[</w:t>
      </w:r>
      <w:hyperlink w:anchor="_ENREF_61" w:tooltip="Chahine, 2008 #50" w:history="1">
        <w:r w:rsidR="00B73444" w:rsidRPr="004D62AD">
          <w:rPr>
            <w:noProof/>
          </w:rPr>
          <w:t>61</w:t>
        </w:r>
      </w:hyperlink>
      <w:r w:rsidR="00C171F2" w:rsidRPr="004D62AD">
        <w:rPr>
          <w:noProof/>
        </w:rPr>
        <w:t>]</w:t>
      </w:r>
      <w:r w:rsidRPr="004D62AD">
        <w:fldChar w:fldCharType="end"/>
      </w:r>
      <w:r w:rsidRPr="004D62AD">
        <w:t>, (a) Model, (b) EBM implants, reused with permission from Springer.</w:t>
      </w:r>
    </w:p>
    <w:p w14:paraId="430A8B39" w14:textId="77777777" w:rsidR="00EA5E81" w:rsidRPr="004D62AD" w:rsidRDefault="00EA5E81" w:rsidP="00EA5E81">
      <w:pPr>
        <w:pStyle w:val="Text"/>
        <w:rPr>
          <w:lang w:val="en-GB"/>
        </w:rPr>
      </w:pPr>
    </w:p>
    <w:p w14:paraId="5C9297AC" w14:textId="77777777" w:rsidR="00B73444" w:rsidRDefault="00EA5E81" w:rsidP="00846172">
      <w:pPr>
        <w:pStyle w:val="Text"/>
        <w:rPr>
          <w:lang w:val="en-GB"/>
        </w:rPr>
      </w:pPr>
      <w:r w:rsidRPr="004D62AD">
        <w:rPr>
          <w:lang w:val="en-GB"/>
        </w:rPr>
        <w:lastRenderedPageBreak/>
        <w:t xml:space="preserve">Several other studies have investigated the manufacturing and characterisation of customised dental implants using EBM. </w:t>
      </w:r>
      <w:proofErr w:type="spellStart"/>
      <w:r w:rsidRPr="004D62AD">
        <w:rPr>
          <w:lang w:val="en-GB"/>
        </w:rPr>
        <w:t>Jamshidiniaa</w:t>
      </w:r>
      <w:proofErr w:type="spellEnd"/>
      <w:r w:rsidRPr="004D62AD">
        <w:rPr>
          <w:lang w:val="en-GB"/>
        </w:rPr>
        <w:t xml:space="preserve"> et al. </w:t>
      </w:r>
      <w:r w:rsidRPr="004D62AD">
        <w:rPr>
          <w:lang w:val="en-GB"/>
        </w:rPr>
        <w:fldChar w:fldCharType="begin"/>
      </w:r>
      <w:r w:rsidR="00C171F2" w:rsidRPr="004D62AD">
        <w:rPr>
          <w:lang w:val="en-GB"/>
        </w:rPr>
        <w:instrText xml:space="preserve"> ADDIN EN.CITE &lt;EndNote&gt;&lt;Cite&gt;&lt;Author&gt;Jamshidinia&lt;/Author&gt;&lt;Year&gt;2015&lt;/Year&gt;&lt;RecNum&gt;64&lt;/RecNum&gt;&lt;DisplayText&gt;[66]&lt;/DisplayText&gt;&lt;record&gt;&lt;rec-number&gt;64&lt;/rec-number&gt;&lt;foreign-keys&gt;&lt;key app="EN" db-id="efx0x922ktww28ewxznxrwa9pfpw99waz2ff"&gt;64&lt;/key&gt;&lt;/foreign-keys&gt;&lt;ref-type name="Journal Article"&gt;17&lt;/ref-type&gt;&lt;contributors&gt;&lt;authors&gt;&lt;author&gt;Jamshidinia, M.&lt;/author&gt;&lt;author&gt;Wang, L.&lt;/author&gt;&lt;author&gt;Tong, W.&lt;/author&gt;&lt;author&gt;Ajlouni, Raed&lt;/author&gt;&lt;author&gt;Kovacevic, R.&lt;/author&gt;&lt;/authors&gt;&lt;/contributors&gt;&lt;titles&gt;&lt;title&gt;Fatigue properties of a dental implant produced by electron beam melting® (EBM)&lt;/title&gt;&lt;secondary-title&gt;Journal of Materials Processing Technology&lt;/secondary-title&gt;&lt;/titles&gt;&lt;periodical&gt;&lt;full-title&gt;Journal of Materials Processing Technology&lt;/full-title&gt;&lt;/periodical&gt;&lt;pages&gt;255-263&lt;/pages&gt;&lt;volume&gt;226&lt;/volume&gt;&lt;number&gt;Supplement C&lt;/number&gt;&lt;keywords&gt;&lt;keyword&gt;Additive manufacturing&lt;/keyword&gt;&lt;keyword&gt;Electron beam melting® (EBM)&lt;/keyword&gt;&lt;keyword&gt;Ti–6Al–4V&lt;/keyword&gt;&lt;keyword&gt;Dental implant&lt;/keyword&gt;&lt;keyword&gt;Lattice structure&lt;/keyword&gt;&lt;keyword&gt;Fatigue&lt;/keyword&gt;&lt;/keywords&gt;&lt;dates&gt;&lt;year&gt;2015&lt;/year&gt;&lt;pub-dates&gt;&lt;date&gt;2015/12/01/&lt;/date&gt;&lt;/pub-dates&gt;&lt;/dates&gt;&lt;isbn&gt;0924-0136&lt;/isbn&gt;&lt;urls&gt;&lt;related-urls&gt;&lt;url&gt;http://www.sciencedirect.com/science/article/pii/S0924013615300649&lt;/url&gt;&lt;/related-urls&gt;&lt;/urls&gt;&lt;electronic-resource-num&gt;https://doi.org/10.1016/j.jmatprotec.2015.07.013&lt;/electronic-resource-num&gt;&lt;/record&gt;&lt;/Cite&gt;&lt;/EndNote&gt;</w:instrText>
      </w:r>
      <w:r w:rsidRPr="004D62AD">
        <w:rPr>
          <w:lang w:val="en-GB"/>
        </w:rPr>
        <w:fldChar w:fldCharType="separate"/>
      </w:r>
      <w:r w:rsidR="00C171F2" w:rsidRPr="004D62AD">
        <w:rPr>
          <w:noProof/>
          <w:lang w:val="en-GB"/>
        </w:rPr>
        <w:t>[</w:t>
      </w:r>
      <w:hyperlink w:anchor="_ENREF_66" w:tooltip="Jamshidinia, 2015 #65" w:history="1">
        <w:r w:rsidR="00B73444" w:rsidRPr="004D62AD">
          <w:rPr>
            <w:noProof/>
            <w:lang w:val="en-GB"/>
          </w:rPr>
          <w:t>66</w:t>
        </w:r>
      </w:hyperlink>
      <w:r w:rsidR="00C171F2" w:rsidRPr="004D62AD">
        <w:rPr>
          <w:noProof/>
          <w:lang w:val="en-GB"/>
        </w:rPr>
        <w:t>]</w:t>
      </w:r>
      <w:r w:rsidRPr="004D62AD">
        <w:rPr>
          <w:lang w:val="en-GB"/>
        </w:rPr>
        <w:fldChar w:fldCharType="end"/>
      </w:r>
      <w:r w:rsidRPr="004D62AD">
        <w:rPr>
          <w:lang w:val="en-GB"/>
        </w:rPr>
        <w:t xml:space="preserve"> manufactured dental implant model with lattice structure for fatigue characterisation. Their study showed that their lattice design </w:t>
      </w:r>
      <w:proofErr w:type="gramStart"/>
      <w:r w:rsidRPr="004D62AD">
        <w:rPr>
          <w:lang w:val="en-GB"/>
        </w:rPr>
        <w:t>can</w:t>
      </w:r>
      <w:proofErr w:type="gramEnd"/>
      <w:r w:rsidRPr="004D62AD">
        <w:rPr>
          <w:lang w:val="en-GB"/>
        </w:rPr>
        <w:t xml:space="preserve"> withstand load of five million cyclic at 100 N. They also found that fatigue failure in their implant was because of non-melted particles and the sharp and rough surface of the structure, </w:t>
      </w:r>
      <w:r w:rsidRPr="004D62AD">
        <w:rPr>
          <w:lang w:val="en-GB"/>
        </w:rPr>
        <w:fldChar w:fldCharType="begin"/>
      </w:r>
      <w:r w:rsidRPr="004D62AD">
        <w:rPr>
          <w:lang w:val="en-GB"/>
        </w:rPr>
        <w:instrText xml:space="preserve"> REF _Ref498700629 \h </w:instrText>
      </w:r>
      <w:r w:rsidRPr="004D62AD">
        <w:rPr>
          <w:lang w:val="en-GB"/>
        </w:rPr>
      </w:r>
      <w:r w:rsidRPr="004D62AD">
        <w:rPr>
          <w:lang w:val="en-GB"/>
        </w:rPr>
        <w:fldChar w:fldCharType="separate"/>
      </w:r>
      <w:r w:rsidR="00E668D6" w:rsidRPr="004D62AD">
        <w:t xml:space="preserve">Figure </w:t>
      </w:r>
      <w:r w:rsidR="00E668D6">
        <w:rPr>
          <w:noProof/>
        </w:rPr>
        <w:t>13</w:t>
      </w:r>
      <w:r w:rsidRPr="004D62AD">
        <w:rPr>
          <w:lang w:val="en-GB"/>
        </w:rPr>
        <w:fldChar w:fldCharType="end"/>
      </w:r>
      <w:r w:rsidRPr="004D62AD">
        <w:rPr>
          <w:lang w:val="en-GB"/>
        </w:rPr>
        <w:t xml:space="preserve">. In another study by </w:t>
      </w:r>
      <w:proofErr w:type="spellStart"/>
      <w:r w:rsidRPr="004D62AD">
        <w:rPr>
          <w:lang w:val="en-GB"/>
        </w:rPr>
        <w:t>Jamshidiniaa</w:t>
      </w:r>
      <w:proofErr w:type="spellEnd"/>
      <w:r w:rsidRPr="004D62AD">
        <w:rPr>
          <w:lang w:val="en-GB"/>
        </w:rPr>
        <w:t xml:space="preserve"> </w:t>
      </w:r>
      <w:r w:rsidRPr="004D62AD">
        <w:rPr>
          <w:lang w:val="en-GB"/>
        </w:rPr>
        <w:fldChar w:fldCharType="begin"/>
      </w:r>
      <w:r w:rsidR="00C171F2" w:rsidRPr="004D62AD">
        <w:rPr>
          <w:lang w:val="en-GB"/>
        </w:rPr>
        <w:instrText xml:space="preserve"> ADDIN EN.CITE &lt;EndNote&gt;&lt;Cite&gt;&lt;Author&gt;Jamshidinia&lt;/Author&gt;&lt;Year&gt;2015&lt;/Year&gt;&lt;RecNum&gt;65&lt;/RecNum&gt;&lt;DisplayText&gt;[66]&lt;/DisplayText&gt;&lt;record&gt;&lt;rec-number&gt;65&lt;/rec-number&gt;&lt;foreign-keys&gt;&lt;key app="EN" db-id="efx0x922ktww28ewxznxrwa9pfpw99waz2ff"&gt;65&lt;/key&gt;&lt;/foreign-keys&gt;&lt;ref-type name="Journal Article"&gt;17&lt;/ref-type&gt;&lt;contributors&gt;&lt;authors&gt;&lt;author&gt;Jamshidinia, M.&lt;/author&gt;&lt;author&gt;Wang, L.&lt;/author&gt;&lt;author&gt;Tong, W.&lt;/author&gt;&lt;author&gt;Ajlouni, Raed&lt;/author&gt;&lt;author&gt;Kovacevic, R.&lt;/author&gt;&lt;/authors&gt;&lt;/contributors&gt;&lt;titles&gt;&lt;title&gt;Fatigue properties of a dental implant produced by electron beam melting® (EBM)&lt;/title&gt;&lt;secondary-title&gt;Journal of Materials Processing Technology&lt;/secondary-title&gt;&lt;/titles&gt;&lt;periodical&gt;&lt;full-title&gt;Journal of Materials Processing Technology&lt;/full-title&gt;&lt;/periodical&gt;&lt;pages&gt;255-263&lt;/pages&gt;&lt;volume&gt;226&lt;/volume&gt;&lt;number&gt;Supplement C&lt;/number&gt;&lt;keywords&gt;&lt;keyword&gt;Additive manufacturing&lt;/keyword&gt;&lt;keyword&gt;Electron beam melting® (EBM)&lt;/keyword&gt;&lt;keyword&gt;Ti–6Al–4V&lt;/keyword&gt;&lt;keyword&gt;Dental implant&lt;/keyword&gt;&lt;keyword&gt;Lattice structure&lt;/keyword&gt;&lt;keyword&gt;Fatigue&lt;/keyword&gt;&lt;/keywords&gt;&lt;dates&gt;&lt;year&gt;2015&lt;/year&gt;&lt;pub-dates&gt;&lt;date&gt;2015/12/01/&lt;/date&gt;&lt;/pub-dates&gt;&lt;/dates&gt;&lt;isbn&gt;0924-0136&lt;/isbn&gt;&lt;urls&gt;&lt;related-urls&gt;&lt;url&gt;http://www.sciencedirect.com/science/article/pii/S0924013615300649&lt;/url&gt;&lt;/related-urls&gt;&lt;/urls&gt;&lt;electronic-resource-num&gt;https://doi.org/10.1016/j.jmatprotec.2015.07.013&lt;/electronic-resource-num&gt;&lt;/record&gt;&lt;/Cite&gt;&lt;/EndNote&gt;</w:instrText>
      </w:r>
      <w:r w:rsidRPr="004D62AD">
        <w:rPr>
          <w:lang w:val="en-GB"/>
        </w:rPr>
        <w:fldChar w:fldCharType="separate"/>
      </w:r>
      <w:r w:rsidR="00C171F2" w:rsidRPr="004D62AD">
        <w:rPr>
          <w:noProof/>
          <w:lang w:val="en-GB"/>
        </w:rPr>
        <w:t>[</w:t>
      </w:r>
      <w:hyperlink w:anchor="_ENREF_66" w:tooltip="Jamshidinia, 2015 #65" w:history="1">
        <w:r w:rsidR="00B73444" w:rsidRPr="004D62AD">
          <w:rPr>
            <w:noProof/>
            <w:lang w:val="en-GB"/>
          </w:rPr>
          <w:t>66</w:t>
        </w:r>
      </w:hyperlink>
      <w:r w:rsidR="00C171F2" w:rsidRPr="004D62AD">
        <w:rPr>
          <w:noProof/>
          <w:lang w:val="en-GB"/>
        </w:rPr>
        <w:t>]</w:t>
      </w:r>
      <w:r w:rsidRPr="004D62AD">
        <w:rPr>
          <w:lang w:val="en-GB"/>
        </w:rPr>
        <w:fldChar w:fldCharType="end"/>
      </w:r>
      <w:r w:rsidRPr="004D62AD">
        <w:rPr>
          <w:lang w:val="en-GB"/>
        </w:rPr>
        <w:t xml:space="preserve">, they investigated the properties of non-stochastic lattices dental implant. They manufactured different designs such as honeycomb, octahedral, cross, and studied mechanical behaviour of lattice structure when subjected to biting forces. They found that the deformation of the implant </w:t>
      </w:r>
      <w:proofErr w:type="gramStart"/>
      <w:r w:rsidRPr="004D62AD">
        <w:rPr>
          <w:lang w:val="en-GB"/>
        </w:rPr>
        <w:t>was increased</w:t>
      </w:r>
      <w:proofErr w:type="gramEnd"/>
      <w:r w:rsidRPr="004D62AD">
        <w:rPr>
          <w:lang w:val="en-GB"/>
        </w:rPr>
        <w:t xml:space="preserve"> with the increase of the cell size. </w:t>
      </w:r>
    </w:p>
    <w:p w14:paraId="7ED18D61" w14:textId="77777777" w:rsidR="00B73444" w:rsidRDefault="00B73444" w:rsidP="00846172">
      <w:pPr>
        <w:pStyle w:val="Text"/>
        <w:rPr>
          <w:lang w:val="en-GB"/>
        </w:rPr>
        <w:sectPr w:rsidR="00B73444" w:rsidSect="00B44BA3">
          <w:pgSz w:w="12240" w:h="15840" w:code="1"/>
          <w:pgMar w:top="1531" w:right="1474" w:bottom="1531" w:left="1531" w:header="720" w:footer="720" w:gutter="0"/>
          <w:cols w:space="720"/>
          <w:docGrid w:linePitch="360"/>
        </w:sectPr>
      </w:pPr>
    </w:p>
    <w:p w14:paraId="40F2B488" w14:textId="77777777" w:rsidR="00EA5E81" w:rsidRPr="004D62AD" w:rsidRDefault="00EA5E81" w:rsidP="00EA5E81">
      <w:pPr>
        <w:pStyle w:val="Text"/>
        <w:keepNext/>
        <w:rPr>
          <w:lang w:val="en-GB"/>
        </w:rPr>
      </w:pPr>
      <w:r w:rsidRPr="004D62AD">
        <w:rPr>
          <w:noProof/>
          <w:lang w:val="en-GB" w:eastAsia="en-GB"/>
        </w:rPr>
        <w:lastRenderedPageBreak/>
        <mc:AlternateContent>
          <mc:Choice Requires="wpc">
            <w:drawing>
              <wp:inline distT="0" distB="0" distL="0" distR="0" wp14:anchorId="560F1DDA" wp14:editId="1CF920FE">
                <wp:extent cx="5486400" cy="4607890"/>
                <wp:effectExtent l="0" t="0" r="0" b="2540"/>
                <wp:docPr id="1199443256" name="Canvas 119944325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3" name="Picture 13"/>
                          <pic:cNvPicPr>
                            <a:picLocks noChangeAspect="1"/>
                          </pic:cNvPicPr>
                        </pic:nvPicPr>
                        <pic:blipFill>
                          <a:blip r:embed="rId35"/>
                          <a:stretch>
                            <a:fillRect/>
                          </a:stretch>
                        </pic:blipFill>
                        <pic:spPr>
                          <a:xfrm>
                            <a:off x="872726" y="0"/>
                            <a:ext cx="3708052" cy="2836333"/>
                          </a:xfrm>
                          <a:prstGeom prst="rect">
                            <a:avLst/>
                          </a:prstGeom>
                        </pic:spPr>
                      </pic:pic>
                      <pic:pic xmlns:pic="http://schemas.openxmlformats.org/drawingml/2006/picture">
                        <pic:nvPicPr>
                          <pic:cNvPr id="14" name="Picture 14"/>
                          <pic:cNvPicPr>
                            <a:picLocks noChangeAspect="1"/>
                          </pic:cNvPicPr>
                        </pic:nvPicPr>
                        <pic:blipFill>
                          <a:blip r:embed="rId36"/>
                          <a:stretch>
                            <a:fillRect/>
                          </a:stretch>
                        </pic:blipFill>
                        <pic:spPr>
                          <a:xfrm>
                            <a:off x="138713" y="2894114"/>
                            <a:ext cx="5166808" cy="1677886"/>
                          </a:xfrm>
                          <a:prstGeom prst="rect">
                            <a:avLst/>
                          </a:prstGeom>
                        </pic:spPr>
                      </pic:pic>
                      <wps:wsp>
                        <wps:cNvPr id="28" name="Text Box 6"/>
                        <wps:cNvSpPr txBox="1">
                          <a:spLocks noChangeArrowheads="1"/>
                        </wps:cNvSpPr>
                        <wps:spPr bwMode="auto">
                          <a:xfrm>
                            <a:off x="318545" y="83018"/>
                            <a:ext cx="367030"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372BAB" w14:textId="77777777" w:rsidR="00102768" w:rsidRDefault="00102768" w:rsidP="00EA5E81">
                              <w:pPr>
                                <w:pStyle w:val="NormalWeb"/>
                                <w:tabs>
                                  <w:tab w:val="left" w:pos="426"/>
                                  <w:tab w:val="left" w:pos="1440"/>
                                </w:tabs>
                                <w:spacing w:before="0" w:beforeAutospacing="0" w:after="0" w:afterAutospacing="0" w:line="276" w:lineRule="auto"/>
                                <w:jc w:val="center"/>
                              </w:pPr>
                              <w:r>
                                <w:rPr>
                                  <w:sz w:val="28"/>
                                  <w:szCs w:val="28"/>
                                </w:rPr>
                                <w:t>(a)</w:t>
                              </w:r>
                            </w:p>
                            <w:p w14:paraId="7392FD3C" w14:textId="77777777" w:rsidR="00102768" w:rsidRDefault="00102768" w:rsidP="00EA5E81"/>
                          </w:txbxContent>
                        </wps:txbx>
                        <wps:bodyPr rot="0" vert="horz" wrap="square" lIns="0" tIns="0" rIns="0" bIns="0" anchor="t" anchorCtr="0" upright="1">
                          <a:noAutofit/>
                        </wps:bodyPr>
                      </wps:wsp>
                      <wps:wsp>
                        <wps:cNvPr id="29" name="Text Box 6"/>
                        <wps:cNvSpPr txBox="1">
                          <a:spLocks noChangeArrowheads="1"/>
                        </wps:cNvSpPr>
                        <wps:spPr bwMode="auto">
                          <a:xfrm>
                            <a:off x="159494" y="2914966"/>
                            <a:ext cx="367030" cy="235585"/>
                          </a:xfrm>
                          <a:prstGeom prst="rect">
                            <a:avLst/>
                          </a:prstGeom>
                          <a:solidFill>
                            <a:schemeClr val="bg1"/>
                          </a:solidFill>
                          <a:ln>
                            <a:noFill/>
                          </a:ln>
                          <a:extLst/>
                        </wps:spPr>
                        <wps:txbx>
                          <w:txbxContent>
                            <w:p w14:paraId="3985B87A" w14:textId="77777777" w:rsidR="00102768" w:rsidRDefault="00102768" w:rsidP="00EA5E81">
                              <w:pPr>
                                <w:pStyle w:val="NormalWeb"/>
                                <w:tabs>
                                  <w:tab w:val="left" w:pos="426"/>
                                  <w:tab w:val="left" w:pos="1440"/>
                                </w:tabs>
                                <w:spacing w:before="0" w:beforeAutospacing="0" w:after="0" w:afterAutospacing="0" w:line="276" w:lineRule="auto"/>
                                <w:jc w:val="center"/>
                              </w:pPr>
                              <w:r>
                                <w:rPr>
                                  <w:sz w:val="28"/>
                                  <w:szCs w:val="28"/>
                                </w:rPr>
                                <w:t>(b)</w:t>
                              </w:r>
                            </w:p>
                            <w:p w14:paraId="5A02FD61" w14:textId="77777777" w:rsidR="00102768" w:rsidRDefault="00102768" w:rsidP="00EA5E81"/>
                          </w:txbxContent>
                        </wps:txbx>
                        <wps:bodyPr rot="0" vert="horz" wrap="square" lIns="0" tIns="0" rIns="0" bIns="0" anchor="t" anchorCtr="0" upright="1">
                          <a:noAutofit/>
                        </wps:bodyPr>
                      </wps:wsp>
                      <wps:wsp>
                        <wps:cNvPr id="30" name="Text Box 6"/>
                        <wps:cNvSpPr txBox="1">
                          <a:spLocks noChangeArrowheads="1"/>
                        </wps:cNvSpPr>
                        <wps:spPr bwMode="auto">
                          <a:xfrm>
                            <a:off x="1973395" y="2914898"/>
                            <a:ext cx="367030" cy="234950"/>
                          </a:xfrm>
                          <a:prstGeom prst="rect">
                            <a:avLst/>
                          </a:prstGeom>
                          <a:solidFill>
                            <a:schemeClr val="bg1"/>
                          </a:solidFill>
                          <a:ln>
                            <a:noFill/>
                          </a:ln>
                          <a:extLst/>
                        </wps:spPr>
                        <wps:txbx>
                          <w:txbxContent>
                            <w:p w14:paraId="2C46055E" w14:textId="77777777" w:rsidR="00102768" w:rsidRDefault="00102768" w:rsidP="00EA5E81">
                              <w:pPr>
                                <w:pStyle w:val="NormalWeb"/>
                                <w:tabs>
                                  <w:tab w:val="left" w:pos="426"/>
                                  <w:tab w:val="left" w:pos="1440"/>
                                </w:tabs>
                                <w:spacing w:before="0" w:beforeAutospacing="0" w:after="0" w:afterAutospacing="0" w:line="276" w:lineRule="auto"/>
                                <w:jc w:val="center"/>
                              </w:pPr>
                              <w:r>
                                <w:rPr>
                                  <w:sz w:val="28"/>
                                  <w:szCs w:val="28"/>
                                </w:rPr>
                                <w:t>(c)</w:t>
                              </w:r>
                            </w:p>
                            <w:p w14:paraId="15489F1F" w14:textId="77777777" w:rsidR="00102768" w:rsidRDefault="00102768" w:rsidP="00EA5E81">
                              <w:pPr>
                                <w:pStyle w:val="NormalWeb"/>
                                <w:spacing w:before="0" w:beforeAutospacing="0" w:after="240" w:afterAutospacing="0"/>
                              </w:pPr>
                              <w:r>
                                <w:rPr>
                                  <w:rFonts w:cs="Times-Roman"/>
                                </w:rPr>
                                <w:t> </w:t>
                              </w:r>
                            </w:p>
                          </w:txbxContent>
                        </wps:txbx>
                        <wps:bodyPr rot="0" vert="horz" wrap="square" lIns="0" tIns="0" rIns="0" bIns="0" anchor="t" anchorCtr="0" upright="1">
                          <a:noAutofit/>
                        </wps:bodyPr>
                      </wps:wsp>
                      <wps:wsp>
                        <wps:cNvPr id="269" name="Text Box 6"/>
                        <wps:cNvSpPr txBox="1">
                          <a:spLocks noChangeArrowheads="1"/>
                        </wps:cNvSpPr>
                        <wps:spPr bwMode="auto">
                          <a:xfrm>
                            <a:off x="4086213" y="2921764"/>
                            <a:ext cx="367030" cy="234950"/>
                          </a:xfrm>
                          <a:prstGeom prst="rect">
                            <a:avLst/>
                          </a:prstGeom>
                          <a:solidFill>
                            <a:schemeClr val="bg1"/>
                          </a:solidFill>
                          <a:ln>
                            <a:noFill/>
                          </a:ln>
                          <a:extLst/>
                        </wps:spPr>
                        <wps:txbx>
                          <w:txbxContent>
                            <w:p w14:paraId="7BDEE5EF" w14:textId="77777777" w:rsidR="00102768" w:rsidRDefault="00102768" w:rsidP="00EA5E81">
                              <w:pPr>
                                <w:pStyle w:val="NormalWeb"/>
                                <w:tabs>
                                  <w:tab w:val="left" w:pos="426"/>
                                  <w:tab w:val="left" w:pos="1440"/>
                                </w:tabs>
                                <w:spacing w:before="0" w:beforeAutospacing="0" w:after="0" w:afterAutospacing="0" w:line="276" w:lineRule="auto"/>
                                <w:jc w:val="center"/>
                              </w:pPr>
                              <w:r>
                                <w:rPr>
                                  <w:sz w:val="28"/>
                                  <w:szCs w:val="28"/>
                                </w:rPr>
                                <w:t>(d)</w:t>
                              </w:r>
                            </w:p>
                            <w:p w14:paraId="31280CE4" w14:textId="77777777" w:rsidR="00102768" w:rsidRDefault="00102768" w:rsidP="00EA5E81">
                              <w:pPr>
                                <w:pStyle w:val="NormalWeb"/>
                                <w:spacing w:before="0" w:beforeAutospacing="0" w:after="240" w:afterAutospacing="0"/>
                              </w:pPr>
                              <w:r>
                                <w:rPr>
                                  <w:rFonts w:cs="Times-Roman"/>
                                </w:rPr>
                                <w:t> </w:t>
                              </w:r>
                            </w:p>
                          </w:txbxContent>
                        </wps:txbx>
                        <wps:bodyPr rot="0" vert="horz" wrap="square" lIns="0" tIns="0" rIns="0" bIns="0" anchor="t" anchorCtr="0" upright="1">
                          <a:noAutofit/>
                        </wps:bodyPr>
                      </wps:wsp>
                    </wpc:wpc>
                  </a:graphicData>
                </a:graphic>
              </wp:inline>
            </w:drawing>
          </mc:Choice>
          <mc:Fallback>
            <w:pict>
              <v:group id="Canvas 1199443256" o:spid="_x0000_s1305" editas="canvas" style="width:6in;height:362.85pt;mso-position-horizontal-relative:char;mso-position-vertical-relative:line" coordsize="54864,460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">
                <v:shape id="_x0000_s1306" type="#_x0000_t75" style="position:absolute;width:54864;height:46075;visibility:visible;mso-wrap-style:square">
                  <v:fill o:detectmouseclick="t"/>
                  <v:path o:connecttype="none"/>
                </v:shape>
                <v:shape id="Picture 13" o:spid="_x0000_s1307" type="#_x0000_t75" style="position:absolute;left:8727;width:37080;height:28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MROu8AAAA2wAAAA8AAABkcnMvZG93bnJldi54bWxET8uqwjAQ3Qv+Qxjh7jS9ikWqUS4F0a2v&#10;/dCMbTWZlCbW+vc3guBuDuc5q01vjeio9bVjBb+TBARx4XTNpYLzaTtegPABWaNxTApe5GGzHg5W&#10;mGn35AN1x1CKGMI+QwVVCE0mpS8qsugnriGO3NW1FkOEbSl1i88Ybo2cJkkqLdYcGypsKK+ouB8f&#10;VsHjPidn0nT2uuw648+LG+X5TamfUf+3BBGoD1/xx73Xcf4M3r/EA+T6Hw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CiDETrvAAAANsAAAAPAAAAAAAAAAAAAAAAAJ8CAABkcnMv&#10;ZG93bnJldi54bWxQSwUGAAAAAAQABAD3AAAAiAMAAAAA&#10;">
                  <v:imagedata r:id="rId37" o:title=""/>
                  <v:path arrowok="t"/>
                </v:shape>
                <v:shape id="Picture 14" o:spid="_x0000_s1308" type="#_x0000_t75" style="position:absolute;left:1387;top:28941;width:51668;height:167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0vmAPBAAAA2wAAAA8AAABkcnMvZG93bnJldi54bWxET8lqwzAQvRfyD2IKuTVySyjFjRJMISX4&#10;lLiFXifSxDa2Ro6lePn7qFDobR5vnc1usq0YqPe1YwXPqwQEsXam5lLB99f+6Q2ED8gGW8ekYCYP&#10;u+3iYYOpcSOfaChCKWII+xQVVCF0qZReV2TRr1xHHLmL6y2GCPtSmh7HGG5b+ZIkr9JizbGhwo4+&#10;KtJNcbMKGu321/Px57PI1vk5n215aXSm1PJxyt5BBJrCv/jPfTBx/hp+f4kHyO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0vmAPBAAAA2wAAAA8AAAAAAAAAAAAAAAAAnwIA&#10;AGRycy9kb3ducmV2LnhtbFBLBQYAAAAABAAEAPcAAACNAwAAAAA=&#10;">
                  <v:imagedata r:id="rId38" o:title=""/>
                  <v:path arrowok="t"/>
                </v:shape>
                <v:shape id="Text Box 6" o:spid="_x0000_s1309" type="#_x0000_t202" style="position:absolute;left:3185;top:830;width:3670;height:2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NkDMAA&#10;AADbAAAADwAAAGRycy9kb3ducmV2LnhtbERPTYvCMBC9C/sfwgjebKoH0a5RZFlhQRBrPexxthnb&#10;YDOpTVbrvzcHwePjfS/XvW3EjTpvHCuYJCkI4tJpw5WCU7Edz0H4gKyxcUwKHuRhvfoYLDHT7s45&#10;3Y6hEjGEfYYK6hDaTEpf1mTRJ64ljtzZdRZDhF0ldYf3GG4bOU3TmbRoODbU2NJXTeXl+G8VbH45&#10;/zbX/d8hP+emKBYp72YXpUbDfvMJIlAf3uKX+0crmMax8Uv8AXL1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SNkDMAAAADbAAAADwAAAAAAAAAAAAAAAACYAgAAZHJzL2Rvd25y&#10;ZXYueG1sUEsFBgAAAAAEAAQA9QAAAIUDAAAAAA==&#10;" filled="f" stroked="f">
                  <v:textbox inset="0,0,0,0">
                    <w:txbxContent>
                      <w:p w14:paraId="24372BAB" w14:textId="77777777" w:rsidR="00102768" w:rsidRDefault="00102768" w:rsidP="00EA5E81">
                        <w:pPr>
                          <w:pStyle w:val="NormalWeb"/>
                          <w:tabs>
                            <w:tab w:val="left" w:pos="426"/>
                            <w:tab w:val="left" w:pos="1440"/>
                          </w:tabs>
                          <w:spacing w:before="0" w:beforeAutospacing="0" w:after="0" w:afterAutospacing="0" w:line="276" w:lineRule="auto"/>
                          <w:jc w:val="center"/>
                        </w:pPr>
                        <w:r>
                          <w:rPr>
                            <w:sz w:val="28"/>
                            <w:szCs w:val="28"/>
                          </w:rPr>
                          <w:t>(a)</w:t>
                        </w:r>
                      </w:p>
                      <w:p w14:paraId="7392FD3C" w14:textId="77777777" w:rsidR="00102768" w:rsidRDefault="00102768" w:rsidP="00EA5E81"/>
                    </w:txbxContent>
                  </v:textbox>
                </v:shape>
                <v:shape id="Text Box 6" o:spid="_x0000_s1310" type="#_x0000_t202" style="position:absolute;left:1594;top:29149;width:3671;height:2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pDx8AA&#10;AADbAAAADwAAAGRycy9kb3ducmV2LnhtbESPS4vCMBSF94L/IVzBnaYqyFiNogODIsLgY+Hy0tw+&#10;sLkpTaz13xtBcHn4zoOzWLWmFA3VrrCsYDSMQBAnVhecKbic/wY/IJxH1lhaJgVPcrBadjsLjLV9&#10;8JGak89EKGEXo4Lc+yqW0iU5GXRDWxEHltraoA+yzqSu8RHKTSnHUTSVBgsOCzlW9JtTcjvdjYLN&#10;1GbNaHI1h326lbP/VAfmler32vUchKfWf82f9E4rGM/g/SX8ALl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pDx8AAAADbAAAADwAAAAAAAAAAAAAAAACYAgAAZHJzL2Rvd25y&#10;ZXYueG1sUEsFBgAAAAAEAAQA9QAAAIUDAAAAAA==&#10;" fillcolor="white [3212]" stroked="f">
                  <v:textbox inset="0,0,0,0">
                    <w:txbxContent>
                      <w:p w14:paraId="3985B87A" w14:textId="77777777" w:rsidR="00102768" w:rsidRDefault="00102768" w:rsidP="00EA5E81">
                        <w:pPr>
                          <w:pStyle w:val="NormalWeb"/>
                          <w:tabs>
                            <w:tab w:val="left" w:pos="426"/>
                            <w:tab w:val="left" w:pos="1440"/>
                          </w:tabs>
                          <w:spacing w:before="0" w:beforeAutospacing="0" w:after="0" w:afterAutospacing="0" w:line="276" w:lineRule="auto"/>
                          <w:jc w:val="center"/>
                        </w:pPr>
                        <w:r>
                          <w:rPr>
                            <w:sz w:val="28"/>
                            <w:szCs w:val="28"/>
                          </w:rPr>
                          <w:t>(b)</w:t>
                        </w:r>
                      </w:p>
                      <w:p w14:paraId="5A02FD61" w14:textId="77777777" w:rsidR="00102768" w:rsidRDefault="00102768" w:rsidP="00EA5E81"/>
                    </w:txbxContent>
                  </v:textbox>
                </v:shape>
                <v:shape id="Text Box 6" o:spid="_x0000_s1311" type="#_x0000_t202" style="position:absolute;left:19733;top:29148;width:3671;height:23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l8h78A&#10;AADbAAAADwAAAGRycy9kb3ducmV2LnhtbERPS2vCQBC+F/wPywje6kYFqdFVqiBKEYppDx6H7ORB&#10;s7Mhu8b033cOBY8f33uzG1yjeupC7dnAbJqAIs69rbk08P11fH0DFSKyxcYzGfilALvt6GWDqfUP&#10;vlKfxVJJCIcUDVQxtqnWIa/IYZj6lli4wncOo8Cu1LbDh4S7Rs+TZKkd1iwNFbZ0qCj/ye7OwH7p&#10;y362uLnLR3HSq8/CCheNmYyH9zWoSEN8iv/dZ2tgIevli/wAvf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62XyHvwAAANsAAAAPAAAAAAAAAAAAAAAAAJgCAABkcnMvZG93bnJl&#10;di54bWxQSwUGAAAAAAQABAD1AAAAhAMAAAAA&#10;" fillcolor="white [3212]" stroked="f">
                  <v:textbox inset="0,0,0,0">
                    <w:txbxContent>
                      <w:p w14:paraId="2C46055E" w14:textId="77777777" w:rsidR="00102768" w:rsidRDefault="00102768" w:rsidP="00EA5E81">
                        <w:pPr>
                          <w:pStyle w:val="NormalWeb"/>
                          <w:tabs>
                            <w:tab w:val="left" w:pos="426"/>
                            <w:tab w:val="left" w:pos="1440"/>
                          </w:tabs>
                          <w:spacing w:before="0" w:beforeAutospacing="0" w:after="0" w:afterAutospacing="0" w:line="276" w:lineRule="auto"/>
                          <w:jc w:val="center"/>
                        </w:pPr>
                        <w:r>
                          <w:rPr>
                            <w:sz w:val="28"/>
                            <w:szCs w:val="28"/>
                          </w:rPr>
                          <w:t>(c)</w:t>
                        </w:r>
                      </w:p>
                      <w:p w14:paraId="15489F1F" w14:textId="77777777" w:rsidR="00102768" w:rsidRDefault="00102768" w:rsidP="00EA5E81">
                        <w:pPr>
                          <w:pStyle w:val="NormalWeb"/>
                          <w:spacing w:before="0" w:beforeAutospacing="0" w:after="240" w:afterAutospacing="0"/>
                        </w:pPr>
                        <w:r>
                          <w:rPr>
                            <w:rFonts w:cs="Times-Roman"/>
                          </w:rPr>
                          <w:t> </w:t>
                        </w:r>
                      </w:p>
                    </w:txbxContent>
                  </v:textbox>
                </v:shape>
                <v:shape id="Text Box 6" o:spid="_x0000_s1312" type="#_x0000_t202" style="position:absolute;left:40862;top:29217;width:3670;height:23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gvksIA&#10;AADcAAAADwAAAGRycy9kb3ducmV2LnhtbESPS4vCMBSF94L/IVzBnaYqFFuNooIow4CM48Llpbl9&#10;YHNTmljrv58MDMzy8J0HZ73tTS06al1lWcFsGoEgzqyuuFBw+z5OliCcR9ZYWyYFb3Kw3QwHa0y1&#10;ffEXdVdfiFDCLkUFpfdNKqXLSjLoprYhDiy3rUEfZFtI3eIrlJtazqMolgYrDgslNnQoKXtcn0bB&#10;PrZFN1vczedHfpLJJdeBeaXGo363AuGp9//mv/RZK5jHCfyeCUdAb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eC+SwgAAANwAAAAPAAAAAAAAAAAAAAAAAJgCAABkcnMvZG93&#10;bnJldi54bWxQSwUGAAAAAAQABAD1AAAAhwMAAAAA&#10;" fillcolor="white [3212]" stroked="f">
                  <v:textbox inset="0,0,0,0">
                    <w:txbxContent>
                      <w:p w14:paraId="7BDEE5EF" w14:textId="77777777" w:rsidR="00102768" w:rsidRDefault="00102768" w:rsidP="00EA5E81">
                        <w:pPr>
                          <w:pStyle w:val="NormalWeb"/>
                          <w:tabs>
                            <w:tab w:val="left" w:pos="426"/>
                            <w:tab w:val="left" w:pos="1440"/>
                          </w:tabs>
                          <w:spacing w:before="0" w:beforeAutospacing="0" w:after="0" w:afterAutospacing="0" w:line="276" w:lineRule="auto"/>
                          <w:jc w:val="center"/>
                        </w:pPr>
                        <w:r>
                          <w:rPr>
                            <w:sz w:val="28"/>
                            <w:szCs w:val="28"/>
                          </w:rPr>
                          <w:t>(d)</w:t>
                        </w:r>
                      </w:p>
                      <w:p w14:paraId="31280CE4" w14:textId="77777777" w:rsidR="00102768" w:rsidRDefault="00102768" w:rsidP="00EA5E81">
                        <w:pPr>
                          <w:pStyle w:val="NormalWeb"/>
                          <w:spacing w:before="0" w:beforeAutospacing="0" w:after="240" w:afterAutospacing="0"/>
                        </w:pPr>
                        <w:r>
                          <w:rPr>
                            <w:rFonts w:cs="Times-Roman"/>
                          </w:rPr>
                          <w:t> </w:t>
                        </w:r>
                      </w:p>
                    </w:txbxContent>
                  </v:textbox>
                </v:shape>
                <w10:anchorlock/>
              </v:group>
            </w:pict>
          </mc:Fallback>
        </mc:AlternateContent>
      </w:r>
    </w:p>
    <w:p w14:paraId="3A048D1D" w14:textId="449B962F" w:rsidR="00EA5E81" w:rsidRPr="004D62AD" w:rsidRDefault="00EA5E81" w:rsidP="00EA5E81">
      <w:pPr>
        <w:pStyle w:val="Figurecaption"/>
      </w:pPr>
      <w:bookmarkStart w:id="16" w:name="_Ref498700629"/>
      <w:r w:rsidRPr="004D62AD">
        <w:t xml:space="preserve">Figure </w:t>
      </w:r>
      <w:r w:rsidRPr="004D62AD">
        <w:fldChar w:fldCharType="begin"/>
      </w:r>
      <w:r w:rsidRPr="004D62AD">
        <w:instrText xml:space="preserve"> SEQ Figure \* ARABIC </w:instrText>
      </w:r>
      <w:r w:rsidRPr="004D62AD">
        <w:fldChar w:fldCharType="separate"/>
      </w:r>
      <w:r w:rsidR="00E668D6">
        <w:rPr>
          <w:noProof/>
        </w:rPr>
        <w:t>13</w:t>
      </w:r>
      <w:r w:rsidRPr="004D62AD">
        <w:fldChar w:fldCharType="end"/>
      </w:r>
      <w:bookmarkEnd w:id="16"/>
      <w:r w:rsidRPr="004D62AD">
        <w:t xml:space="preserve">: (a) Fatigue test samples with lattice structures under different cyclic loads, (b) SEM image of a broken lattice sample under 500-N load (c) higher magnification SEM image shows cracks initiation and stable growth step (1,2), (d) Crack </w:t>
      </w:r>
      <w:r w:rsidR="00B73444">
        <w:t xml:space="preserve">initiation and brittle fracture </w:t>
      </w:r>
      <w:r w:rsidR="00B73444" w:rsidRPr="004D62AD">
        <w:fldChar w:fldCharType="begin"/>
      </w:r>
      <w:r w:rsidR="00B73444" w:rsidRPr="004D62AD">
        <w:instrText xml:space="preserve"> ADDIN EN.CITE &lt;EndNote&gt;&lt;Cite&gt;&lt;Author&gt;Jamshidinia&lt;/Author&gt;&lt;Year&gt;2015&lt;/Year&gt;&lt;RecNum&gt;65&lt;/RecNum&gt;&lt;DisplayText&gt;[66]&lt;/DisplayText&gt;&lt;record&gt;&lt;rec-number&gt;65&lt;/rec-number&gt;&lt;foreign-keys&gt;&lt;key app="EN" db-id="efx0x922ktww28ewxznxrwa9pfpw99waz2ff"&gt;65&lt;/key&gt;&lt;/foreign-keys&gt;&lt;ref-type name="Journal Article"&gt;17&lt;/ref-type&gt;&lt;contributors&gt;&lt;authors&gt;&lt;author&gt;Jamshidinia, M.&lt;/author&gt;&lt;author&gt;Wang, L.&lt;/author&gt;&lt;author&gt;Tong, W.&lt;/author&gt;&lt;author&gt;Ajlouni, Raed&lt;/author&gt;&lt;author&gt;Kovacevic, R.&lt;/author&gt;&lt;/authors&gt;&lt;/contributors&gt;&lt;titles&gt;&lt;title&gt;Fatigue properties of a dental implant produced by electron beam melting® (EBM)&lt;/title&gt;&lt;secondary-title&gt;Journal of Materials Processing Technology&lt;/secondary-title&gt;&lt;/titles&gt;&lt;periodical&gt;&lt;full-title&gt;Journal of Materials Processing Technology&lt;/full-title&gt;&lt;/periodical&gt;&lt;pages&gt;255-263&lt;/pages&gt;&lt;volume&gt;226&lt;/volume&gt;&lt;number&gt;Supplement C&lt;/number&gt;&lt;keywords&gt;&lt;keyword&gt;Additive manufacturing&lt;/keyword&gt;&lt;keyword&gt;Electron beam melting® (EBM)&lt;/keyword&gt;&lt;keyword&gt;Ti–6Al–4V&lt;/keyword&gt;&lt;keyword&gt;Dental implant&lt;/keyword&gt;&lt;keyword&gt;Lattice structure&lt;/keyword&gt;&lt;keyword&gt;Fatigue&lt;/keyword&gt;&lt;/keywords&gt;&lt;dates&gt;&lt;year&gt;2015&lt;/year&gt;&lt;pub-dates&gt;&lt;date&gt;2015/12/01/&lt;/date&gt;&lt;/pub-dates&gt;&lt;/dates&gt;&lt;isbn&gt;0924-0136&lt;/isbn&gt;&lt;urls&gt;&lt;related-urls&gt;&lt;url&gt;http://www.sciencedirect.com/science/article/pii/S0924013615300649&lt;/url&gt;&lt;/related-urls&gt;&lt;/urls&gt;&lt;electronic-resource-num&gt;https://doi.org/10.1016/j.jmatprotec.2015.07.013&lt;/electronic-resource-num&gt;&lt;/record&gt;&lt;/Cite&gt;&lt;/EndNote&gt;</w:instrText>
      </w:r>
      <w:r w:rsidR="00B73444" w:rsidRPr="004D62AD">
        <w:fldChar w:fldCharType="separate"/>
      </w:r>
      <w:r w:rsidR="00B73444" w:rsidRPr="004D62AD">
        <w:rPr>
          <w:noProof/>
        </w:rPr>
        <w:t>[</w:t>
      </w:r>
      <w:hyperlink w:anchor="_ENREF_66" w:tooltip="Jamshidinia, 2015 #65" w:history="1">
        <w:r w:rsidR="00B73444" w:rsidRPr="004D62AD">
          <w:rPr>
            <w:noProof/>
          </w:rPr>
          <w:t>66</w:t>
        </w:r>
      </w:hyperlink>
      <w:r w:rsidR="00B73444" w:rsidRPr="004D62AD">
        <w:rPr>
          <w:noProof/>
        </w:rPr>
        <w:t>]</w:t>
      </w:r>
      <w:r w:rsidR="00B73444" w:rsidRPr="004D62AD">
        <w:fldChar w:fldCharType="end"/>
      </w:r>
      <w:r w:rsidR="00B73444">
        <w:t xml:space="preserve">,  </w:t>
      </w:r>
      <w:r w:rsidR="00B73444" w:rsidRPr="00B73444">
        <w:t>reused with permission from Elsevier</w:t>
      </w:r>
      <w:r w:rsidR="00B73444">
        <w:t>.</w:t>
      </w:r>
    </w:p>
    <w:p w14:paraId="5BA664DB" w14:textId="77777777" w:rsidR="00EA5E81" w:rsidRPr="004D62AD" w:rsidRDefault="00EA5E81" w:rsidP="00EA5E81">
      <w:pPr>
        <w:pStyle w:val="Text"/>
        <w:rPr>
          <w:lang w:val="en-GB"/>
        </w:rPr>
      </w:pPr>
    </w:p>
    <w:p w14:paraId="3A6C23BF" w14:textId="77777777" w:rsidR="00B73444" w:rsidRDefault="00B73444" w:rsidP="00EA5E81">
      <w:pPr>
        <w:pStyle w:val="Text"/>
        <w:rPr>
          <w:lang w:val="en-GB"/>
        </w:rPr>
        <w:sectPr w:rsidR="00B73444" w:rsidSect="00B44BA3">
          <w:pgSz w:w="12240" w:h="15840" w:code="1"/>
          <w:pgMar w:top="1531" w:right="1474" w:bottom="1531" w:left="1531" w:header="720" w:footer="720" w:gutter="0"/>
          <w:cols w:space="720"/>
          <w:docGrid w:linePitch="360"/>
        </w:sectPr>
      </w:pPr>
    </w:p>
    <w:p w14:paraId="649ABABD" w14:textId="77777777" w:rsidR="00C72D94" w:rsidRPr="004D62AD" w:rsidRDefault="00C72D94" w:rsidP="00C72D94">
      <w:pPr>
        <w:pStyle w:val="Heading2"/>
      </w:pPr>
      <w:r w:rsidRPr="004D62AD">
        <w:lastRenderedPageBreak/>
        <w:t>Vat photo-polymerization</w:t>
      </w:r>
    </w:p>
    <w:p w14:paraId="7A45756E" w14:textId="471819D8" w:rsidR="00FF69CB" w:rsidRPr="004D62AD" w:rsidRDefault="00EA5E81" w:rsidP="00FF69CB">
      <w:pPr>
        <w:pStyle w:val="Text"/>
        <w:rPr>
          <w:lang w:val="en-GB"/>
        </w:rPr>
      </w:pPr>
      <w:r w:rsidRPr="004D62AD">
        <w:rPr>
          <w:lang w:val="en-GB"/>
        </w:rPr>
        <w:t>Vat photo-polymerization is a popular technique to create 3D components from photo or UV sensitive materials</w:t>
      </w:r>
      <w:r w:rsidR="00083820" w:rsidRPr="004D62AD">
        <w:rPr>
          <w:lang w:val="en-GB"/>
        </w:rPr>
        <w:t xml:space="preserve">, see </w:t>
      </w:r>
      <w:r w:rsidR="00083820" w:rsidRPr="004D62AD">
        <w:rPr>
          <w:lang w:val="en-GB"/>
        </w:rPr>
        <w:fldChar w:fldCharType="begin"/>
      </w:r>
      <w:r w:rsidR="00083820" w:rsidRPr="004D62AD">
        <w:rPr>
          <w:lang w:val="en-GB"/>
        </w:rPr>
        <w:instrText xml:space="preserve"> REF _Ref499035974 \h </w:instrText>
      </w:r>
      <w:r w:rsidR="00083820" w:rsidRPr="004D62AD">
        <w:rPr>
          <w:lang w:val="en-GB"/>
        </w:rPr>
      </w:r>
      <w:r w:rsidR="00083820" w:rsidRPr="004D62AD">
        <w:rPr>
          <w:lang w:val="en-GB"/>
        </w:rPr>
        <w:fldChar w:fldCharType="separate"/>
      </w:r>
      <w:r w:rsidR="00847D95" w:rsidRPr="004D62AD">
        <w:t xml:space="preserve">Figure </w:t>
      </w:r>
      <w:r w:rsidR="00847D95">
        <w:rPr>
          <w:noProof/>
        </w:rPr>
        <w:t>14</w:t>
      </w:r>
      <w:r w:rsidR="00083820" w:rsidRPr="004D62AD">
        <w:rPr>
          <w:lang w:val="en-GB"/>
        </w:rPr>
        <w:fldChar w:fldCharType="end"/>
      </w:r>
      <w:r w:rsidRPr="004D62AD">
        <w:rPr>
          <w:lang w:val="en-GB"/>
        </w:rPr>
        <w:t xml:space="preserve">. Stereo-lithography apparatus (SLA) and continuous liquid interface production (CLIP) are two techniques used to manufacture polymer and ceramic parts </w:t>
      </w:r>
      <w:r w:rsidRPr="004D62AD">
        <w:rPr>
          <w:lang w:val="en-GB"/>
        </w:rPr>
        <w:fldChar w:fldCharType="begin"/>
      </w:r>
      <w:r w:rsidR="00C171F2" w:rsidRPr="004D62AD">
        <w:rPr>
          <w:lang w:val="en-GB"/>
        </w:rPr>
        <w:instrText xml:space="preserve"> ADDIN EN.CITE &lt;EndNote&gt;&lt;Cite&gt;&lt;Author&gt;Tumbleston&lt;/Author&gt;&lt;Year&gt;2015&lt;/Year&gt;&lt;RecNum&gt;12&lt;/RecNum&gt;&lt;DisplayText&gt;[41]&lt;/DisplayText&gt;&lt;record&gt;&lt;rec-number&gt;12&lt;/rec-number&gt;&lt;foreign-keys&gt;&lt;key app="EN" db-id="efx0x922ktww28ewxznxrwa9pfpw99waz2ff"&gt;12&lt;/key&gt;&lt;/foreign-keys&gt;&lt;ref-type name="Journal Article"&gt;17&lt;/ref-type&gt;&lt;contributors&gt;&lt;authors&gt;&lt;author&gt;Tumbleston, John R.&lt;/author&gt;&lt;author&gt;Shirvanyants, David&lt;/author&gt;&lt;author&gt;Ermoshkin, Nikita&lt;/author&gt;&lt;author&gt;Janusziewicz, Rima&lt;/author&gt;&lt;author&gt;Johnson, Ashley R.&lt;/author&gt;&lt;author&gt;Kelly, David&lt;/author&gt;&lt;author&gt;Chen, Kai&lt;/author&gt;&lt;author&gt;Pinschmidt, Robert&lt;/author&gt;&lt;author&gt;Rolland, Jason P.&lt;/author&gt;&lt;author&gt;Ermoshkin, Alexander&lt;/author&gt;&lt;author&gt;Samulski, Edward T.&lt;/author&gt;&lt;author&gt;DeSimone, Joseph M.&lt;/author&gt;&lt;/authors&gt;&lt;/contributors&gt;&lt;titles&gt;&lt;title&gt;Continuous liquid interface production of 3D objects&lt;/title&gt;&lt;secondary-title&gt;Science&lt;/secondary-title&gt;&lt;/titles&gt;&lt;periodical&gt;&lt;full-title&gt;Science&lt;/full-title&gt;&lt;/periodical&gt;&lt;pages&gt;1349-1352&lt;/pages&gt;&lt;volume&gt;347&lt;/volume&gt;&lt;number&gt;6228&lt;/number&gt;&lt;dates&gt;&lt;year&gt;2015&lt;/year&gt;&lt;pub-dates&gt;&lt;date&gt;American Association for the Advancement of Science&lt;/date&gt;&lt;/pub-dates&gt;&lt;/dates&gt;&lt;label&gt;RefWorks:159&lt;/label&gt;&lt;urls&gt;&lt;related-urls&gt;&lt;url&gt;10.1126/science.aaa2397&lt;/url&gt;&lt;/related-urls&gt;&lt;/urls&gt;&lt;/record&gt;&lt;/Cite&gt;&lt;/EndNote&gt;</w:instrText>
      </w:r>
      <w:r w:rsidRPr="004D62AD">
        <w:rPr>
          <w:lang w:val="en-GB"/>
        </w:rPr>
        <w:fldChar w:fldCharType="separate"/>
      </w:r>
      <w:r w:rsidR="00C171F2" w:rsidRPr="004D62AD">
        <w:rPr>
          <w:noProof/>
          <w:lang w:val="en-GB"/>
        </w:rPr>
        <w:t>[</w:t>
      </w:r>
      <w:hyperlink w:anchor="_ENREF_41" w:tooltip="Tumbleston, 2015 #12" w:history="1">
        <w:r w:rsidR="00B73444" w:rsidRPr="004D62AD">
          <w:rPr>
            <w:noProof/>
            <w:lang w:val="en-GB"/>
          </w:rPr>
          <w:t>41</w:t>
        </w:r>
      </w:hyperlink>
      <w:r w:rsidR="00C171F2" w:rsidRPr="004D62AD">
        <w:rPr>
          <w:noProof/>
          <w:lang w:val="en-GB"/>
        </w:rPr>
        <w:t>]</w:t>
      </w:r>
      <w:r w:rsidRPr="004D62AD">
        <w:rPr>
          <w:lang w:val="en-GB"/>
        </w:rPr>
        <w:fldChar w:fldCharType="end"/>
      </w:r>
      <w:r w:rsidRPr="004D62AD">
        <w:rPr>
          <w:lang w:val="en-GB"/>
        </w:rPr>
        <w:t>.</w:t>
      </w:r>
      <w:r w:rsidR="003A38D9" w:rsidRPr="004D62AD">
        <w:rPr>
          <w:lang w:val="en-GB"/>
        </w:rPr>
        <w:t xml:space="preserve"> The stereo-lithographic dental template has proved to allow an accurate and stable seat on </w:t>
      </w:r>
      <w:r w:rsidR="00FD25DD" w:rsidRPr="004D62AD">
        <w:rPr>
          <w:lang w:val="en-GB"/>
        </w:rPr>
        <w:t xml:space="preserve">surgical procedure of </w:t>
      </w:r>
      <w:r w:rsidR="003A38D9" w:rsidRPr="004D62AD">
        <w:rPr>
          <w:lang w:val="en-GB"/>
        </w:rPr>
        <w:t>dummy mandibles.</w:t>
      </w:r>
      <w:r w:rsidR="00FD25DD" w:rsidRPr="004D62AD">
        <w:rPr>
          <w:lang w:val="en-GB"/>
        </w:rPr>
        <w:t xml:space="preserve"> Hence, the process offers a proper planning and, therefore, safe flapless placement of dental implant </w:t>
      </w:r>
      <w:r w:rsidR="00FD25DD" w:rsidRPr="004D62AD">
        <w:rPr>
          <w:lang w:val="en-GB"/>
        </w:rPr>
        <w:fldChar w:fldCharType="begin">
          <w:fldData xml:space="preserve">PEVuZE5vdGU+PENpdGU+PEF1dGhvcj5WYXNhazwvQXV0aG9yPjxZZWFyPjIwMTU8L1llYXI+PFJl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=
</w:fldData>
        </w:fldChar>
      </w:r>
      <w:r w:rsidR="00C171F2" w:rsidRPr="004D62AD">
        <w:rPr>
          <w:lang w:val="en-GB"/>
        </w:rPr>
        <w:instrText xml:space="preserve"> ADDIN EN.CITE </w:instrText>
      </w:r>
      <w:r w:rsidR="00C171F2" w:rsidRPr="004D62AD">
        <w:rPr>
          <w:lang w:val="en-GB"/>
        </w:rPr>
        <w:fldChar w:fldCharType="begin">
          <w:fldData xml:space="preserve">PEVuZE5vdGU+PENpdGU+PEF1dGhvcj5WYXNhazwvQXV0aG9yPjxZZWFyPjIwMTU8L1llYXI+PFJl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=
</w:fldData>
        </w:fldChar>
      </w:r>
      <w:r w:rsidR="00C171F2" w:rsidRPr="004D62AD">
        <w:rPr>
          <w:lang w:val="en-GB"/>
        </w:rPr>
        <w:instrText xml:space="preserve"> ADDIN EN.CITE.DATA </w:instrText>
      </w:r>
      <w:r w:rsidR="00C171F2" w:rsidRPr="004D62AD">
        <w:rPr>
          <w:lang w:val="en-GB"/>
        </w:rPr>
      </w:r>
      <w:r w:rsidR="00C171F2" w:rsidRPr="004D62AD">
        <w:rPr>
          <w:lang w:val="en-GB"/>
        </w:rPr>
        <w:fldChar w:fldCharType="end"/>
      </w:r>
      <w:r w:rsidR="00FD25DD" w:rsidRPr="004D62AD">
        <w:rPr>
          <w:lang w:val="en-GB"/>
        </w:rPr>
      </w:r>
      <w:r w:rsidR="00FD25DD" w:rsidRPr="004D62AD">
        <w:rPr>
          <w:lang w:val="en-GB"/>
        </w:rPr>
        <w:fldChar w:fldCharType="separate"/>
      </w:r>
      <w:r w:rsidR="00C171F2" w:rsidRPr="004D62AD">
        <w:rPr>
          <w:noProof/>
          <w:lang w:val="en-GB"/>
        </w:rPr>
        <w:t>[</w:t>
      </w:r>
      <w:hyperlink w:anchor="_ENREF_67" w:tooltip="Vasak, 2015 #84" w:history="1">
        <w:r w:rsidR="00B73444" w:rsidRPr="004D62AD">
          <w:rPr>
            <w:noProof/>
            <w:lang w:val="en-GB"/>
          </w:rPr>
          <w:t>67</w:t>
        </w:r>
      </w:hyperlink>
      <w:r w:rsidR="00C171F2" w:rsidRPr="004D62AD">
        <w:rPr>
          <w:noProof/>
          <w:lang w:val="en-GB"/>
        </w:rPr>
        <w:t xml:space="preserve">, </w:t>
      </w:r>
      <w:hyperlink w:anchor="_ENREF_68" w:tooltip="Kühl, 2015 #85" w:history="1">
        <w:r w:rsidR="00B73444" w:rsidRPr="004D62AD">
          <w:rPr>
            <w:noProof/>
            <w:lang w:val="en-GB"/>
          </w:rPr>
          <w:t>68</w:t>
        </w:r>
      </w:hyperlink>
      <w:r w:rsidR="00C171F2" w:rsidRPr="004D62AD">
        <w:rPr>
          <w:noProof/>
          <w:lang w:val="en-GB"/>
        </w:rPr>
        <w:t>]</w:t>
      </w:r>
      <w:r w:rsidR="00FD25DD" w:rsidRPr="004D62AD">
        <w:rPr>
          <w:lang w:val="en-GB"/>
        </w:rPr>
        <w:fldChar w:fldCharType="end"/>
      </w:r>
      <w:r w:rsidR="00FD25DD" w:rsidRPr="004D62AD">
        <w:rPr>
          <w:lang w:val="en-GB"/>
        </w:rPr>
        <w:t xml:space="preserve">. </w:t>
      </w:r>
      <w:r w:rsidR="00FF69CB" w:rsidRPr="004D62AD">
        <w:rPr>
          <w:i/>
          <w:lang w:val="en-GB"/>
        </w:rPr>
        <w:t>Lee et al</w:t>
      </w:r>
      <w:r w:rsidR="00C470CE" w:rsidRPr="004D62AD">
        <w:rPr>
          <w:i/>
          <w:lang w:val="en-GB"/>
        </w:rPr>
        <w:t>.</w:t>
      </w:r>
      <w:r w:rsidR="00FF69CB" w:rsidRPr="004D62AD">
        <w:rPr>
          <w:lang w:val="en-GB"/>
        </w:rPr>
        <w:t xml:space="preserve"> </w:t>
      </w:r>
      <w:r w:rsidR="00C470CE" w:rsidRPr="004D62AD">
        <w:rPr>
          <w:lang w:val="en-GB"/>
        </w:rPr>
        <w:fldChar w:fldCharType="begin"/>
      </w:r>
      <w:r w:rsidR="00C171F2" w:rsidRPr="004D62AD">
        <w:rPr>
          <w:lang w:val="en-GB"/>
        </w:rPr>
        <w:instrText xml:space="preserve"> ADDIN EN.CITE &lt;EndNote&gt;&lt;Cite&gt;&lt;Author&gt;Jiang&lt;/Author&gt;&lt;Year&gt;2014&lt;/Year&gt;&lt;RecNum&gt;86&lt;/RecNum&gt;&lt;DisplayText&gt;[69]&lt;/DisplayText&gt;&lt;record&gt;&lt;rec-number&gt;86&lt;/rec-number&gt;&lt;foreign-keys&gt;&lt;key app="EN" db-id="efx0x922ktww28ewxznxrwa9pfpw99waz2ff"&gt;86&lt;/key&gt;&lt;/foreign-keys&gt;&lt;ref-type name="Journal Article"&gt;17&lt;/ref-type&gt;&lt;contributors&gt;&lt;authors&gt;&lt;author&gt;Jiang, Cho-Pei&lt;/author&gt;&lt;author&gt;Hsu, Han-Jan&lt;/author&gt;&lt;author&gt;Lee, Shyh-Yuan&lt;/author&gt;&lt;/authors&gt;&lt;/contributors&gt;&lt;titles&gt;&lt;title&gt;Development of mask-less projection slurry stereolithography for the fabrication of zirconia dental coping&lt;/title&gt;&lt;secondary-title&gt;International Journal of Precision Engineering and Manufacturing&lt;/secondary-title&gt;&lt;/titles&gt;&lt;periodical&gt;&lt;full-title&gt;International Journal of Precision Engineering and Manufacturing&lt;/full-title&gt;&lt;/periodical&gt;&lt;pages&gt;2413-2419&lt;/pages&gt;&lt;volume&gt;15&lt;/volume&gt;&lt;number&gt;11&lt;/number&gt;&lt;dates&gt;&lt;year&gt;2014&lt;/year&gt;&lt;pub-dates&gt;&lt;date&gt;November 01&lt;/date&gt;&lt;/pub-dates&gt;&lt;/dates&gt;&lt;isbn&gt;2005-4602&lt;/isbn&gt;&lt;label&gt;Jiang2014&lt;/label&gt;&lt;work-type&gt;journal article&lt;/work-type&gt;&lt;urls&gt;&lt;related-urls&gt;&lt;url&gt;https://doi.org/10.1007/s12541-014-0608-2&lt;/url&gt;&lt;/related-urls&gt;&lt;/urls&gt;&lt;electronic-resource-num&gt;10.1007/s12541-014-0608-2&lt;/electronic-resource-num&gt;&lt;/record&gt;&lt;/Cite&gt;&lt;/EndNote&gt;</w:instrText>
      </w:r>
      <w:r w:rsidR="00C470CE" w:rsidRPr="004D62AD">
        <w:rPr>
          <w:lang w:val="en-GB"/>
        </w:rPr>
        <w:fldChar w:fldCharType="separate"/>
      </w:r>
      <w:r w:rsidR="00C171F2" w:rsidRPr="004D62AD">
        <w:rPr>
          <w:noProof/>
          <w:lang w:val="en-GB"/>
        </w:rPr>
        <w:t>[</w:t>
      </w:r>
      <w:hyperlink w:anchor="_ENREF_69" w:tooltip="Jiang, 2014 #86" w:history="1">
        <w:r w:rsidR="00B73444" w:rsidRPr="004D62AD">
          <w:rPr>
            <w:noProof/>
            <w:lang w:val="en-GB"/>
          </w:rPr>
          <w:t>69</w:t>
        </w:r>
      </w:hyperlink>
      <w:r w:rsidR="00C171F2" w:rsidRPr="004D62AD">
        <w:rPr>
          <w:noProof/>
          <w:lang w:val="en-GB"/>
        </w:rPr>
        <w:t>]</w:t>
      </w:r>
      <w:r w:rsidR="00C470CE" w:rsidRPr="004D62AD">
        <w:rPr>
          <w:lang w:val="en-GB"/>
        </w:rPr>
        <w:fldChar w:fldCharType="end"/>
      </w:r>
      <w:r w:rsidR="00C470CE" w:rsidRPr="004D62AD">
        <w:rPr>
          <w:lang w:val="en-GB"/>
        </w:rPr>
        <w:t xml:space="preserve"> </w:t>
      </w:r>
      <w:r w:rsidR="00FF69CB" w:rsidRPr="004D62AD">
        <w:rPr>
          <w:lang w:val="en-GB"/>
        </w:rPr>
        <w:t xml:space="preserve">printed zirconia dental implants using </w:t>
      </w:r>
      <w:r w:rsidR="00C470CE" w:rsidRPr="004D62AD">
        <w:rPr>
          <w:lang w:val="en-GB"/>
        </w:rPr>
        <w:t>SLA. T</w:t>
      </w:r>
      <w:r w:rsidR="00FF69CB" w:rsidRPr="004D62AD">
        <w:rPr>
          <w:lang w:val="en-GB"/>
        </w:rPr>
        <w:t xml:space="preserve">he authors mixed zirconia powder together with a light curable resin in methanol as an organic solvent. The layers </w:t>
      </w:r>
      <w:proofErr w:type="gramStart"/>
      <w:r w:rsidR="00FF69CB" w:rsidRPr="004D62AD">
        <w:rPr>
          <w:lang w:val="en-GB"/>
        </w:rPr>
        <w:t>were added on the top of one another and connected tightly upon the evaporation of methanol</w:t>
      </w:r>
      <w:proofErr w:type="gramEnd"/>
      <w:r w:rsidR="00FF69CB" w:rsidRPr="004D62AD">
        <w:rPr>
          <w:lang w:val="en-GB"/>
        </w:rPr>
        <w:t xml:space="preserve"> then a green block was prepared using solvent soluble slurry. The green block </w:t>
      </w:r>
      <w:proofErr w:type="gramStart"/>
      <w:r w:rsidR="00FF69CB" w:rsidRPr="004D62AD">
        <w:rPr>
          <w:lang w:val="en-GB"/>
        </w:rPr>
        <w:t>was solidified</w:t>
      </w:r>
      <w:proofErr w:type="gramEnd"/>
      <w:r w:rsidR="00FF69CB" w:rsidRPr="004D62AD">
        <w:rPr>
          <w:lang w:val="en-GB"/>
        </w:rPr>
        <w:t xml:space="preserve"> in methanol before sintering at 600 </w:t>
      </w:r>
      <w:proofErr w:type="spellStart"/>
      <w:r w:rsidR="00FF69CB" w:rsidRPr="004D62AD">
        <w:rPr>
          <w:vertAlign w:val="superscript"/>
          <w:lang w:val="en-GB"/>
        </w:rPr>
        <w:t>o</w:t>
      </w:r>
      <w:r w:rsidR="00FF69CB" w:rsidRPr="004D62AD">
        <w:rPr>
          <w:lang w:val="en-GB"/>
        </w:rPr>
        <w:t>C</w:t>
      </w:r>
      <w:proofErr w:type="spellEnd"/>
      <w:r w:rsidR="00FF69CB" w:rsidRPr="004D62AD">
        <w:rPr>
          <w:lang w:val="en-GB"/>
        </w:rPr>
        <w:t xml:space="preserve"> to burnout the binder then at 1450 </w:t>
      </w:r>
      <w:proofErr w:type="spellStart"/>
      <w:r w:rsidR="00FF69CB" w:rsidRPr="004D62AD">
        <w:rPr>
          <w:vertAlign w:val="superscript"/>
          <w:lang w:val="en-GB"/>
        </w:rPr>
        <w:t>o</w:t>
      </w:r>
      <w:r w:rsidR="00FF69CB" w:rsidRPr="004D62AD">
        <w:rPr>
          <w:lang w:val="en-GB"/>
        </w:rPr>
        <w:t>C</w:t>
      </w:r>
      <w:proofErr w:type="spellEnd"/>
      <w:r w:rsidR="00FF69CB" w:rsidRPr="004D62AD">
        <w:rPr>
          <w:lang w:val="en-GB"/>
        </w:rPr>
        <w:t xml:space="preserve"> to sinter the zirconia. The prepared dental implant had flexural strength of 539.1 MPa and </w:t>
      </w:r>
      <w:proofErr w:type="spellStart"/>
      <w:r w:rsidR="00FF69CB" w:rsidRPr="004D62AD">
        <w:rPr>
          <w:lang w:val="en-GB"/>
        </w:rPr>
        <w:t>microhardness</w:t>
      </w:r>
      <w:proofErr w:type="spellEnd"/>
      <w:r w:rsidR="00FF69CB" w:rsidRPr="004D62AD">
        <w:rPr>
          <w:lang w:val="en-GB"/>
        </w:rPr>
        <w:t xml:space="preserve"> of 1556 </w:t>
      </w:r>
      <w:proofErr w:type="spellStart"/>
      <w:r w:rsidR="00FF69CB" w:rsidRPr="004D62AD">
        <w:rPr>
          <w:lang w:val="en-GB"/>
        </w:rPr>
        <w:t>HV</w:t>
      </w:r>
      <w:proofErr w:type="spellEnd"/>
      <w:r w:rsidR="00FF69CB" w:rsidRPr="004D62AD">
        <w:rPr>
          <w:lang w:val="en-GB"/>
        </w:rPr>
        <w:t xml:space="preserve">. Zirconia was also in </w:t>
      </w:r>
      <w:proofErr w:type="spellStart"/>
      <w:r w:rsidR="00FF69CB" w:rsidRPr="004D62AD">
        <w:rPr>
          <w:lang w:val="en-GB"/>
        </w:rPr>
        <w:t>Mitteramskogler</w:t>
      </w:r>
      <w:proofErr w:type="spellEnd"/>
      <w:r w:rsidR="00FF69CB" w:rsidRPr="004D62AD">
        <w:rPr>
          <w:lang w:val="en-GB"/>
        </w:rPr>
        <w:t xml:space="preserve"> et al studies who proposed the use of light to cure Lithography-based </w:t>
      </w:r>
      <w:r w:rsidR="00C470CE" w:rsidRPr="004D62AD">
        <w:rPr>
          <w:lang w:val="en-GB"/>
        </w:rPr>
        <w:t>SLA</w:t>
      </w:r>
      <w:r w:rsidR="00FF69CB" w:rsidRPr="004D62AD">
        <w:rPr>
          <w:lang w:val="en-GB"/>
        </w:rPr>
        <w:t xml:space="preserve"> printed implants </w:t>
      </w:r>
      <w:r w:rsidR="00FF69CB" w:rsidRPr="004D62AD">
        <w:rPr>
          <w:lang w:val="en-GB"/>
        </w:rPr>
        <w:fldChar w:fldCharType="begin"/>
      </w:r>
      <w:r w:rsidR="00C171F2" w:rsidRPr="004D62AD">
        <w:rPr>
          <w:lang w:val="en-GB"/>
        </w:rPr>
        <w:instrText xml:space="preserve"> ADDIN EN.CITE &lt;EndNote&gt;&lt;Cite&gt;&lt;Author&gt;Mitteramskogler&lt;/Author&gt;&lt;Year&gt;2014&lt;/Year&gt;&lt;RecNum&gt;28&lt;/RecNum&gt;&lt;DisplayText&gt;[70]&lt;/DisplayText&gt;&lt;record&gt;&lt;rec-number&gt;28&lt;/rec-number&gt;&lt;foreign-keys&gt;&lt;key app="EN" db-id="efx0x922ktww28ewxznxrwa9pfpw99waz2ff"&gt;28&lt;/key&gt;&lt;/foreign-keys&gt;&lt;ref-type name="Journal Article"&gt;17&lt;/ref-type&gt;&lt;contributors&gt;&lt;authors&gt;&lt;author&gt;Mitteramskogler, G.&lt;/author&gt;&lt;author&gt;Gmeiner, R.&lt;/author&gt;&lt;author&gt;Felzmann, R.&lt;/author&gt;&lt;author&gt;Gruber, S.&lt;/author&gt;&lt;author&gt;Hofstetter, C.&lt;/author&gt;&lt;author&gt;Stampfl, J.&lt;/author&gt;&lt;author&gt;Ebert, J.&lt;/author&gt;&lt;author&gt;Wachter, W.&lt;/author&gt;&lt;author&gt;Laubersheimer, J.&lt;/author&gt;&lt;/authors&gt;&lt;/contributors&gt;&lt;titles&gt;&lt;title&gt;Light curing strategies for lithography-based additive manufacturing of customized ceramics&lt;/title&gt;&lt;secondary-title&gt;Additive Manufacturing&lt;/secondary-title&gt;&lt;/titles&gt;&lt;periodical&gt;&lt;full-title&gt;Additive Manufacturing&lt;/full-title&gt;&lt;/periodical&gt;&lt;pages&gt;110-118&lt;/pages&gt;&lt;volume&gt;1&lt;/volume&gt;&lt;dates&gt;&lt;year&gt;2014&lt;/year&gt;&lt;/dates&gt;&lt;work-type&gt;Article&lt;/work-type&gt;&lt;urls&gt;&lt;related-urls&gt;&lt;url&gt;https://www.scopus.com/inward/record.uri?eid=2-s2.0-84915779104&amp;amp;doi=10.1016%2fj.addma.2014.08.003&amp;amp;partnerID=40&amp;amp;md5=9a0c7bff2436e7f1af8faedc3122b2eb&lt;/url&gt;&lt;/related-urls&gt;&lt;/urls&gt;&lt;electronic-resource-num&gt;10.1016/j.addma.2014.08.003&lt;/electronic-resource-num&gt;&lt;remote-database-name&gt;Scopus&lt;/remote-database-name&gt;&lt;/record&gt;&lt;/Cite&gt;&lt;/EndNote&gt;</w:instrText>
      </w:r>
      <w:r w:rsidR="00FF69CB" w:rsidRPr="004D62AD">
        <w:rPr>
          <w:lang w:val="en-GB"/>
        </w:rPr>
        <w:fldChar w:fldCharType="separate"/>
      </w:r>
      <w:r w:rsidR="00C171F2" w:rsidRPr="004D62AD">
        <w:rPr>
          <w:noProof/>
          <w:lang w:val="en-GB"/>
        </w:rPr>
        <w:t>[</w:t>
      </w:r>
      <w:hyperlink w:anchor="_ENREF_70" w:tooltip="Mitteramskogler, 2014 #28" w:history="1">
        <w:r w:rsidR="00B73444" w:rsidRPr="004D62AD">
          <w:rPr>
            <w:noProof/>
            <w:lang w:val="en-GB"/>
          </w:rPr>
          <w:t>70</w:t>
        </w:r>
      </w:hyperlink>
      <w:r w:rsidR="00C171F2" w:rsidRPr="004D62AD">
        <w:rPr>
          <w:noProof/>
          <w:lang w:val="en-GB"/>
        </w:rPr>
        <w:t>]</w:t>
      </w:r>
      <w:r w:rsidR="00FF69CB" w:rsidRPr="004D62AD">
        <w:rPr>
          <w:lang w:val="en-GB"/>
        </w:rPr>
        <w:fldChar w:fldCharType="end"/>
      </w:r>
      <w:r w:rsidR="00FF69CB" w:rsidRPr="004D62AD">
        <w:rPr>
          <w:lang w:val="en-GB"/>
        </w:rPr>
        <w:t xml:space="preserve">. Light curing produces implants with higher surface resolution and quality compared to thermal polymerization. During the light curing </w:t>
      </w:r>
      <w:r w:rsidR="00C470CE" w:rsidRPr="004D62AD">
        <w:rPr>
          <w:lang w:val="en-GB"/>
        </w:rPr>
        <w:t>processes,</w:t>
      </w:r>
      <w:r w:rsidR="00FF69CB" w:rsidRPr="004D62AD">
        <w:rPr>
          <w:lang w:val="en-GB"/>
        </w:rPr>
        <w:t xml:space="preserve"> the intensity of light and exposure time </w:t>
      </w:r>
      <w:proofErr w:type="gramStart"/>
      <w:r w:rsidR="00FF69CB" w:rsidRPr="004D62AD">
        <w:rPr>
          <w:lang w:val="en-GB"/>
        </w:rPr>
        <w:t>can be optimized</w:t>
      </w:r>
      <w:proofErr w:type="gramEnd"/>
      <w:r w:rsidR="00FF69CB" w:rsidRPr="004D62AD">
        <w:rPr>
          <w:lang w:val="en-GB"/>
        </w:rPr>
        <w:t xml:space="preserve"> according to the characteristics of the slurry used. The characteristics of zirconia dental implants prepared by </w:t>
      </w:r>
      <w:r w:rsidR="00C470CE" w:rsidRPr="004D62AD">
        <w:rPr>
          <w:lang w:val="en-GB"/>
        </w:rPr>
        <w:t>SLA</w:t>
      </w:r>
      <w:r w:rsidR="00FF69CB" w:rsidRPr="004D62AD">
        <w:rPr>
          <w:lang w:val="en-GB"/>
        </w:rPr>
        <w:t xml:space="preserve"> were reported in recent literature studie</w:t>
      </w:r>
      <w:r w:rsidR="00C470CE" w:rsidRPr="004D62AD">
        <w:rPr>
          <w:lang w:val="en-GB"/>
        </w:rPr>
        <w:t xml:space="preserve">s </w:t>
      </w:r>
      <w:r w:rsidR="00FF69CB" w:rsidRPr="004D62AD">
        <w:rPr>
          <w:lang w:val="en-GB"/>
        </w:rPr>
        <w:t>(</w:t>
      </w:r>
      <w:r w:rsidR="00C470CE" w:rsidRPr="004D62AD">
        <w:rPr>
          <w:i/>
          <w:lang w:val="en-GB"/>
        </w:rPr>
        <w:t xml:space="preserve">Osman et al </w:t>
      </w:r>
      <w:r w:rsidR="00FF69CB" w:rsidRPr="004D62AD">
        <w:rPr>
          <w:lang w:val="en-GB"/>
        </w:rPr>
        <w:fldChar w:fldCharType="begin"/>
      </w:r>
      <w:r w:rsidR="00C171F2" w:rsidRPr="004D62AD">
        <w:rPr>
          <w:lang w:val="en-GB"/>
        </w:rPr>
        <w:instrText xml:space="preserve"> ADDIN EN.CITE &lt;EndNote&gt;&lt;Cite&gt;&lt;Author&gt;Osman&lt;/Author&gt;&lt;Year&gt;2017&lt;/Year&gt;&lt;RecNum&gt;26&lt;/RecNum&gt;&lt;DisplayText&gt;[71]&lt;/DisplayText&gt;&lt;record&gt;&lt;rec-number&gt;26&lt;/rec-number&gt;&lt;foreign-keys&gt;&lt;key app="EN" db-id="efx0x922ktww28ewxznxrwa9pfpw99waz2ff"&gt;26&lt;/key&gt;&lt;/foreign-keys&gt;&lt;ref-type name="Journal Article"&gt;17&lt;/ref-type&gt;&lt;contributors&gt;&lt;authors&gt;&lt;author&gt;Osman, R. B.&lt;/author&gt;&lt;author&gt;van der Veen, A. J.&lt;/author&gt;&lt;author&gt;Huiberts, D.&lt;/author&gt;&lt;author&gt;Wismeijer, D.&lt;/author&gt;&lt;author&gt;Alharbi, N.&lt;/author&gt;&lt;/authors&gt;&lt;/contributors&gt;&lt;titles&gt;&lt;title&gt;3D-printing zirconia implants; a dream or a reality? An in-vitro study evaluating the dimensional accuracy, surface topography and mechanical properties of printed zirconia implant and discs&lt;/title&gt;&lt;secondary-title&gt;Journal of the Mechanical Behavior of Biomedical Materials&lt;/secondary-title&gt;&lt;/titles&gt;&lt;periodical&gt;&lt;full-title&gt;Journal of the Mechanical Behavior of Biomedical Materials&lt;/full-title&gt;&lt;/periodical&gt;&lt;pages&gt;521-528&lt;/pages&gt;&lt;volume&gt;75&lt;/volume&gt;&lt;dates&gt;&lt;year&gt;2017&lt;/year&gt;&lt;/dates&gt;&lt;work-type&gt;Article&lt;/work-type&gt;&lt;urls&gt;&lt;related-urls&gt;&lt;url&gt;https://www.scopus.com/inward/record.uri?eid=2-s2.0-85028336109&amp;amp;doi=10.1016%2fj.jmbbm.2017.08.018&amp;amp;partnerID=40&amp;amp;md5=0b00627b74f912e89279bb07b88ba898&lt;/url&gt;&lt;/related-urls&gt;&lt;/urls&gt;&lt;electronic-resource-num&gt;10.1016/j.jmbbm.2017.08.018&lt;/electronic-resource-num&gt;&lt;remote-database-name&gt;Scopus&lt;/remote-database-name&gt;&lt;/record&gt;&lt;/Cite&gt;&lt;/EndNote&gt;</w:instrText>
      </w:r>
      <w:r w:rsidR="00FF69CB" w:rsidRPr="004D62AD">
        <w:rPr>
          <w:lang w:val="en-GB"/>
        </w:rPr>
        <w:fldChar w:fldCharType="separate"/>
      </w:r>
      <w:r w:rsidR="00C171F2" w:rsidRPr="004D62AD">
        <w:rPr>
          <w:noProof/>
          <w:lang w:val="en-GB"/>
        </w:rPr>
        <w:t>[</w:t>
      </w:r>
      <w:hyperlink w:anchor="_ENREF_71" w:tooltip="Osman, 2017 #26" w:history="1">
        <w:r w:rsidR="00B73444" w:rsidRPr="004D62AD">
          <w:rPr>
            <w:noProof/>
            <w:lang w:val="en-GB"/>
          </w:rPr>
          <w:t>71</w:t>
        </w:r>
      </w:hyperlink>
      <w:r w:rsidR="00C171F2" w:rsidRPr="004D62AD">
        <w:rPr>
          <w:noProof/>
          <w:lang w:val="en-GB"/>
        </w:rPr>
        <w:t>]</w:t>
      </w:r>
      <w:r w:rsidR="00FF69CB" w:rsidRPr="004D62AD">
        <w:rPr>
          <w:lang w:val="en-GB"/>
        </w:rPr>
        <w:fldChar w:fldCharType="end"/>
      </w:r>
      <w:r w:rsidR="00FF69CB" w:rsidRPr="004D62AD">
        <w:rPr>
          <w:lang w:val="en-GB"/>
        </w:rPr>
        <w:t xml:space="preserve">. Osman and co-worker investigated the surface topography and dimensional accuracy of zirconia implants printed by </w:t>
      </w:r>
      <w:r w:rsidR="00C470CE" w:rsidRPr="004D62AD">
        <w:rPr>
          <w:lang w:val="en-GB"/>
        </w:rPr>
        <w:t>SLA</w:t>
      </w:r>
      <w:r w:rsidR="00FF69CB" w:rsidRPr="004D62AD">
        <w:rPr>
          <w:lang w:val="en-GB"/>
        </w:rPr>
        <w:t xml:space="preserve">. The angle of printing </w:t>
      </w:r>
      <w:proofErr w:type="gramStart"/>
      <w:r w:rsidR="00FF69CB" w:rsidRPr="004D62AD">
        <w:rPr>
          <w:lang w:val="en-GB"/>
        </w:rPr>
        <w:t>was found</w:t>
      </w:r>
      <w:proofErr w:type="gramEnd"/>
      <w:r w:rsidR="00FF69CB" w:rsidRPr="004D62AD">
        <w:rPr>
          <w:lang w:val="en-GB"/>
        </w:rPr>
        <w:t xml:space="preserve"> to affect the mechanical characteristics of the implant. Vertical printing at an angle of </w:t>
      </w:r>
      <w:proofErr w:type="spellStart"/>
      <w:r w:rsidR="00FF69CB" w:rsidRPr="004D62AD">
        <w:rPr>
          <w:lang w:val="en-GB"/>
        </w:rPr>
        <w:t>0</w:t>
      </w:r>
      <w:r w:rsidR="00FF69CB" w:rsidRPr="004D62AD">
        <w:rPr>
          <w:vertAlign w:val="superscript"/>
          <w:lang w:val="en-GB"/>
        </w:rPr>
        <w:t>o</w:t>
      </w:r>
      <w:proofErr w:type="spellEnd"/>
      <w:r w:rsidR="00FF69CB" w:rsidRPr="004D62AD">
        <w:rPr>
          <w:lang w:val="en-GB"/>
        </w:rPr>
        <w:t xml:space="preserve"> showed the highest flexure strength of 1006.6 MPa followed by tilted printing at </w:t>
      </w:r>
      <w:proofErr w:type="spellStart"/>
      <w:r w:rsidR="00FF69CB" w:rsidRPr="004D62AD">
        <w:rPr>
          <w:lang w:val="en-GB"/>
        </w:rPr>
        <w:t>45</w:t>
      </w:r>
      <w:r w:rsidR="00FF69CB" w:rsidRPr="004D62AD">
        <w:rPr>
          <w:vertAlign w:val="superscript"/>
          <w:lang w:val="en-GB"/>
        </w:rPr>
        <w:t>o</w:t>
      </w:r>
      <w:proofErr w:type="spellEnd"/>
      <w:r w:rsidR="00FF69CB" w:rsidRPr="004D62AD">
        <w:rPr>
          <w:lang w:val="en-GB"/>
        </w:rPr>
        <w:t xml:space="preserve"> and horizontal printing at </w:t>
      </w:r>
      <w:proofErr w:type="spellStart"/>
      <w:r w:rsidR="00FF69CB" w:rsidRPr="004D62AD">
        <w:rPr>
          <w:lang w:val="en-GB"/>
        </w:rPr>
        <w:t>90</w:t>
      </w:r>
      <w:r w:rsidR="00FF69CB" w:rsidRPr="004D62AD">
        <w:rPr>
          <w:vertAlign w:val="superscript"/>
          <w:lang w:val="en-GB"/>
        </w:rPr>
        <w:t>o</w:t>
      </w:r>
      <w:proofErr w:type="spellEnd"/>
      <w:r w:rsidR="00FF69CB" w:rsidRPr="004D62AD">
        <w:rPr>
          <w:lang w:val="en-GB"/>
        </w:rPr>
        <w:t xml:space="preserve">, possibly because of the vector of the applied force. All the prepared implants were of high dimensional accuracy (root mean square value of 0.1 mm) and had micro-porosity ranging between 196 nm to 3.3 </w:t>
      </w:r>
      <w:proofErr w:type="spellStart"/>
      <w:r w:rsidR="00FF69CB" w:rsidRPr="004D62AD">
        <w:rPr>
          <w:lang w:val="en-GB"/>
        </w:rPr>
        <w:t>μm</w:t>
      </w:r>
      <w:proofErr w:type="spellEnd"/>
      <w:r w:rsidR="00FF69CB" w:rsidRPr="004D62AD">
        <w:rPr>
          <w:lang w:val="en-GB"/>
        </w:rPr>
        <w:t xml:space="preserve"> of which some </w:t>
      </w:r>
      <w:proofErr w:type="gramStart"/>
      <w:r w:rsidR="00FF69CB" w:rsidRPr="004D62AD">
        <w:rPr>
          <w:lang w:val="en-GB"/>
        </w:rPr>
        <w:t>were connected</w:t>
      </w:r>
      <w:proofErr w:type="gramEnd"/>
      <w:r w:rsidR="00FF69CB" w:rsidRPr="004D62AD">
        <w:rPr>
          <w:lang w:val="en-GB"/>
        </w:rPr>
        <w:t xml:space="preserve"> resulting in flaws. All the prepared implants were moderately rough with mean roughness of 1.59 ±0.41 </w:t>
      </w:r>
      <w:proofErr w:type="spellStart"/>
      <w:r w:rsidR="00FF69CB" w:rsidRPr="004D62AD">
        <w:rPr>
          <w:lang w:val="en-GB"/>
        </w:rPr>
        <w:t>μm</w:t>
      </w:r>
      <w:proofErr w:type="spellEnd"/>
      <w:r w:rsidR="00FF69CB" w:rsidRPr="004D62AD">
        <w:rPr>
          <w:lang w:val="en-GB"/>
        </w:rPr>
        <w:t xml:space="preserve"> that can mediate </w:t>
      </w:r>
      <w:proofErr w:type="spellStart"/>
      <w:r w:rsidR="00FF69CB" w:rsidRPr="004D62AD">
        <w:rPr>
          <w:lang w:val="en-GB"/>
        </w:rPr>
        <w:t>osseointegration</w:t>
      </w:r>
      <w:proofErr w:type="spellEnd"/>
      <w:r w:rsidR="00FF69CB" w:rsidRPr="004D62AD">
        <w:rPr>
          <w:lang w:val="en-GB"/>
        </w:rPr>
        <w:t>.</w:t>
      </w:r>
    </w:p>
    <w:p w14:paraId="4FF4B80C" w14:textId="77777777" w:rsidR="00FF69CB" w:rsidRPr="004D62AD" w:rsidRDefault="00FF69CB" w:rsidP="00C1731B">
      <w:pPr>
        <w:pStyle w:val="Text"/>
        <w:rPr>
          <w:lang w:val="en-GB"/>
        </w:rPr>
      </w:pPr>
    </w:p>
    <w:p w14:paraId="4765D7F9" w14:textId="3BC6D872" w:rsidR="00EA5E81" w:rsidRPr="004D62AD" w:rsidRDefault="00EA5E81" w:rsidP="00E15A9A">
      <w:pPr>
        <w:pStyle w:val="Text"/>
        <w:jc w:val="center"/>
      </w:pPr>
      <w:r w:rsidRPr="004D62AD">
        <w:rPr>
          <w:noProof/>
          <w:lang w:val="en-GB" w:eastAsia="en-GB"/>
        </w:rPr>
        <w:lastRenderedPageBreak/>
        <mc:AlternateContent>
          <mc:Choice Requires="wpc">
            <w:drawing>
              <wp:inline distT="0" distB="0" distL="0" distR="0" wp14:anchorId="1C738039" wp14:editId="160ADD48">
                <wp:extent cx="4391891" cy="2902528"/>
                <wp:effectExtent l="0" t="0" r="8890" b="12700"/>
                <wp:docPr id="880" name="Canvas 8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792" name="Group 792"/>
                        <wpg:cNvGrpSpPr>
                          <a:grpSpLocks/>
                        </wpg:cNvGrpSpPr>
                        <wpg:grpSpPr bwMode="auto">
                          <a:xfrm>
                            <a:off x="36020" y="34786"/>
                            <a:ext cx="4351655" cy="2863571"/>
                            <a:chOff x="0" y="0"/>
                            <a:chExt cx="6853" cy="4671"/>
                          </a:xfrm>
                        </wpg:grpSpPr>
                        <pic:pic xmlns:pic="http://schemas.openxmlformats.org/drawingml/2006/picture">
                          <pic:nvPicPr>
                            <pic:cNvPr id="793" name="Picture 793" descr="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4" y="0"/>
                              <a:ext cx="6849" cy="45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4" name="AutoShape 4"/>
                          <wps:cNvCnPr>
                            <a:cxnSpLocks noChangeShapeType="1"/>
                          </wps:cNvCnPr>
                          <wps:spPr bwMode="auto">
                            <a:xfrm flipV="1">
                              <a:off x="596" y="509"/>
                              <a:ext cx="471" cy="323"/>
                            </a:xfrm>
                            <a:prstGeom prst="straightConnector1">
                              <a:avLst/>
                            </a:prstGeom>
                            <a:noFill/>
                            <a:ln w="9525">
                              <a:solidFill>
                                <a:srgbClr val="002060"/>
                              </a:solidFill>
                              <a:round/>
                              <a:headEnd/>
                              <a:tailEnd type="arrow" w="sm" len="lg"/>
                            </a:ln>
                            <a:extLst>
                              <a:ext uri="{909E8E84-426E-40DD-AFC4-6F175D3DCCD1}">
                                <a14:hiddenFill xmlns:a14="http://schemas.microsoft.com/office/drawing/2010/main">
                                  <a:noFill/>
                                </a14:hiddenFill>
                              </a:ext>
                            </a:extLst>
                          </wps:spPr>
                          <wps:bodyPr/>
                        </wps:wsp>
                        <wps:wsp>
                          <wps:cNvPr id="795" name="Text Box 5"/>
                          <wps:cNvSpPr txBox="1">
                            <a:spLocks noChangeArrowheads="1"/>
                          </wps:cNvSpPr>
                          <wps:spPr bwMode="auto">
                            <a:xfrm>
                              <a:off x="0" y="736"/>
                              <a:ext cx="680"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84985" w14:textId="77777777" w:rsidR="00102768" w:rsidRDefault="00102768" w:rsidP="00EA5E81">
                                <w:pPr>
                                  <w:pStyle w:val="Figuretext"/>
                                </w:pPr>
                                <w:r>
                                  <w:t>Laser</w:t>
                                </w:r>
                              </w:p>
                            </w:txbxContent>
                          </wps:txbx>
                          <wps:bodyPr rot="0" vert="horz" wrap="square" lIns="0" tIns="0" rIns="0" bIns="0" anchor="t" anchorCtr="0" upright="1">
                            <a:noAutofit/>
                          </wps:bodyPr>
                        </wps:wsp>
                        <wps:wsp>
                          <wps:cNvPr id="796" name="Text Box 6"/>
                          <wps:cNvSpPr txBox="1">
                            <a:spLocks noChangeArrowheads="1"/>
                          </wps:cNvSpPr>
                          <wps:spPr bwMode="auto">
                            <a:xfrm>
                              <a:off x="3492" y="269"/>
                              <a:ext cx="67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48C3EC" w14:textId="77777777" w:rsidR="00102768" w:rsidRDefault="00102768" w:rsidP="00EA5E81">
                                <w:pPr>
                                  <w:pStyle w:val="Figuretext"/>
                                </w:pPr>
                                <w:r>
                                  <w:t>Lenses</w:t>
                                </w:r>
                              </w:p>
                            </w:txbxContent>
                          </wps:txbx>
                          <wps:bodyPr rot="0" vert="horz" wrap="square" lIns="0" tIns="0" rIns="0" bIns="0" anchor="t" anchorCtr="0" upright="1">
                            <a:noAutofit/>
                          </wps:bodyPr>
                        </wps:wsp>
                        <wps:wsp>
                          <wps:cNvPr id="797" name="AutoShape 7"/>
                          <wps:cNvCnPr>
                            <a:cxnSpLocks noChangeShapeType="1"/>
                          </wps:cNvCnPr>
                          <wps:spPr bwMode="auto">
                            <a:xfrm flipV="1">
                              <a:off x="3921" y="3854"/>
                              <a:ext cx="2" cy="514"/>
                            </a:xfrm>
                            <a:prstGeom prst="straightConnector1">
                              <a:avLst/>
                            </a:prstGeom>
                            <a:noFill/>
                            <a:ln w="19050">
                              <a:solidFill>
                                <a:srgbClr val="FF0000"/>
                              </a:solidFill>
                              <a:round/>
                              <a:headEnd/>
                              <a:tailEnd type="stealth" w="med" len="lg"/>
                            </a:ln>
                            <a:extLst>
                              <a:ext uri="{909E8E84-426E-40DD-AFC4-6F175D3DCCD1}">
                                <a14:hiddenFill xmlns:a14="http://schemas.microsoft.com/office/drawing/2010/main">
                                  <a:noFill/>
                                </a14:hiddenFill>
                              </a:ext>
                            </a:extLst>
                          </wps:spPr>
                          <wps:bodyPr/>
                        </wps:wsp>
                        <wps:wsp>
                          <wps:cNvPr id="798" name="AutoShape 8"/>
                          <wps:cNvCnPr>
                            <a:cxnSpLocks noChangeShapeType="1"/>
                          </wps:cNvCnPr>
                          <wps:spPr bwMode="auto">
                            <a:xfrm>
                              <a:off x="2964" y="3854"/>
                              <a:ext cx="439" cy="80"/>
                            </a:xfrm>
                            <a:prstGeom prst="straightConnector1">
                              <a:avLst/>
                            </a:prstGeom>
                            <a:noFill/>
                            <a:ln w="19050">
                              <a:solidFill>
                                <a:srgbClr val="FF0000"/>
                              </a:solidFill>
                              <a:round/>
                              <a:headEnd type="stealth" w="med" len="lg"/>
                              <a:tailEnd type="stealth" w="med" len="lg"/>
                            </a:ln>
                            <a:extLst>
                              <a:ext uri="{909E8E84-426E-40DD-AFC4-6F175D3DCCD1}">
                                <a14:hiddenFill xmlns:a14="http://schemas.microsoft.com/office/drawing/2010/main">
                                  <a:noFill/>
                                </a14:hiddenFill>
                              </a:ext>
                            </a:extLst>
                          </wps:spPr>
                          <wps:bodyPr/>
                        </wps:wsp>
                        <wps:wsp>
                          <wps:cNvPr id="799" name="AutoShape 9"/>
                          <wps:cNvCnPr>
                            <a:cxnSpLocks noChangeShapeType="1"/>
                          </wps:cNvCnPr>
                          <wps:spPr bwMode="auto">
                            <a:xfrm flipV="1">
                              <a:off x="2983" y="3901"/>
                              <a:ext cx="538" cy="690"/>
                            </a:xfrm>
                            <a:prstGeom prst="straightConnector1">
                              <a:avLst/>
                            </a:prstGeom>
                            <a:noFill/>
                            <a:ln w="9525">
                              <a:solidFill>
                                <a:srgbClr val="002060"/>
                              </a:solidFill>
                              <a:round/>
                              <a:headEnd/>
                              <a:tailEnd type="arrow" w="sm" len="lg"/>
                            </a:ln>
                            <a:extLst>
                              <a:ext uri="{909E8E84-426E-40DD-AFC4-6F175D3DCCD1}">
                                <a14:hiddenFill xmlns:a14="http://schemas.microsoft.com/office/drawing/2010/main">
                                  <a:noFill/>
                                </a14:hiddenFill>
                              </a:ext>
                            </a:extLst>
                          </wps:spPr>
                          <wps:bodyPr/>
                        </wps:wsp>
                        <wps:wsp>
                          <wps:cNvPr id="864" name="AutoShape 10"/>
                          <wps:cNvSpPr>
                            <a:spLocks noChangeArrowheads="1"/>
                          </wps:cNvSpPr>
                          <wps:spPr bwMode="auto">
                            <a:xfrm>
                              <a:off x="3684" y="1026"/>
                              <a:ext cx="381" cy="229"/>
                            </a:xfrm>
                            <a:custGeom>
                              <a:avLst/>
                              <a:gdLst>
                                <a:gd name="G0" fmla="+- 0 0 0"/>
                                <a:gd name="G1" fmla="+- -11796480 0 0"/>
                                <a:gd name="G2" fmla="+- 0 0 -11796480"/>
                                <a:gd name="G3" fmla="+- 10800 0 0"/>
                                <a:gd name="G4" fmla="+- 0 0 0"/>
                                <a:gd name="T0" fmla="*/ 360 256 1"/>
                                <a:gd name="T1" fmla="*/ 0 256 1"/>
                                <a:gd name="G5" fmla="+- G2 T0 T1"/>
                                <a:gd name="G6" fmla="?: G2 G2 G5"/>
                                <a:gd name="G7" fmla="+- 0 0 G6"/>
                                <a:gd name="G8" fmla="+- 5400 0 0"/>
                                <a:gd name="G9" fmla="+- 0 0 -11796480"/>
                                <a:gd name="G10" fmla="+- 5400 0 2700"/>
                                <a:gd name="G11" fmla="cos G10 0"/>
                                <a:gd name="G12" fmla="sin G10 0"/>
                                <a:gd name="G13" fmla="cos 13500 0"/>
                                <a:gd name="G14" fmla="sin 13500 0"/>
                                <a:gd name="G15" fmla="+- G11 10800 0"/>
                                <a:gd name="G16" fmla="+- G12 10800 0"/>
                                <a:gd name="G17" fmla="+- G13 10800 0"/>
                                <a:gd name="G18" fmla="+- G14 10800 0"/>
                                <a:gd name="G19" fmla="*/ 5400 1 2"/>
                                <a:gd name="G20" fmla="+- G19 5400 0"/>
                                <a:gd name="G21" fmla="cos G20 0"/>
                                <a:gd name="G22" fmla="sin G20 0"/>
                                <a:gd name="G23" fmla="+- G21 10800 0"/>
                                <a:gd name="G24" fmla="+- G12 G23 G22"/>
                                <a:gd name="G25" fmla="+- G22 G23 G11"/>
                                <a:gd name="G26" fmla="cos 10800 0"/>
                                <a:gd name="G27" fmla="sin 10800 0"/>
                                <a:gd name="G28" fmla="cos 5400 0"/>
                                <a:gd name="G29" fmla="sin 5400 0"/>
                                <a:gd name="G30" fmla="+- G26 10800 0"/>
                                <a:gd name="G31" fmla="+- G27 10800 0"/>
                                <a:gd name="G32" fmla="+- G28 10800 0"/>
                                <a:gd name="G33" fmla="+- G29 10800 0"/>
                                <a:gd name="G34" fmla="+- G19 5400 0"/>
                                <a:gd name="G35" fmla="cos G34 -11796480"/>
                                <a:gd name="G36" fmla="sin G34 -11796480"/>
                                <a:gd name="G37" fmla="+/ -11796480 0 2"/>
                                <a:gd name="T2" fmla="*/ 180 256 1"/>
                                <a:gd name="T3" fmla="*/ 0 256 1"/>
                                <a:gd name="G38" fmla="+- G37 T2 T3"/>
                                <a:gd name="G39" fmla="?: G2 G37 G38"/>
                                <a:gd name="G40" fmla="cos 10800 G39"/>
                                <a:gd name="G41" fmla="sin 10800 G39"/>
                                <a:gd name="G42" fmla="cos 5400 G39"/>
                                <a:gd name="G43" fmla="sin 5400 G39"/>
                                <a:gd name="G44" fmla="+- G40 10800 0"/>
                                <a:gd name="G45" fmla="+- G41 10800 0"/>
                                <a:gd name="G46" fmla="+- G42 10800 0"/>
                                <a:gd name="G47" fmla="+- G43 10800 0"/>
                                <a:gd name="G48" fmla="+- G35 10800 0"/>
                                <a:gd name="G49" fmla="+- G36 10800 0"/>
                                <a:gd name="T4" fmla="*/ 10799 w 21600"/>
                                <a:gd name="T5" fmla="*/ 0 h 21600"/>
                                <a:gd name="T6" fmla="*/ 2700 w 21600"/>
                                <a:gd name="T7" fmla="*/ 10800 h 21600"/>
                                <a:gd name="T8" fmla="*/ 10799 w 21600"/>
                                <a:gd name="T9" fmla="*/ 5400 h 21600"/>
                                <a:gd name="T10" fmla="*/ 24300 w 21600"/>
                                <a:gd name="T11" fmla="*/ 10800 h 21600"/>
                                <a:gd name="T12" fmla="*/ 18900 w 21600"/>
                                <a:gd name="T13" fmla="*/ 16200 h 21600"/>
                                <a:gd name="T14" fmla="*/ 13500 w 21600"/>
                                <a:gd name="T15" fmla="*/ 10800 h 21600"/>
                                <a:gd name="T16" fmla="*/ 3163 w 21600"/>
                                <a:gd name="T17" fmla="*/ 3163 h 21600"/>
                                <a:gd name="T18" fmla="*/ 18437 w 21600"/>
                                <a:gd name="T19" fmla="*/ 18437 h 21600"/>
                              </a:gdLst>
                              <a:ahLst/>
                              <a:cxnLst>
                                <a:cxn ang="0">
                                  <a:pos x="T4" y="T5"/>
                                </a:cxn>
                                <a:cxn ang="0">
                                  <a:pos x="T6" y="T7"/>
                                </a:cxn>
                                <a:cxn ang="0">
                                  <a:pos x="T8" y="T9"/>
                                </a:cxn>
                                <a:cxn ang="0">
                                  <a:pos x="T10" y="T11"/>
                                </a:cxn>
                                <a:cxn ang="0">
                                  <a:pos x="T12" y="T13"/>
                                </a:cxn>
                                <a:cxn ang="0">
                                  <a:pos x="T14" y="T15"/>
                                </a:cxn>
                              </a:cxnLst>
                              <a:rect l="T16" t="T17" r="T18" b="T19"/>
                              <a:pathLst>
                                <a:path w="21600" h="21600">
                                  <a:moveTo>
                                    <a:pt x="16200" y="10800"/>
                                  </a:moveTo>
                                  <a:cubicBezTo>
                                    <a:pt x="16200" y="7817"/>
                                    <a:pt x="13782" y="5400"/>
                                    <a:pt x="10800" y="5400"/>
                                  </a:cubicBezTo>
                                  <a:cubicBezTo>
                                    <a:pt x="7817" y="5400"/>
                                    <a:pt x="5400" y="7817"/>
                                    <a:pt x="5400" y="10800"/>
                                  </a:cubicBezTo>
                                  <a:lnTo>
                                    <a:pt x="0" y="10800"/>
                                  </a:lnTo>
                                  <a:cubicBezTo>
                                    <a:pt x="0" y="4835"/>
                                    <a:pt x="4835" y="0"/>
                                    <a:pt x="10800" y="0"/>
                                  </a:cubicBezTo>
                                  <a:cubicBezTo>
                                    <a:pt x="16764" y="0"/>
                                    <a:pt x="21599" y="4835"/>
                                    <a:pt x="21600" y="10799"/>
                                  </a:cubicBezTo>
                                  <a:lnTo>
                                    <a:pt x="21600" y="10800"/>
                                  </a:lnTo>
                                  <a:lnTo>
                                    <a:pt x="24300" y="10800"/>
                                  </a:lnTo>
                                  <a:lnTo>
                                    <a:pt x="18900" y="16200"/>
                                  </a:lnTo>
                                  <a:lnTo>
                                    <a:pt x="13500" y="10800"/>
                                  </a:lnTo>
                                  <a:lnTo>
                                    <a:pt x="16200" y="10800"/>
                                  </a:lnTo>
                                  <a:close/>
                                </a:path>
                              </a:pathLst>
                            </a:custGeom>
                            <a:solidFill>
                              <a:srgbClr val="FF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65" name="AutoShape 11"/>
                          <wps:cNvCnPr>
                            <a:cxnSpLocks noChangeShapeType="1"/>
                          </wps:cNvCnPr>
                          <wps:spPr bwMode="auto">
                            <a:xfrm flipH="1">
                              <a:off x="3923" y="967"/>
                              <a:ext cx="810" cy="1014"/>
                            </a:xfrm>
                            <a:prstGeom prst="straightConnector1">
                              <a:avLst/>
                            </a:prstGeom>
                            <a:noFill/>
                            <a:ln w="9525">
                              <a:solidFill>
                                <a:srgbClr val="002060"/>
                              </a:solidFill>
                              <a:round/>
                              <a:headEnd/>
                              <a:tailEnd type="arrow" w="sm" len="lg"/>
                            </a:ln>
                            <a:extLst>
                              <a:ext uri="{909E8E84-426E-40DD-AFC4-6F175D3DCCD1}">
                                <a14:hiddenFill xmlns:a14="http://schemas.microsoft.com/office/drawing/2010/main">
                                  <a:noFill/>
                                </a14:hiddenFill>
                              </a:ext>
                            </a:extLst>
                          </wps:spPr>
                          <wps:bodyPr/>
                        </wps:wsp>
                        <wps:wsp>
                          <wps:cNvPr id="866" name="AutoShape 12"/>
                          <wps:cNvCnPr>
                            <a:cxnSpLocks noChangeShapeType="1"/>
                          </wps:cNvCnPr>
                          <wps:spPr bwMode="auto">
                            <a:xfrm flipH="1">
                              <a:off x="3263" y="557"/>
                              <a:ext cx="503" cy="481"/>
                            </a:xfrm>
                            <a:prstGeom prst="straightConnector1">
                              <a:avLst/>
                            </a:prstGeom>
                            <a:noFill/>
                            <a:ln w="9525">
                              <a:solidFill>
                                <a:srgbClr val="002060"/>
                              </a:solidFill>
                              <a:round/>
                              <a:headEnd/>
                              <a:tailEnd type="arrow" w="sm" len="lg"/>
                            </a:ln>
                            <a:extLst>
                              <a:ext uri="{909E8E84-426E-40DD-AFC4-6F175D3DCCD1}">
                                <a14:hiddenFill xmlns:a14="http://schemas.microsoft.com/office/drawing/2010/main">
                                  <a:noFill/>
                                </a14:hiddenFill>
                              </a:ext>
                            </a:extLst>
                          </wps:spPr>
                          <wps:bodyPr/>
                        </wps:wsp>
                        <wps:wsp>
                          <wps:cNvPr id="867" name="Text Box 13"/>
                          <wps:cNvSpPr txBox="1">
                            <a:spLocks noChangeArrowheads="1"/>
                          </wps:cNvSpPr>
                          <wps:spPr bwMode="auto">
                            <a:xfrm>
                              <a:off x="4884" y="1307"/>
                              <a:ext cx="1145" cy="4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C4C153" w14:textId="77777777" w:rsidR="00102768" w:rsidRDefault="00102768" w:rsidP="00EA5E81">
                                <w:pPr>
                                  <w:pStyle w:val="Figuretext"/>
                                </w:pPr>
                                <w:r>
                                  <w:t>Liquid photopolymer</w:t>
                                </w:r>
                              </w:p>
                            </w:txbxContent>
                          </wps:txbx>
                          <wps:bodyPr rot="0" vert="horz" wrap="square" lIns="0" tIns="0" rIns="0" bIns="0" anchor="t" anchorCtr="0" upright="1">
                            <a:noAutofit/>
                          </wps:bodyPr>
                        </wps:wsp>
                        <wps:wsp>
                          <wps:cNvPr id="868" name="Text Box 14"/>
                          <wps:cNvSpPr txBox="1">
                            <a:spLocks noChangeArrowheads="1"/>
                          </wps:cNvSpPr>
                          <wps:spPr bwMode="auto">
                            <a:xfrm>
                              <a:off x="5065" y="3298"/>
                              <a:ext cx="964"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F71B82" w14:textId="77777777" w:rsidR="00102768" w:rsidRDefault="00102768" w:rsidP="00EA5E81">
                                <w:pPr>
                                  <w:pStyle w:val="Figuretext"/>
                                </w:pPr>
                                <w:r>
                                  <w:t>Layered part</w:t>
                                </w:r>
                              </w:p>
                            </w:txbxContent>
                          </wps:txbx>
                          <wps:bodyPr rot="0" vert="horz" wrap="square" lIns="0" tIns="0" rIns="0" bIns="0" anchor="t" anchorCtr="0" upright="1">
                            <a:noAutofit/>
                          </wps:bodyPr>
                        </wps:wsp>
                        <wps:wsp>
                          <wps:cNvPr id="869" name="Text Box 15"/>
                          <wps:cNvSpPr txBox="1">
                            <a:spLocks noChangeArrowheads="1"/>
                          </wps:cNvSpPr>
                          <wps:spPr bwMode="auto">
                            <a:xfrm>
                              <a:off x="1700" y="4302"/>
                              <a:ext cx="1398" cy="3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362EAC" w14:textId="77777777" w:rsidR="00102768" w:rsidRDefault="00102768" w:rsidP="00EA5E81">
                                <w:pPr>
                                  <w:pStyle w:val="Figuretext"/>
                                </w:pPr>
                                <w:r>
                                  <w:t>Moving platform</w:t>
                                </w:r>
                              </w:p>
                            </w:txbxContent>
                          </wps:txbx>
                          <wps:bodyPr rot="0" vert="horz" wrap="square" lIns="0" tIns="0" rIns="0" bIns="0" anchor="t" anchorCtr="0" upright="1">
                            <a:noAutofit/>
                          </wps:bodyPr>
                        </wps:wsp>
                        <wps:wsp>
                          <wps:cNvPr id="870" name="AutoShape 16"/>
                          <wps:cNvCnPr>
                            <a:cxnSpLocks noChangeShapeType="1"/>
                          </wps:cNvCnPr>
                          <wps:spPr bwMode="auto">
                            <a:xfrm flipH="1">
                              <a:off x="4535" y="1702"/>
                              <a:ext cx="810" cy="1014"/>
                            </a:xfrm>
                            <a:prstGeom prst="straightConnector1">
                              <a:avLst/>
                            </a:prstGeom>
                            <a:noFill/>
                            <a:ln w="9525">
                              <a:solidFill>
                                <a:srgbClr val="002060"/>
                              </a:solidFill>
                              <a:round/>
                              <a:headEnd/>
                              <a:tailEnd type="arrow" w="sm" len="lg"/>
                            </a:ln>
                            <a:extLst>
                              <a:ext uri="{909E8E84-426E-40DD-AFC4-6F175D3DCCD1}">
                                <a14:hiddenFill xmlns:a14="http://schemas.microsoft.com/office/drawing/2010/main">
                                  <a:noFill/>
                                </a14:hiddenFill>
                              </a:ext>
                            </a:extLst>
                          </wps:spPr>
                          <wps:bodyPr/>
                        </wps:wsp>
                        <wps:wsp>
                          <wps:cNvPr id="871" name="AutoShape 17"/>
                          <wps:cNvCnPr>
                            <a:cxnSpLocks noChangeShapeType="1"/>
                          </wps:cNvCnPr>
                          <wps:spPr bwMode="auto">
                            <a:xfrm flipH="1">
                              <a:off x="3992" y="388"/>
                              <a:ext cx="603" cy="638"/>
                            </a:xfrm>
                            <a:prstGeom prst="straightConnector1">
                              <a:avLst/>
                            </a:prstGeom>
                            <a:noFill/>
                            <a:ln w="9525">
                              <a:solidFill>
                                <a:srgbClr val="002060"/>
                              </a:solidFill>
                              <a:round/>
                              <a:headEnd/>
                              <a:tailEnd type="arrow" w="sm" len="lg"/>
                            </a:ln>
                            <a:extLst>
                              <a:ext uri="{909E8E84-426E-40DD-AFC4-6F175D3DCCD1}">
                                <a14:hiddenFill xmlns:a14="http://schemas.microsoft.com/office/drawing/2010/main">
                                  <a:noFill/>
                                </a14:hiddenFill>
                              </a:ext>
                            </a:extLst>
                          </wps:spPr>
                          <wps:bodyPr/>
                        </wps:wsp>
                        <wps:wsp>
                          <wps:cNvPr id="872" name="Text Box 18"/>
                          <wps:cNvSpPr txBox="1">
                            <a:spLocks noChangeArrowheads="1"/>
                          </wps:cNvSpPr>
                          <wps:spPr bwMode="auto">
                            <a:xfrm>
                              <a:off x="4560" y="58"/>
                              <a:ext cx="1394" cy="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2A8B43" w14:textId="77777777" w:rsidR="00102768" w:rsidRDefault="00102768" w:rsidP="00EA5E81">
                                <w:pPr>
                                  <w:pStyle w:val="Figuretext"/>
                                </w:pPr>
                                <w:r>
                                  <w:t>Scanning mirror</w:t>
                                </w:r>
                              </w:p>
                            </w:txbxContent>
                          </wps:txbx>
                          <wps:bodyPr rot="0" vert="horz" wrap="square" lIns="0" tIns="0" rIns="0" bIns="0" anchor="t" anchorCtr="0" upright="1">
                            <a:noAutofit/>
                          </wps:bodyPr>
                        </wps:wsp>
                        <wps:wsp>
                          <wps:cNvPr id="873" name="AutoShape 19"/>
                          <wps:cNvCnPr>
                            <a:cxnSpLocks noChangeShapeType="1"/>
                          </wps:cNvCnPr>
                          <wps:spPr bwMode="auto">
                            <a:xfrm flipH="1" flipV="1">
                              <a:off x="4106" y="3117"/>
                              <a:ext cx="959" cy="251"/>
                            </a:xfrm>
                            <a:prstGeom prst="straightConnector1">
                              <a:avLst/>
                            </a:prstGeom>
                            <a:noFill/>
                            <a:ln w="9525">
                              <a:solidFill>
                                <a:srgbClr val="002060"/>
                              </a:solidFill>
                              <a:round/>
                              <a:headEnd/>
                              <a:tailEnd type="arrow" w="sm" len="lg"/>
                            </a:ln>
                            <a:extLst>
                              <a:ext uri="{909E8E84-426E-40DD-AFC4-6F175D3DCCD1}">
                                <a14:hiddenFill xmlns:a14="http://schemas.microsoft.com/office/drawing/2010/main">
                                  <a:noFill/>
                                </a14:hiddenFill>
                              </a:ext>
                            </a:extLst>
                          </wps:spPr>
                          <wps:bodyPr/>
                        </wps:wsp>
                        <wps:wsp>
                          <wps:cNvPr id="874" name="Text Box 20"/>
                          <wps:cNvSpPr txBox="1">
                            <a:spLocks noChangeArrowheads="1"/>
                          </wps:cNvSpPr>
                          <wps:spPr bwMode="auto">
                            <a:xfrm>
                              <a:off x="4391" y="741"/>
                              <a:ext cx="1081" cy="3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BB9377" w14:textId="77777777" w:rsidR="00102768" w:rsidRDefault="00102768" w:rsidP="00EA5E81">
                                <w:pPr>
                                  <w:pStyle w:val="Figuretext"/>
                                </w:pPr>
                                <w:r>
                                  <w:t>Laser beam</w:t>
                                </w:r>
                              </w:p>
                            </w:txbxContent>
                          </wps:txbx>
                          <wps:bodyPr rot="0" vert="horz" wrap="square" lIns="0" tIns="0" rIns="0" bIns="0" anchor="t" anchorCtr="0" upright="1">
                            <a:noAutofit/>
                          </wps:bodyPr>
                        </wps:wsp>
                      </wpg:wgp>
                    </wpc:wpc>
                  </a:graphicData>
                </a:graphic>
              </wp:inline>
            </w:drawing>
          </mc:Choice>
          <mc:Fallback>
            <w:pict>
              <v:group id="Canvas 880" o:spid="_x0000_s1313" editas="canvas" style="width:345.8pt;height:228.55pt;mso-position-horizontal-relative:char;mso-position-vertical-relative:line" coordsize="43916,290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3+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SiqOq6zpeh2v2nVdQtrKE5CtcShNx&#10;xnAz1PsOa53T/ip4G1S5+z2/iK1WQjI+0BoAfoZAoz7ZzQB2NFIMEAg5B6EUt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prKrqVdQynqCMg06igDMuNCspslFMLHvGcD8ulZr6Jq&#10;Fo2+1lEnH8DFG/nj9a6SloHdnK3l1dSwRwXYYMr7vnTBOBj6Y561XVmHcitTxI+Gs09WY/kB/jWV&#10;UsY4yFhhgGHowzUbxQSfft4T/wAAH+FOooAyfEMMFva2ht4xGZXYPtJ5AFVvBaBvGq/7Fs5/9BH9&#10;aseJz8mmr7yH/wBBpngT/kcrj2sn/wDQ0poGem0UUUyQ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Of8Sn9&#10;/Yj/AHz/AOg1mVpeI47h7q0MNvLKqq24xoWxkj0+lZLSNGP3sUqf76Ef0pMpElFQi5ibo4qUMCMg&#10;0gMfxOf3+nL6I5/Mj/Cl8Apu8WXsn920K/my/wCFUfFd0TqlhbQI8tw8ZCRoMsSWOOnOeK6rwX4X&#10;u9Fa5vtQkX7Vcqq+ShyIwCTye557cDHeqQmdfRRRQI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jk&#10;hil/1kSP/vKDXO6lHDb6uieUgicoxAGBjOD0rpq5zxNH+8gkH8SMp/DGP5mga3NW30iwtbxryG1Q&#10;XDJ5fmnJYLknAz0GT26/hV6o4ZBNbxyjo6hvzFSUC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rI8Qx7rGNx/BIM/iCP54rW71S1ePzNJuAOyhvyOf6UDW4aPJ5mk25P8KlPyOP6VerH8OybrGV&#10;P7kpx9CAf55rYoB7hRRRQI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jnjE1vJEejqVP4ipKKAOc&#10;8MyfvZ4z/EisPwyD/MV0Vc1pp+z+IpIwPvNIg+mc/wBK6ahDe4UUUUC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mbzNv4lR+m6RGB9jhT/AFrpa5zxIhS6hmBwxjIH1U5/rXRKwkjVx0YAigb2&#10;HUUUUC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mo6SoHj&#10;dXU9GU5BoAdRRRQAUUUUAFFFFABRRRQAUUUUAFFFFABRRRQAUUUUAFFFFAGL4jjBtYZP7smPwIP+&#10;Aq7pUnm6VbN6IF/Lj+lM1pN+kynGSuG/IjP6ZqLw9Ju01k/55yMo/n/WgfQ1aKKKB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B&#10;83/HX/kqul/9gqP/ANGy1yidRXV/HX/kqul/9gqP/wBGy1yidRQBOvSlPekHSlPegCJ6xNa/48pP&#10;pW29Ymtf8eUn0pgfSnwT/wCSQ6F/23/9HyV39cB8E/8AkkOhf9t//R8ld/S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D5v+Ov/JVdL/7BUf8A6NlrlE6iur+Ov/JVdL/7BUf/AKNlrlE6igCdaU96RaU96AIn&#10;rE1r/jyk+lbb1ia1/wAeUn0pgfSnwT/5JDoX/bf/ANHyV39cB8E/+SQ6F/23/wDR8ld/S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">
                <v:shape id="_x0000_s1314" type="#_x0000_t75" style="position:absolute;width:43916;height:29019;visibility:visible;mso-wrap-style:square">
                  <v:fill o:detectmouseclick="t"/>
                  <v:path o:connecttype="none"/>
                </v:shape>
                <v:group id="Group 792" o:spid="_x0000_s1315" style="position:absolute;left:360;top:347;width:43516;height:28636" coordsize="6853,46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G/bPxgAAANwA&#10;AAAPAAAAAAAAAAAAAAAAAKoCAABkcnMvZG93bnJldi54bWxQSwUGAAAAAAQABAD6AAAAnQMAAAAA&#10;">
                  <v:shape id="Picture 793" o:spid="_x0000_s1316" type="#_x0000_t75" alt="3" style="position:absolute;left:4;width:6849;height:45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aqnFAAAA3AAAAA8AAABkcnMvZG93bnJldi54bWxEj91qAjEUhO8LvkM4Qm+KZq1QdTWKFARB&#10;wfoD3h43x+zi5mTdpO769k2h0MthZr5hZovWluJBtS8cKxj0ExDEmdMFGwWn46o3BuEDssbSMSl4&#10;kofFvPMyw1S7hvf0OAQjIoR9igryEKpUSp/lZNH3XUUcvaurLYYoayN1jU2E21K+J8mHtFhwXMix&#10;os+cstvh2yowu7cquWyb42pghpv9Ds/38MVKvXbb5RREoDb8h//aa61gNBnC75l4BOT8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VvmqpxQAAANwAAAAPAAAAAAAAAAAAAAAA&#10;AJ8CAABkcnMvZG93bnJldi54bWxQSwUGAAAAAAQABAD3AAAAkQMAAAAA&#10;">
                    <v:imagedata r:id="rId40" o:title="3"/>
                  </v:shape>
                  <v:shape id="AutoShape 4" o:spid="_x0000_s1317" type="#_x0000_t32" style="position:absolute;left:596;top:509;width:471;height:32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PercQAAADcAAAADwAAAGRycy9kb3ducmV2LnhtbESPQWvCQBSE70L/w/IKvelGKdVGVwlC&#10;oB48NAl4fWRfk2D27ZJdY/rvXaHQ4zAz3zC7w2R6MdLgO8sKlosEBHFtdceNgqrM5xsQPiBr7C2T&#10;gl/ycNi/zHaYanvnbxqL0IgIYZ+igjYEl0rp65YM+oV1xNH7sYPBEOXQSD3gPcJNL1dJ8iENdhwX&#10;WnR0bKm+FjejIFtlfa7zwp1cUvH6ci3PoyyVenudsi2IQFP4D/+1v7SC9ec7PM/EIyD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A96txAAAANwAAAAPAAAAAAAAAAAA&#10;AAAAAKECAABkcnMvZG93bnJldi54bWxQSwUGAAAAAAQABAD5AAAAkgMAAAAA&#10;" strokecolor="#002060">
                    <v:stroke endarrow="open" endarrowwidth="narrow" endarrowlength="long"/>
                  </v:shape>
                  <v:shape id="Text Box 5" o:spid="_x0000_s1318" type="#_x0000_t202" style="position:absolute;top:736;width:680;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CMUA&#10;AADcAAAADwAAAGRycy9kb3ducmV2LnhtbESPQWvCQBSE74L/YXlCb7qxUKupq4goFAQxpoceX7PP&#10;ZDH7Ns1uNf57Vyh4HGbmG2a+7GwtLtR641jBeJSAIC6cNlwq+Mq3wykIH5A11o5JwY08LBf93hxT&#10;7a6c0eUYShEh7FNUUIXQpFL6oiKLfuQa4uidXGsxRNmWUrd4jXBby9ckmUiLhuNChQ2tKyrOxz+r&#10;YPXN2cb87n8O2SkzeT5LeDc5K/Uy6FYfIAJ14Rn+b39qBe+zN3iciUdAL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6KUIxQAAANwAAAAPAAAAAAAAAAAAAAAAAJgCAABkcnMv&#10;ZG93bnJldi54bWxQSwUGAAAAAAQABAD1AAAAigMAAAAA&#10;" filled="f" stroked="f">
                    <v:textbox inset="0,0,0,0">
                      <w:txbxContent>
                        <w:p w14:paraId="13D84985" w14:textId="77777777" w:rsidR="00102768" w:rsidRDefault="00102768" w:rsidP="00EA5E81">
                          <w:pPr>
                            <w:pStyle w:val="Figuretext"/>
                          </w:pPr>
                          <w:r>
                            <w:t>Laser</w:t>
                          </w:r>
                        </w:p>
                      </w:txbxContent>
                    </v:textbox>
                  </v:shape>
                  <v:shape id="Text Box 6" o:spid="_x0000_s1319" type="#_x0000_t202" style="position:absolute;left:3492;top:269;width:679;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o7f8UA&#10;AADcAAAADwAAAGRycy9kb3ducmV2LnhtbESPQWvCQBSE74X+h+UJvdWNHtKauooUBaEgxnjw+Jp9&#10;JovZtzG7avz3XaHgcZiZb5jpvLeNuFLnjWMFo2ECgrh02nClYF+s3j9B+ICssXFMCu7kYT57fZli&#10;pt2Nc7ruQiUihH2GCuoQ2kxKX9Zk0Q9dSxy9o+sshii7SuoObxFuGzlOklRaNBwXamzpu6bytLtY&#10;BYsD50tz3vxu82NuimKS8E96Uupt0C++QATqwzP8315rBR+TFB5n4hGQs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Ojt/xQAAANwAAAAPAAAAAAAAAAAAAAAAAJgCAABkcnMv&#10;ZG93bnJldi54bWxQSwUGAAAAAAQABAD1AAAAigMAAAAA&#10;" filled="f" stroked="f">
                    <v:textbox inset="0,0,0,0">
                      <w:txbxContent>
                        <w:p w14:paraId="0848C3EC" w14:textId="77777777" w:rsidR="00102768" w:rsidRDefault="00102768" w:rsidP="00EA5E81">
                          <w:pPr>
                            <w:pStyle w:val="Figuretext"/>
                          </w:pPr>
                          <w:r>
                            <w:t>Lenses</w:t>
                          </w:r>
                        </w:p>
                      </w:txbxContent>
                    </v:textbox>
                  </v:shape>
                  <v:shape id="AutoShape 7" o:spid="_x0000_s1320" type="#_x0000_t32" style="position:absolute;left:3921;top:3854;width:2;height:5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tmLsYAAADcAAAADwAAAGRycy9kb3ducmV2LnhtbESPT2sCMRTE7wW/Q3hCbzVrxT/dGkUK&#10;guChaj14fGxed1c3L0sSd9N++qZQ6HGYmd8wy3U0jejI+dqygvEoA0FcWF1zqeD8sX1agPABWWNj&#10;mRR8kYf1avCwxFzbno/UnUIpEoR9jgqqENpcSl9UZNCPbEucvE/rDIYkXSm1wz7BTSOfs2wmDdac&#10;Fips6a2i4na6GwVu0V+74/fuXvLh/D65RDeNl71Sj8O4eQURKIb/8F97pxXMX+bweyYdAbn6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yLZi7GAAAA3AAAAA8AAAAAAAAA&#10;AAAAAAAAoQIAAGRycy9kb3ducmV2LnhtbFBLBQYAAAAABAAEAPkAAACUAwAAAAA=&#10;" strokecolor="red" strokeweight="1.5pt">
                    <v:stroke endarrow="classic" endarrowlength="long"/>
                  </v:shape>
                  <v:shape id="AutoShape 8" o:spid="_x0000_s1321" type="#_x0000_t32" style="position:absolute;left:2964;top:3854;width:439;height: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b6j8MAAADcAAAADwAAAGRycy9kb3ducmV2LnhtbERPTWvCQBC9C/0PyxR6kbrRQ7Wpq4gg&#10;CBaKaS+9DdlpkpqdDbujif313YPg8fG+l+vBtepCITaeDUwnGSji0tuGKwNfn7vnBagoyBZbz2Tg&#10;ShHWq4fREnPrez7SpZBKpRCOORqoRbpc61jW5DBOfEecuB8fHEqCodI2YJ/CXatnWfaiHTacGmrs&#10;aFtTeSrOzsDpOg4HKeeHRTj3/Pv9Ln8fY2vM0+OweQMlNMhdfHPvrYH5a1qbzqQjoF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Z2+o/DAAAA3AAAAA8AAAAAAAAAAAAA&#10;AAAAoQIAAGRycy9kb3ducmV2LnhtbFBLBQYAAAAABAAEAPkAAACRAwAAAAA=&#10;" strokecolor="red" strokeweight="1.5pt">
                    <v:stroke startarrow="classic" startarrowlength="long" endarrow="classic" endarrowlength="long"/>
                  </v:shape>
                  <v:shape id="AutoShape 9" o:spid="_x0000_s1322" type="#_x0000_t32" style="position:absolute;left:2983;top:3901;width:538;height:6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QJxM8MAAADcAAAADwAAAGRycy9kb3ducmV2LnhtbESPQYvCMBSE74L/ITxhb5rqYdWuUYpQ&#10;cA8ethX2+miebbF5CU2s9d9vhAWPw8x8w+wOo+nEQL1vLStYLhIQxJXVLdcKLmU+34DwAVljZ5kU&#10;PMnDYT+d7DDV9sE/NBShFhHCPkUFTQguldJXDRn0C+uIo3e1vcEQZV9L3eMjwk0nV0nyKQ22HBca&#10;dHRsqLoVd6MgW2VdrvPCfbvkwuvfW3keZKnUx2zMvkAEGsM7/N8+aQXr7RZeZ+IRkP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0CcTPDAAAA3AAAAA8AAAAAAAAAAAAA&#10;AAAAoQIAAGRycy9kb3ducmV2LnhtbFBLBQYAAAAABAAEAPkAAACRAwAAAAA=&#10;" strokecolor="#002060">
                    <v:stroke endarrow="open" endarrowwidth="narrow" endarrowlength="long"/>
                  </v:shape>
                  <v:shape id="AutoShape 10" o:spid="_x0000_s1323" style="position:absolute;left:3684;top:1026;width:381;height:229;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gGKccA&#10;AADcAAAADwAAAGRycy9kb3ducmV2LnhtbESPT2vCQBTE74V+h+UJ3urGUoKkrlKkQunFPwm0vT2y&#10;r0na7NuQ3dXop3cFweMwM79h5svBtOJAvWssK5hOEhDEpdUNVwqKfP00A+E8ssbWMik4kYPl4vFh&#10;jpm2R97RYe8rESHsMlRQe99lUrqyJoNuYjvi6P3a3qCPsq+k7vEY4aaVz0mSSoMNx4UaO1rVVP7v&#10;g1EQPr930792m5/fw1c4FT+bzq2lUuPR8PYKwtPg7+Fb+0MrmKUvcD0Tj4BcX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KYBinHAAAA3AAAAA8AAAAAAAAAAAAAAAAAmAIAAGRy&#10;cy9kb3ducmV2LnhtbFBLBQYAAAAABAAEAPUAAACMAwAAAAA=&#10;" path="m16200,10800v,-2983,-2418,-5400,-5400,-5400c7817,5400,5400,7817,5400,10800l,10800c,4835,4835,,10800,v5964,,10799,4835,10800,10799l21600,10800r2700,l18900,16200,13500,10800r2700,xe" fillcolor="red" stroked="f">
                    <v:stroke joinstyle="miter"/>
                    <v:path o:connecttype="custom" o:connectlocs="190,0;48,115;190,57;429,115;333,172;238,115" o:connectangles="0,0,0,0,0,0" textboxrect="3175,3207,18425,18393"/>
                  </v:shape>
                  <v:shape id="AutoShape 11" o:spid="_x0000_s1324" type="#_x0000_t32" style="position:absolute;left:3923;top:967;width:810;height:101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6fR8MAAADcAAAADwAAAGRycy9kb3ducmV2LnhtbESPQYvCMBSE74L/ITxhb5oqrErXKEUo&#10;uAcP2wp7fTTPtti8hCbW+u83woLHYWa+YXaH0XRioN63lhUsFwkI4srqlmsFlzKfb0H4gKyxs0wK&#10;nuThsJ9Odphq++AfGopQiwhhn6KCJgSXSumrhgz6hXXE0bva3mCIsq+l7vER4aaTqyRZS4Mtx4UG&#10;HR0bqm7F3SjIVlmX67xw3y658Ob3Vp4HWSr1MRuzLxCBxvAO/7dPWsF2/QmvM/EIyP0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8un0fDAAAA3AAAAA8AAAAAAAAAAAAA&#10;AAAAoQIAAGRycy9kb3ducmV2LnhtbFBLBQYAAAAABAAEAPkAAACRAwAAAAA=&#10;" strokecolor="#002060">
                    <v:stroke endarrow="open" endarrowwidth="narrow" endarrowlength="long"/>
                  </v:shape>
                  <v:shape id="AutoShape 12" o:spid="_x0000_s1325" type="#_x0000_t32" style="position:absolute;left:3263;top:557;width:503;height:4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BMMIAAADcAAAADwAAAGRycy9kb3ducmV2LnhtbESPQYvCMBSE7wv7H8Jb8Lam66Er1Shl&#10;oaAHD7aC10fzbIvNS2hirf/eCMIeh5n5hllvJ9OLkQbfWVbwM09AENdWd9woOFXF9xKED8gae8uk&#10;4EEetpvPjzVm2t75SGMZGhEh7DNU0IbgMil93ZJBP7eOOHoXOxgMUQ6N1APeI9z0cpEkqTTYcVxo&#10;0dFfS/W1vBkF+SLvC12Ubu+SE/+er9VhlJVSs68pX4EINIX/8Lu90wqWaQqvM/EIyM0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wBMMIAAADcAAAADwAAAAAAAAAAAAAA&#10;AAChAgAAZHJzL2Rvd25yZXYueG1sUEsFBgAAAAAEAAQA+QAAAJADAAAAAA==&#10;" strokecolor="#002060">
                    <v:stroke endarrow="open" endarrowwidth="narrow" endarrowlength="long"/>
                  </v:shape>
                  <v:shape id="Text Box 13" o:spid="_x0000_s1326" type="#_x0000_t202" style="position:absolute;left:4884;top:1307;width:1145;height:4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d6lcUA&#10;AADcAAAADwAAAGRycy9kb3ducmV2LnhtbESPQWvCQBSE70L/w/IKvelGD1Gjq4hYKBSkMR56fM0+&#10;k8Xs25jdavrvu4LgcZiZb5jlureNuFLnjWMF41ECgrh02nCl4Fi8D2cgfEDW2DgmBX/kYb16GSwx&#10;0+7GOV0PoRIRwj5DBXUIbSalL2uy6EeuJY7eyXUWQ5RdJXWHtwi3jZwkSSotGo4LNba0rak8H36t&#10;gs035ztz2f985afcFMU84c/0rNTba79ZgAjUh2f40f7QCmbpFO5n4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3qVxQAAANwAAAAPAAAAAAAAAAAAAAAAAJgCAABkcnMv&#10;ZG93bnJldi54bWxQSwUGAAAAAAQABAD1AAAAigMAAAAA&#10;" filled="f" stroked="f">
                    <v:textbox inset="0,0,0,0">
                      <w:txbxContent>
                        <w:p w14:paraId="52C4C153" w14:textId="77777777" w:rsidR="00102768" w:rsidRDefault="00102768" w:rsidP="00EA5E81">
                          <w:pPr>
                            <w:pStyle w:val="Figuretext"/>
                          </w:pPr>
                          <w:r>
                            <w:t>Liquid photopolymer</w:t>
                          </w:r>
                        </w:p>
                      </w:txbxContent>
                    </v:textbox>
                  </v:shape>
                  <v:shape id="Text Box 14" o:spid="_x0000_s1327" type="#_x0000_t202" style="position:absolute;left:5065;top:3298;width:964;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ju58MA&#10;AADcAAAADwAAAGRycy9kb3ducmV2LnhtbERPPWvDMBDdA/0P4gLdYjkdTOJaMSG0UCiUOs7Q8WJd&#10;bGHr5Fpq4v77aihkfLzvopztIK40eeNYwTpJQRA3ThtuFZzq19UGhA/IGgfHpOCXPJS7h0WBuXY3&#10;ruh6DK2IIexzVNCFMOZS+qYjiz5xI3HkLm6yGCKcWqknvMVwO8inNM2kRcOxocORDh01/fHHKth/&#10;cfVivj/On9WlMnW9Tfk965V6XM77ZxCB5nAX/7vftIJNFtfGM/EIyN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oju58MAAADcAAAADwAAAAAAAAAAAAAAAACYAgAAZHJzL2Rv&#10;d25yZXYueG1sUEsFBgAAAAAEAAQA9QAAAIgDAAAAAA==&#10;" filled="f" stroked="f">
                    <v:textbox inset="0,0,0,0">
                      <w:txbxContent>
                        <w:p w14:paraId="73F71B82" w14:textId="77777777" w:rsidR="00102768" w:rsidRDefault="00102768" w:rsidP="00EA5E81">
                          <w:pPr>
                            <w:pStyle w:val="Figuretext"/>
                          </w:pPr>
                          <w:r>
                            <w:t>Layered part</w:t>
                          </w:r>
                        </w:p>
                      </w:txbxContent>
                    </v:textbox>
                  </v:shape>
                  <v:shape id="Text Box 15" o:spid="_x0000_s1328" type="#_x0000_t202" style="position:absolute;left:1700;top:4302;width:1398;height: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RLfMUA&#10;AADcAAAADwAAAGRycy9kb3ducmV2LnhtbESPQWvCQBSE70L/w/KE3szGHoJGN0FKCwWhNMaDx9fs&#10;M1nMvk2zq6b/vlso9DjMzDfMtpxsL240euNYwTJJQRA3ThtuFRzr18UKhA/IGnvHpOCbPJTFw2yL&#10;uXZ3ruh2CK2IEPY5KuhCGHIpfdORRZ+4gTh6ZzdaDFGOrdQj3iPc9vIpTTNp0XBc6HCg546ay+Fq&#10;FexOXL2Yr/fPj+pcmbpep7zPLko9zqfdBkSgKfyH/9pvWsEqW8PvmXgEZP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xEt8xQAAANwAAAAPAAAAAAAAAAAAAAAAAJgCAABkcnMv&#10;ZG93bnJldi54bWxQSwUGAAAAAAQABAD1AAAAigMAAAAA&#10;" filled="f" stroked="f">
                    <v:textbox inset="0,0,0,0">
                      <w:txbxContent>
                        <w:p w14:paraId="69362EAC" w14:textId="77777777" w:rsidR="00102768" w:rsidRDefault="00102768" w:rsidP="00EA5E81">
                          <w:pPr>
                            <w:pStyle w:val="Figuretext"/>
                          </w:pPr>
                          <w:r>
                            <w:t>Moving platform</w:t>
                          </w:r>
                        </w:p>
                      </w:txbxContent>
                    </v:textbox>
                  </v:shape>
                  <v:shape id="AutoShape 16" o:spid="_x0000_s1329" type="#_x0000_t32" style="position:absolute;left:4535;top:1702;width:810;height:101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CqAsAAAADcAAAADwAAAGRycy9kb3ducmV2LnhtbERPz2uDMBS+F/Y/hDforcb1MIs1LTIQ&#10;2sMO00KvD/OmUvMSTKbuv18OhR0/vt/FeTWjmGnyg2UFb0kKgri1euBOwa2pdgcQPiBrHC2Tgl/y&#10;cD69bArMtV34i+Y6dCKGsM9RQR+Cy6X0bU8GfWIdceS+7WQwRDh1Uk+4xHAzyn2avkuDA8eGHh19&#10;9NQ+6h+joNyXY6Wr2l1deuPs/mg+Z9kotX1dyyOIQGv4Fz/dF63gkMX58Uw8AvL0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qAqgLAAAAA3AAAAA8AAAAAAAAAAAAAAAAA&#10;oQIAAGRycy9kb3ducmV2LnhtbFBLBQYAAAAABAAEAPkAAACOAwAAAAA=&#10;" strokecolor="#002060">
                    <v:stroke endarrow="open" endarrowwidth="narrow" endarrowlength="long"/>
                  </v:shape>
                  <v:shape id="AutoShape 17" o:spid="_x0000_s1330" type="#_x0000_t32" style="position:absolute;left:3992;top:388;width:603;height:63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wPmcIAAADcAAAADwAAAGRycy9kb3ducmV2LnhtbESPQYvCMBSE7wv+h/AEb2uqB5WuUYpQ&#10;0IMHW2Gvj+bZFpuX0MRa/70RFvY4zMw3zHY/mk4M1PvWsoLFPAFBXFndcq3gWubfGxA+IGvsLJOC&#10;F3nY7yZfW0y1ffKFhiLUIkLYp6igCcGlUvqqIYN+bh1x9G62Nxii7Gupe3xGuOnkMklW0mDLcaFB&#10;R4eGqnvxMAqyZdblOi/cySVXXv/ey/MgS6Vm0zH7ARFoDP/hv/ZRK9isF/A5E4+A3L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cwPmcIAAADcAAAADwAAAAAAAAAAAAAA&#10;AAChAgAAZHJzL2Rvd25yZXYueG1sUEsFBgAAAAAEAAQA+QAAAJADAAAAAA==&#10;" strokecolor="#002060">
                    <v:stroke endarrow="open" endarrowwidth="narrow" endarrowlength="long"/>
                  </v:shape>
                  <v:shape id="Text Box 18" o:spid="_x0000_s1331" type="#_x0000_t202" style="position:absolute;left:4560;top:58;width:1394;height:5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lP0MUA&#10;AADcAAAADwAAAGRycy9kb3ducmV2LnhtbESPQWvCQBSE7wX/w/IKvTWberCauoqIQkEojfHg8TX7&#10;TBazb2N21fjvu4LgcZiZb5jpvLeNuFDnjWMFH0kKgrh02nClYFes38cgfEDW2DgmBTfyMJ8NXqaY&#10;aXflnC7bUIkIYZ+hgjqENpPSlzVZ9IlriaN3cJ3FEGVXSd3hNcJtI4dpOpIWDceFGlta1lQet2er&#10;YLHnfGVOP3+/+SE3RTFJeTM6KvX22i++QATqwzP8aH9rBePPIdzPxCMg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uU/QxQAAANwAAAAPAAAAAAAAAAAAAAAAAJgCAABkcnMv&#10;ZG93bnJldi54bWxQSwUGAAAAAAQABAD1AAAAigMAAAAA&#10;" filled="f" stroked="f">
                    <v:textbox inset="0,0,0,0">
                      <w:txbxContent>
                        <w:p w14:paraId="232A8B43" w14:textId="77777777" w:rsidR="00102768" w:rsidRDefault="00102768" w:rsidP="00EA5E81">
                          <w:pPr>
                            <w:pStyle w:val="Figuretext"/>
                          </w:pPr>
                          <w:r>
                            <w:t>Scanning mirror</w:t>
                          </w:r>
                        </w:p>
                      </w:txbxContent>
                    </v:textbox>
                  </v:shape>
                  <v:shape id="AutoShape 19" o:spid="_x0000_s1332" type="#_x0000_t32" style="position:absolute;left:4106;top:3117;width:959;height:25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2yDMMAAADcAAAADwAAAGRycy9kb3ducmV2LnhtbESPW4vCMBSE3xf8D+EIvq2pF9ZSjSKC&#10;IFhkvYCvh+bYFpuT0kSt/94Igo/DzHzDzBatqcSdGldaVjDoRyCIM6tLzhWcjuvfGITzyBory6Tg&#10;SQ4W887PDBNtH7yn+8HnIkDYJaig8L5OpHRZQQZd39bEwbvYxqAPssmlbvAR4KaSwyj6kwZLDgsF&#10;1rQqKLsebkZBejpPBnG53tH1f8zbUXobmpSU6nXb5RSEp9Z/w5/2RiuIJyN4nwlHQM5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AtsgzDAAAA3AAAAA8AAAAAAAAAAAAA&#10;AAAAoQIAAGRycy9kb3ducmV2LnhtbFBLBQYAAAAABAAEAPkAAACRAwAAAAA=&#10;" strokecolor="#002060">
                    <v:stroke endarrow="open" endarrowwidth="narrow" endarrowlength="long"/>
                  </v:shape>
                  <v:shape id="Text Box 20" o:spid="_x0000_s1333" type="#_x0000_t202" style="position:absolute;left:4391;top:741;width:1081;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xyP8UA&#10;AADcAAAADwAAAGRycy9kb3ducmV2LnhtbESPQWvCQBSE7wX/w/KE3upGEWujq4hUEARpTA89vmaf&#10;yWL2bZrdavz3riB4HGbmG2a+7GwtztR641jBcJCAIC6cNlwq+M43b1MQPiBrrB2Tgit5WC56L3NM&#10;tbtwRudDKEWEsE9RQRVCk0rpi4os+oFriKN3dK3FEGVbSt3iJcJtLUdJMpEWDceFChtaV1ScDv9W&#10;weqHs0/zt//9yo6ZyfOPhHeTk1Kv/W41AxGoC8/wo73VCqbvY7ifiUdAL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HHI/xQAAANwAAAAPAAAAAAAAAAAAAAAAAJgCAABkcnMv&#10;ZG93bnJldi54bWxQSwUGAAAAAAQABAD1AAAAigMAAAAA&#10;" filled="f" stroked="f">
                    <v:textbox inset="0,0,0,0">
                      <w:txbxContent>
                        <w:p w14:paraId="11BB9377" w14:textId="77777777" w:rsidR="00102768" w:rsidRDefault="00102768" w:rsidP="00EA5E81">
                          <w:pPr>
                            <w:pStyle w:val="Figuretext"/>
                          </w:pPr>
                          <w:r>
                            <w:t>Laser beam</w:t>
                          </w:r>
                        </w:p>
                      </w:txbxContent>
                    </v:textbox>
                  </v:shape>
                </v:group>
                <w10:anchorlock/>
              </v:group>
            </w:pict>
          </mc:Fallback>
        </mc:AlternateContent>
      </w:r>
    </w:p>
    <w:p w14:paraId="291B3364" w14:textId="77777777" w:rsidR="00EA5E81" w:rsidRPr="004D62AD" w:rsidRDefault="00EA5E81" w:rsidP="00EA5E81">
      <w:pPr>
        <w:pStyle w:val="Figurecaption"/>
        <w:sectPr w:rsidR="00EA5E81" w:rsidRPr="004D62AD" w:rsidSect="00B44BA3">
          <w:pgSz w:w="12240" w:h="15840" w:code="1"/>
          <w:pgMar w:top="1531" w:right="1474" w:bottom="1531" w:left="1531" w:header="720" w:footer="720" w:gutter="0"/>
          <w:cols w:space="720"/>
          <w:docGrid w:linePitch="360"/>
        </w:sectPr>
      </w:pPr>
      <w:bookmarkStart w:id="17" w:name="_Ref499035974"/>
      <w:bookmarkStart w:id="18" w:name="_Ref498897900"/>
      <w:r w:rsidRPr="004D62AD">
        <w:t xml:space="preserve">Figure </w:t>
      </w:r>
      <w:r w:rsidRPr="004D62AD">
        <w:fldChar w:fldCharType="begin"/>
      </w:r>
      <w:r w:rsidRPr="004D62AD">
        <w:instrText xml:space="preserve"> SEQ Figure \* ARABIC </w:instrText>
      </w:r>
      <w:r w:rsidRPr="004D62AD">
        <w:fldChar w:fldCharType="separate"/>
      </w:r>
      <w:r w:rsidR="00847D95">
        <w:rPr>
          <w:noProof/>
        </w:rPr>
        <w:t>14</w:t>
      </w:r>
      <w:r w:rsidRPr="004D62AD">
        <w:fldChar w:fldCharType="end"/>
      </w:r>
      <w:bookmarkEnd w:id="17"/>
      <w:r w:rsidRPr="004D62AD">
        <w:t>: Schematic diagram of photo-polymerization process</w:t>
      </w:r>
      <w:bookmarkEnd w:id="18"/>
    </w:p>
    <w:p w14:paraId="3E4E4DF6" w14:textId="2815A1F0" w:rsidR="00C72D94" w:rsidRPr="004D62AD" w:rsidRDefault="00C72D94" w:rsidP="00C72D94">
      <w:pPr>
        <w:pStyle w:val="Heading2"/>
      </w:pPr>
      <w:r w:rsidRPr="004D62AD">
        <w:lastRenderedPageBreak/>
        <w:t xml:space="preserve">Sheet Lamination (SL) and Direct Energy Deposition </w:t>
      </w:r>
    </w:p>
    <w:p w14:paraId="4907AC63" w14:textId="16CA98DF" w:rsidR="00117350" w:rsidRPr="004D62AD" w:rsidRDefault="00DE3691" w:rsidP="00846172">
      <w:pPr>
        <w:pStyle w:val="Text"/>
        <w:rPr>
          <w:lang w:val="en-GB"/>
        </w:rPr>
      </w:pPr>
      <w:r w:rsidRPr="004D62AD">
        <w:rPr>
          <w:lang w:val="en-GB"/>
        </w:rPr>
        <w:t xml:space="preserve">Based upon extensive study of the available literature, it </w:t>
      </w:r>
      <w:proofErr w:type="gramStart"/>
      <w:r w:rsidRPr="004D62AD">
        <w:rPr>
          <w:lang w:val="en-GB"/>
        </w:rPr>
        <w:t>can be concluded</w:t>
      </w:r>
      <w:proofErr w:type="gramEnd"/>
      <w:r w:rsidRPr="004D62AD">
        <w:rPr>
          <w:lang w:val="en-GB"/>
        </w:rPr>
        <w:t xml:space="preserve"> that, sheet</w:t>
      </w:r>
      <w:r w:rsidR="00C1731B" w:rsidRPr="004D62AD">
        <w:rPr>
          <w:lang w:val="en-GB"/>
        </w:rPr>
        <w:t>, sheet lamination (SL) and direct energy deposition (</w:t>
      </w:r>
      <w:proofErr w:type="spellStart"/>
      <w:r w:rsidR="00C1731B" w:rsidRPr="004D62AD">
        <w:rPr>
          <w:lang w:val="en-GB"/>
        </w:rPr>
        <w:t>DED</w:t>
      </w:r>
      <w:proofErr w:type="spellEnd"/>
      <w:r w:rsidR="00C1731B" w:rsidRPr="004D62AD">
        <w:rPr>
          <w:lang w:val="en-GB"/>
        </w:rPr>
        <w:t xml:space="preserve">) are two AM techniques that have not yet explored for dental </w:t>
      </w:r>
      <w:r w:rsidR="00C16D2D" w:rsidRPr="004D62AD">
        <w:rPr>
          <w:lang w:val="en-GB"/>
        </w:rPr>
        <w:t>applications</w:t>
      </w:r>
      <w:r w:rsidRPr="004D62AD">
        <w:rPr>
          <w:lang w:val="en-GB"/>
        </w:rPr>
        <w:t xml:space="preserve">. Extremely poor quality and large size limitation of both </w:t>
      </w:r>
      <w:proofErr w:type="gramStart"/>
      <w:r w:rsidRPr="004D62AD">
        <w:rPr>
          <w:lang w:val="en-GB"/>
        </w:rPr>
        <w:t>techniques,</w:t>
      </w:r>
      <w:proofErr w:type="gramEnd"/>
      <w:r w:rsidRPr="004D62AD">
        <w:rPr>
          <w:lang w:val="en-GB"/>
        </w:rPr>
        <w:t xml:space="preserve"> could be the possible reason behind that</w:t>
      </w:r>
      <w:r w:rsidR="00C1731B" w:rsidRPr="004D62AD">
        <w:rPr>
          <w:lang w:val="en-GB"/>
        </w:rPr>
        <w:t xml:space="preserve">, which </w:t>
      </w:r>
      <w:r w:rsidR="00C16D2D" w:rsidRPr="004D62AD">
        <w:rPr>
          <w:lang w:val="en-GB"/>
        </w:rPr>
        <w:t>are</w:t>
      </w:r>
      <w:r w:rsidR="00C1731B" w:rsidRPr="004D62AD">
        <w:rPr>
          <w:lang w:val="en-GB"/>
        </w:rPr>
        <w:t xml:space="preserve"> not </w:t>
      </w:r>
      <w:r w:rsidR="00C16D2D" w:rsidRPr="004D62AD">
        <w:rPr>
          <w:lang w:val="en-GB"/>
        </w:rPr>
        <w:t>adequate</w:t>
      </w:r>
      <w:r w:rsidR="00C1731B" w:rsidRPr="004D62AD">
        <w:rPr>
          <w:lang w:val="en-GB"/>
        </w:rPr>
        <w:t xml:space="preserve"> for dental implant applications.</w:t>
      </w:r>
    </w:p>
    <w:p w14:paraId="721B47FB" w14:textId="7655813B" w:rsidR="003E1863" w:rsidRPr="004D62AD" w:rsidRDefault="003E1863" w:rsidP="00926741">
      <w:pPr>
        <w:pStyle w:val="Text"/>
      </w:pPr>
      <w:r w:rsidRPr="004D62AD">
        <w:t xml:space="preserve">A summary of the research work that used AM in the dental implant applications is shown in </w:t>
      </w:r>
      <w:r w:rsidRPr="004D62AD">
        <w:fldChar w:fldCharType="begin"/>
      </w:r>
      <w:r w:rsidRPr="004D62AD">
        <w:instrText xml:space="preserve"> REF _Ref485203967 \h </w:instrText>
      </w:r>
      <w:r w:rsidRPr="004D62AD">
        <w:fldChar w:fldCharType="separate"/>
      </w:r>
      <w:r w:rsidR="00847D95" w:rsidRPr="004D62AD">
        <w:t xml:space="preserve">Table </w:t>
      </w:r>
      <w:r w:rsidR="00847D95">
        <w:rPr>
          <w:noProof/>
        </w:rPr>
        <w:t>3</w:t>
      </w:r>
      <w:r w:rsidRPr="004D62AD">
        <w:fldChar w:fldCharType="end"/>
      </w:r>
      <w:r w:rsidRPr="004D62AD">
        <w:t xml:space="preserve">. Powder bed fusion techniques such as selective laser melting and electron beam melting were mostly used to fabricate metal dental implants. </w:t>
      </w:r>
      <w:r w:rsidR="00926741" w:rsidRPr="004D62AD">
        <w:t xml:space="preserve">This may be because both techniques can well process metals such as titanium super alloys with ease, high precision, and acceptable surface roughness. Stereo-lithography and fused deposition modeling </w:t>
      </w:r>
      <w:r w:rsidRPr="004D62AD">
        <w:t xml:space="preserve">are often </w:t>
      </w:r>
      <w:r w:rsidR="00926741" w:rsidRPr="004D62AD">
        <w:t xml:space="preserve">enabled to support dental implant surgeries with their ability to manufacture accurate dental guided template, insert and </w:t>
      </w:r>
      <w:proofErr w:type="spellStart"/>
      <w:r w:rsidR="00926741" w:rsidRPr="004D62AD">
        <w:t>moulds</w:t>
      </w:r>
      <w:proofErr w:type="spellEnd"/>
      <w:r w:rsidR="00926741" w:rsidRPr="004D62AD">
        <w:t xml:space="preserve"> for patients’ teeth and jaws impression. In addition, zirconia dental implants were successfully manufactured using stereo-lithography of zirconia slurry and also using </w:t>
      </w:r>
      <w:proofErr w:type="spellStart"/>
      <w:r w:rsidR="00926741" w:rsidRPr="004D62AD">
        <w:t>FDM</w:t>
      </w:r>
      <w:proofErr w:type="spellEnd"/>
      <w:r w:rsidR="00926741" w:rsidRPr="004D62AD">
        <w:t xml:space="preserve"> from </w:t>
      </w:r>
      <w:r w:rsidR="00807807" w:rsidRPr="004D62AD">
        <w:t>polymers</w:t>
      </w:r>
      <w:r w:rsidR="00926741" w:rsidRPr="004D62AD">
        <w:t xml:space="preserve"> fabricated </w:t>
      </w:r>
      <w:proofErr w:type="spellStart"/>
      <w:r w:rsidR="00926741" w:rsidRPr="004D62AD">
        <w:t>mould</w:t>
      </w:r>
      <w:r w:rsidR="00807807" w:rsidRPr="004D62AD">
        <w:t>s</w:t>
      </w:r>
      <w:proofErr w:type="spellEnd"/>
      <w:r w:rsidR="00926741" w:rsidRPr="004D62AD">
        <w:t xml:space="preserve">.    </w:t>
      </w:r>
      <w:r w:rsidRPr="004D62AD">
        <w:tab/>
      </w:r>
    </w:p>
    <w:p w14:paraId="1BA558A7" w14:textId="4B3A3F7A" w:rsidR="003E1863" w:rsidRPr="004D62AD" w:rsidRDefault="003E1863" w:rsidP="00FF389C">
      <w:pPr>
        <w:pStyle w:val="Tablecaption"/>
        <w:rPr>
          <w:color w:val="auto"/>
        </w:rPr>
      </w:pPr>
      <w:bookmarkStart w:id="19" w:name="_Ref485203967"/>
      <w:r w:rsidRPr="004D62AD">
        <w:rPr>
          <w:color w:val="auto"/>
        </w:rPr>
        <w:t xml:space="preserve">Table </w:t>
      </w:r>
      <w:r w:rsidR="00847D95" w:rsidRPr="004D62AD">
        <w:rPr>
          <w:color w:val="auto"/>
        </w:rPr>
        <w:fldChar w:fldCharType="begin"/>
      </w:r>
      <w:r w:rsidR="00847D95" w:rsidRPr="004D62AD">
        <w:rPr>
          <w:color w:val="auto"/>
        </w:rPr>
        <w:instrText xml:space="preserve"> SEQ Table \* ARABIC </w:instrText>
      </w:r>
      <w:r w:rsidR="00847D95" w:rsidRPr="004D62AD">
        <w:rPr>
          <w:color w:val="auto"/>
        </w:rPr>
        <w:fldChar w:fldCharType="separate"/>
      </w:r>
      <w:r w:rsidR="00847D95">
        <w:rPr>
          <w:noProof/>
          <w:color w:val="auto"/>
        </w:rPr>
        <w:t>3</w:t>
      </w:r>
      <w:r w:rsidR="00847D95" w:rsidRPr="004D62AD">
        <w:rPr>
          <w:color w:val="auto"/>
        </w:rPr>
        <w:fldChar w:fldCharType="end"/>
      </w:r>
      <w:bookmarkEnd w:id="19"/>
      <w:r w:rsidRPr="004D62AD">
        <w:rPr>
          <w:color w:val="auto"/>
        </w:rPr>
        <w:t xml:space="preserve">: Overview of </w:t>
      </w:r>
      <w:r w:rsidR="00926741" w:rsidRPr="004D62AD">
        <w:rPr>
          <w:color w:val="auto"/>
        </w:rPr>
        <w:t>AM</w:t>
      </w:r>
      <w:r w:rsidRPr="004D62AD">
        <w:rPr>
          <w:color w:val="auto"/>
        </w:rPr>
        <w:t xml:space="preserve"> technology used for </w:t>
      </w:r>
      <w:r w:rsidR="00926741" w:rsidRPr="004D62AD">
        <w:rPr>
          <w:color w:val="auto"/>
        </w:rPr>
        <w:t>dental implants</w:t>
      </w:r>
    </w:p>
    <w:tbl>
      <w:tblPr>
        <w:tblW w:w="9635" w:type="dxa"/>
        <w:jc w:val="center"/>
        <w:tblInd w:w="-184"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027"/>
        <w:gridCol w:w="2514"/>
        <w:gridCol w:w="2370"/>
        <w:gridCol w:w="1724"/>
      </w:tblGrid>
      <w:tr w:rsidR="004D62AD" w:rsidRPr="004D62AD" w14:paraId="272E41AD" w14:textId="2B5F4EE8" w:rsidTr="00CC1D09">
        <w:trPr>
          <w:trHeight w:val="490"/>
          <w:jc w:val="center"/>
        </w:trPr>
        <w:tc>
          <w:tcPr>
            <w:tcW w:w="3027" w:type="dxa"/>
            <w:shd w:val="clear" w:color="auto" w:fill="auto"/>
            <w:noWrap/>
            <w:vAlign w:val="center"/>
            <w:hideMark/>
          </w:tcPr>
          <w:p w14:paraId="3146CADF" w14:textId="3E4CCE6E" w:rsidR="00FF389C" w:rsidRPr="004D62AD" w:rsidRDefault="00FF389C" w:rsidP="00CC1D09">
            <w:pPr>
              <w:pStyle w:val="Tableheading"/>
            </w:pPr>
            <w:r w:rsidRPr="004D62AD">
              <w:t>AM technology</w:t>
            </w:r>
          </w:p>
        </w:tc>
        <w:tc>
          <w:tcPr>
            <w:tcW w:w="2514" w:type="dxa"/>
            <w:vAlign w:val="center"/>
          </w:tcPr>
          <w:p w14:paraId="03E19C71" w14:textId="3C39C1DF" w:rsidR="00FF389C" w:rsidRPr="004D62AD" w:rsidRDefault="00FF389C" w:rsidP="00CC1D09">
            <w:pPr>
              <w:pStyle w:val="Tableheading"/>
            </w:pPr>
            <w:r w:rsidRPr="004D62AD">
              <w:t>Materials</w:t>
            </w:r>
          </w:p>
        </w:tc>
        <w:tc>
          <w:tcPr>
            <w:tcW w:w="2370" w:type="dxa"/>
            <w:shd w:val="clear" w:color="auto" w:fill="auto"/>
            <w:noWrap/>
            <w:vAlign w:val="center"/>
            <w:hideMark/>
          </w:tcPr>
          <w:p w14:paraId="013B3CD9" w14:textId="0D7ADBAE" w:rsidR="00FF389C" w:rsidRPr="004D62AD" w:rsidRDefault="00FF389C" w:rsidP="00CC1D09">
            <w:pPr>
              <w:pStyle w:val="Tableheading"/>
            </w:pPr>
            <w:r w:rsidRPr="004D62AD">
              <w:t>Dental applications</w:t>
            </w:r>
          </w:p>
        </w:tc>
        <w:tc>
          <w:tcPr>
            <w:tcW w:w="1724" w:type="dxa"/>
            <w:vAlign w:val="center"/>
          </w:tcPr>
          <w:p w14:paraId="0262E21B" w14:textId="239C6840" w:rsidR="00FF389C" w:rsidRPr="004D62AD" w:rsidRDefault="00FF389C" w:rsidP="00CC1D09">
            <w:pPr>
              <w:pStyle w:val="Tableheading"/>
            </w:pPr>
            <w:r w:rsidRPr="004D62AD">
              <w:t>References</w:t>
            </w:r>
          </w:p>
        </w:tc>
      </w:tr>
      <w:tr w:rsidR="004D62AD" w:rsidRPr="004D62AD" w14:paraId="67369515" w14:textId="2688CA0A" w:rsidTr="00CC1D09">
        <w:trPr>
          <w:trHeight w:val="320"/>
          <w:jc w:val="center"/>
        </w:trPr>
        <w:tc>
          <w:tcPr>
            <w:tcW w:w="3027" w:type="dxa"/>
            <w:shd w:val="clear" w:color="auto" w:fill="auto"/>
            <w:noWrap/>
            <w:vAlign w:val="center"/>
            <w:hideMark/>
          </w:tcPr>
          <w:p w14:paraId="349A57D9" w14:textId="7E14E742" w:rsidR="00FF389C" w:rsidRPr="004D62AD" w:rsidRDefault="00FF389C" w:rsidP="00CC1D09">
            <w:pPr>
              <w:pStyle w:val="Table"/>
              <w:spacing w:before="100" w:after="100"/>
            </w:pPr>
            <w:r w:rsidRPr="004D62AD">
              <w:t>Selective laser melting</w:t>
            </w:r>
          </w:p>
        </w:tc>
        <w:tc>
          <w:tcPr>
            <w:tcW w:w="2514" w:type="dxa"/>
            <w:vAlign w:val="center"/>
          </w:tcPr>
          <w:p w14:paraId="2028FD0C" w14:textId="360E592E" w:rsidR="00FF389C" w:rsidRPr="004D62AD" w:rsidRDefault="00FF389C" w:rsidP="00CC1D09">
            <w:pPr>
              <w:pStyle w:val="Table"/>
              <w:spacing w:before="100" w:after="100"/>
            </w:pPr>
            <w:proofErr w:type="spellStart"/>
            <w:r w:rsidRPr="004D62AD">
              <w:t>Ti-6Al-4V</w:t>
            </w:r>
            <w:proofErr w:type="spellEnd"/>
          </w:p>
        </w:tc>
        <w:tc>
          <w:tcPr>
            <w:tcW w:w="2370" w:type="dxa"/>
            <w:shd w:val="clear" w:color="auto" w:fill="auto"/>
            <w:noWrap/>
            <w:vAlign w:val="center"/>
            <w:hideMark/>
          </w:tcPr>
          <w:p w14:paraId="5F806756" w14:textId="66A069EF" w:rsidR="00FF389C" w:rsidRPr="004D62AD" w:rsidRDefault="00FF389C" w:rsidP="00CC1D09">
            <w:pPr>
              <w:pStyle w:val="Table"/>
              <w:spacing w:before="100" w:after="100"/>
            </w:pPr>
            <w:r w:rsidRPr="004D62AD">
              <w:t>Implants</w:t>
            </w:r>
          </w:p>
        </w:tc>
        <w:tc>
          <w:tcPr>
            <w:tcW w:w="1724" w:type="dxa"/>
            <w:vAlign w:val="center"/>
          </w:tcPr>
          <w:p w14:paraId="68BBA182" w14:textId="029E4E26" w:rsidR="00FF389C" w:rsidRPr="004D62AD" w:rsidRDefault="00FF389C" w:rsidP="00B73444">
            <w:pPr>
              <w:pStyle w:val="Table"/>
              <w:spacing w:before="100" w:after="100"/>
            </w:pPr>
            <w:r w:rsidRPr="004D62AD">
              <w:fldChar w:fldCharType="begin">
                <w:fldData xml:space="preserve">PEVuZE5vdGU+PENpdGU+PEF1dGhvcj5UcmFpbmk8L0F1dGhvcj48WWVhcj4yMDA4PC9ZZWFyPjxS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</w:fldData>
              </w:fldChar>
            </w:r>
            <w:r w:rsidRPr="004D62AD">
              <w:instrText xml:space="preserve"> ADDIN EN.CITE </w:instrText>
            </w:r>
            <w:r w:rsidRPr="004D62AD">
              <w:fldChar w:fldCharType="begin">
                <w:fldData xml:space="preserve">PEVuZE5vdGU+PENpdGU+PEF1dGhvcj5UcmFpbmk8L0F1dGhvcj48WWVhcj4yMDA4PC9ZZWFyPjxS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</w:fldData>
              </w:fldChar>
            </w:r>
            <w:r w:rsidRPr="004D62AD">
              <w:instrText xml:space="preserve"> ADDIN EN.CITE.DATA </w:instrText>
            </w:r>
            <w:r w:rsidRPr="004D62AD">
              <w:fldChar w:fldCharType="end"/>
            </w:r>
            <w:r w:rsidRPr="004D62AD">
              <w:fldChar w:fldCharType="separate"/>
            </w:r>
            <w:r w:rsidRPr="004D62AD">
              <w:rPr>
                <w:noProof/>
              </w:rPr>
              <w:t>[</w:t>
            </w:r>
            <w:hyperlink w:anchor="_ENREF_57" w:tooltip="Chen, 2014 #73" w:history="1">
              <w:r w:rsidR="00B73444" w:rsidRPr="004D62AD">
                <w:rPr>
                  <w:noProof/>
                </w:rPr>
                <w:t>57-59</w:t>
              </w:r>
            </w:hyperlink>
            <w:r w:rsidRPr="004D62AD">
              <w:rPr>
                <w:noProof/>
              </w:rPr>
              <w:t>]</w:t>
            </w:r>
            <w:r w:rsidRPr="004D62AD">
              <w:fldChar w:fldCharType="end"/>
            </w:r>
          </w:p>
        </w:tc>
      </w:tr>
      <w:tr w:rsidR="004D62AD" w:rsidRPr="004D62AD" w14:paraId="23994E80" w14:textId="012FF673" w:rsidTr="00CC1D09">
        <w:trPr>
          <w:trHeight w:val="320"/>
          <w:jc w:val="center"/>
        </w:trPr>
        <w:tc>
          <w:tcPr>
            <w:tcW w:w="3027" w:type="dxa"/>
            <w:shd w:val="clear" w:color="auto" w:fill="auto"/>
            <w:noWrap/>
            <w:vAlign w:val="center"/>
            <w:hideMark/>
          </w:tcPr>
          <w:p w14:paraId="340233BA" w14:textId="57C8C461" w:rsidR="00FF389C" w:rsidRPr="004D62AD" w:rsidRDefault="00FF389C" w:rsidP="00CC1D09">
            <w:pPr>
              <w:pStyle w:val="Table"/>
              <w:spacing w:before="100" w:after="100"/>
            </w:pPr>
            <w:r w:rsidRPr="004D62AD">
              <w:t>Electron beam melting</w:t>
            </w:r>
          </w:p>
        </w:tc>
        <w:tc>
          <w:tcPr>
            <w:tcW w:w="2514" w:type="dxa"/>
            <w:vAlign w:val="center"/>
          </w:tcPr>
          <w:p w14:paraId="53872C07" w14:textId="4EF69FD8" w:rsidR="00FF389C" w:rsidRPr="004D62AD" w:rsidRDefault="00FF389C" w:rsidP="00CC1D09">
            <w:pPr>
              <w:pStyle w:val="Table"/>
              <w:spacing w:before="100" w:after="100"/>
            </w:pPr>
            <w:proofErr w:type="spellStart"/>
            <w:r w:rsidRPr="004D62AD">
              <w:t>Ti-6Al-4V</w:t>
            </w:r>
            <w:proofErr w:type="spellEnd"/>
          </w:p>
        </w:tc>
        <w:tc>
          <w:tcPr>
            <w:tcW w:w="2370" w:type="dxa"/>
            <w:shd w:val="clear" w:color="auto" w:fill="auto"/>
            <w:noWrap/>
            <w:vAlign w:val="center"/>
            <w:hideMark/>
          </w:tcPr>
          <w:p w14:paraId="03B0F0FF" w14:textId="2E7ED04E" w:rsidR="00FF389C" w:rsidRPr="004D62AD" w:rsidRDefault="00FF389C" w:rsidP="00CC1D09">
            <w:pPr>
              <w:pStyle w:val="Table"/>
              <w:spacing w:before="100" w:after="100"/>
            </w:pPr>
            <w:r w:rsidRPr="004D62AD">
              <w:t>Implants</w:t>
            </w:r>
          </w:p>
        </w:tc>
        <w:tc>
          <w:tcPr>
            <w:tcW w:w="1724" w:type="dxa"/>
            <w:vAlign w:val="center"/>
          </w:tcPr>
          <w:p w14:paraId="280E3919" w14:textId="2BE0177F" w:rsidR="00FF389C" w:rsidRPr="004D62AD" w:rsidRDefault="00FF389C" w:rsidP="00B73444">
            <w:pPr>
              <w:pStyle w:val="Table"/>
              <w:spacing w:before="100" w:after="100"/>
            </w:pPr>
            <w:r w:rsidRPr="004D62AD">
              <w:fldChar w:fldCharType="begin">
                <w:fldData xml:space="preserve">PEVuZE5vdGU+PENpdGU+PEF1dGhvcj5SYW1ha3Jpc2huYWlhaDwvQXV0aG9yPjxZZWFyPjIwMTc8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</w:fldData>
              </w:fldChar>
            </w:r>
            <w:r w:rsidRPr="004D62AD">
              <w:instrText xml:space="preserve"> ADDIN EN.CITE </w:instrText>
            </w:r>
            <w:r w:rsidRPr="004D62AD">
              <w:fldChar w:fldCharType="begin">
                <w:fldData xml:space="preserve">PEVuZE5vdGU+PENpdGU+PEF1dGhvcj5SYW1ha3Jpc2huYWlhaDwvQXV0aG9yPjxZZWFyPjIwMTc8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</w:fldData>
              </w:fldChar>
            </w:r>
            <w:r w:rsidRPr="004D62AD">
              <w:instrText xml:space="preserve"> ADDIN EN.CITE.DATA </w:instrText>
            </w:r>
            <w:r w:rsidRPr="004D62AD">
              <w:fldChar w:fldCharType="end"/>
            </w:r>
            <w:r w:rsidRPr="004D62AD">
              <w:fldChar w:fldCharType="separate"/>
            </w:r>
            <w:r w:rsidRPr="004D62AD">
              <w:rPr>
                <w:noProof/>
              </w:rPr>
              <w:t>[</w:t>
            </w:r>
            <w:hyperlink w:anchor="_ENREF_61" w:tooltip="Chahine, 2008 #50" w:history="1">
              <w:r w:rsidR="00B73444" w:rsidRPr="004D62AD">
                <w:rPr>
                  <w:noProof/>
                </w:rPr>
                <w:t>61-64</w:t>
              </w:r>
            </w:hyperlink>
            <w:r w:rsidRPr="004D62AD">
              <w:rPr>
                <w:noProof/>
              </w:rPr>
              <w:t>]</w:t>
            </w:r>
            <w:r w:rsidRPr="004D62AD">
              <w:fldChar w:fldCharType="end"/>
            </w:r>
          </w:p>
        </w:tc>
      </w:tr>
      <w:tr w:rsidR="004D62AD" w:rsidRPr="004D62AD" w14:paraId="4D3FB573" w14:textId="44B14B13" w:rsidTr="00CC1D09">
        <w:trPr>
          <w:trHeight w:val="320"/>
          <w:jc w:val="center"/>
        </w:trPr>
        <w:tc>
          <w:tcPr>
            <w:tcW w:w="3027" w:type="dxa"/>
            <w:shd w:val="clear" w:color="auto" w:fill="auto"/>
            <w:noWrap/>
            <w:vAlign w:val="center"/>
            <w:hideMark/>
          </w:tcPr>
          <w:p w14:paraId="4B654F0E" w14:textId="63723122" w:rsidR="00FF389C" w:rsidRPr="004D62AD" w:rsidRDefault="00FF389C" w:rsidP="00CC1D09">
            <w:pPr>
              <w:pStyle w:val="Table"/>
              <w:spacing w:before="100" w:after="100"/>
            </w:pPr>
            <w:r w:rsidRPr="004D62AD">
              <w:t>Ink-Jet</w:t>
            </w:r>
          </w:p>
        </w:tc>
        <w:tc>
          <w:tcPr>
            <w:tcW w:w="2514" w:type="dxa"/>
            <w:vAlign w:val="center"/>
          </w:tcPr>
          <w:p w14:paraId="08969BAA" w14:textId="27DCE00A" w:rsidR="00FF389C" w:rsidRPr="004D62AD" w:rsidRDefault="00FF389C" w:rsidP="00CC1D09">
            <w:pPr>
              <w:pStyle w:val="Table"/>
              <w:spacing w:before="100" w:after="100"/>
            </w:pPr>
            <w:r w:rsidRPr="004D62AD">
              <w:t>Zirconia</w:t>
            </w:r>
          </w:p>
        </w:tc>
        <w:tc>
          <w:tcPr>
            <w:tcW w:w="2370" w:type="dxa"/>
            <w:shd w:val="clear" w:color="auto" w:fill="auto"/>
            <w:noWrap/>
            <w:vAlign w:val="center"/>
            <w:hideMark/>
          </w:tcPr>
          <w:p w14:paraId="14DE787D" w14:textId="2338E4FF" w:rsidR="00FF389C" w:rsidRPr="004D62AD" w:rsidRDefault="00FF389C" w:rsidP="00CC1D09">
            <w:pPr>
              <w:pStyle w:val="Table"/>
              <w:spacing w:before="100" w:after="100"/>
            </w:pPr>
            <w:r w:rsidRPr="004D62AD">
              <w:t>Implants</w:t>
            </w:r>
          </w:p>
        </w:tc>
        <w:tc>
          <w:tcPr>
            <w:tcW w:w="1724" w:type="dxa"/>
            <w:vAlign w:val="center"/>
          </w:tcPr>
          <w:p w14:paraId="6099F8D2" w14:textId="7A6CB1A4" w:rsidR="00FF389C" w:rsidRPr="004D62AD" w:rsidRDefault="00CC1D09" w:rsidP="00B73444">
            <w:pPr>
              <w:pStyle w:val="Table"/>
              <w:spacing w:before="100" w:after="100"/>
            </w:pPr>
            <w:r w:rsidRPr="004D62AD">
              <w:fldChar w:fldCharType="begin"/>
            </w:r>
            <w:r w:rsidRPr="004D62AD">
              <w:instrText xml:space="preserve"> ADDIN EN.CITE &lt;EndNote&gt;&lt;Cite&gt;&lt;Author&gt;Özkol&lt;/Author&gt;&lt;Year&gt;2012&lt;/Year&gt;&lt;RecNum&gt;69&lt;/RecNum&gt;&lt;DisplayText&gt;[49]&lt;/DisplayText&gt;&lt;record&gt;&lt;rec-number&gt;69&lt;/rec-number&gt;&lt;foreign-keys&gt;&lt;key app="EN" db-id="efx0x922ktww28ewxznxrwa9pfpw99waz2ff"&gt;69&lt;/key&gt;&lt;/foreign-keys&gt;&lt;ref-type name="Journal Article"&gt;17&lt;/ref-type&gt;&lt;contributors&gt;&lt;authors&gt;&lt;author&gt;Özkol, Emre&lt;/author&gt;&lt;author&gt;Zhang, Wen&lt;/author&gt;&lt;author&gt;Ebert, Jörg&lt;/author&gt;&lt;author&gt;Telle, Rainer&lt;/author&gt;&lt;/authors&gt;&lt;/contributors&gt;&lt;titles&gt;&lt;title&gt;Potentials of the “Direct inkjet printing” method for manufacturing 3Y-TZP based dental restorations&lt;/title&gt;&lt;secondary-title&gt;Journal of the European Ceramic Society&lt;/secondary-title&gt;&lt;/titles&gt;&lt;periodical&gt;&lt;full-title&gt;Journal of the European Ceramic Society&lt;/full-title&gt;&lt;/periodical&gt;&lt;pages&gt;2193-2201&lt;/pages&gt;&lt;volume&gt;32&lt;/volume&gt;&lt;number&gt;10&lt;/number&gt;&lt;keywords&gt;&lt;keyword&gt;Direct inkjet printing&lt;/keyword&gt;&lt;keyword&gt;ZrO&lt;/keyword&gt;&lt;keyword&gt;Mechanical properties&lt;/keyword&gt;&lt;keyword&gt;Strength&lt;/keyword&gt;&lt;keyword&gt;Biomedical applications&lt;/keyword&gt;&lt;/keywords&gt;&lt;dates&gt;&lt;year&gt;2012&lt;/year&gt;&lt;pub-dates&gt;&lt;date&gt;2012/08/01/&lt;/date&gt;&lt;/pub-dates&gt;&lt;/dates&gt;&lt;isbn&gt;0955-2219&lt;/isbn&gt;&lt;urls&gt;&lt;related-urls&gt;&lt;url&gt;http://www.sciencedirect.com/science/article/pii/S0955221912001380&lt;/url&gt;&lt;/related-urls&gt;&lt;/urls&gt;&lt;electronic-resource-num&gt;https://doi.org/10.1016/j.jeurceramsoc.2012.03.006&lt;/electronic-resource-num&gt;&lt;/record&gt;&lt;/Cite&gt;&lt;/EndNote&gt;</w:instrText>
            </w:r>
            <w:r w:rsidRPr="004D62AD">
              <w:fldChar w:fldCharType="separate"/>
            </w:r>
            <w:r w:rsidRPr="004D62AD">
              <w:rPr>
                <w:noProof/>
              </w:rPr>
              <w:t>[</w:t>
            </w:r>
            <w:hyperlink w:anchor="_ENREF_49" w:tooltip="Özkol, 2012 #69" w:history="1">
              <w:r w:rsidR="00B73444" w:rsidRPr="004D62AD">
                <w:rPr>
                  <w:noProof/>
                </w:rPr>
                <w:t>49</w:t>
              </w:r>
            </w:hyperlink>
            <w:r w:rsidRPr="004D62AD">
              <w:rPr>
                <w:noProof/>
              </w:rPr>
              <w:t>]</w:t>
            </w:r>
            <w:r w:rsidRPr="004D62AD">
              <w:fldChar w:fldCharType="end"/>
            </w:r>
          </w:p>
        </w:tc>
      </w:tr>
      <w:tr w:rsidR="004D62AD" w:rsidRPr="004D62AD" w14:paraId="49771C2C" w14:textId="0DEB7B84" w:rsidTr="00CC1D09">
        <w:trPr>
          <w:trHeight w:val="320"/>
          <w:jc w:val="center"/>
        </w:trPr>
        <w:tc>
          <w:tcPr>
            <w:tcW w:w="3027" w:type="dxa"/>
            <w:shd w:val="clear" w:color="auto" w:fill="auto"/>
            <w:noWrap/>
            <w:vAlign w:val="center"/>
            <w:hideMark/>
          </w:tcPr>
          <w:p w14:paraId="2020DEA3" w14:textId="717415F2" w:rsidR="00FF389C" w:rsidRPr="004D62AD" w:rsidRDefault="00FF389C" w:rsidP="00CC1D09">
            <w:pPr>
              <w:pStyle w:val="Table"/>
              <w:spacing w:before="100" w:after="100"/>
            </w:pPr>
            <w:r w:rsidRPr="004D62AD">
              <w:t>Fused deposition modelling</w:t>
            </w:r>
          </w:p>
        </w:tc>
        <w:tc>
          <w:tcPr>
            <w:tcW w:w="2514" w:type="dxa"/>
            <w:vAlign w:val="center"/>
          </w:tcPr>
          <w:p w14:paraId="2809CF3C" w14:textId="36DF0CAE" w:rsidR="00FF389C" w:rsidRPr="004D62AD" w:rsidRDefault="00FF389C" w:rsidP="00CC1D09">
            <w:pPr>
              <w:pStyle w:val="Table"/>
              <w:spacing w:before="100" w:after="100"/>
            </w:pPr>
            <w:r w:rsidRPr="004D62AD">
              <w:t>Thermos-plastic polymers</w:t>
            </w:r>
          </w:p>
        </w:tc>
        <w:tc>
          <w:tcPr>
            <w:tcW w:w="2370" w:type="dxa"/>
            <w:shd w:val="clear" w:color="auto" w:fill="auto"/>
            <w:noWrap/>
            <w:vAlign w:val="center"/>
            <w:hideMark/>
          </w:tcPr>
          <w:p w14:paraId="1B5FF73B" w14:textId="03329617" w:rsidR="00FF389C" w:rsidRPr="004D62AD" w:rsidRDefault="00FF389C" w:rsidP="00CC1D09">
            <w:pPr>
              <w:pStyle w:val="Table"/>
              <w:spacing w:before="100" w:after="100"/>
            </w:pPr>
            <w:r w:rsidRPr="004D62AD">
              <w:t>Implant cast, guided template, models</w:t>
            </w:r>
          </w:p>
        </w:tc>
        <w:tc>
          <w:tcPr>
            <w:tcW w:w="1724" w:type="dxa"/>
            <w:vAlign w:val="center"/>
          </w:tcPr>
          <w:p w14:paraId="1DEE27A9" w14:textId="2546FFAF" w:rsidR="00FF389C" w:rsidRPr="004D62AD" w:rsidRDefault="00CC1D09" w:rsidP="00B73444">
            <w:pPr>
              <w:pStyle w:val="Table"/>
              <w:spacing w:before="100" w:after="100"/>
            </w:pPr>
            <w:r w:rsidRPr="004D62AD">
              <w:fldChar w:fldCharType="begin">
                <w:fldData xml:space="preserve">PEVuZE5vdGU+PENpdGU+PEF1dGhvcj5CcmFuZHQ8L0F1dGhvcj48WWVhcj4yMDE1PC9ZZWFyPjxS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</w:fldData>
              </w:fldChar>
            </w:r>
            <w:r w:rsidRPr="004D62AD">
              <w:instrText xml:space="preserve"> ADDIN EN.CITE </w:instrText>
            </w:r>
            <w:r w:rsidRPr="004D62AD">
              <w:fldChar w:fldCharType="begin">
                <w:fldData xml:space="preserve">PEVuZE5vdGU+PENpdGU+PEF1dGhvcj5CcmFuZHQ8L0F1dGhvcj48WWVhcj4yMDE1PC9ZZWFyPjxS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</w:fldData>
              </w:fldChar>
            </w:r>
            <w:r w:rsidRPr="004D62AD">
              <w:instrText xml:space="preserve"> ADDIN EN.CITE.DATA </w:instrText>
            </w:r>
            <w:r w:rsidRPr="004D62AD">
              <w:fldChar w:fldCharType="end"/>
            </w:r>
            <w:r w:rsidRPr="004D62AD">
              <w:fldChar w:fldCharType="separate"/>
            </w:r>
            <w:r w:rsidRPr="004D62AD">
              <w:rPr>
                <w:noProof/>
              </w:rPr>
              <w:t>[</w:t>
            </w:r>
            <w:hyperlink w:anchor="_ENREF_51" w:tooltip="Brandt, 2015 #70" w:history="1">
              <w:r w:rsidR="00B73444" w:rsidRPr="004D62AD">
                <w:rPr>
                  <w:noProof/>
                </w:rPr>
                <w:t>51-53</w:t>
              </w:r>
            </w:hyperlink>
            <w:r w:rsidRPr="004D62AD">
              <w:rPr>
                <w:noProof/>
              </w:rPr>
              <w:t>]</w:t>
            </w:r>
            <w:r w:rsidRPr="004D62AD">
              <w:fldChar w:fldCharType="end"/>
            </w:r>
          </w:p>
        </w:tc>
      </w:tr>
      <w:tr w:rsidR="004D62AD" w:rsidRPr="004D62AD" w14:paraId="37BD66B2" w14:textId="5474346B" w:rsidTr="00CC1D09">
        <w:trPr>
          <w:trHeight w:val="320"/>
          <w:jc w:val="center"/>
        </w:trPr>
        <w:tc>
          <w:tcPr>
            <w:tcW w:w="3027" w:type="dxa"/>
            <w:shd w:val="clear" w:color="auto" w:fill="auto"/>
            <w:noWrap/>
            <w:vAlign w:val="center"/>
            <w:hideMark/>
          </w:tcPr>
          <w:p w14:paraId="7980A444" w14:textId="7CCDBB6B" w:rsidR="00FF389C" w:rsidRPr="004D62AD" w:rsidRDefault="00FF389C" w:rsidP="00CC1D09">
            <w:pPr>
              <w:pStyle w:val="Table"/>
              <w:spacing w:before="100" w:after="100"/>
            </w:pPr>
            <w:r w:rsidRPr="004D62AD">
              <w:t>Stereo-lithography</w:t>
            </w:r>
          </w:p>
        </w:tc>
        <w:tc>
          <w:tcPr>
            <w:tcW w:w="2514" w:type="dxa"/>
            <w:vAlign w:val="center"/>
          </w:tcPr>
          <w:p w14:paraId="572AAE33" w14:textId="78FBC95B" w:rsidR="00FF389C" w:rsidRPr="004D62AD" w:rsidRDefault="00FF389C" w:rsidP="00CC1D09">
            <w:pPr>
              <w:pStyle w:val="Table"/>
              <w:spacing w:before="100" w:after="100"/>
            </w:pPr>
            <w:r w:rsidRPr="004D62AD">
              <w:t>Photo sensitive polymers, Zirconia</w:t>
            </w:r>
          </w:p>
        </w:tc>
        <w:tc>
          <w:tcPr>
            <w:tcW w:w="2370" w:type="dxa"/>
            <w:shd w:val="clear" w:color="auto" w:fill="auto"/>
            <w:noWrap/>
            <w:vAlign w:val="center"/>
            <w:hideMark/>
          </w:tcPr>
          <w:p w14:paraId="1B69D124" w14:textId="79F43C66" w:rsidR="00FF389C" w:rsidRPr="004D62AD" w:rsidRDefault="00FF389C" w:rsidP="00CC1D09">
            <w:pPr>
              <w:pStyle w:val="Table"/>
              <w:spacing w:before="100" w:after="100"/>
            </w:pPr>
            <w:r w:rsidRPr="004D62AD">
              <w:t>Guided template, models</w:t>
            </w:r>
          </w:p>
        </w:tc>
        <w:tc>
          <w:tcPr>
            <w:tcW w:w="1724" w:type="dxa"/>
            <w:vAlign w:val="center"/>
          </w:tcPr>
          <w:p w14:paraId="090BC54A" w14:textId="7B4DCC55" w:rsidR="00FF389C" w:rsidRPr="004D62AD" w:rsidRDefault="00CC1D09" w:rsidP="00B73444">
            <w:pPr>
              <w:pStyle w:val="Table"/>
              <w:spacing w:before="100" w:after="100"/>
            </w:pPr>
            <w:r w:rsidRPr="004D62AD">
              <w:fldChar w:fldCharType="begin">
                <w:fldData xml:space="preserve">PEVuZE5vdGU+PENpdGU+PEF1dGhvcj5Pc21hbjwvQXV0aG9yPjxZZWFyPjIwMTc8L1llYXI+PFJl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</w:fldData>
              </w:fldChar>
            </w:r>
            <w:r w:rsidRPr="004D62AD">
              <w:instrText xml:space="preserve"> ADDIN EN.CITE </w:instrText>
            </w:r>
            <w:r w:rsidRPr="004D62AD">
              <w:fldChar w:fldCharType="begin">
                <w:fldData xml:space="preserve">PEVuZE5vdGU+PENpdGU+PEF1dGhvcj5Pc21hbjwvQXV0aG9yPjxZZWFyPjIwMTc8L1llYXI+PFJl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</w:fldData>
              </w:fldChar>
            </w:r>
            <w:r w:rsidRPr="004D62AD">
              <w:instrText xml:space="preserve"> ADDIN EN.CITE.DATA </w:instrText>
            </w:r>
            <w:r w:rsidRPr="004D62AD">
              <w:fldChar w:fldCharType="end"/>
            </w:r>
            <w:r w:rsidRPr="004D62AD">
              <w:fldChar w:fldCharType="separate"/>
            </w:r>
            <w:r w:rsidRPr="004D62AD">
              <w:rPr>
                <w:noProof/>
              </w:rPr>
              <w:t>[</w:t>
            </w:r>
            <w:hyperlink w:anchor="_ENREF_69" w:tooltip="Jiang, 2014 #86" w:history="1">
              <w:r w:rsidR="00B73444" w:rsidRPr="004D62AD">
                <w:rPr>
                  <w:noProof/>
                </w:rPr>
                <w:t>69-71</w:t>
              </w:r>
            </w:hyperlink>
            <w:r w:rsidRPr="004D62AD">
              <w:rPr>
                <w:noProof/>
              </w:rPr>
              <w:t>]</w:t>
            </w:r>
            <w:r w:rsidRPr="004D62AD">
              <w:fldChar w:fldCharType="end"/>
            </w:r>
          </w:p>
        </w:tc>
      </w:tr>
    </w:tbl>
    <w:p w14:paraId="1960DBD5" w14:textId="77777777" w:rsidR="003E1863" w:rsidRPr="004D62AD" w:rsidRDefault="003E1863" w:rsidP="00846172">
      <w:pPr>
        <w:pStyle w:val="Text"/>
        <w:rPr>
          <w:lang w:val="en-GB"/>
        </w:rPr>
      </w:pPr>
    </w:p>
    <w:p w14:paraId="67D064A1" w14:textId="77777777" w:rsidR="00EA5E81" w:rsidRPr="004D62AD" w:rsidRDefault="00EA5E81" w:rsidP="00EA5E81">
      <w:pPr>
        <w:pStyle w:val="Text"/>
        <w:rPr>
          <w:lang w:val="en-GB"/>
        </w:rPr>
      </w:pPr>
    </w:p>
    <w:p w14:paraId="095D03F3" w14:textId="77777777" w:rsidR="00213A39" w:rsidRPr="004D62AD" w:rsidRDefault="00213A39" w:rsidP="00213A39">
      <w:pPr>
        <w:pStyle w:val="Heading1"/>
      </w:pPr>
      <w:r w:rsidRPr="004D62AD">
        <w:lastRenderedPageBreak/>
        <w:t>Clinical evaluation of 3D implants</w:t>
      </w:r>
    </w:p>
    <w:p w14:paraId="506D3B1F" w14:textId="75AD4C46" w:rsidR="00213A39" w:rsidRPr="004D62AD" w:rsidRDefault="00213A39" w:rsidP="00846172">
      <w:pPr>
        <w:pStyle w:val="Text"/>
        <w:rPr>
          <w:lang w:val="en-GB"/>
        </w:rPr>
      </w:pPr>
      <w:r w:rsidRPr="004D62AD">
        <w:rPr>
          <w:lang w:val="en-GB"/>
        </w:rPr>
        <w:t xml:space="preserve">Many </w:t>
      </w:r>
      <w:r w:rsidRPr="004D62AD">
        <w:rPr>
          <w:i/>
          <w:lang w:val="en-GB"/>
        </w:rPr>
        <w:t>in vitro</w:t>
      </w:r>
      <w:r w:rsidRPr="004D62AD">
        <w:rPr>
          <w:lang w:val="en-GB"/>
        </w:rPr>
        <w:t xml:space="preserve"> studies </w:t>
      </w:r>
      <w:proofErr w:type="gramStart"/>
      <w:r w:rsidRPr="004D62AD">
        <w:rPr>
          <w:lang w:val="en-GB"/>
        </w:rPr>
        <w:t>have been conducted</w:t>
      </w:r>
      <w:proofErr w:type="gramEnd"/>
      <w:r w:rsidRPr="004D62AD">
        <w:rPr>
          <w:lang w:val="en-GB"/>
        </w:rPr>
        <w:t xml:space="preserve"> to </w:t>
      </w:r>
      <w:r w:rsidR="00D90E61" w:rsidRPr="004D62AD">
        <w:rPr>
          <w:lang w:val="en-GB"/>
        </w:rPr>
        <w:t>study</w:t>
      </w:r>
      <w:r w:rsidRPr="004D62AD">
        <w:rPr>
          <w:lang w:val="en-GB"/>
        </w:rPr>
        <w:t xml:space="preserve"> the cellular response to 3D dental implants.  For instance </w:t>
      </w:r>
      <w:proofErr w:type="spellStart"/>
      <w:r w:rsidRPr="004D62AD">
        <w:rPr>
          <w:i/>
          <w:lang w:val="en-GB"/>
        </w:rPr>
        <w:t>Mangano</w:t>
      </w:r>
      <w:proofErr w:type="spellEnd"/>
      <w:r w:rsidRPr="004D62AD">
        <w:rPr>
          <w:i/>
          <w:lang w:val="en-GB"/>
        </w:rPr>
        <w:t xml:space="preserve"> et al</w:t>
      </w:r>
      <w:r w:rsidRPr="004D62AD">
        <w:rPr>
          <w:lang w:val="en-GB"/>
        </w:rPr>
        <w:t xml:space="preserve"> </w:t>
      </w:r>
      <w:r w:rsidR="006A7F82" w:rsidRPr="004D62AD">
        <w:rPr>
          <w:lang w:val="en-GB"/>
        </w:rPr>
        <w:fldChar w:fldCharType="begin"/>
      </w:r>
      <w:r w:rsidR="00C171F2" w:rsidRPr="004D62AD">
        <w:rPr>
          <w:lang w:val="en-GB"/>
        </w:rPr>
        <w:instrText xml:space="preserve"> ADDIN EN.CITE &lt;EndNote&gt;&lt;Cite&gt;&lt;Author&gt;Mangano&lt;/Author&gt;&lt;Year&gt;2010&lt;/Year&gt;&lt;RecNum&gt;55&lt;/RecNum&gt;&lt;DisplayText&gt;[72]&lt;/DisplayText&gt;&lt;record&gt;&lt;rec-number&gt;55&lt;/rec-number&gt;&lt;foreign-keys&gt;&lt;key app="EN" db-id="efx0x922ktww28ewxznxrwa9pfpw99waz2ff"&gt;55&lt;/key&gt;&lt;/foreign-keys&gt;&lt;ref-type name="Journal Article"&gt;17&lt;/ref-type&gt;&lt;contributors&gt;&lt;authors&gt;&lt;author&gt;Mangano, Carlo&lt;/author&gt;&lt;author&gt;De Rosa, Alfredo&lt;/author&gt;&lt;author&gt;Desiderio, Vincenzo&lt;/author&gt;&lt;author&gt;d&amp;apos;Aquino, Riccardo&lt;/author&gt;&lt;author&gt;Piattelli, Adriano&lt;/author&gt;&lt;author&gt;De Francesco, Francesco&lt;/author&gt;&lt;author&gt;Tirino, Virginia&lt;/author&gt;&lt;author&gt;Mangano, Francesco&lt;/author&gt;&lt;author&gt;Papaccio, Gianpaolo&lt;/author&gt;&lt;/authors&gt;&lt;/contributors&gt;&lt;titles&gt;&lt;title&gt;The osteoblastic differentiation of dental pulp stem cells and bone formation on different titanium surface textures&lt;/title&gt;&lt;secondary-title&gt;Biomaterials&lt;/secondary-title&gt;&lt;/titles&gt;&lt;periodical&gt;&lt;full-title&gt;Biomaterials&lt;/full-title&gt;&lt;/periodical&gt;&lt;pages&gt;3543-3551&lt;/pages&gt;&lt;volume&gt;31&lt;/volume&gt;&lt;number&gt;13&lt;/number&gt;&lt;keywords&gt;&lt;keyword&gt;Titanium&lt;/keyword&gt;&lt;keyword&gt;Surface texturing&lt;/keyword&gt;&lt;keyword&gt;Osteodifferentiation&lt;/keyword&gt;&lt;keyword&gt;DPSCs&lt;/keyword&gt;&lt;keyword&gt;Osteoblasts&lt;/keyword&gt;&lt;/keywords&gt;&lt;dates&gt;&lt;year&gt;2010&lt;/year&gt;&lt;pub-dates&gt;&lt;date&gt;2010/05/01/&lt;/date&gt;&lt;/pub-dates&gt;&lt;/dates&gt;&lt;isbn&gt;0142-9612&lt;/isbn&gt;&lt;urls&gt;&lt;related-urls&gt;&lt;url&gt;http://www.sciencedirect.com/science/article/pii/S0142961210000888&lt;/url&gt;&lt;/related-urls&gt;&lt;/urls&gt;&lt;electronic-resource-num&gt;https://doi.org/10.1016/j.biomaterials.2010.01.056&lt;/electronic-resource-num&gt;&lt;/record&gt;&lt;/Cite&gt;&lt;/EndNote&gt;</w:instrText>
      </w:r>
      <w:r w:rsidR="006A7F82" w:rsidRPr="004D62AD">
        <w:rPr>
          <w:lang w:val="en-GB"/>
        </w:rPr>
        <w:fldChar w:fldCharType="separate"/>
      </w:r>
      <w:r w:rsidR="00C171F2" w:rsidRPr="004D62AD">
        <w:rPr>
          <w:noProof/>
          <w:lang w:val="en-GB"/>
        </w:rPr>
        <w:t>[</w:t>
      </w:r>
      <w:hyperlink w:anchor="_ENREF_72" w:tooltip="Mangano, 2010 #55" w:history="1">
        <w:r w:rsidR="00B73444" w:rsidRPr="004D62AD">
          <w:rPr>
            <w:noProof/>
            <w:lang w:val="en-GB"/>
          </w:rPr>
          <w:t>72</w:t>
        </w:r>
      </w:hyperlink>
      <w:r w:rsidR="00C171F2" w:rsidRPr="004D62AD">
        <w:rPr>
          <w:noProof/>
          <w:lang w:val="en-GB"/>
        </w:rPr>
        <w:t>]</w:t>
      </w:r>
      <w:r w:rsidR="006A7F82" w:rsidRPr="004D62AD">
        <w:rPr>
          <w:lang w:val="en-GB"/>
        </w:rPr>
        <w:fldChar w:fldCharType="end"/>
      </w:r>
      <w:r w:rsidR="006A7F82" w:rsidRPr="004D62AD">
        <w:rPr>
          <w:lang w:val="en-GB"/>
        </w:rPr>
        <w:t xml:space="preserve"> </w:t>
      </w:r>
      <w:r w:rsidRPr="004D62AD">
        <w:rPr>
          <w:lang w:val="en-GB"/>
        </w:rPr>
        <w:t xml:space="preserve">studied the behaviour of human osteoblast, dental pulps stem cells on titanium implants printed with Selective Laser Sintering while </w:t>
      </w:r>
      <w:proofErr w:type="spellStart"/>
      <w:r w:rsidRPr="004D62AD">
        <w:rPr>
          <w:i/>
          <w:lang w:val="en-GB"/>
        </w:rPr>
        <w:t>Mangano</w:t>
      </w:r>
      <w:proofErr w:type="spellEnd"/>
      <w:r w:rsidRPr="004D62AD">
        <w:rPr>
          <w:i/>
          <w:lang w:val="en-GB"/>
        </w:rPr>
        <w:t xml:space="preserve"> et al</w:t>
      </w:r>
      <w:r w:rsidRPr="004D62AD">
        <w:rPr>
          <w:lang w:val="en-GB"/>
        </w:rPr>
        <w:t xml:space="preserve"> </w:t>
      </w:r>
      <w:r w:rsidR="006A7F82" w:rsidRPr="004D62AD">
        <w:rPr>
          <w:lang w:val="en-GB"/>
        </w:rPr>
        <w:fldChar w:fldCharType="begin"/>
      </w:r>
      <w:r w:rsidR="00C171F2" w:rsidRPr="004D62AD">
        <w:rPr>
          <w:lang w:val="en-GB"/>
        </w:rPr>
        <w:instrText xml:space="preserve"> ADDIN EN.CITE &lt;EndNote&gt;&lt;Cite&gt;&lt;Author&gt;Mangano&lt;/Author&gt;&lt;Year&gt;2009&lt;/Year&gt;&lt;RecNum&gt;56&lt;/RecNum&gt;&lt;DisplayText&gt;[73]&lt;/DisplayText&gt;&lt;record&gt;&lt;rec-number&gt;56&lt;/rec-number&gt;&lt;foreign-keys&gt;&lt;key app="EN" db-id="efx0x922ktww28ewxznxrwa9pfpw99waz2ff"&gt;56&lt;/key&gt;&lt;/foreign-keys&gt;&lt;ref-type name="Journal Article"&gt;17&lt;/ref-type&gt;&lt;contributors&gt;&lt;authors&gt;&lt;author&gt;Mangano, C.&lt;/author&gt;&lt;author&gt;Raspanti, M.&lt;/author&gt;&lt;author&gt;Traini, T.&lt;/author&gt;&lt;author&gt;Piattelli, A.&lt;/author&gt;&lt;author&gt;Sammons, R.&lt;/author&gt;&lt;/authors&gt;&lt;/contributors&gt;&lt;titles&gt;&lt;title&gt;Stereo imaging and cytocompatibility of a model dental implant surface formed by direct laser fabrication&lt;/title&gt;&lt;secondary-title&gt;Journal of Biomedical Materials Research - Part A&lt;/secondary-title&gt;&lt;/titles&gt;&lt;periodical&gt;&lt;full-title&gt;Journal of Biomedical Materials Research - Part A&lt;/full-title&gt;&lt;/periodical&gt;&lt;pages&gt;823-831&lt;/pages&gt;&lt;volume&gt;88&lt;/volume&gt;&lt;number&gt;3&lt;/number&gt;&lt;dates&gt;&lt;year&gt;2009&lt;/year&gt;&lt;/dates&gt;&lt;work-type&gt;Article&lt;/work-type&gt;&lt;urls&gt;&lt;related-urls&gt;&lt;url&gt;https://www.scopus.com/inward/record.uri?eid=2-s2.0-60549083700&amp;amp;doi=10.1002%2fjbm.a.32033&amp;amp;partnerID=40&amp;amp;md5=69da55f51e7aadfa0e1c5375eed71d50&lt;/url&gt;&lt;/related-urls&gt;&lt;/urls&gt;&lt;electronic-resource-num&gt;10.1002/jbm.a.32033&lt;/electronic-resource-num&gt;&lt;remote-database-name&gt;Scopus&lt;/remote-database-name&gt;&lt;/record&gt;&lt;/Cite&gt;&lt;/EndNote&gt;</w:instrText>
      </w:r>
      <w:r w:rsidR="006A7F82" w:rsidRPr="004D62AD">
        <w:rPr>
          <w:lang w:val="en-GB"/>
        </w:rPr>
        <w:fldChar w:fldCharType="separate"/>
      </w:r>
      <w:r w:rsidR="00C171F2" w:rsidRPr="004D62AD">
        <w:rPr>
          <w:noProof/>
          <w:lang w:val="en-GB"/>
        </w:rPr>
        <w:t>[</w:t>
      </w:r>
      <w:hyperlink w:anchor="_ENREF_73" w:tooltip="Mangano, 2009 #56" w:history="1">
        <w:r w:rsidR="00B73444" w:rsidRPr="004D62AD">
          <w:rPr>
            <w:noProof/>
            <w:lang w:val="en-GB"/>
          </w:rPr>
          <w:t>73</w:t>
        </w:r>
      </w:hyperlink>
      <w:r w:rsidR="00C171F2" w:rsidRPr="004D62AD">
        <w:rPr>
          <w:noProof/>
          <w:lang w:val="en-GB"/>
        </w:rPr>
        <w:t>]</w:t>
      </w:r>
      <w:r w:rsidR="006A7F82" w:rsidRPr="004D62AD">
        <w:rPr>
          <w:lang w:val="en-GB"/>
        </w:rPr>
        <w:fldChar w:fldCharType="end"/>
      </w:r>
      <w:r w:rsidR="006A7F82" w:rsidRPr="004D62AD">
        <w:rPr>
          <w:lang w:val="en-GB"/>
        </w:rPr>
        <w:t xml:space="preserve"> </w:t>
      </w:r>
      <w:r w:rsidRPr="004D62AD">
        <w:rPr>
          <w:lang w:val="en-GB"/>
        </w:rPr>
        <w:t xml:space="preserve">studied the effect of 3D printed </w:t>
      </w:r>
      <w:proofErr w:type="spellStart"/>
      <w:r w:rsidRPr="004D62AD">
        <w:rPr>
          <w:lang w:val="en-GB"/>
        </w:rPr>
        <w:t>Ti6Al4V</w:t>
      </w:r>
      <w:proofErr w:type="spellEnd"/>
      <w:r w:rsidRPr="004D62AD">
        <w:rPr>
          <w:lang w:val="en-GB"/>
        </w:rPr>
        <w:t xml:space="preserve"> alloy on rat </w:t>
      </w:r>
      <w:proofErr w:type="spellStart"/>
      <w:r w:rsidRPr="004D62AD">
        <w:rPr>
          <w:lang w:val="en-GB"/>
        </w:rPr>
        <w:t>calvarial</w:t>
      </w:r>
      <w:proofErr w:type="spellEnd"/>
      <w:r w:rsidRPr="004D62AD">
        <w:rPr>
          <w:lang w:val="en-GB"/>
        </w:rPr>
        <w:t xml:space="preserve"> osteoblasts. These studies concluded that titanium prepared with laser sintering improved the osteoblastic differentiation and enabled the production of endothelial growth factors and morphogenetic </w:t>
      </w:r>
      <w:proofErr w:type="gramStart"/>
      <w:r w:rsidRPr="004D62AD">
        <w:rPr>
          <w:lang w:val="en-GB"/>
        </w:rPr>
        <w:t>proteins which</w:t>
      </w:r>
      <w:proofErr w:type="gramEnd"/>
      <w:r w:rsidRPr="004D62AD">
        <w:rPr>
          <w:lang w:val="en-GB"/>
        </w:rPr>
        <w:t xml:space="preserve"> was attributed to the ability of the 3D printing method to control the topographical porosity.</w:t>
      </w:r>
    </w:p>
    <w:p w14:paraId="59E59E1D" w14:textId="22A5EDDA" w:rsidR="00213A39" w:rsidRPr="004D62AD" w:rsidRDefault="00213A39" w:rsidP="00846172">
      <w:pPr>
        <w:pStyle w:val="Text"/>
        <w:rPr>
          <w:lang w:val="en-GB"/>
        </w:rPr>
      </w:pPr>
      <w:r w:rsidRPr="004D62AD">
        <w:rPr>
          <w:lang w:val="en-GB"/>
        </w:rPr>
        <w:t xml:space="preserve">Animal studies also reported the bone response to 3D printed dental implants. </w:t>
      </w:r>
      <w:proofErr w:type="spellStart"/>
      <w:r w:rsidRPr="004D62AD">
        <w:rPr>
          <w:i/>
          <w:lang w:val="en-GB"/>
        </w:rPr>
        <w:t>Witek</w:t>
      </w:r>
      <w:proofErr w:type="spellEnd"/>
      <w:r w:rsidRPr="004D62AD">
        <w:rPr>
          <w:i/>
          <w:lang w:val="en-GB"/>
        </w:rPr>
        <w:t xml:space="preserve"> et al</w:t>
      </w:r>
      <w:r w:rsidR="00EA132F" w:rsidRPr="004D62AD">
        <w:rPr>
          <w:lang w:val="en-GB"/>
        </w:rPr>
        <w:t xml:space="preserve">. </w:t>
      </w:r>
      <w:r w:rsidR="00EA132F" w:rsidRPr="004D62AD">
        <w:rPr>
          <w:lang w:val="en-GB"/>
        </w:rPr>
        <w:fldChar w:fldCharType="begin"/>
      </w:r>
      <w:r w:rsidR="00C171F2" w:rsidRPr="004D62AD">
        <w:rPr>
          <w:lang w:val="en-GB"/>
        </w:rPr>
        <w:instrText xml:space="preserve"> ADDIN EN.CITE &lt;EndNote&gt;&lt;Cite&gt;&lt;Author&gt;Witek&lt;/Author&gt;&lt;Year&gt;2012&lt;/Year&gt;&lt;RecNum&gt;87&lt;/RecNum&gt;&lt;DisplayText&gt;[74]&lt;/DisplayText&gt;&lt;record&gt;&lt;rec-number&gt;87&lt;/rec-number&gt;&lt;foreign-keys&gt;&lt;key app="EN" db-id="efx0x922ktww28ewxznxrwa9pfpw99waz2ff"&gt;87&lt;/key&gt;&lt;/foreign-keys&gt;&lt;ref-type name="Journal Article"&gt;17&lt;/ref-type&gt;&lt;contributors&gt;&lt;authors&gt;&lt;author&gt;Witek, Lukasz&lt;/author&gt;&lt;author&gt;Marin, Charles&lt;/author&gt;&lt;author&gt;Granato, Rodrigo&lt;/author&gt;&lt;author&gt;Bonfante, Estevam A.&lt;/author&gt;&lt;author&gt;Campos, Felipe&lt;/author&gt;&lt;author&gt;Bisinotto, Julio&lt;/author&gt;&lt;author&gt;Suzuki, Marcelo&lt;/author&gt;&lt;author&gt;Coelho, Paulo G.&lt;/author&gt;&lt;/authors&gt;&lt;/contributors&gt;&lt;titles&gt;&lt;title&gt;Characterization and in vivo evaluation of laser sintered dental endosseous implants in dogs&lt;/title&gt;&lt;secondary-title&gt;Journal of Biomedical Materials Research Part B: Applied Biomaterials&lt;/secondary-title&gt;&lt;/titles&gt;&lt;periodical&gt;&lt;full-title&gt;Journal of Biomedical Materials Research Part B: Applied Biomaterials&lt;/full-title&gt;&lt;/periodical&gt;&lt;pages&gt;1566-1573&lt;/pages&gt;&lt;volume&gt;100B&lt;/volume&gt;&lt;number&gt;6&lt;/number&gt;&lt;keywords&gt;&lt;keyword&gt;dental implant&lt;/keyword&gt;&lt;keyword&gt;biomechanical&lt;/keyword&gt;&lt;keyword&gt;laser&lt;/keyword&gt;&lt;keyword&gt;histology&lt;/keyword&gt;&lt;/keywords&gt;&lt;dates&gt;&lt;year&gt;2012&lt;/year&gt;&lt;/dates&gt;&lt;publisher&gt;Wiley Subscription Services, Inc., A Wiley Company&lt;/publisher&gt;&lt;isbn&gt;1552-4981&lt;/isbn&gt;&lt;urls&gt;&lt;related-urls&gt;&lt;url&gt;http://dx.doi.org/10.1002/jbm.b.32725&lt;/url&gt;&lt;/related-urls&gt;&lt;/urls&gt;&lt;electronic-resource-num&gt;10.1002/jbm.b.32725&lt;/electronic-resource-num&gt;&lt;/record&gt;&lt;/Cite&gt;&lt;/EndNote&gt;</w:instrText>
      </w:r>
      <w:r w:rsidR="00EA132F" w:rsidRPr="004D62AD">
        <w:rPr>
          <w:lang w:val="en-GB"/>
        </w:rPr>
        <w:fldChar w:fldCharType="separate"/>
      </w:r>
      <w:r w:rsidR="00C171F2" w:rsidRPr="004D62AD">
        <w:rPr>
          <w:noProof/>
          <w:lang w:val="en-GB"/>
        </w:rPr>
        <w:t>[</w:t>
      </w:r>
      <w:hyperlink w:anchor="_ENREF_74" w:tooltip="Witek, 2012 #87" w:history="1">
        <w:r w:rsidR="00B73444" w:rsidRPr="004D62AD">
          <w:rPr>
            <w:noProof/>
            <w:lang w:val="en-GB"/>
          </w:rPr>
          <w:t>74</w:t>
        </w:r>
      </w:hyperlink>
      <w:r w:rsidR="00C171F2" w:rsidRPr="004D62AD">
        <w:rPr>
          <w:noProof/>
          <w:lang w:val="en-GB"/>
        </w:rPr>
        <w:t>]</w:t>
      </w:r>
      <w:r w:rsidR="00EA132F" w:rsidRPr="004D62AD">
        <w:rPr>
          <w:lang w:val="en-GB"/>
        </w:rPr>
        <w:fldChar w:fldCharType="end"/>
      </w:r>
      <w:r w:rsidRPr="004D62AD">
        <w:rPr>
          <w:lang w:val="en-GB"/>
        </w:rPr>
        <w:t xml:space="preserve"> </w:t>
      </w:r>
      <w:r w:rsidR="00EA132F" w:rsidRPr="004D62AD">
        <w:rPr>
          <w:lang w:val="en-GB"/>
        </w:rPr>
        <w:t xml:space="preserve">compared the biomechanical and </w:t>
      </w:r>
      <w:proofErr w:type="spellStart"/>
      <w:r w:rsidRPr="004D62AD">
        <w:rPr>
          <w:lang w:val="en-GB"/>
        </w:rPr>
        <w:t>histomorphometrical</w:t>
      </w:r>
      <w:proofErr w:type="spellEnd"/>
      <w:r w:rsidRPr="004D62AD">
        <w:rPr>
          <w:lang w:val="en-GB"/>
        </w:rPr>
        <w:t xml:space="preserve"> behaviour of laser sintered titanium implants against alumina-blasted/acid-etched implant using male beagle dogs.  The surfaces of the </w:t>
      </w:r>
      <w:proofErr w:type="gramStart"/>
      <w:r w:rsidRPr="004D62AD">
        <w:rPr>
          <w:lang w:val="en-GB"/>
        </w:rPr>
        <w:t>laser sintered</w:t>
      </w:r>
      <w:proofErr w:type="gramEnd"/>
      <w:r w:rsidRPr="004D62AD">
        <w:rPr>
          <w:lang w:val="en-GB"/>
        </w:rPr>
        <w:t xml:space="preserve"> implants demonstrated higher Sa and </w:t>
      </w:r>
      <w:proofErr w:type="spellStart"/>
      <w:r w:rsidRPr="004D62AD">
        <w:rPr>
          <w:lang w:val="en-GB"/>
        </w:rPr>
        <w:t>Sq</w:t>
      </w:r>
      <w:proofErr w:type="spellEnd"/>
      <w:r w:rsidRPr="004D62AD">
        <w:rPr>
          <w:lang w:val="en-GB"/>
        </w:rPr>
        <w:t xml:space="preserve"> which increases the blood clot retention during the healing process. Besides, the 3D implants showed higher torque after one and six week of implanting due to their higher surface texture with Sa mean value of 1.26 µm showing stronger bone response when compared to alumina-blasted/aci</w:t>
      </w:r>
      <w:r w:rsidR="00932072" w:rsidRPr="004D62AD">
        <w:rPr>
          <w:lang w:val="en-GB"/>
        </w:rPr>
        <w:t>d-etched implants with 0.56 µm</w:t>
      </w:r>
      <w:r w:rsidRPr="004D62AD">
        <w:rPr>
          <w:lang w:val="en-GB"/>
        </w:rPr>
        <w:t xml:space="preserve">. Moreover, the 3D printed implants showed superior </w:t>
      </w:r>
      <w:proofErr w:type="gramStart"/>
      <w:r w:rsidR="0065062C" w:rsidRPr="004D62AD">
        <w:rPr>
          <w:lang w:val="en-GB"/>
        </w:rPr>
        <w:t>bone area fraction occupancy</w:t>
      </w:r>
      <w:proofErr w:type="gramEnd"/>
      <w:r w:rsidR="0065062C" w:rsidRPr="004D62AD">
        <w:rPr>
          <w:lang w:val="en-GB"/>
        </w:rPr>
        <w:t xml:space="preserve"> </w:t>
      </w:r>
      <w:r w:rsidRPr="004D62AD">
        <w:rPr>
          <w:lang w:val="en-GB"/>
        </w:rPr>
        <w:t xml:space="preserve">and </w:t>
      </w:r>
      <w:r w:rsidR="0065062C" w:rsidRPr="004D62AD">
        <w:rPr>
          <w:lang w:val="en-GB"/>
        </w:rPr>
        <w:t xml:space="preserve">Bone-to-implant contact (BIC) </w:t>
      </w:r>
      <w:r w:rsidRPr="004D62AD">
        <w:rPr>
          <w:lang w:val="en-GB"/>
        </w:rPr>
        <w:t xml:space="preserve">when compared to alumina-blasted/acid-etched implants. </w:t>
      </w:r>
      <w:proofErr w:type="spellStart"/>
      <w:r w:rsidRPr="004D62AD">
        <w:rPr>
          <w:i/>
          <w:lang w:val="en-GB"/>
        </w:rPr>
        <w:t>Stubinger</w:t>
      </w:r>
      <w:proofErr w:type="spellEnd"/>
      <w:r w:rsidRPr="004D62AD">
        <w:rPr>
          <w:i/>
          <w:lang w:val="en-GB"/>
        </w:rPr>
        <w:t xml:space="preserve"> et al</w:t>
      </w:r>
      <w:r w:rsidR="00EA132F" w:rsidRPr="004D62AD">
        <w:rPr>
          <w:i/>
          <w:lang w:val="en-GB"/>
        </w:rPr>
        <w:t>.</w:t>
      </w:r>
      <w:r w:rsidR="00EA132F" w:rsidRPr="004D62AD">
        <w:rPr>
          <w:lang w:val="en-GB"/>
        </w:rPr>
        <w:t xml:space="preserve"> </w:t>
      </w:r>
      <w:r w:rsidR="00EA132F" w:rsidRPr="004D62AD">
        <w:rPr>
          <w:lang w:val="en-GB"/>
        </w:rPr>
        <w:fldChar w:fldCharType="begin"/>
      </w:r>
      <w:r w:rsidR="00C171F2" w:rsidRPr="004D62AD">
        <w:rPr>
          <w:lang w:val="en-GB"/>
        </w:rPr>
        <w:instrText xml:space="preserve"> ADDIN EN.CITE &lt;EndNote&gt;&lt;Cite&gt;&lt;Author&gt;Stübinger&lt;/Author&gt;&lt;Year&gt;2013&lt;/Year&gt;&lt;RecNum&gt;53&lt;/RecNum&gt;&lt;DisplayText&gt;[75]&lt;/DisplayText&gt;&lt;record&gt;&lt;rec-number&gt;53&lt;/rec-number&gt;&lt;foreign-keys&gt;&lt;key app="EN" db-id="efx0x922ktww28ewxznxrwa9pfpw99waz2ff"&gt;53&lt;/key&gt;&lt;/foreign-keys&gt;&lt;ref-type name="Journal Article"&gt;17&lt;/ref-type&gt;&lt;contributors&gt;&lt;authors&gt;&lt;author&gt;Stübinger, S.&lt;/author&gt;&lt;author&gt;Mosch, I.&lt;/author&gt;&lt;author&gt;Robotti, P.&lt;/author&gt;&lt;author&gt;Sidler, M.&lt;/author&gt;&lt;author&gt;Klein, K.&lt;/author&gt;&lt;author&gt;Ferguson, S. J.&lt;/author&gt;&lt;author&gt;Von Rechenberg, B.&lt;/author&gt;&lt;/authors&gt;&lt;/contributors&gt;&lt;titles&gt;&lt;title&gt;Histological and biomechanical analysis of porous additive manufactured implants made by direct metal laser sintering: A pilot study in sheep&lt;/title&gt;&lt;secondary-title&gt;Journal of Biomedical Materials Research - Part B Applied Biomaterials&lt;/secondary-title&gt;&lt;/titles&gt;&lt;periodical&gt;&lt;full-title&gt;Journal of Biomedical Materials Research - Part B Applied Biomaterials&lt;/full-title&gt;&lt;/periodical&gt;&lt;pages&gt;1154-1163&lt;/pages&gt;&lt;volume&gt;101&lt;/volume&gt;&lt;number&gt;7&lt;/number&gt;&lt;dates&gt;&lt;year&gt;2013&lt;/year&gt;&lt;/dates&gt;&lt;work-type&gt;Article&lt;/work-type&gt;&lt;urls&gt;&lt;related-urls&gt;&lt;url&gt;https://www.scopus.com/inward/record.uri?eid=2-s2.0-84884208512&amp;amp;doi=10.1002%2fjbm.b.32925&amp;amp;partnerID=40&amp;amp;md5=7876fddaf071617c757b55da9314831d&lt;/url&gt;&lt;/related-urls&gt;&lt;/urls&gt;&lt;electronic-resource-num&gt;10.1002/jbm.b.32925&lt;/electronic-resource-num&gt;&lt;remote-database-name&gt;Scopus&lt;/remote-database-name&gt;&lt;/record&gt;&lt;/Cite&gt;&lt;/EndNote&gt;</w:instrText>
      </w:r>
      <w:r w:rsidR="00EA132F" w:rsidRPr="004D62AD">
        <w:rPr>
          <w:lang w:val="en-GB"/>
        </w:rPr>
        <w:fldChar w:fldCharType="separate"/>
      </w:r>
      <w:r w:rsidR="00C171F2" w:rsidRPr="004D62AD">
        <w:rPr>
          <w:noProof/>
          <w:lang w:val="en-GB"/>
        </w:rPr>
        <w:t>[</w:t>
      </w:r>
      <w:hyperlink w:anchor="_ENREF_75" w:tooltip="Stübinger, 2013 #53" w:history="1">
        <w:r w:rsidR="00B73444" w:rsidRPr="004D62AD">
          <w:rPr>
            <w:noProof/>
            <w:lang w:val="en-GB"/>
          </w:rPr>
          <w:t>75</w:t>
        </w:r>
      </w:hyperlink>
      <w:r w:rsidR="00C171F2" w:rsidRPr="004D62AD">
        <w:rPr>
          <w:noProof/>
          <w:lang w:val="en-GB"/>
        </w:rPr>
        <w:t>]</w:t>
      </w:r>
      <w:r w:rsidR="00EA132F" w:rsidRPr="004D62AD">
        <w:rPr>
          <w:lang w:val="en-GB"/>
        </w:rPr>
        <w:fldChar w:fldCharType="end"/>
      </w:r>
      <w:r w:rsidR="00EA132F" w:rsidRPr="004D62AD">
        <w:rPr>
          <w:lang w:val="en-GB"/>
        </w:rPr>
        <w:t xml:space="preserve"> </w:t>
      </w:r>
      <w:r w:rsidRPr="004D62AD">
        <w:rPr>
          <w:lang w:val="en-GB"/>
        </w:rPr>
        <w:t xml:space="preserve">also evaluated the behaviour of titanium implants in Swiss Alpine sheep and reported similar findings to </w:t>
      </w:r>
      <w:proofErr w:type="spellStart"/>
      <w:r w:rsidRPr="004D62AD">
        <w:rPr>
          <w:i/>
          <w:lang w:val="en-GB"/>
        </w:rPr>
        <w:t>Witek</w:t>
      </w:r>
      <w:proofErr w:type="spellEnd"/>
      <w:r w:rsidRPr="004D62AD">
        <w:rPr>
          <w:i/>
          <w:lang w:val="en-GB"/>
        </w:rPr>
        <w:t xml:space="preserve"> et al</w:t>
      </w:r>
      <w:r w:rsidRPr="004D62AD">
        <w:rPr>
          <w:lang w:val="en-GB"/>
        </w:rPr>
        <w:t xml:space="preserve"> studies. 3D printed dental implants deemed to have higher fixation strength and torque values when compared to standard machined or sandblasted and etched implants. The </w:t>
      </w:r>
      <w:proofErr w:type="spellStart"/>
      <w:r w:rsidRPr="004D62AD">
        <w:rPr>
          <w:lang w:val="en-GB"/>
        </w:rPr>
        <w:t>macroporous</w:t>
      </w:r>
      <w:proofErr w:type="spellEnd"/>
      <w:r w:rsidRPr="004D62AD">
        <w:rPr>
          <w:lang w:val="en-GB"/>
        </w:rPr>
        <w:t xml:space="preserve"> surface generated by the additive</w:t>
      </w:r>
      <w:r w:rsidR="00C81FFD" w:rsidRPr="004D62AD">
        <w:rPr>
          <w:lang w:val="en-GB"/>
        </w:rPr>
        <w:t xml:space="preserve"> manufactured technique (</w:t>
      </w:r>
      <w:proofErr w:type="spellStart"/>
      <w:r w:rsidR="00C81FFD" w:rsidRPr="004D62AD">
        <w:rPr>
          <w:lang w:val="en-GB"/>
        </w:rPr>
        <w:t>DMLS</w:t>
      </w:r>
      <w:proofErr w:type="spellEnd"/>
      <w:r w:rsidR="00C81FFD" w:rsidRPr="004D62AD">
        <w:rPr>
          <w:lang w:val="en-GB"/>
        </w:rPr>
        <w:t xml:space="preserve">). </w:t>
      </w:r>
      <w:r w:rsidRPr="004D62AD">
        <w:rPr>
          <w:lang w:val="en-GB"/>
        </w:rPr>
        <w:t xml:space="preserve">Another study conducted by </w:t>
      </w:r>
      <w:proofErr w:type="spellStart"/>
      <w:r w:rsidRPr="004D62AD">
        <w:rPr>
          <w:i/>
          <w:lang w:val="en-GB"/>
        </w:rPr>
        <w:t>Ponader</w:t>
      </w:r>
      <w:proofErr w:type="spellEnd"/>
      <w:r w:rsidRPr="004D62AD">
        <w:rPr>
          <w:i/>
          <w:lang w:val="en-GB"/>
        </w:rPr>
        <w:t xml:space="preserve"> et al</w:t>
      </w:r>
      <w:r w:rsidR="00EA132F" w:rsidRPr="004D62AD">
        <w:rPr>
          <w:i/>
          <w:lang w:val="en-GB"/>
        </w:rPr>
        <w:t>.</w:t>
      </w:r>
      <w:r w:rsidRPr="004D62AD">
        <w:rPr>
          <w:lang w:val="en-GB"/>
        </w:rPr>
        <w:t xml:space="preserve"> </w:t>
      </w:r>
      <w:r w:rsidR="00EA132F" w:rsidRPr="004D62AD">
        <w:rPr>
          <w:lang w:val="en-GB"/>
        </w:rPr>
        <w:fldChar w:fldCharType="begin"/>
      </w:r>
      <w:r w:rsidR="00C171F2" w:rsidRPr="004D62AD">
        <w:rPr>
          <w:lang w:val="en-GB"/>
        </w:rPr>
        <w:instrText xml:space="preserve"> ADDIN EN.CITE &lt;EndNote&gt;&lt;Cite&gt;&lt;Author&gt;Ponader&lt;/Author&gt;&lt;Year&gt;2010&lt;/Year&gt;&lt;RecNum&gt;57&lt;/RecNum&gt;&lt;DisplayText&gt;[76]&lt;/DisplayText&gt;&lt;record&gt;&lt;rec-number&gt;57&lt;/rec-number&gt;&lt;foreign-keys&gt;&lt;key app="EN" db-id="efx0x922ktww28ewxznxrwa9pfpw99waz2ff"&gt;57&lt;/key&gt;&lt;/foreign-keys&gt;&lt;ref-type name="Journal Article"&gt;17&lt;/ref-type&gt;&lt;contributors&gt;&lt;authors&gt;&lt;author&gt;Ponader, S.&lt;/author&gt;&lt;author&gt;Von Wilmowsky, C.&lt;/author&gt;&lt;author&gt;Widenmayer, M.&lt;/author&gt;&lt;author&gt;Lutz, R.&lt;/author&gt;&lt;author&gt;Heinl, P.&lt;/author&gt;&lt;author&gt;Körner, C.&lt;/author&gt;&lt;author&gt;Singer, R. F.&lt;/author&gt;&lt;author&gt;Nkenke, E.&lt;/author&gt;&lt;author&gt;Neukam, F. W.&lt;/author&gt;&lt;author&gt;Schlegel, K. A.&lt;/author&gt;&lt;/authors&gt;&lt;/contributors&gt;&lt;titles&gt;&lt;title&gt;In vivo performance of selective electron beam-melted Ti-6Al-4V structures&lt;/title&gt;&lt;secondary-title&gt;Journal of Biomedical Materials Research - Part A&lt;/secondary-title&gt;&lt;/titles&gt;&lt;periodical&gt;&lt;full-title&gt;Journal of Biomedical Materials Research - Part A&lt;/full-title&gt;&lt;/periodical&gt;&lt;pages&gt;56-62&lt;/pages&gt;&lt;volume&gt;92&lt;/volume&gt;&lt;number&gt;1&lt;/number&gt;&lt;dates&gt;&lt;year&gt;2010&lt;/year&gt;&lt;/dates&gt;&lt;work-type&gt;Article&lt;/work-type&gt;&lt;urls&gt;&lt;related-urls&gt;&lt;url&gt;https://www.scopus.com/inward/record.uri?eid=2-s2.0-73549097762&amp;amp;doi=10.1002%2fjbm.a.32337&amp;amp;partnerID=40&amp;amp;md5=74eceee2eb87e5da3fafd5d3451a8875&lt;/url&gt;&lt;/related-urls&gt;&lt;/urls&gt;&lt;electronic-resource-num&gt;10.1002/jbm.a.32337&lt;/electronic-resource-num&gt;&lt;remote-database-name&gt;Scopus&lt;/remote-database-name&gt;&lt;/record&gt;&lt;/Cite&gt;&lt;/EndNote&gt;</w:instrText>
      </w:r>
      <w:r w:rsidR="00EA132F" w:rsidRPr="004D62AD">
        <w:rPr>
          <w:lang w:val="en-GB"/>
        </w:rPr>
        <w:fldChar w:fldCharType="separate"/>
      </w:r>
      <w:r w:rsidR="00C171F2" w:rsidRPr="004D62AD">
        <w:rPr>
          <w:noProof/>
          <w:lang w:val="en-GB"/>
        </w:rPr>
        <w:t>[</w:t>
      </w:r>
      <w:hyperlink w:anchor="_ENREF_76" w:tooltip="Ponader, 2010 #57" w:history="1">
        <w:r w:rsidR="00B73444" w:rsidRPr="004D62AD">
          <w:rPr>
            <w:noProof/>
            <w:lang w:val="en-GB"/>
          </w:rPr>
          <w:t>76</w:t>
        </w:r>
      </w:hyperlink>
      <w:r w:rsidR="00C171F2" w:rsidRPr="004D62AD">
        <w:rPr>
          <w:noProof/>
          <w:lang w:val="en-GB"/>
        </w:rPr>
        <w:t>]</w:t>
      </w:r>
      <w:r w:rsidR="00EA132F" w:rsidRPr="004D62AD">
        <w:rPr>
          <w:lang w:val="en-GB"/>
        </w:rPr>
        <w:fldChar w:fldCharType="end"/>
      </w:r>
      <w:r w:rsidR="00EA132F" w:rsidRPr="004D62AD">
        <w:rPr>
          <w:lang w:val="en-GB"/>
        </w:rPr>
        <w:t xml:space="preserve"> </w:t>
      </w:r>
      <w:r w:rsidRPr="004D62AD">
        <w:rPr>
          <w:lang w:val="en-GB"/>
        </w:rPr>
        <w:t xml:space="preserve">prepared </w:t>
      </w:r>
      <w:proofErr w:type="spellStart"/>
      <w:r w:rsidRPr="004D62AD">
        <w:rPr>
          <w:lang w:val="en-GB"/>
        </w:rPr>
        <w:t>Ti-6Al-4V</w:t>
      </w:r>
      <w:proofErr w:type="spellEnd"/>
      <w:r w:rsidRPr="004D62AD">
        <w:rPr>
          <w:lang w:val="en-GB"/>
        </w:rPr>
        <w:t xml:space="preserve"> porous implants using elective electron beam melting (</w:t>
      </w:r>
      <w:proofErr w:type="spellStart"/>
      <w:r w:rsidRPr="004D62AD">
        <w:rPr>
          <w:lang w:val="en-GB"/>
        </w:rPr>
        <w:t>SEBM</w:t>
      </w:r>
      <w:proofErr w:type="spellEnd"/>
      <w:r w:rsidRPr="004D62AD">
        <w:rPr>
          <w:lang w:val="en-GB"/>
        </w:rPr>
        <w:t xml:space="preserve">) and studied the ingrowth of osseous tissues in domestic pigs over 60 days. Over the sixty days, bone tissues have grown steadily inside the implant and managed to reach 46% at the end of the experiment. Nonetheless, some scarce bone-implant </w:t>
      </w:r>
      <w:proofErr w:type="gramStart"/>
      <w:r w:rsidRPr="004D62AD">
        <w:rPr>
          <w:lang w:val="en-GB"/>
        </w:rPr>
        <w:t>was formed</w:t>
      </w:r>
      <w:proofErr w:type="gramEnd"/>
      <w:r w:rsidRPr="004D62AD">
        <w:rPr>
          <w:lang w:val="en-GB"/>
        </w:rPr>
        <w:t xml:space="preserve"> around the compact specimen. </w:t>
      </w:r>
    </w:p>
    <w:p w14:paraId="58EFAC9B" w14:textId="20224E62" w:rsidR="00213A39" w:rsidRPr="004D62AD" w:rsidRDefault="00213A39" w:rsidP="00846172">
      <w:pPr>
        <w:pStyle w:val="Text"/>
        <w:rPr>
          <w:lang w:val="en-GB"/>
        </w:rPr>
      </w:pPr>
      <w:r w:rsidRPr="004D62AD">
        <w:rPr>
          <w:lang w:val="en-GB"/>
        </w:rPr>
        <w:t xml:space="preserve">Clinical evaluations of dental implants using human participants </w:t>
      </w:r>
      <w:proofErr w:type="gramStart"/>
      <w:r w:rsidRPr="004D62AD">
        <w:rPr>
          <w:lang w:val="en-GB"/>
        </w:rPr>
        <w:t>were undertaken</w:t>
      </w:r>
      <w:proofErr w:type="gramEnd"/>
      <w:r w:rsidRPr="004D62AD">
        <w:rPr>
          <w:lang w:val="en-GB"/>
        </w:rPr>
        <w:t xml:space="preserve"> to understand the healing mechanism and the behaviour of bone tissues surrounding the 3D dental implants. </w:t>
      </w:r>
      <w:proofErr w:type="spellStart"/>
      <w:r w:rsidRPr="004D62AD">
        <w:rPr>
          <w:lang w:val="en-GB"/>
        </w:rPr>
        <w:t>Mangano</w:t>
      </w:r>
      <w:proofErr w:type="spellEnd"/>
      <w:r w:rsidRPr="004D62AD">
        <w:rPr>
          <w:lang w:val="en-GB"/>
        </w:rPr>
        <w:t xml:space="preserve"> and co-workers histologically and microscopically evaluated the formation of bone </w:t>
      </w:r>
      <w:r w:rsidRPr="004D62AD">
        <w:rPr>
          <w:lang w:val="en-GB"/>
        </w:rPr>
        <w:lastRenderedPageBreak/>
        <w:t xml:space="preserve">around </w:t>
      </w:r>
      <w:proofErr w:type="spellStart"/>
      <w:r w:rsidRPr="004D62AD">
        <w:rPr>
          <w:lang w:val="en-GB"/>
        </w:rPr>
        <w:t>DLMS</w:t>
      </w:r>
      <w:proofErr w:type="spellEnd"/>
      <w:r w:rsidRPr="004D62AD">
        <w:rPr>
          <w:lang w:val="en-GB"/>
        </w:rPr>
        <w:t xml:space="preserve"> dental implants. Micro-implants were </w:t>
      </w:r>
      <w:r w:rsidR="0065062C" w:rsidRPr="004D62AD">
        <w:rPr>
          <w:lang w:val="en-GB"/>
        </w:rPr>
        <w:t>implanted</w:t>
      </w:r>
      <w:r w:rsidRPr="004D62AD">
        <w:rPr>
          <w:lang w:val="en-GB"/>
        </w:rPr>
        <w:t xml:space="preserve"> in the </w:t>
      </w:r>
      <w:r w:rsidR="0065062C" w:rsidRPr="004D62AD">
        <w:rPr>
          <w:lang w:val="en-GB"/>
        </w:rPr>
        <w:t>jawbone</w:t>
      </w:r>
      <w:r w:rsidRPr="004D62AD">
        <w:rPr>
          <w:lang w:val="en-GB"/>
        </w:rPr>
        <w:t xml:space="preserve"> of four human </w:t>
      </w:r>
      <w:proofErr w:type="gramStart"/>
      <w:r w:rsidRPr="004D62AD">
        <w:rPr>
          <w:lang w:val="en-GB"/>
        </w:rPr>
        <w:t>participants which</w:t>
      </w:r>
      <w:proofErr w:type="gramEnd"/>
      <w:r w:rsidRPr="004D62AD">
        <w:rPr>
          <w:lang w:val="en-GB"/>
        </w:rPr>
        <w:t xml:space="preserve"> were retrieved after a healing period of 8 weeks. The bone-implant interface </w:t>
      </w:r>
      <w:proofErr w:type="gramStart"/>
      <w:r w:rsidRPr="004D62AD">
        <w:rPr>
          <w:lang w:val="en-GB"/>
        </w:rPr>
        <w:t>was evaluated</w:t>
      </w:r>
      <w:proofErr w:type="gramEnd"/>
      <w:r w:rsidRPr="004D62AD">
        <w:rPr>
          <w:lang w:val="en-GB"/>
        </w:rPr>
        <w:t xml:space="preserve"> using </w:t>
      </w:r>
      <w:proofErr w:type="spellStart"/>
      <w:r w:rsidRPr="004D62AD">
        <w:rPr>
          <w:lang w:val="en-GB"/>
        </w:rPr>
        <w:t>histomorphometric</w:t>
      </w:r>
      <w:proofErr w:type="spellEnd"/>
      <w:r w:rsidRPr="004D62AD">
        <w:rPr>
          <w:lang w:val="en-GB"/>
        </w:rPr>
        <w:t xml:space="preserve"> analysis and scanning electron microscopy. </w:t>
      </w:r>
      <w:r w:rsidR="0065062C" w:rsidRPr="004D62AD">
        <w:rPr>
          <w:lang w:val="en-GB"/>
        </w:rPr>
        <w:t>C</w:t>
      </w:r>
      <w:r w:rsidRPr="004D62AD">
        <w:rPr>
          <w:lang w:val="en-GB"/>
        </w:rPr>
        <w:t xml:space="preserve">alcium and phosphorus </w:t>
      </w:r>
      <w:proofErr w:type="gramStart"/>
      <w:r w:rsidRPr="004D62AD">
        <w:rPr>
          <w:lang w:val="en-GB"/>
        </w:rPr>
        <w:t>was revealed</w:t>
      </w:r>
      <w:proofErr w:type="gramEnd"/>
      <w:r w:rsidRPr="004D62AD">
        <w:rPr>
          <w:lang w:val="en-GB"/>
        </w:rPr>
        <w:t xml:space="preserve"> in the elemental analysis studies confirming the formation of new bone matrix over the </w:t>
      </w:r>
      <w:proofErr w:type="spellStart"/>
      <w:r w:rsidRPr="004D62AD">
        <w:rPr>
          <w:lang w:val="en-GB"/>
        </w:rPr>
        <w:t>DLMS</w:t>
      </w:r>
      <w:proofErr w:type="spellEnd"/>
      <w:r w:rsidRPr="004D62AD">
        <w:rPr>
          <w:lang w:val="en-GB"/>
        </w:rPr>
        <w:t xml:space="preserve"> implants. This suggests that the surfaces of </w:t>
      </w:r>
      <w:proofErr w:type="spellStart"/>
      <w:r w:rsidRPr="004D62AD">
        <w:rPr>
          <w:lang w:val="en-GB"/>
        </w:rPr>
        <w:t>DLMS</w:t>
      </w:r>
      <w:proofErr w:type="spellEnd"/>
      <w:r w:rsidRPr="004D62AD">
        <w:rPr>
          <w:lang w:val="en-GB"/>
        </w:rPr>
        <w:t xml:space="preserve"> implants can provide stratum for growth of bon</w:t>
      </w:r>
      <w:r w:rsidR="00862136" w:rsidRPr="004D62AD">
        <w:rPr>
          <w:lang w:val="en-GB"/>
        </w:rPr>
        <w:t xml:space="preserve">e tissues </w:t>
      </w:r>
      <w:r w:rsidR="00862136" w:rsidRPr="004D62AD">
        <w:rPr>
          <w:lang w:val="en-GB"/>
        </w:rPr>
        <w:fldChar w:fldCharType="begin"/>
      </w:r>
      <w:r w:rsidR="00C171F2" w:rsidRPr="004D62AD">
        <w:rPr>
          <w:lang w:val="en-GB"/>
        </w:rPr>
        <w:instrText xml:space="preserve"> ADDIN EN.CITE &lt;EndNote&gt;&lt;Cite&gt;&lt;Author&gt;Mangano&lt;/Author&gt;&lt;Year&gt;2011&lt;/Year&gt;&lt;RecNum&gt;52&lt;/RecNum&gt;&lt;DisplayText&gt;[77]&lt;/DisplayText&gt;&lt;record&gt;&lt;rec-number&gt;52&lt;/rec-number&gt;&lt;foreign-keys&gt;&lt;key app="EN" db-id="efx0x922ktww28ewxznxrwa9pfpw99waz2ff"&gt;52&lt;/key&gt;&lt;/foreign-keys&gt;&lt;ref-type name="Journal Article"&gt;17&lt;/ref-type&gt;&lt;contributors&gt;&lt;authors&gt;&lt;author&gt;Mangano, Carlo&lt;/author&gt;&lt;author&gt;Piattelli, Adriano&lt;/author&gt;&lt;author&gt;Raspanti, Mario&lt;/author&gt;&lt;author&gt;Mangano, Francesco&lt;/author&gt;&lt;author&gt;Cassoni, Alessandra&lt;/author&gt;&lt;author&gt;Iezzi, Giovanna&lt;/author&gt;&lt;author&gt;Shibli, Jamil Awad&lt;/author&gt;&lt;/authors&gt;&lt;/contributors&gt;&lt;titles&gt;&lt;title&gt;Scanning electron microscopy (SEM) and X-ray dispersive spectrometry evaluation of direct laser metal sintering surface and human bone interface: a case series&lt;/title&gt;&lt;secondary-title&gt;Lasers in Medical Science&lt;/secondary-title&gt;&lt;/titles&gt;&lt;periodical&gt;&lt;full-title&gt;Lasers in Medical Science&lt;/full-title&gt;&lt;/periodical&gt;&lt;pages&gt;133-138&lt;/pages&gt;&lt;volume&gt;26&lt;/volume&gt;&lt;number&gt;1&lt;/number&gt;&lt;dates&gt;&lt;year&gt;2011&lt;/year&gt;&lt;pub-dates&gt;&lt;date&gt;January 01&lt;/date&gt;&lt;/pub-dates&gt;&lt;/dates&gt;&lt;isbn&gt;1435-604X&lt;/isbn&gt;&lt;label&gt;Mangano2011&lt;/label&gt;&lt;work-type&gt;journal article&lt;/work-type&gt;&lt;urls&gt;&lt;related-urls&gt;&lt;url&gt;https://doi.org/10.1007/s10103-010-0831-8&lt;/url&gt;&lt;/related-urls&gt;&lt;/urls&gt;&lt;electronic-resource-num&gt;10.1007/s10103-010-0831-8&lt;/electronic-resource-num&gt;&lt;/record&gt;&lt;/Cite&gt;&lt;/EndNote&gt;</w:instrText>
      </w:r>
      <w:r w:rsidR="00862136" w:rsidRPr="004D62AD">
        <w:rPr>
          <w:lang w:val="en-GB"/>
        </w:rPr>
        <w:fldChar w:fldCharType="separate"/>
      </w:r>
      <w:r w:rsidR="00C171F2" w:rsidRPr="004D62AD">
        <w:rPr>
          <w:noProof/>
          <w:lang w:val="en-GB"/>
        </w:rPr>
        <w:t>[</w:t>
      </w:r>
      <w:hyperlink w:anchor="_ENREF_77" w:tooltip="Mangano, 2011 #52" w:history="1">
        <w:r w:rsidR="00B73444" w:rsidRPr="004D62AD">
          <w:rPr>
            <w:noProof/>
            <w:lang w:val="en-GB"/>
          </w:rPr>
          <w:t>77</w:t>
        </w:r>
      </w:hyperlink>
      <w:r w:rsidR="00C171F2" w:rsidRPr="004D62AD">
        <w:rPr>
          <w:noProof/>
          <w:lang w:val="en-GB"/>
        </w:rPr>
        <w:t>]</w:t>
      </w:r>
      <w:r w:rsidR="00862136" w:rsidRPr="004D62AD">
        <w:rPr>
          <w:lang w:val="en-GB"/>
        </w:rPr>
        <w:fldChar w:fldCharType="end"/>
      </w:r>
      <w:r w:rsidRPr="004D62AD">
        <w:rPr>
          <w:lang w:val="en-GB"/>
        </w:rPr>
        <w:t xml:space="preserve">. </w:t>
      </w:r>
      <w:proofErr w:type="gramStart"/>
      <w:r w:rsidRPr="004D62AD">
        <w:rPr>
          <w:lang w:val="en-GB"/>
        </w:rPr>
        <w:t>Besides the rough surface topography of the 3D implant enhances the differentiation and proliferation of the osteocytes.</w:t>
      </w:r>
      <w:proofErr w:type="gramEnd"/>
      <w:r w:rsidRPr="004D62AD">
        <w:rPr>
          <w:lang w:val="en-GB"/>
        </w:rPr>
        <w:t xml:space="preserve"> Bone is believed to be formed within the structure of the 3D dental implants by the migration of osteoblast precursors into the implant </w:t>
      </w:r>
      <w:proofErr w:type="gramStart"/>
      <w:r w:rsidRPr="004D62AD">
        <w:rPr>
          <w:lang w:val="en-GB"/>
        </w:rPr>
        <w:t>gaps ,</w:t>
      </w:r>
      <w:proofErr w:type="gramEnd"/>
      <w:r w:rsidRPr="004D62AD">
        <w:rPr>
          <w:lang w:val="en-GB"/>
        </w:rPr>
        <w:t xml:space="preserve"> the cells grow until they reach confluence where the proliferation cease and cells begins to differentiate. On the other hand, the healing process </w:t>
      </w:r>
      <w:proofErr w:type="gramStart"/>
      <w:r w:rsidRPr="004D62AD">
        <w:rPr>
          <w:lang w:val="en-GB"/>
        </w:rPr>
        <w:t>is believed</w:t>
      </w:r>
      <w:proofErr w:type="gramEnd"/>
      <w:r w:rsidRPr="004D62AD">
        <w:rPr>
          <w:lang w:val="en-GB"/>
        </w:rPr>
        <w:t xml:space="preserve"> to </w:t>
      </w:r>
      <w:r w:rsidR="00932072" w:rsidRPr="004D62AD">
        <w:rPr>
          <w:lang w:val="en-GB"/>
        </w:rPr>
        <w:t>begin</w:t>
      </w:r>
      <w:r w:rsidRPr="004D62AD">
        <w:rPr>
          <w:lang w:val="en-GB"/>
        </w:rPr>
        <w:t xml:space="preserve"> after the insertion of the 3D implant. The process is triggered by the blood clot formation in the </w:t>
      </w:r>
      <w:proofErr w:type="spellStart"/>
      <w:r w:rsidRPr="004D62AD">
        <w:rPr>
          <w:lang w:val="en-GB"/>
        </w:rPr>
        <w:t>peri</w:t>
      </w:r>
      <w:proofErr w:type="spellEnd"/>
      <w:r w:rsidRPr="004D62AD">
        <w:rPr>
          <w:lang w:val="en-GB"/>
        </w:rPr>
        <w:t xml:space="preserve">-implant </w:t>
      </w:r>
      <w:proofErr w:type="gramStart"/>
      <w:r w:rsidRPr="004D62AD">
        <w:rPr>
          <w:lang w:val="en-GB"/>
        </w:rPr>
        <w:t>gaps which</w:t>
      </w:r>
      <w:proofErr w:type="gramEnd"/>
      <w:r w:rsidRPr="004D62AD">
        <w:rPr>
          <w:lang w:val="en-GB"/>
        </w:rPr>
        <w:t xml:space="preserve"> cascades the formation of fibrins. Clinical studies also compared between immediately loaded and unloaded 3D printed implants. </w:t>
      </w:r>
      <w:proofErr w:type="spellStart"/>
      <w:r w:rsidRPr="004D62AD">
        <w:rPr>
          <w:lang w:val="en-GB"/>
        </w:rPr>
        <w:t>Shibli</w:t>
      </w:r>
      <w:proofErr w:type="spellEnd"/>
      <w:r w:rsidRPr="004D62AD">
        <w:rPr>
          <w:lang w:val="en-GB"/>
        </w:rPr>
        <w:t xml:space="preserve"> et al inserted 12 transitional immediately loaded and unloaded implants in the posterior maxilla of 12 edentulous patients and evaluated the surrounding tissues using </w:t>
      </w:r>
      <w:proofErr w:type="spellStart"/>
      <w:r w:rsidRPr="004D62AD">
        <w:rPr>
          <w:lang w:val="en-GB"/>
        </w:rPr>
        <w:t>histomorphometric</w:t>
      </w:r>
      <w:proofErr w:type="spellEnd"/>
      <w:r w:rsidRPr="004D62AD">
        <w:rPr>
          <w:lang w:val="en-GB"/>
        </w:rPr>
        <w:t xml:space="preserve"> analysis. After 2 months, all the inserted implants </w:t>
      </w:r>
      <w:proofErr w:type="gramStart"/>
      <w:r w:rsidRPr="004D62AD">
        <w:rPr>
          <w:lang w:val="en-GB"/>
        </w:rPr>
        <w:t>were found</w:t>
      </w:r>
      <w:proofErr w:type="gramEnd"/>
      <w:r w:rsidRPr="004D62AD">
        <w:rPr>
          <w:lang w:val="en-GB"/>
        </w:rPr>
        <w:t xml:space="preserve"> to enable the growth of new bone on the top of the mature pre-existing bone. The histological studies concluded that the bone-to-implant contact was higher in the loaded direct laser metal-forming implants compared to the unloade</w:t>
      </w:r>
      <w:r w:rsidR="008B6EB9" w:rsidRPr="004D62AD">
        <w:rPr>
          <w:lang w:val="en-GB"/>
        </w:rPr>
        <w:t xml:space="preserve">d </w:t>
      </w:r>
      <w:r w:rsidR="0065062C" w:rsidRPr="004D62AD">
        <w:rPr>
          <w:lang w:val="en-GB"/>
        </w:rPr>
        <w:t>ones</w:t>
      </w:r>
      <w:r w:rsidR="008B6EB9" w:rsidRPr="004D62AD">
        <w:rPr>
          <w:lang w:val="en-GB"/>
        </w:rPr>
        <w:t xml:space="preserve"> </w:t>
      </w:r>
      <w:r w:rsidR="008B6EB9" w:rsidRPr="004D62AD">
        <w:rPr>
          <w:lang w:val="en-GB"/>
        </w:rPr>
        <w:fldChar w:fldCharType="begin"/>
      </w:r>
      <w:r w:rsidR="00C171F2" w:rsidRPr="004D62AD">
        <w:rPr>
          <w:lang w:val="en-GB"/>
        </w:rPr>
        <w:instrText xml:space="preserve"> ADDIN EN.CITE &lt;EndNote&gt;&lt;Cite&gt;&lt;Author&gt;Shibli&lt;/Author&gt;&lt;Year&gt;2013&lt;/Year&gt;&lt;RecNum&gt;39&lt;/RecNum&gt;&lt;DisplayText&gt;[78]&lt;/DisplayText&gt;&lt;record&gt;&lt;rec-number&gt;39&lt;/rec-number&gt;&lt;foreign-keys&gt;&lt;key app="EN" db-id="efx0x922ktww28ewxznxrwa9pfpw99waz2ff"&gt;39&lt;/key&gt;&lt;/foreign-keys&gt;&lt;ref-type name="Journal Article"&gt;17&lt;/ref-type&gt;&lt;contributors&gt;&lt;authors&gt;&lt;author&gt;Shibli, J. A.&lt;/author&gt;&lt;author&gt;Mangano, C.&lt;/author&gt;&lt;author&gt;Mangano, F.&lt;/author&gt;&lt;author&gt;Rodrigues, J. A.&lt;/author&gt;&lt;author&gt;Cassoni, A.&lt;/author&gt;&lt;author&gt;Bechara, K.&lt;/author&gt;&lt;author&gt;Ferreia, J. D. B.&lt;/author&gt;&lt;author&gt;Dottore, A. M.&lt;/author&gt;&lt;author&gt;Iezzi, G.&lt;/author&gt;&lt;author&gt;Piattelli, A.&lt;/author&gt;&lt;/authors&gt;&lt;/contributors&gt;&lt;titles&gt;&lt;title&gt;Bone-to-implant contact around immediately loaded direct laser metal-forming transitional implants in human posterior maxilla&lt;/title&gt;&lt;secondary-title&gt;Journal of Periodontology&lt;/secondary-title&gt;&lt;/titles&gt;&lt;periodical&gt;&lt;full-title&gt;Journal of Periodontology&lt;/full-title&gt;&lt;/periodical&gt;&lt;pages&gt;732-737&lt;/pages&gt;&lt;volume&gt;84&lt;/volume&gt;&lt;number&gt;6&lt;/number&gt;&lt;dates&gt;&lt;year&gt;2013&lt;/year&gt;&lt;/dates&gt;&lt;work-type&gt;Article&lt;/work-type&gt;&lt;urls&gt;&lt;related-urls&gt;&lt;url&gt;https://www.scopus.com/inward/record.uri?eid=2-s2.0-84878660868&amp;amp;doi=10.1902%2fjop.2012.120126&amp;amp;partnerID=40&amp;amp;md5=9062843a8cca707d506f3f0936ccb468&lt;/url&gt;&lt;/related-urls&gt;&lt;/urls&gt;&lt;electronic-resource-num&gt;10.1902/jop.2012.120126&lt;/electronic-resource-num&gt;&lt;remote-database-name&gt;Scopus&lt;/remote-database-name&gt;&lt;/record&gt;&lt;/Cite&gt;&lt;/EndNote&gt;</w:instrText>
      </w:r>
      <w:r w:rsidR="008B6EB9" w:rsidRPr="004D62AD">
        <w:rPr>
          <w:lang w:val="en-GB"/>
        </w:rPr>
        <w:fldChar w:fldCharType="separate"/>
      </w:r>
      <w:r w:rsidR="00C171F2" w:rsidRPr="004D62AD">
        <w:rPr>
          <w:noProof/>
          <w:lang w:val="en-GB"/>
        </w:rPr>
        <w:t>[</w:t>
      </w:r>
      <w:hyperlink w:anchor="_ENREF_78" w:tooltip="Shibli, 2013 #39" w:history="1">
        <w:r w:rsidR="00B73444" w:rsidRPr="004D62AD">
          <w:rPr>
            <w:noProof/>
            <w:lang w:val="en-GB"/>
          </w:rPr>
          <w:t>78</w:t>
        </w:r>
      </w:hyperlink>
      <w:r w:rsidR="00C171F2" w:rsidRPr="004D62AD">
        <w:rPr>
          <w:noProof/>
          <w:lang w:val="en-GB"/>
        </w:rPr>
        <w:t>]</w:t>
      </w:r>
      <w:r w:rsidR="008B6EB9" w:rsidRPr="004D62AD">
        <w:rPr>
          <w:lang w:val="en-GB"/>
        </w:rPr>
        <w:fldChar w:fldCharType="end"/>
      </w:r>
      <w:r w:rsidRPr="004D62AD">
        <w:rPr>
          <w:lang w:val="en-GB"/>
        </w:rPr>
        <w:t xml:space="preserve">. </w:t>
      </w:r>
    </w:p>
    <w:p w14:paraId="03A89375" w14:textId="657F260B" w:rsidR="00E15A9A" w:rsidRPr="004D62AD" w:rsidRDefault="00213A39" w:rsidP="00213A39">
      <w:pPr>
        <w:pStyle w:val="Text"/>
        <w:rPr>
          <w:lang w:val="en-GB"/>
        </w:rPr>
      </w:pPr>
      <w:r w:rsidRPr="004D62AD">
        <w:rPr>
          <w:lang w:val="en-GB"/>
        </w:rPr>
        <w:t xml:space="preserve">Many clinical studies have also looked the survival and success rate of 3D printed dental implants. A successful dental implant should devoid any continuous </w:t>
      </w:r>
      <w:proofErr w:type="spellStart"/>
      <w:r w:rsidRPr="004D62AD">
        <w:rPr>
          <w:lang w:val="en-GB"/>
        </w:rPr>
        <w:t>peri</w:t>
      </w:r>
      <w:proofErr w:type="spellEnd"/>
      <w:r w:rsidRPr="004D62AD">
        <w:rPr>
          <w:lang w:val="en-GB"/>
        </w:rPr>
        <w:t xml:space="preserve">-implant radiolucency, mobility and should not cause </w:t>
      </w:r>
      <w:proofErr w:type="spellStart"/>
      <w:r w:rsidRPr="004D62AD">
        <w:rPr>
          <w:lang w:val="en-GB"/>
        </w:rPr>
        <w:t>prothetic</w:t>
      </w:r>
      <w:proofErr w:type="spellEnd"/>
      <w:r w:rsidRPr="004D62AD">
        <w:rPr>
          <w:lang w:val="en-GB"/>
        </w:rPr>
        <w:t xml:space="preserve"> complication. Dental implants should not also cause any biological complications such as per-implant infection, exudation, suppuration, soft tissue inflammation, swelling and sensitivity. Failure of dental implants is common in the maxilla than in the mandible. Factors such as low bone intensity, poor quality of bone, use of implants with small diameter and short length attribute to the failure of the dental implant. </w:t>
      </w:r>
      <w:proofErr w:type="spellStart"/>
      <w:r w:rsidRPr="004D62AD">
        <w:rPr>
          <w:lang w:val="en-GB"/>
        </w:rPr>
        <w:t>Mangano</w:t>
      </w:r>
      <w:proofErr w:type="spellEnd"/>
      <w:r w:rsidRPr="004D62AD">
        <w:rPr>
          <w:lang w:val="en-GB"/>
        </w:rPr>
        <w:t xml:space="preserve"> and colleagues conducted a multi-centre clinical study to evaluate the survival rate of 201 3D printed dental implants</w:t>
      </w:r>
      <w:r w:rsidR="00862136" w:rsidRPr="004D62AD">
        <w:rPr>
          <w:lang w:val="en-GB"/>
        </w:rPr>
        <w:t xml:space="preserve"> </w:t>
      </w:r>
      <w:r w:rsidR="00862136" w:rsidRPr="004D62AD">
        <w:rPr>
          <w:lang w:val="en-GB"/>
        </w:rPr>
        <w:fldChar w:fldCharType="begin"/>
      </w:r>
      <w:r w:rsidR="00C171F2" w:rsidRPr="004D62AD">
        <w:rPr>
          <w:lang w:val="en-GB"/>
        </w:rPr>
        <w:instrText xml:space="preserve"> ADDIN EN.CITE &lt;EndNote&gt;&lt;Cite&gt;&lt;Author&gt;Mangano&lt;/Author&gt;&lt;Year&gt;2011&lt;/Year&gt;&lt;RecNum&gt;52&lt;/RecNum&gt;&lt;DisplayText&gt;[77]&lt;/DisplayText&gt;&lt;record&gt;&lt;rec-number&gt;52&lt;/rec-number&gt;&lt;foreign-keys&gt;&lt;key app="EN" db-id="efx0x922ktww28ewxznxrwa9pfpw99waz2ff"&gt;52&lt;/key&gt;&lt;/foreign-keys&gt;&lt;ref-type name="Journal Article"&gt;17&lt;/ref-type&gt;&lt;contributors&gt;&lt;authors&gt;&lt;author&gt;Mangano, Carlo&lt;/author&gt;&lt;author&gt;Piattelli, Adriano&lt;/author&gt;&lt;author&gt;Raspanti, Mario&lt;/author&gt;&lt;author&gt;Mangano, Francesco&lt;/author&gt;&lt;author&gt;Cassoni, Alessandra&lt;/author&gt;&lt;author&gt;Iezzi, Giovanna&lt;/author&gt;&lt;author&gt;Shibli, Jamil Awad&lt;/author&gt;&lt;/authors&gt;&lt;/contributors&gt;&lt;titles&gt;&lt;title&gt;Scanning electron microscopy (SEM) and X-ray dispersive spectrometry evaluation of direct laser metal sintering surface and human bone interface: a case series&lt;/title&gt;&lt;secondary-title&gt;Lasers in Medical Science&lt;/secondary-title&gt;&lt;/titles&gt;&lt;periodical&gt;&lt;full-title&gt;Lasers in Medical Science&lt;/full-title&gt;&lt;/periodical&gt;&lt;pages&gt;133-138&lt;/pages&gt;&lt;volume&gt;26&lt;/volume&gt;&lt;number&gt;1&lt;/number&gt;&lt;dates&gt;&lt;year&gt;2011&lt;/year&gt;&lt;pub-dates&gt;&lt;date&gt;January 01&lt;/date&gt;&lt;/pub-dates&gt;&lt;/dates&gt;&lt;isbn&gt;1435-604X&lt;/isbn&gt;&lt;label&gt;Mangano2011&lt;/label&gt;&lt;work-type&gt;journal article&lt;/work-type&gt;&lt;urls&gt;&lt;related-urls&gt;&lt;url&gt;https://doi.org/10.1007/s10103-010-0831-8&lt;/url&gt;&lt;/related-urls&gt;&lt;/urls&gt;&lt;electronic-resource-num&gt;10.1007/s10103-010-0831-8&lt;/electronic-resource-num&gt;&lt;/record&gt;&lt;/Cite&gt;&lt;/EndNote&gt;</w:instrText>
      </w:r>
      <w:r w:rsidR="00862136" w:rsidRPr="004D62AD">
        <w:rPr>
          <w:lang w:val="en-GB"/>
        </w:rPr>
        <w:fldChar w:fldCharType="separate"/>
      </w:r>
      <w:r w:rsidR="00C171F2" w:rsidRPr="004D62AD">
        <w:rPr>
          <w:noProof/>
          <w:lang w:val="en-GB"/>
        </w:rPr>
        <w:t>[</w:t>
      </w:r>
      <w:hyperlink w:anchor="_ENREF_77" w:tooltip="Mangano, 2011 #52" w:history="1">
        <w:r w:rsidR="00B73444" w:rsidRPr="004D62AD">
          <w:rPr>
            <w:noProof/>
            <w:lang w:val="en-GB"/>
          </w:rPr>
          <w:t>77</w:t>
        </w:r>
      </w:hyperlink>
      <w:r w:rsidR="00C171F2" w:rsidRPr="004D62AD">
        <w:rPr>
          <w:noProof/>
          <w:lang w:val="en-GB"/>
        </w:rPr>
        <w:t>]</w:t>
      </w:r>
      <w:r w:rsidR="00862136" w:rsidRPr="004D62AD">
        <w:rPr>
          <w:lang w:val="en-GB"/>
        </w:rPr>
        <w:fldChar w:fldCharType="end"/>
      </w:r>
      <w:r w:rsidRPr="004D62AD">
        <w:rPr>
          <w:lang w:val="en-GB"/>
        </w:rPr>
        <w:t xml:space="preserve">. The 3D implants prepared by showed a survival rate of 99.5% as one implant in the posterior maxilla was lost during the 1-year study. The early failure of this implant was due to the lack of </w:t>
      </w:r>
      <w:proofErr w:type="spellStart"/>
      <w:r w:rsidRPr="004D62AD">
        <w:rPr>
          <w:lang w:val="en-GB"/>
        </w:rPr>
        <w:t>Osseointegration</w:t>
      </w:r>
      <w:proofErr w:type="spellEnd"/>
      <w:r w:rsidRPr="004D62AD">
        <w:rPr>
          <w:lang w:val="en-GB"/>
        </w:rPr>
        <w:t xml:space="preserve">. The success rate was reported to be 97.5% </w:t>
      </w:r>
      <w:r w:rsidRPr="004D62AD">
        <w:rPr>
          <w:lang w:val="en-GB"/>
        </w:rPr>
        <w:lastRenderedPageBreak/>
        <w:t xml:space="preserve">with </w:t>
      </w:r>
      <w:proofErr w:type="gramStart"/>
      <w:r w:rsidRPr="004D62AD">
        <w:rPr>
          <w:lang w:val="en-GB"/>
        </w:rPr>
        <w:t>5</w:t>
      </w:r>
      <w:proofErr w:type="gramEnd"/>
      <w:r w:rsidRPr="004D62AD">
        <w:rPr>
          <w:lang w:val="en-GB"/>
        </w:rPr>
        <w:t xml:space="preserve"> implants did not </w:t>
      </w:r>
      <w:r w:rsidR="00782A7D" w:rsidRPr="004D62AD">
        <w:rPr>
          <w:lang w:val="en-GB"/>
        </w:rPr>
        <w:t>fulfil</w:t>
      </w:r>
      <w:r w:rsidRPr="004D62AD">
        <w:rPr>
          <w:lang w:val="en-GB"/>
        </w:rPr>
        <w:t xml:space="preserve"> the implant </w:t>
      </w:r>
      <w:r w:rsidR="0065062C" w:rsidRPr="004D62AD">
        <w:rPr>
          <w:lang w:val="en-GB"/>
        </w:rPr>
        <w:t>requirements</w:t>
      </w:r>
      <w:r w:rsidRPr="004D62AD">
        <w:rPr>
          <w:lang w:val="en-GB"/>
        </w:rPr>
        <w:t xml:space="preserve">. A single implant (0.5%) caused sensitivity when functioning and two implants (1%) showed large </w:t>
      </w:r>
      <w:r w:rsidR="0065062C" w:rsidRPr="004D62AD">
        <w:rPr>
          <w:lang w:val="en-GB"/>
        </w:rPr>
        <w:t>gap</w:t>
      </w:r>
      <w:r w:rsidRPr="004D62AD">
        <w:rPr>
          <w:lang w:val="en-GB"/>
        </w:rPr>
        <w:t xml:space="preserve"> between the implant shoulder and the bone contact, while the remaining 2 implants (1%) bec</w:t>
      </w:r>
      <w:r w:rsidR="00624520" w:rsidRPr="004D62AD">
        <w:rPr>
          <w:lang w:val="en-GB"/>
        </w:rPr>
        <w:t xml:space="preserve">ame loose </w:t>
      </w:r>
      <w:r w:rsidR="00624520" w:rsidRPr="004D62AD">
        <w:rPr>
          <w:lang w:val="en-GB"/>
        </w:rPr>
        <w:fldChar w:fldCharType="begin"/>
      </w:r>
      <w:r w:rsidR="00C171F2" w:rsidRPr="004D62AD">
        <w:rPr>
          <w:lang w:val="en-GB"/>
        </w:rPr>
        <w:instrText xml:space="preserve"> ADDIN EN.CITE &lt;EndNote&gt;&lt;Cite&gt;&lt;Author&gt;Mangano&lt;/Author&gt;&lt;Year&gt;2012&lt;/Year&gt;&lt;RecNum&gt;36&lt;/RecNum&gt;&lt;DisplayText&gt;[79]&lt;/DisplayText&gt;&lt;record&gt;&lt;rec-number&gt;36&lt;/rec-number&gt;&lt;foreign-keys&gt;&lt;key app="EN" db-id="efx0x922ktww28ewxznxrwa9pfpw99waz2ff"&gt;36&lt;/key&gt;&lt;/foreign-keys&gt;&lt;ref-type name="Journal Article"&gt;17&lt;/ref-type&gt;&lt;contributors&gt;&lt;authors&gt;&lt;author&gt;Mangano, C.&lt;/author&gt;&lt;author&gt;Mangano, F.&lt;/author&gt;&lt;author&gt;Shibli, J. A.&lt;/author&gt;&lt;author&gt;Luongo, G.&lt;/author&gt;&lt;author&gt;De Franco, M.&lt;/author&gt;&lt;author&gt;Briguglio, F.&lt;/author&gt;&lt;author&gt;Figliuzzi, M.&lt;/author&gt;&lt;author&gt;Eccellente, T.&lt;/author&gt;&lt;author&gt;Rapani, C.&lt;/author&gt;&lt;author&gt;Piombino, M.&lt;/author&gt;&lt;author&gt;MacChi, A.&lt;/author&gt;&lt;/authors&gt;&lt;/contributors&gt;&lt;titles&gt;&lt;title&gt;Prospective clinical evaluation of 201 direct laser metal forming implants: Results from a 1-year multicenter study&lt;/title&gt;&lt;secondary-title&gt;Lasers in Medical Science&lt;/secondary-title&gt;&lt;/titles&gt;&lt;periodical&gt;&lt;full-title&gt;Lasers in Medical Science&lt;/full-title&gt;&lt;/periodical&gt;&lt;pages&gt;181-189&lt;/pages&gt;&lt;volume&gt;27&lt;/volume&gt;&lt;number&gt;1&lt;/number&gt;&lt;dates&gt;&lt;year&gt;2012&lt;/year&gt;&lt;/dates&gt;&lt;work-type&gt;Review&lt;/work-type&gt;&lt;urls&gt;&lt;related-urls&gt;&lt;url&gt;https://www.scopus.com/inward/record.uri?eid=2-s2.0-84863486210&amp;amp;doi=10.1007%2fs10103-011-0904-3&amp;amp;partnerID=40&amp;amp;md5=37657e4a6796547a1a5d7ee8bc941eb5&lt;/url&gt;&lt;/related-urls&gt;&lt;/urls&gt;&lt;electronic-resource-num&gt;10.1007/s10103-011-0904-3&lt;/electronic-resource-num&gt;&lt;remote-database-name&gt;Scopus&lt;/remote-database-name&gt;&lt;/record&gt;&lt;/Cite&gt;&lt;/EndNote&gt;</w:instrText>
      </w:r>
      <w:r w:rsidR="00624520" w:rsidRPr="004D62AD">
        <w:rPr>
          <w:lang w:val="en-GB"/>
        </w:rPr>
        <w:fldChar w:fldCharType="separate"/>
      </w:r>
      <w:r w:rsidR="00C171F2" w:rsidRPr="004D62AD">
        <w:rPr>
          <w:noProof/>
          <w:lang w:val="en-GB"/>
        </w:rPr>
        <w:t>[</w:t>
      </w:r>
      <w:hyperlink w:anchor="_ENREF_79" w:tooltip="Mangano, 2012 #36" w:history="1">
        <w:r w:rsidR="00B73444" w:rsidRPr="004D62AD">
          <w:rPr>
            <w:noProof/>
            <w:lang w:val="en-GB"/>
          </w:rPr>
          <w:t>79</w:t>
        </w:r>
      </w:hyperlink>
      <w:r w:rsidR="00C171F2" w:rsidRPr="004D62AD">
        <w:rPr>
          <w:noProof/>
          <w:lang w:val="en-GB"/>
        </w:rPr>
        <w:t>]</w:t>
      </w:r>
      <w:r w:rsidR="00624520" w:rsidRPr="004D62AD">
        <w:rPr>
          <w:lang w:val="en-GB"/>
        </w:rPr>
        <w:fldChar w:fldCharType="end"/>
      </w:r>
      <w:r w:rsidRPr="004D62AD">
        <w:rPr>
          <w:lang w:val="en-GB"/>
        </w:rPr>
        <w:t xml:space="preserve">. </w:t>
      </w:r>
      <w:proofErr w:type="gramStart"/>
      <w:r w:rsidRPr="004D62AD">
        <w:rPr>
          <w:lang w:val="en-GB"/>
        </w:rPr>
        <w:t>Long term</w:t>
      </w:r>
      <w:proofErr w:type="gramEnd"/>
      <w:r w:rsidRPr="004D62AD">
        <w:rPr>
          <w:lang w:val="en-GB"/>
        </w:rPr>
        <w:t xml:space="preserve"> clinical studies were conducted as well to measure the survival rate of 3D dental implants. </w:t>
      </w:r>
      <w:proofErr w:type="spellStart"/>
      <w:r w:rsidRPr="004D62AD">
        <w:rPr>
          <w:lang w:val="en-GB"/>
        </w:rPr>
        <w:t>Mangano</w:t>
      </w:r>
      <w:proofErr w:type="spellEnd"/>
      <w:r w:rsidRPr="004D62AD">
        <w:rPr>
          <w:lang w:val="en-GB"/>
        </w:rPr>
        <w:t xml:space="preserve"> and co-workers collected clinical and radiographic data annually and over 3 years. The incidence of biological complications was reported to be 10.6% and prosthetic complications of 17.8% were</w:t>
      </w:r>
      <w:r w:rsidR="00624520" w:rsidRPr="004D62AD">
        <w:rPr>
          <w:lang w:val="en-GB"/>
        </w:rPr>
        <w:t xml:space="preserve"> reported </w:t>
      </w:r>
      <w:r w:rsidR="00624520" w:rsidRPr="004D62AD">
        <w:rPr>
          <w:lang w:val="en-GB"/>
        </w:rPr>
        <w:fldChar w:fldCharType="begin"/>
      </w:r>
      <w:r w:rsidR="00C171F2" w:rsidRPr="004D62AD">
        <w:rPr>
          <w:lang w:val="en-GB"/>
        </w:rPr>
        <w:instrText xml:space="preserve"> ADDIN EN.CITE &lt;EndNote&gt;&lt;Cite&gt;&lt;Author&gt;Mangano&lt;/Author&gt;&lt;Year&gt;2014&lt;/Year&gt;&lt;RecNum&gt;37&lt;/RecNum&gt;&lt;DisplayText&gt;[80]&lt;/DisplayText&gt;&lt;record&gt;&lt;rec-number&gt;37&lt;/rec-number&gt;&lt;foreign-keys&gt;&lt;key app="EN" db-id="efx0x922ktww28ewxznxrwa9pfpw99waz2ff"&gt;37&lt;/key&gt;&lt;/foreign-keys&gt;&lt;ref-type name="Journal Article"&gt;17&lt;/ref-type&gt;&lt;contributors&gt;&lt;authors&gt;&lt;author&gt;Mangano, F.&lt;/author&gt;&lt;author&gt;Luongo, F.&lt;/author&gt;&lt;author&gt;Shibli, J. A.&lt;/author&gt;&lt;author&gt;Anil, S.&lt;/author&gt;&lt;author&gt;Mangano, C.&lt;/author&gt;&lt;/authors&gt;&lt;/contributors&gt;&lt;titles&gt;&lt;title&gt;Maxillary overdentures supported by four splinted direct metal laser sintering implants: A 3-year prospective clinical study&lt;/title&gt;&lt;secondary-title&gt;International Journal of Dentistry&lt;/secondary-title&gt;&lt;/titles&gt;&lt;periodical&gt;&lt;full-title&gt;International Journal of Dentistry&lt;/full-title&gt;&lt;/periodical&gt;&lt;volume&gt;2014&lt;/volume&gt;&lt;dates&gt;&lt;year&gt;2014&lt;/year&gt;&lt;/dates&gt;&lt;work-type&gt;Article&lt;/work-type&gt;&lt;urls&gt;&lt;related-urls&gt;&lt;url&gt;https://www.scopus.com/inward/record.uri?eid=2-s2.0-84955621417&amp;amp;doi=10.1155%2f2014%2f252343&amp;amp;partnerID=40&amp;amp;md5=f3073729217cf340a0f25bce06e9a0c5&lt;/url&gt;&lt;/related-urls&gt;&lt;/urls&gt;&lt;custom7&gt;252343&lt;/custom7&gt;&lt;electronic-resource-num&gt;10.1155/2014/252343&lt;/electronic-resource-num&gt;&lt;remote-database-name&gt;Scopus&lt;/remote-database-name&gt;&lt;/record&gt;&lt;/Cite&gt;&lt;/EndNote&gt;</w:instrText>
      </w:r>
      <w:r w:rsidR="00624520" w:rsidRPr="004D62AD">
        <w:rPr>
          <w:lang w:val="en-GB"/>
        </w:rPr>
        <w:fldChar w:fldCharType="separate"/>
      </w:r>
      <w:r w:rsidR="00C171F2" w:rsidRPr="004D62AD">
        <w:rPr>
          <w:noProof/>
          <w:lang w:val="en-GB"/>
        </w:rPr>
        <w:t>[</w:t>
      </w:r>
      <w:hyperlink w:anchor="_ENREF_80" w:tooltip="Mangano, 2014 #37" w:history="1">
        <w:r w:rsidR="00B73444" w:rsidRPr="004D62AD">
          <w:rPr>
            <w:noProof/>
            <w:lang w:val="en-GB"/>
          </w:rPr>
          <w:t>80</w:t>
        </w:r>
      </w:hyperlink>
      <w:r w:rsidR="00C171F2" w:rsidRPr="004D62AD">
        <w:rPr>
          <w:noProof/>
          <w:lang w:val="en-GB"/>
        </w:rPr>
        <w:t>]</w:t>
      </w:r>
      <w:r w:rsidR="00624520" w:rsidRPr="004D62AD">
        <w:rPr>
          <w:lang w:val="en-GB"/>
        </w:rPr>
        <w:fldChar w:fldCharType="end"/>
      </w:r>
      <w:r w:rsidRPr="004D62AD">
        <w:rPr>
          <w:lang w:val="en-GB"/>
        </w:rPr>
        <w:t xml:space="preserve">. Similar results were </w:t>
      </w:r>
      <w:r w:rsidR="0065062C" w:rsidRPr="004D62AD">
        <w:rPr>
          <w:lang w:val="en-GB"/>
        </w:rPr>
        <w:t>investigated</w:t>
      </w:r>
      <w:r w:rsidRPr="004D62AD">
        <w:rPr>
          <w:lang w:val="en-GB"/>
        </w:rPr>
        <w:t xml:space="preserve"> by </w:t>
      </w:r>
      <w:proofErr w:type="spellStart"/>
      <w:r w:rsidRPr="004D62AD">
        <w:rPr>
          <w:lang w:val="en-GB"/>
        </w:rPr>
        <w:t>Tunchel</w:t>
      </w:r>
      <w:proofErr w:type="spellEnd"/>
      <w:r w:rsidRPr="004D62AD">
        <w:rPr>
          <w:lang w:val="en-GB"/>
        </w:rPr>
        <w:t xml:space="preserve"> et al 2016</w:t>
      </w:r>
      <w:r w:rsidR="00142573" w:rsidRPr="004D62AD">
        <w:rPr>
          <w:lang w:val="en-GB"/>
        </w:rPr>
        <w:t xml:space="preserve"> </w:t>
      </w:r>
      <w:r w:rsidR="00142573" w:rsidRPr="004D62AD">
        <w:rPr>
          <w:lang w:val="en-GB"/>
        </w:rPr>
        <w:fldChar w:fldCharType="begin"/>
      </w:r>
      <w:r w:rsidR="00C171F2" w:rsidRPr="004D62AD">
        <w:rPr>
          <w:lang w:val="en-GB"/>
        </w:rPr>
        <w:instrText xml:space="preserve"> ADDIN EN.CITE &lt;EndNote&gt;&lt;Cite&gt;&lt;Author&gt;Tunchel&lt;/Author&gt;&lt;Year&gt;2016&lt;/Year&gt;&lt;RecNum&gt;25&lt;/RecNum&gt;&lt;DisplayText&gt;[81]&lt;/DisplayText&gt;&lt;record&gt;&lt;rec-number&gt;25&lt;/rec-number&gt;&lt;foreign-keys&gt;&lt;key app="EN" db-id="efx0x922ktww28ewxznxrwa9pfpw99waz2ff"&gt;25&lt;/key&gt;&lt;/foreign-keys&gt;&lt;ref-type name="Journal Article"&gt;17&lt;/ref-type&gt;&lt;contributors&gt;&lt;authors&gt;&lt;author&gt;Tunchel, S.&lt;/author&gt;&lt;author&gt;Blay, A.&lt;/author&gt;&lt;author&gt;Kolerman, R.&lt;/author&gt;&lt;author&gt;Mijiritsky, E.&lt;/author&gt;&lt;author&gt;Shibli, J. A.&lt;/author&gt;&lt;/authors&gt;&lt;/contributors&gt;&lt;titles&gt;&lt;title&gt;3D Printing/Additive Manufacturing Single Titanium Dental Implants: A Prospective Multicenter Study with 3 Years of Follow-Up&lt;/title&gt;&lt;secondary-title&gt;International Journal of Dentistry&lt;/secondary-title&gt;&lt;/titles&gt;&lt;periodical&gt;&lt;full-title&gt;International Journal of Dentistry&lt;/full-title&gt;&lt;/periodical&gt;&lt;volume&gt;2016&lt;/volume&gt;&lt;dates&gt;&lt;year&gt;2016&lt;/year&gt;&lt;/dates&gt;&lt;work-type&gt;Article&lt;/work-type&gt;&lt;urls&gt;&lt;related-urls&gt;&lt;url&gt;https://www.scopus.com/inward/record.uri?eid=2-s2.0-84975231619&amp;amp;doi=10.1155%2f2016%2f8590971&amp;amp;partnerID=40&amp;amp;md5=0b1686836a60ee1223e641dd97898534&lt;/url&gt;&lt;/related-urls&gt;&lt;/urls&gt;&lt;custom7&gt;8590971&lt;/custom7&gt;&lt;electronic-resource-num&gt;10.1155/2016/8590971&lt;/electronic-resource-num&gt;&lt;remote-database-name&gt;Scopus&lt;/remote-database-name&gt;&lt;/record&gt;&lt;/Cite&gt;&lt;/EndNote&gt;</w:instrText>
      </w:r>
      <w:r w:rsidR="00142573" w:rsidRPr="004D62AD">
        <w:rPr>
          <w:lang w:val="en-GB"/>
        </w:rPr>
        <w:fldChar w:fldCharType="separate"/>
      </w:r>
      <w:r w:rsidR="00C171F2" w:rsidRPr="004D62AD">
        <w:rPr>
          <w:noProof/>
          <w:lang w:val="en-GB"/>
        </w:rPr>
        <w:t>[</w:t>
      </w:r>
      <w:hyperlink w:anchor="_ENREF_81" w:tooltip="Tunchel, 2016 #25" w:history="1">
        <w:r w:rsidR="00B73444" w:rsidRPr="004D62AD">
          <w:rPr>
            <w:noProof/>
            <w:lang w:val="en-GB"/>
          </w:rPr>
          <w:t>81</w:t>
        </w:r>
      </w:hyperlink>
      <w:r w:rsidR="00C171F2" w:rsidRPr="004D62AD">
        <w:rPr>
          <w:noProof/>
          <w:lang w:val="en-GB"/>
        </w:rPr>
        <w:t>]</w:t>
      </w:r>
      <w:r w:rsidR="00142573" w:rsidRPr="004D62AD">
        <w:rPr>
          <w:lang w:val="en-GB"/>
        </w:rPr>
        <w:fldChar w:fldCharType="end"/>
      </w:r>
      <w:r w:rsidRPr="004D62AD">
        <w:rPr>
          <w:lang w:val="en-GB"/>
        </w:rPr>
        <w:t xml:space="preserve">. Many techniques such as x-ray radiography, x-ray tomography </w:t>
      </w:r>
      <w:proofErr w:type="spellStart"/>
      <w:r w:rsidRPr="004D62AD">
        <w:rPr>
          <w:lang w:val="en-GB"/>
        </w:rPr>
        <w:t>histomorphometry</w:t>
      </w:r>
      <w:proofErr w:type="spellEnd"/>
      <w:r w:rsidRPr="004D62AD">
        <w:rPr>
          <w:lang w:val="en-GB"/>
        </w:rPr>
        <w:t xml:space="preserve">, x-ray micro-CT and synchrotron radiation-based computed </w:t>
      </w:r>
      <w:proofErr w:type="spellStart"/>
      <w:r w:rsidRPr="004D62AD">
        <w:rPr>
          <w:lang w:val="en-GB"/>
        </w:rPr>
        <w:t>microtomography</w:t>
      </w:r>
      <w:proofErr w:type="spellEnd"/>
      <w:r w:rsidRPr="004D62AD">
        <w:rPr>
          <w:lang w:val="en-GB"/>
        </w:rPr>
        <w:t xml:space="preserve"> helped a lot in evaluating the bone macroscopic str</w:t>
      </w:r>
      <w:r w:rsidR="00E15A9A" w:rsidRPr="004D62AD">
        <w:rPr>
          <w:lang w:val="en-GB"/>
        </w:rPr>
        <w:t>ucture in the clinical studies.</w:t>
      </w:r>
    </w:p>
    <w:p w14:paraId="6FE96A83" w14:textId="07E4EA9B" w:rsidR="00213A39" w:rsidRPr="004D62AD" w:rsidRDefault="00213A39" w:rsidP="00CA20BF">
      <w:pPr>
        <w:pStyle w:val="Heading1"/>
      </w:pPr>
      <w:r w:rsidRPr="004D62AD">
        <w:t>Conclusion</w:t>
      </w:r>
      <w:r w:rsidR="00E15A9A" w:rsidRPr="004D62AD">
        <w:t xml:space="preserve"> and Future Outlook</w:t>
      </w:r>
    </w:p>
    <w:p w14:paraId="5DDE2A1E" w14:textId="0FC9454E" w:rsidR="009F7870" w:rsidRPr="004D62AD" w:rsidRDefault="00213A39" w:rsidP="002A7C87">
      <w:pPr>
        <w:pStyle w:val="Text"/>
        <w:rPr>
          <w:rStyle w:val="Strong"/>
          <w:b w:val="0"/>
          <w:bCs w:val="0"/>
          <w:sz w:val="24"/>
        </w:rPr>
      </w:pPr>
      <w:r w:rsidRPr="004D62AD">
        <w:rPr>
          <w:lang w:val="en-GB"/>
        </w:rPr>
        <w:t>Despite the huge advancements in dental implant fabrication, most of the conventional manufacturing technologies fail to fabricate a dental scaffold with controlled porosity</w:t>
      </w:r>
      <w:r w:rsidR="00E15A9A" w:rsidRPr="004D62AD">
        <w:rPr>
          <w:lang w:val="en-GB"/>
        </w:rPr>
        <w:t xml:space="preserve"> and complex geometry</w:t>
      </w:r>
      <w:r w:rsidRPr="004D62AD">
        <w:rPr>
          <w:lang w:val="en-GB"/>
        </w:rPr>
        <w:t xml:space="preserve">. </w:t>
      </w:r>
      <w:r w:rsidR="008D6C96" w:rsidRPr="004D62AD">
        <w:rPr>
          <w:lang w:val="en-GB"/>
        </w:rPr>
        <w:t>Additive manufacturing technologies enable customization of dental implants to accommodate the patients’ needs and conditions. They can produce any geometric structure without the need of preparing moulds</w:t>
      </w:r>
      <w:r w:rsidR="00263A63" w:rsidRPr="004D62AD">
        <w:rPr>
          <w:lang w:val="en-GB"/>
        </w:rPr>
        <w:t xml:space="preserve"> or </w:t>
      </w:r>
      <w:r w:rsidR="009F7870" w:rsidRPr="004D62AD">
        <w:rPr>
          <w:lang w:val="en-GB"/>
        </w:rPr>
        <w:t>many</w:t>
      </w:r>
      <w:r w:rsidR="00263A63" w:rsidRPr="004D62AD">
        <w:rPr>
          <w:lang w:val="en-GB"/>
        </w:rPr>
        <w:t xml:space="preserve"> tools</w:t>
      </w:r>
      <w:r w:rsidR="008D6C96" w:rsidRPr="004D62AD">
        <w:rPr>
          <w:lang w:val="en-GB"/>
        </w:rPr>
        <w:t xml:space="preserve">. </w:t>
      </w:r>
      <w:r w:rsidR="009F7870" w:rsidRPr="004D62AD">
        <w:rPr>
          <w:lang w:val="en-GB"/>
        </w:rPr>
        <w:t>The flexibility, availability, and cost savings of AM have gained much interest in manufacturing dental implants</w:t>
      </w:r>
      <w:r w:rsidR="00263A63" w:rsidRPr="004D62AD">
        <w:rPr>
          <w:lang w:val="en-GB"/>
        </w:rPr>
        <w:t xml:space="preserve">. The process </w:t>
      </w:r>
      <w:proofErr w:type="gramStart"/>
      <w:r w:rsidR="00263A63" w:rsidRPr="004D62AD">
        <w:rPr>
          <w:lang w:val="en-GB"/>
        </w:rPr>
        <w:t xml:space="preserve">is </w:t>
      </w:r>
      <w:r w:rsidR="008D6C96" w:rsidRPr="004D62AD">
        <w:rPr>
          <w:lang w:val="en-GB"/>
        </w:rPr>
        <w:t>facilitated</w:t>
      </w:r>
      <w:proofErr w:type="gramEnd"/>
      <w:r w:rsidR="008D6C96" w:rsidRPr="004D62AD">
        <w:rPr>
          <w:lang w:val="en-GB"/>
        </w:rPr>
        <w:t xml:space="preserve"> by the advancement in computer-aided design/computer-aided manufacturing (CAD/CAM) technologies that empower acc</w:t>
      </w:r>
      <w:r w:rsidR="005F7917" w:rsidRPr="004D62AD">
        <w:rPr>
          <w:lang w:val="en-GB"/>
        </w:rPr>
        <w:t xml:space="preserve">urate, </w:t>
      </w:r>
      <w:r w:rsidR="008D6C96" w:rsidRPr="004D62AD">
        <w:rPr>
          <w:lang w:val="en-GB"/>
        </w:rPr>
        <w:t>fast scanning</w:t>
      </w:r>
      <w:r w:rsidR="005F7917" w:rsidRPr="004D62AD">
        <w:rPr>
          <w:lang w:val="en-GB"/>
        </w:rPr>
        <w:t xml:space="preserve"> and modelling</w:t>
      </w:r>
      <w:r w:rsidR="008D6C96" w:rsidRPr="004D62AD">
        <w:rPr>
          <w:lang w:val="en-GB"/>
        </w:rPr>
        <w:t xml:space="preserve"> of patient dental structures.</w:t>
      </w:r>
      <w:r w:rsidR="005F7917" w:rsidRPr="004D62AD">
        <w:rPr>
          <w:lang w:val="en-GB"/>
        </w:rPr>
        <w:t xml:space="preserve"> </w:t>
      </w:r>
      <w:r w:rsidR="00475DCB" w:rsidRPr="004D62AD">
        <w:rPr>
          <w:lang w:val="en-GB"/>
        </w:rPr>
        <w:t xml:space="preserve">Literature reviews </w:t>
      </w:r>
      <w:r w:rsidR="000C72E0" w:rsidRPr="004D62AD">
        <w:rPr>
          <w:lang w:val="en-GB"/>
        </w:rPr>
        <w:t xml:space="preserve">show that </w:t>
      </w:r>
      <w:r w:rsidR="000C72E0" w:rsidRPr="004D62AD">
        <w:t>s</w:t>
      </w:r>
      <w:r w:rsidR="009420C5" w:rsidRPr="004D62AD">
        <w:t xml:space="preserve">elective laser melting and electron beam melting were </w:t>
      </w:r>
      <w:r w:rsidR="00FF6BBD" w:rsidRPr="004D62AD">
        <w:t xml:space="preserve">widely used </w:t>
      </w:r>
      <w:r w:rsidR="009420C5" w:rsidRPr="004D62AD">
        <w:t xml:space="preserve">to fabricate </w:t>
      </w:r>
      <w:r w:rsidR="000C72E0" w:rsidRPr="004D62AD">
        <w:t>titanium</w:t>
      </w:r>
      <w:r w:rsidR="009420C5" w:rsidRPr="004D62AD">
        <w:t xml:space="preserve"> dental implants. </w:t>
      </w:r>
      <w:r w:rsidR="00FF6BBD" w:rsidRPr="004D62AD">
        <w:t>The two techniques have proven to process</w:t>
      </w:r>
      <w:r w:rsidR="009420C5" w:rsidRPr="004D62AD">
        <w:t xml:space="preserve"> </w:t>
      </w:r>
      <w:r w:rsidR="00932072" w:rsidRPr="004D62AD">
        <w:t xml:space="preserve">near net shaped titanium </w:t>
      </w:r>
      <w:r w:rsidR="00FF6BBD" w:rsidRPr="004D62AD">
        <w:t xml:space="preserve">implants </w:t>
      </w:r>
      <w:r w:rsidR="009420C5" w:rsidRPr="004D62AD">
        <w:t xml:space="preserve">with </w:t>
      </w:r>
      <w:r w:rsidR="00FF6BBD" w:rsidRPr="004D62AD">
        <w:t>high precision</w:t>
      </w:r>
      <w:r w:rsidR="009420C5" w:rsidRPr="004D62AD">
        <w:t xml:space="preserve">. </w:t>
      </w:r>
      <w:r w:rsidR="00FF6BBD" w:rsidRPr="004D62AD">
        <w:t xml:space="preserve">In few studies, zirconia dental implants were also fabricated using fused deposition modelling and stereo-lithography, while the majority of the </w:t>
      </w:r>
      <w:r w:rsidR="00263A63" w:rsidRPr="004D62AD">
        <w:t xml:space="preserve">applications of the former two technologies were limited to dental guided template, insert and </w:t>
      </w:r>
      <w:proofErr w:type="spellStart"/>
      <w:r w:rsidR="00263A63" w:rsidRPr="004D62AD">
        <w:t>moulds</w:t>
      </w:r>
      <w:proofErr w:type="spellEnd"/>
      <w:r w:rsidR="00263A63" w:rsidRPr="004D62AD">
        <w:t>.</w:t>
      </w:r>
      <w:r w:rsidR="009F7870" w:rsidRPr="004D62AD">
        <w:t xml:space="preserve"> </w:t>
      </w:r>
      <w:r w:rsidR="008D6C96" w:rsidRPr="004D62AD">
        <w:rPr>
          <w:lang w:val="en-GB"/>
        </w:rPr>
        <w:t xml:space="preserve">Additive manufacturing </w:t>
      </w:r>
      <w:r w:rsidRPr="004D62AD">
        <w:rPr>
          <w:lang w:val="en-GB"/>
        </w:rPr>
        <w:t xml:space="preserve">technologies will enable industries to control the microarchitecture </w:t>
      </w:r>
      <w:r w:rsidR="00E15A9A" w:rsidRPr="004D62AD">
        <w:rPr>
          <w:lang w:val="en-GB"/>
        </w:rPr>
        <w:t xml:space="preserve">and the geometry </w:t>
      </w:r>
      <w:r w:rsidRPr="004D62AD">
        <w:rPr>
          <w:lang w:val="en-GB"/>
        </w:rPr>
        <w:t xml:space="preserve">of </w:t>
      </w:r>
      <w:r w:rsidR="00E15A9A" w:rsidRPr="004D62AD">
        <w:rPr>
          <w:lang w:val="en-GB"/>
        </w:rPr>
        <w:t xml:space="preserve">customised </w:t>
      </w:r>
      <w:r w:rsidRPr="004D62AD">
        <w:rPr>
          <w:lang w:val="en-GB"/>
        </w:rPr>
        <w:t xml:space="preserve">dental implants. This means a better control over the mechanical properties of the teeth implants and the biological behaviour of the surrounding bone tissues. Clinical evaluations of 3D dental implants look promising as majority of the clinical studies reported </w:t>
      </w:r>
      <w:r w:rsidR="002A7C87" w:rsidRPr="004D62AD">
        <w:rPr>
          <w:lang w:val="en-GB"/>
        </w:rPr>
        <w:t>high success and survival rate.</w:t>
      </w:r>
      <w:r w:rsidR="002C1175" w:rsidRPr="004D62AD">
        <w:rPr>
          <w:lang w:val="en-GB"/>
        </w:rPr>
        <w:t xml:space="preserve"> </w:t>
      </w:r>
      <w:r w:rsidR="009F7870" w:rsidRPr="004D62AD">
        <w:rPr>
          <w:rStyle w:val="Strong"/>
          <w:b w:val="0"/>
          <w:bCs w:val="0"/>
          <w:sz w:val="24"/>
          <w:lang w:val="en-GB"/>
        </w:rPr>
        <w:t xml:space="preserve">The investigated research presented in this chapter showed that understanding of AM processes for biomedical </w:t>
      </w:r>
      <w:r w:rsidR="009F7870" w:rsidRPr="004D62AD">
        <w:rPr>
          <w:rStyle w:val="Strong"/>
          <w:b w:val="0"/>
          <w:bCs w:val="0"/>
          <w:sz w:val="24"/>
          <w:lang w:val="en-GB"/>
        </w:rPr>
        <w:lastRenderedPageBreak/>
        <w:t xml:space="preserve">implants is still insufficient, dentists and manufacturers must understand the process limitations such as inspection, and quality control and the need to post processing in order to support the penetration of this technology into dental applications. Although AM </w:t>
      </w:r>
      <w:r w:rsidR="002C1175" w:rsidRPr="004D62AD">
        <w:rPr>
          <w:rStyle w:val="Strong"/>
          <w:b w:val="0"/>
          <w:bCs w:val="0"/>
          <w:sz w:val="24"/>
          <w:lang w:val="en-GB"/>
        </w:rPr>
        <w:t xml:space="preserve">proved capable to satisfy dental implants requirements, </w:t>
      </w:r>
      <w:r w:rsidR="009F7870" w:rsidRPr="004D62AD">
        <w:rPr>
          <w:rStyle w:val="Strong"/>
          <w:b w:val="0"/>
          <w:bCs w:val="0"/>
          <w:sz w:val="24"/>
          <w:lang w:val="en-GB"/>
        </w:rPr>
        <w:t xml:space="preserve">many of the presented </w:t>
      </w:r>
      <w:r w:rsidR="002C1175" w:rsidRPr="004D62AD">
        <w:rPr>
          <w:rStyle w:val="Strong"/>
          <w:b w:val="0"/>
          <w:bCs w:val="0"/>
          <w:sz w:val="24"/>
          <w:lang w:val="en-GB"/>
        </w:rPr>
        <w:t>research</w:t>
      </w:r>
      <w:r w:rsidR="009F7870" w:rsidRPr="004D62AD">
        <w:rPr>
          <w:rStyle w:val="Strong"/>
          <w:b w:val="0"/>
          <w:bCs w:val="0"/>
          <w:sz w:val="24"/>
          <w:lang w:val="en-GB"/>
        </w:rPr>
        <w:t xml:space="preserve"> are in the early stages and more </w:t>
      </w:r>
      <w:r w:rsidR="002C1175" w:rsidRPr="004D62AD">
        <w:rPr>
          <w:rStyle w:val="Strong"/>
          <w:b w:val="0"/>
          <w:bCs w:val="0"/>
          <w:sz w:val="24"/>
          <w:lang w:val="en-GB"/>
        </w:rPr>
        <w:t>work</w:t>
      </w:r>
      <w:r w:rsidR="009F7870" w:rsidRPr="004D62AD">
        <w:rPr>
          <w:rStyle w:val="Strong"/>
          <w:b w:val="0"/>
          <w:bCs w:val="0"/>
          <w:sz w:val="24"/>
          <w:lang w:val="en-GB"/>
        </w:rPr>
        <w:t xml:space="preserve"> are </w:t>
      </w:r>
      <w:r w:rsidR="002C1175" w:rsidRPr="004D62AD">
        <w:rPr>
          <w:rStyle w:val="Strong"/>
          <w:b w:val="0"/>
          <w:bCs w:val="0"/>
          <w:sz w:val="24"/>
          <w:lang w:val="en-GB"/>
        </w:rPr>
        <w:t>needed</w:t>
      </w:r>
      <w:r w:rsidR="009F7870" w:rsidRPr="004D62AD">
        <w:rPr>
          <w:rStyle w:val="Strong"/>
          <w:b w:val="0"/>
          <w:bCs w:val="0"/>
          <w:sz w:val="24"/>
          <w:lang w:val="en-GB"/>
        </w:rPr>
        <w:t xml:space="preserve"> on the </w:t>
      </w:r>
      <w:r w:rsidR="002C1175" w:rsidRPr="004D62AD">
        <w:rPr>
          <w:rStyle w:val="Strong"/>
          <w:b w:val="0"/>
          <w:bCs w:val="0"/>
          <w:sz w:val="24"/>
          <w:lang w:val="en-GB"/>
        </w:rPr>
        <w:t xml:space="preserve">design, </w:t>
      </w:r>
      <w:r w:rsidR="009F7870" w:rsidRPr="004D62AD">
        <w:rPr>
          <w:rStyle w:val="Strong"/>
          <w:b w:val="0"/>
          <w:bCs w:val="0"/>
          <w:sz w:val="24"/>
          <w:lang w:val="en-GB"/>
        </w:rPr>
        <w:t xml:space="preserve">materials, </w:t>
      </w:r>
      <w:r w:rsidR="002C1175" w:rsidRPr="004D62AD">
        <w:rPr>
          <w:rStyle w:val="Strong"/>
          <w:b w:val="0"/>
          <w:bCs w:val="0"/>
          <w:sz w:val="24"/>
          <w:lang w:val="en-GB"/>
        </w:rPr>
        <w:t xml:space="preserve">and quality </w:t>
      </w:r>
      <w:r w:rsidR="009F7870" w:rsidRPr="004D62AD">
        <w:rPr>
          <w:rStyle w:val="Strong"/>
          <w:b w:val="0"/>
          <w:bCs w:val="0"/>
          <w:sz w:val="24"/>
          <w:lang w:val="en-GB"/>
        </w:rPr>
        <w:t xml:space="preserve">in order </w:t>
      </w:r>
      <w:r w:rsidR="002C1175" w:rsidRPr="004D62AD">
        <w:rPr>
          <w:rStyle w:val="Strong"/>
          <w:b w:val="0"/>
          <w:bCs w:val="0"/>
          <w:sz w:val="24"/>
          <w:lang w:val="en-GB"/>
        </w:rPr>
        <w:t>to well establish the technology</w:t>
      </w:r>
      <w:r w:rsidR="009F7870" w:rsidRPr="004D62AD">
        <w:rPr>
          <w:rStyle w:val="Strong"/>
          <w:b w:val="0"/>
          <w:bCs w:val="0"/>
          <w:sz w:val="24"/>
          <w:lang w:val="en-GB"/>
        </w:rPr>
        <w:t xml:space="preserve"> to fit a broad range of </w:t>
      </w:r>
      <w:r w:rsidR="002C1175" w:rsidRPr="004D62AD">
        <w:rPr>
          <w:rStyle w:val="Strong"/>
          <w:b w:val="0"/>
          <w:bCs w:val="0"/>
          <w:sz w:val="24"/>
          <w:lang w:val="en-GB"/>
        </w:rPr>
        <w:t>dental applications</w:t>
      </w:r>
      <w:r w:rsidR="009F7870" w:rsidRPr="004D62AD">
        <w:rPr>
          <w:rStyle w:val="Strong"/>
          <w:b w:val="0"/>
          <w:bCs w:val="0"/>
          <w:sz w:val="24"/>
          <w:lang w:val="en-GB"/>
        </w:rPr>
        <w:t>.</w:t>
      </w:r>
    </w:p>
    <w:p w14:paraId="517F7492" w14:textId="77777777" w:rsidR="009F7870" w:rsidRPr="004D62AD" w:rsidRDefault="009F7870" w:rsidP="002A7C87">
      <w:pPr>
        <w:pStyle w:val="Text"/>
        <w:rPr>
          <w:rStyle w:val="Strong"/>
          <w:b w:val="0"/>
          <w:bCs w:val="0"/>
          <w:sz w:val="24"/>
          <w:lang w:val="en-GB"/>
        </w:rPr>
        <w:sectPr w:rsidR="009F7870" w:rsidRPr="004D62AD" w:rsidSect="00B44BA3">
          <w:pgSz w:w="12240" w:h="15840" w:code="1"/>
          <w:pgMar w:top="1531" w:right="1474" w:bottom="1531" w:left="1531" w:header="720" w:footer="720" w:gutter="0"/>
          <w:cols w:space="720"/>
          <w:docGrid w:linePitch="360"/>
        </w:sectPr>
      </w:pPr>
    </w:p>
    <w:p w14:paraId="00A5D75F" w14:textId="7651B7E7" w:rsidR="00A72E95" w:rsidRPr="004D62AD" w:rsidRDefault="00EC7DF1" w:rsidP="00FD6E68">
      <w:pPr>
        <w:rPr>
          <w:rStyle w:val="Strong"/>
          <w:rFonts w:cs="Times New Roman"/>
        </w:rPr>
      </w:pPr>
      <w:r w:rsidRPr="004D62AD">
        <w:rPr>
          <w:rStyle w:val="Strong"/>
          <w:rFonts w:cs="Times New Roman"/>
        </w:rPr>
        <w:lastRenderedPageBreak/>
        <w:t>References</w:t>
      </w:r>
    </w:p>
    <w:p w14:paraId="4F5E3BA5" w14:textId="77777777" w:rsidR="00B73444" w:rsidRPr="00B73444" w:rsidRDefault="00445FA3" w:rsidP="00B73444">
      <w:pPr>
        <w:pStyle w:val="EndNoteBibliography"/>
        <w:ind w:left="720" w:hanging="720"/>
      </w:pPr>
      <w:r w:rsidRPr="004D62AD">
        <w:rPr>
          <w:noProof w:val="0"/>
        </w:rPr>
        <w:fldChar w:fldCharType="begin"/>
      </w:r>
      <w:r w:rsidR="00914821" w:rsidRPr="004D62AD">
        <w:rPr>
          <w:noProof w:val="0"/>
        </w:rPr>
        <w:instrText xml:space="preserve"> ADDIN EN.REFLIST </w:instrText>
      </w:r>
      <w:r w:rsidRPr="004D62AD">
        <w:rPr>
          <w:noProof w:val="0"/>
        </w:rPr>
        <w:fldChar w:fldCharType="separate"/>
      </w:r>
      <w:bookmarkStart w:id="20" w:name="_ENREF_1"/>
      <w:r w:rsidR="00B73444" w:rsidRPr="00B73444">
        <w:t>[1]</w:t>
      </w:r>
      <w:r w:rsidR="00B73444" w:rsidRPr="00B73444">
        <w:tab/>
        <w:t>R. Leal, F. M. Barreiros, L. Alves, F. Romeiro, J. C. Vasco, M. Santos</w:t>
      </w:r>
      <w:r w:rsidR="00B73444" w:rsidRPr="00B73444">
        <w:rPr>
          <w:i/>
        </w:rPr>
        <w:t>, et al.</w:t>
      </w:r>
      <w:r w:rsidR="00B73444" w:rsidRPr="00B73444">
        <w:t xml:space="preserve">, "Additive manufacturing tooling for the automotive industry," </w:t>
      </w:r>
      <w:r w:rsidR="00B73444" w:rsidRPr="00B73444">
        <w:rPr>
          <w:i/>
        </w:rPr>
        <w:t xml:space="preserve">International Journal of Advanced Manufacturing Technology, </w:t>
      </w:r>
      <w:r w:rsidR="00B73444" w:rsidRPr="00B73444">
        <w:t>pp. 1-7, 2017.</w:t>
      </w:r>
      <w:bookmarkEnd w:id="20"/>
    </w:p>
    <w:p w14:paraId="1597EF89" w14:textId="77777777" w:rsidR="00B73444" w:rsidRPr="00B73444" w:rsidRDefault="00B73444" w:rsidP="00B73444">
      <w:pPr>
        <w:pStyle w:val="EndNoteBibliography"/>
        <w:ind w:left="720" w:hanging="720"/>
      </w:pPr>
      <w:bookmarkStart w:id="21" w:name="_ENREF_2"/>
      <w:r w:rsidRPr="00B73444">
        <w:t>[2]</w:t>
      </w:r>
      <w:r w:rsidRPr="00B73444">
        <w:tab/>
        <w:t xml:space="preserve">P. Bubna, M. P. Humbert, M. Wiseman, and E. Manes, "Barriers to Entry in Automotive Production and Opportunities with Emerging Additive Manufacturing Techniques," </w:t>
      </w:r>
      <w:r w:rsidRPr="00B73444">
        <w:rPr>
          <w:i/>
        </w:rPr>
        <w:t xml:space="preserve">SAE Technical Papers, </w:t>
      </w:r>
      <w:r w:rsidRPr="00B73444">
        <w:t>vol. 0329, p. 8, 2016.</w:t>
      </w:r>
      <w:bookmarkEnd w:id="21"/>
    </w:p>
    <w:p w14:paraId="07014650" w14:textId="77777777" w:rsidR="00B73444" w:rsidRPr="00B73444" w:rsidRDefault="00B73444" w:rsidP="00B73444">
      <w:pPr>
        <w:pStyle w:val="EndNoteBibliography"/>
        <w:ind w:left="720" w:hanging="720"/>
      </w:pPr>
      <w:bookmarkStart w:id="22" w:name="_ENREF_3"/>
      <w:r w:rsidRPr="00B73444">
        <w:t>[3]</w:t>
      </w:r>
      <w:r w:rsidRPr="00B73444">
        <w:tab/>
        <w:t xml:space="preserve">C. K. Chua and K. F. Leong, </w:t>
      </w:r>
      <w:r w:rsidRPr="00B73444">
        <w:rPr>
          <w:i/>
        </w:rPr>
        <w:t>3D Printing and Additive Manufacturing: Principles and Applications</w:t>
      </w:r>
      <w:r w:rsidRPr="00B73444">
        <w:t>: World Scientific, 2014.</w:t>
      </w:r>
      <w:bookmarkEnd w:id="22"/>
    </w:p>
    <w:p w14:paraId="49EFB84C" w14:textId="77777777" w:rsidR="00B73444" w:rsidRPr="00B73444" w:rsidRDefault="00B73444" w:rsidP="00B73444">
      <w:pPr>
        <w:pStyle w:val="EndNoteBibliography"/>
        <w:ind w:left="720" w:hanging="720"/>
      </w:pPr>
      <w:bookmarkStart w:id="23" w:name="_ENREF_4"/>
      <w:r w:rsidRPr="00B73444">
        <w:t>[4]</w:t>
      </w:r>
      <w:r w:rsidRPr="00B73444">
        <w:tab/>
        <w:t>K. Essa, H. Hassanin, M. Attallah, N. Adkins, A. Musker, G. Roberts</w:t>
      </w:r>
      <w:r w:rsidRPr="00B73444">
        <w:rPr>
          <w:i/>
        </w:rPr>
        <w:t>, et al.</w:t>
      </w:r>
      <w:r w:rsidRPr="00B73444">
        <w:t xml:space="preserve">, "Development and Testing of an Additively Manufactured Monolithic Catalyst Bed for HTP Thruster Applications," </w:t>
      </w:r>
      <w:r w:rsidRPr="00B73444">
        <w:rPr>
          <w:i/>
        </w:rPr>
        <w:t xml:space="preserve">Applied Catalysis A: General, </w:t>
      </w:r>
      <w:r w:rsidRPr="00B73444">
        <w:t>2017.</w:t>
      </w:r>
      <w:bookmarkEnd w:id="23"/>
    </w:p>
    <w:p w14:paraId="2DBC296F" w14:textId="77777777" w:rsidR="00B73444" w:rsidRPr="00B73444" w:rsidRDefault="00B73444" w:rsidP="00B73444">
      <w:pPr>
        <w:pStyle w:val="EndNoteBibliography"/>
        <w:ind w:left="720" w:hanging="720"/>
      </w:pPr>
      <w:bookmarkStart w:id="24" w:name="_ENREF_5"/>
      <w:r w:rsidRPr="00B73444">
        <w:t>[5]</w:t>
      </w:r>
      <w:r w:rsidRPr="00B73444">
        <w:tab/>
        <w:t xml:space="preserve">A. Uriondo, M. Esperon-Miguez, and S. Perinpanayagam, "The present and future of additive manufacturing in the aerospace sector: A review of important aspects," </w:t>
      </w:r>
      <w:r w:rsidRPr="00B73444">
        <w:rPr>
          <w:i/>
        </w:rPr>
        <w:t xml:space="preserve">Proceedings of the Institution of Mechanical Engineers, Part G: Journal of Aerospace Engineering, </w:t>
      </w:r>
      <w:r w:rsidRPr="00B73444">
        <w:t>vol. 229, pp. 2132-2147, 2015.</w:t>
      </w:r>
      <w:bookmarkEnd w:id="24"/>
    </w:p>
    <w:p w14:paraId="456C131E" w14:textId="77777777" w:rsidR="00B73444" w:rsidRPr="00B73444" w:rsidRDefault="00B73444" w:rsidP="00B73444">
      <w:pPr>
        <w:pStyle w:val="EndNoteBibliography"/>
        <w:ind w:left="720" w:hanging="720"/>
      </w:pPr>
      <w:bookmarkStart w:id="25" w:name="_ENREF_6"/>
      <w:r w:rsidRPr="00B73444">
        <w:t>[6]</w:t>
      </w:r>
      <w:r w:rsidRPr="00B73444">
        <w:tab/>
        <w:t xml:space="preserve">L.-C. Zhang and H. Attar, "Selective Laser Melting of Titanium Alloys and Titanium Matrix Composites for Biomedical Applications: A Review " </w:t>
      </w:r>
      <w:r w:rsidRPr="00B73444">
        <w:rPr>
          <w:i/>
        </w:rPr>
        <w:t xml:space="preserve">Advanced Engineering Materials, </w:t>
      </w:r>
      <w:r w:rsidRPr="00B73444">
        <w:t>vol. 18, pp. 463-475, 2016.</w:t>
      </w:r>
      <w:bookmarkEnd w:id="25"/>
    </w:p>
    <w:p w14:paraId="7E0314D6" w14:textId="77777777" w:rsidR="00B73444" w:rsidRPr="00B73444" w:rsidRDefault="00B73444" w:rsidP="00B73444">
      <w:pPr>
        <w:pStyle w:val="EndNoteBibliography"/>
        <w:ind w:left="720" w:hanging="720"/>
      </w:pPr>
      <w:bookmarkStart w:id="26" w:name="_ENREF_7"/>
      <w:r w:rsidRPr="00B73444">
        <w:t>[7]</w:t>
      </w:r>
      <w:r w:rsidRPr="00B73444">
        <w:tab/>
        <w:t xml:space="preserve">Y. L. Hao, S. J. Li, and R. Yang, "Biomedical titanium alloys and their additive manufacturing," </w:t>
      </w:r>
      <w:r w:rsidRPr="00B73444">
        <w:rPr>
          <w:i/>
        </w:rPr>
        <w:t xml:space="preserve">Rare Metals, </w:t>
      </w:r>
      <w:r w:rsidRPr="00B73444">
        <w:t>vol. 35, pp. 661-671, 2016.</w:t>
      </w:r>
      <w:bookmarkEnd w:id="26"/>
    </w:p>
    <w:p w14:paraId="232BB0C4" w14:textId="77777777" w:rsidR="00B73444" w:rsidRPr="00B73444" w:rsidRDefault="00B73444" w:rsidP="00B73444">
      <w:pPr>
        <w:pStyle w:val="EndNoteBibliography"/>
        <w:ind w:left="720" w:hanging="720"/>
      </w:pPr>
      <w:bookmarkStart w:id="27" w:name="_ENREF_8"/>
      <w:r w:rsidRPr="00B73444">
        <w:t>[8]</w:t>
      </w:r>
      <w:r w:rsidRPr="00B73444">
        <w:tab/>
        <w:t>J.-Y. Lee, W. S. Tan, J. An, C. K. Chua, C. Y. Tang, A. G. Fane</w:t>
      </w:r>
      <w:r w:rsidRPr="00B73444">
        <w:rPr>
          <w:i/>
        </w:rPr>
        <w:t>, et al.</w:t>
      </w:r>
      <w:r w:rsidRPr="00B73444">
        <w:t xml:space="preserve">, "The potential to enhance membrane module design with 3D printing technology," </w:t>
      </w:r>
      <w:r w:rsidRPr="00B73444">
        <w:rPr>
          <w:i/>
        </w:rPr>
        <w:t xml:space="preserve">Journal of Membrane Science, </w:t>
      </w:r>
      <w:r w:rsidRPr="00B73444">
        <w:t>vol. 499, pp. 480-490, 2016/02/01/ 2016.</w:t>
      </w:r>
      <w:bookmarkEnd w:id="27"/>
    </w:p>
    <w:p w14:paraId="720052E9" w14:textId="77777777" w:rsidR="00B73444" w:rsidRPr="00B73444" w:rsidRDefault="00B73444" w:rsidP="00B73444">
      <w:pPr>
        <w:pStyle w:val="EndNoteBibliography"/>
        <w:ind w:left="720" w:hanging="720"/>
      </w:pPr>
      <w:bookmarkStart w:id="28" w:name="_ENREF_9"/>
      <w:r w:rsidRPr="00B73444">
        <w:t>[9]</w:t>
      </w:r>
      <w:r w:rsidRPr="00B73444">
        <w:tab/>
        <w:t xml:space="preserve">Y. L. Yap and W. Y. Yeong, "Additive manufacture of fashion and jewellery products: a mini review: This paper provides an insight into the future of 3D printing industries for fashion and jewellery products," </w:t>
      </w:r>
      <w:r w:rsidRPr="00B73444">
        <w:rPr>
          <w:i/>
        </w:rPr>
        <w:t xml:space="preserve">Virtual and Physical Prototyping, </w:t>
      </w:r>
      <w:r w:rsidRPr="00B73444">
        <w:t>vol. 9, pp. 195-201, 2014.</w:t>
      </w:r>
      <w:bookmarkEnd w:id="28"/>
    </w:p>
    <w:p w14:paraId="1003D800" w14:textId="77777777" w:rsidR="00B73444" w:rsidRPr="00B73444" w:rsidRDefault="00B73444" w:rsidP="00B73444">
      <w:pPr>
        <w:pStyle w:val="EndNoteBibliography"/>
        <w:ind w:left="720" w:hanging="720"/>
      </w:pPr>
      <w:bookmarkStart w:id="29" w:name="_ENREF_10"/>
      <w:r w:rsidRPr="00B73444">
        <w:t>[10]</w:t>
      </w:r>
      <w:r w:rsidRPr="00B73444">
        <w:tab/>
        <w:t xml:space="preserve">I. J. Petrick and T. W. Simpson, "3D printing disrupts manufacturing: how economies of one create new rules of competition: 3D printing may represent a disruption to the manufacturing industry as profound as the industrial revolution.(POINT OF VIEW)," </w:t>
      </w:r>
      <w:r w:rsidRPr="00B73444">
        <w:rPr>
          <w:i/>
        </w:rPr>
        <w:t xml:space="preserve">Research-Technology Management, </w:t>
      </w:r>
      <w:r w:rsidRPr="00B73444">
        <w:t>vol. 56, p. 12, 2013.</w:t>
      </w:r>
      <w:bookmarkEnd w:id="29"/>
    </w:p>
    <w:p w14:paraId="1A33C402" w14:textId="77777777" w:rsidR="00B73444" w:rsidRPr="00B73444" w:rsidRDefault="00B73444" w:rsidP="00B73444">
      <w:pPr>
        <w:pStyle w:val="EndNoteBibliography"/>
        <w:ind w:left="720" w:hanging="720"/>
      </w:pPr>
      <w:bookmarkStart w:id="30" w:name="_ENREF_11"/>
      <w:r w:rsidRPr="00B73444">
        <w:t>[11]</w:t>
      </w:r>
      <w:r w:rsidRPr="00B73444">
        <w:tab/>
        <w:t xml:space="preserve">Wohlers-Associates-Inc., "Additive manufacturing industry surpassed US$5.1 billion in 2015," </w:t>
      </w:r>
      <w:r w:rsidRPr="00B73444">
        <w:rPr>
          <w:i/>
        </w:rPr>
        <w:t xml:space="preserve">Metal Powder Report, </w:t>
      </w:r>
      <w:r w:rsidRPr="00B73444">
        <w:t>vol. 71, p. 288, 08 2016.</w:t>
      </w:r>
      <w:bookmarkEnd w:id="30"/>
    </w:p>
    <w:p w14:paraId="338CA461" w14:textId="77777777" w:rsidR="00B73444" w:rsidRPr="00B73444" w:rsidRDefault="00B73444" w:rsidP="00B73444">
      <w:pPr>
        <w:pStyle w:val="EndNoteBibliography"/>
        <w:ind w:left="720" w:hanging="720"/>
      </w:pPr>
      <w:bookmarkStart w:id="31" w:name="_ENREF_12"/>
      <w:r w:rsidRPr="00B73444">
        <w:t>[12]</w:t>
      </w:r>
      <w:r w:rsidRPr="00B73444">
        <w:tab/>
        <w:t xml:space="preserve">G. J. Fraser, A. Graham, and M. M. Smith, "Developmental and evolutionary origins of the vertebrate dentition: molecular controls for spatio-temporal organisation of tooth sites in osteichthyans," </w:t>
      </w:r>
      <w:r w:rsidRPr="00B73444">
        <w:rPr>
          <w:i/>
        </w:rPr>
        <w:t xml:space="preserve">Journal of Experimental Zoology Part B: Molecular and Developmental Evolution, </w:t>
      </w:r>
      <w:r w:rsidRPr="00B73444">
        <w:t>vol. 306B, pp. 183-203, 2006.</w:t>
      </w:r>
      <w:bookmarkEnd w:id="31"/>
    </w:p>
    <w:p w14:paraId="30F4FBE1" w14:textId="77777777" w:rsidR="00B73444" w:rsidRPr="00B73444" w:rsidRDefault="00B73444" w:rsidP="00B73444">
      <w:pPr>
        <w:pStyle w:val="EndNoteBibliography"/>
        <w:ind w:left="720" w:hanging="720"/>
      </w:pPr>
      <w:bookmarkStart w:id="32" w:name="_ENREF_13"/>
      <w:r w:rsidRPr="00B73444">
        <w:t>[13]</w:t>
      </w:r>
      <w:r w:rsidRPr="00B73444">
        <w:tab/>
        <w:t xml:space="preserve">M. M. Smith, G. J. Fraser, N. Chaplin, C. Hobbs, and A. Graham, "Reiterative pattern of &lt;em&gt;sonic hedgehog&lt;/em&gt; expression in the catshark dentition reveals a phylogenetic template for jawed vertebrates," </w:t>
      </w:r>
      <w:r w:rsidRPr="00B73444">
        <w:rPr>
          <w:i/>
        </w:rPr>
        <w:t xml:space="preserve">Proceedings of the Royal Society B: Biological Sciences, </w:t>
      </w:r>
      <w:r w:rsidRPr="00B73444">
        <w:t>vol. 276, pp. 1225-1233, 2009.</w:t>
      </w:r>
      <w:bookmarkEnd w:id="32"/>
    </w:p>
    <w:p w14:paraId="1B6E9D96" w14:textId="77777777" w:rsidR="00B73444" w:rsidRPr="00B73444" w:rsidRDefault="00B73444" w:rsidP="00B73444">
      <w:pPr>
        <w:pStyle w:val="EndNoteBibliography"/>
        <w:ind w:left="720" w:hanging="720"/>
      </w:pPr>
      <w:bookmarkStart w:id="33" w:name="_ENREF_14"/>
      <w:r w:rsidRPr="00B73444">
        <w:t>[14]</w:t>
      </w:r>
      <w:r w:rsidRPr="00B73444">
        <w:tab/>
        <w:t>F. J. Vonk, J. F. Admiraal, K. Jackson, R. Reshef, M. A. G. de Bakker, K. Vanderschoot</w:t>
      </w:r>
      <w:r w:rsidRPr="00B73444">
        <w:rPr>
          <w:i/>
        </w:rPr>
        <w:t>, et al.</w:t>
      </w:r>
      <w:r w:rsidRPr="00B73444">
        <w:t xml:space="preserve">, "Evolutionary origin and development of snake fangs," </w:t>
      </w:r>
      <w:r w:rsidRPr="00B73444">
        <w:rPr>
          <w:i/>
        </w:rPr>
        <w:t xml:space="preserve">Nature, </w:t>
      </w:r>
      <w:r w:rsidRPr="00B73444">
        <w:t>vol. 454, p. 630, 07/31/online 2008.</w:t>
      </w:r>
      <w:bookmarkEnd w:id="33"/>
    </w:p>
    <w:p w14:paraId="14630320" w14:textId="77777777" w:rsidR="00B73444" w:rsidRPr="00B73444" w:rsidRDefault="00B73444" w:rsidP="00B73444">
      <w:pPr>
        <w:pStyle w:val="EndNoteBibliography"/>
        <w:ind w:left="720" w:hanging="720"/>
      </w:pPr>
      <w:bookmarkStart w:id="34" w:name="_ENREF_15"/>
      <w:r w:rsidRPr="00B73444">
        <w:lastRenderedPageBreak/>
        <w:t>[15]</w:t>
      </w:r>
      <w:r w:rsidRPr="00B73444">
        <w:tab/>
        <w:t xml:space="preserve">E. Mahoney, F. S. M. Ismail, N. Kilpatrick, and M. Swain, "Mechanical properties across hypomineralized/hypoplastic enamel of first permanent molar teeth," </w:t>
      </w:r>
      <w:r w:rsidRPr="00B73444">
        <w:rPr>
          <w:i/>
        </w:rPr>
        <w:t xml:space="preserve">European Journal of Oral Sciences, </w:t>
      </w:r>
      <w:r w:rsidRPr="00B73444">
        <w:t>vol. 112, pp. 497-502, 2004.</w:t>
      </w:r>
      <w:bookmarkEnd w:id="34"/>
    </w:p>
    <w:p w14:paraId="32054FE9" w14:textId="77777777" w:rsidR="00B73444" w:rsidRPr="00B73444" w:rsidRDefault="00B73444" w:rsidP="00B73444">
      <w:pPr>
        <w:pStyle w:val="EndNoteBibliography"/>
        <w:ind w:left="720" w:hanging="720"/>
      </w:pPr>
      <w:bookmarkStart w:id="35" w:name="_ENREF_16"/>
      <w:r w:rsidRPr="00B73444">
        <w:t>[16]</w:t>
      </w:r>
      <w:r w:rsidRPr="00B73444">
        <w:tab/>
        <w:t xml:space="preserve">E. K. Mahoney, R. Rohanizadeh, F. S. M. Ismail, N. M. Kilpatrick, and M. V. Swain, "Mechanical properties and microstructure of hypomineralised enamel of permanent teeth," </w:t>
      </w:r>
      <w:r w:rsidRPr="00B73444">
        <w:rPr>
          <w:i/>
        </w:rPr>
        <w:t xml:space="preserve">Biomaterials, </w:t>
      </w:r>
      <w:r w:rsidRPr="00B73444">
        <w:t>vol. 25, pp. 5091-5100, 2004/09/01/ 2004.</w:t>
      </w:r>
      <w:bookmarkEnd w:id="35"/>
    </w:p>
    <w:p w14:paraId="322FC2D4" w14:textId="77777777" w:rsidR="00B73444" w:rsidRPr="00B73444" w:rsidRDefault="00B73444" w:rsidP="00B73444">
      <w:pPr>
        <w:pStyle w:val="EndNoteBibliography"/>
        <w:ind w:left="720" w:hanging="720"/>
      </w:pPr>
      <w:bookmarkStart w:id="36" w:name="_ENREF_17"/>
      <w:r w:rsidRPr="00B73444">
        <w:t>[17]</w:t>
      </w:r>
      <w:r w:rsidRPr="00B73444">
        <w:tab/>
        <w:t xml:space="preserve">M. Niinomi and M. Nakai, "Titanium-based biomaterials for preventing stress shielding between implant devices and bone," </w:t>
      </w:r>
      <w:r w:rsidRPr="00B73444">
        <w:rPr>
          <w:i/>
        </w:rPr>
        <w:t xml:space="preserve">International Journal of Biomaterials, </w:t>
      </w:r>
      <w:r w:rsidRPr="00B73444">
        <w:t>2011.</w:t>
      </w:r>
      <w:bookmarkEnd w:id="36"/>
    </w:p>
    <w:p w14:paraId="3DF86078" w14:textId="77777777" w:rsidR="00B73444" w:rsidRPr="00B73444" w:rsidRDefault="00B73444" w:rsidP="00B73444">
      <w:pPr>
        <w:pStyle w:val="EndNoteBibliography"/>
        <w:ind w:left="720" w:hanging="720"/>
      </w:pPr>
      <w:bookmarkStart w:id="37" w:name="_ENREF_18"/>
      <w:r w:rsidRPr="00B73444">
        <w:t>[18]</w:t>
      </w:r>
      <w:r w:rsidRPr="00B73444">
        <w:tab/>
        <w:t xml:space="preserve">V. Sansone, D. Pagani, and M. Melato, "The effects on bone cells of metal ions released from orthopaedic implants. A review," </w:t>
      </w:r>
      <w:r w:rsidRPr="00B73444">
        <w:rPr>
          <w:i/>
        </w:rPr>
        <w:t xml:space="preserve">Clinical Cases in Mineral and Bone Metabolism, </w:t>
      </w:r>
      <w:r w:rsidRPr="00B73444">
        <w:t>vol. 10, pp. 34-40, 2013.</w:t>
      </w:r>
      <w:bookmarkEnd w:id="37"/>
    </w:p>
    <w:p w14:paraId="3215BC28" w14:textId="77777777" w:rsidR="00B73444" w:rsidRPr="00B73444" w:rsidRDefault="00B73444" w:rsidP="00B73444">
      <w:pPr>
        <w:pStyle w:val="EndNoteBibliography"/>
        <w:ind w:left="720" w:hanging="720"/>
      </w:pPr>
      <w:bookmarkStart w:id="38" w:name="_ENREF_19"/>
      <w:r w:rsidRPr="00B73444">
        <w:t>[19]</w:t>
      </w:r>
      <w:r w:rsidRPr="00B73444">
        <w:tab/>
        <w:t xml:space="preserve">H. Zitter and H. Plenk, Jr., "The electrochemical behavior of metallic implant materials as an indicator of their biocompatibility," </w:t>
      </w:r>
      <w:r w:rsidRPr="00B73444">
        <w:rPr>
          <w:i/>
        </w:rPr>
        <w:t xml:space="preserve">J Biomed Mater Res, </w:t>
      </w:r>
      <w:r w:rsidRPr="00B73444">
        <w:t>vol. 21, pp. 881-96, Jul 1987.</w:t>
      </w:r>
      <w:bookmarkEnd w:id="38"/>
    </w:p>
    <w:p w14:paraId="761B4207" w14:textId="77777777" w:rsidR="00B73444" w:rsidRPr="00B73444" w:rsidRDefault="00B73444" w:rsidP="00B73444">
      <w:pPr>
        <w:pStyle w:val="EndNoteBibliography"/>
        <w:ind w:left="720" w:hanging="720"/>
      </w:pPr>
      <w:bookmarkStart w:id="39" w:name="_ENREF_20"/>
      <w:r w:rsidRPr="00B73444">
        <w:t>[20]</w:t>
      </w:r>
      <w:r w:rsidRPr="00B73444">
        <w:tab/>
        <w:t>J. A. Shibli, S. Grassi, L. C. De Figueiredo, M. Feres, E. Marcantonio Jr, G. Iezzi</w:t>
      </w:r>
      <w:r w:rsidRPr="00B73444">
        <w:rPr>
          <w:i/>
        </w:rPr>
        <w:t>, et al.</w:t>
      </w:r>
      <w:r w:rsidRPr="00B73444">
        <w:t xml:space="preserve">, "Influence of implant surface topography on early osseointegration: A histological study in human jaws," </w:t>
      </w:r>
      <w:r w:rsidRPr="00B73444">
        <w:rPr>
          <w:i/>
        </w:rPr>
        <w:t xml:space="preserve">Journal of Biomedical Materials Research - Part B Applied Biomaterials, </w:t>
      </w:r>
      <w:r w:rsidRPr="00B73444">
        <w:t>vol. 80, pp. 377-385, 2007.</w:t>
      </w:r>
      <w:bookmarkEnd w:id="39"/>
    </w:p>
    <w:p w14:paraId="5A86088C" w14:textId="77777777" w:rsidR="00B73444" w:rsidRPr="00B73444" w:rsidRDefault="00B73444" w:rsidP="00B73444">
      <w:pPr>
        <w:pStyle w:val="EndNoteBibliography"/>
        <w:ind w:left="720" w:hanging="720"/>
      </w:pPr>
      <w:bookmarkStart w:id="40" w:name="_ENREF_21"/>
      <w:r w:rsidRPr="00B73444">
        <w:t>[21]</w:t>
      </w:r>
      <w:r w:rsidRPr="00B73444">
        <w:tab/>
        <w:t>J. A. Shibli, S. Grassi, A. Piattelli, G. E. Pecora, D. S. Ferrari, T. Onuma</w:t>
      </w:r>
      <w:r w:rsidRPr="00B73444">
        <w:rPr>
          <w:i/>
        </w:rPr>
        <w:t>, et al.</w:t>
      </w:r>
      <w:r w:rsidRPr="00B73444">
        <w:t xml:space="preserve">, "Histomorphometric Evaluation of Bioceramic Molecular Impregnated and Dual Acid-Etched Implant Surfaces in the Human Posterior Maxilla," </w:t>
      </w:r>
      <w:r w:rsidRPr="00B73444">
        <w:rPr>
          <w:i/>
        </w:rPr>
        <w:t xml:space="preserve">Clinical Implant Dentistry and Related Research, </w:t>
      </w:r>
      <w:r w:rsidRPr="00B73444">
        <w:t>vol. 12, pp. 281-288, 2010.</w:t>
      </w:r>
      <w:bookmarkEnd w:id="40"/>
    </w:p>
    <w:p w14:paraId="54F20F9B" w14:textId="77777777" w:rsidR="00B73444" w:rsidRPr="00B73444" w:rsidRDefault="00B73444" w:rsidP="00B73444">
      <w:pPr>
        <w:pStyle w:val="EndNoteBibliography"/>
        <w:ind w:left="720" w:hanging="720"/>
      </w:pPr>
      <w:bookmarkStart w:id="41" w:name="_ENREF_22"/>
      <w:r w:rsidRPr="00B73444">
        <w:t>[22]</w:t>
      </w:r>
      <w:r w:rsidRPr="00B73444">
        <w:tab/>
        <w:t xml:space="preserve">A. Curtis and P. Clark, "The effects of topographical and mechanical properties of materials on cell behavior," </w:t>
      </w:r>
      <w:r w:rsidRPr="00B73444">
        <w:rPr>
          <w:i/>
        </w:rPr>
        <w:t xml:space="preserve">Critical Reviews in Biocompatibility, </w:t>
      </w:r>
      <w:r w:rsidRPr="00B73444">
        <w:t>vol. 4, pp. 343-362, 1990.</w:t>
      </w:r>
      <w:bookmarkEnd w:id="41"/>
    </w:p>
    <w:p w14:paraId="1DFC047F" w14:textId="77777777" w:rsidR="00B73444" w:rsidRPr="00B73444" w:rsidRDefault="00B73444" w:rsidP="00B73444">
      <w:pPr>
        <w:pStyle w:val="EndNoteBibliography"/>
        <w:ind w:left="720" w:hanging="720"/>
      </w:pPr>
      <w:bookmarkStart w:id="42" w:name="_ENREF_23"/>
      <w:r w:rsidRPr="00B73444">
        <w:t>[23]</w:t>
      </w:r>
      <w:r w:rsidRPr="00B73444">
        <w:tab/>
        <w:t xml:space="preserve">E. Romeo, D. Lops, E. Margutti, M. Ghisolfi, M. Chiapasco, and G. Vogel, "Long-term survival and success of oral implants in the treatment of full and partial arches: A 7-year prospective study with the ITI dental implant system," </w:t>
      </w:r>
      <w:r w:rsidRPr="00B73444">
        <w:rPr>
          <w:i/>
        </w:rPr>
        <w:t xml:space="preserve">International Journal of Oral and Maxillofacial Implants, </w:t>
      </w:r>
      <w:r w:rsidRPr="00B73444">
        <w:t>vol. 19, pp. 247-259, 2004.</w:t>
      </w:r>
      <w:bookmarkEnd w:id="42"/>
    </w:p>
    <w:p w14:paraId="2FD9A4E7" w14:textId="77777777" w:rsidR="00B73444" w:rsidRPr="00B73444" w:rsidRDefault="00B73444" w:rsidP="00B73444">
      <w:pPr>
        <w:pStyle w:val="EndNoteBibliography"/>
        <w:ind w:left="720" w:hanging="720"/>
      </w:pPr>
      <w:bookmarkStart w:id="43" w:name="_ENREF_24"/>
      <w:r w:rsidRPr="00B73444">
        <w:t>[24]</w:t>
      </w:r>
      <w:r w:rsidRPr="00B73444">
        <w:tab/>
        <w:t xml:space="preserve">P. G. Khayat and S. N. Milliez, "Prospective clinical evaluation of 835 multithreaded tapered screw-vent implants: results after two years of functional loading," </w:t>
      </w:r>
      <w:r w:rsidRPr="00B73444">
        <w:rPr>
          <w:i/>
        </w:rPr>
        <w:t xml:space="preserve">The Journal of oral implantology, </w:t>
      </w:r>
      <w:r w:rsidRPr="00B73444">
        <w:t>vol. 33, pp. 225-231, 2007.</w:t>
      </w:r>
      <w:bookmarkEnd w:id="43"/>
    </w:p>
    <w:p w14:paraId="346454E3" w14:textId="77777777" w:rsidR="00B73444" w:rsidRPr="00B73444" w:rsidRDefault="00B73444" w:rsidP="00B73444">
      <w:pPr>
        <w:pStyle w:val="EndNoteBibliography"/>
        <w:ind w:left="720" w:hanging="720"/>
      </w:pPr>
      <w:bookmarkStart w:id="44" w:name="_ENREF_25"/>
      <w:r w:rsidRPr="00B73444">
        <w:t>[25]</w:t>
      </w:r>
      <w:r w:rsidRPr="00B73444">
        <w:tab/>
        <w:t>A. Lecomte, H. Gautier, J. M. Bouler, A. Gouyette, Y. Pegon, G. Daculsi</w:t>
      </w:r>
      <w:r w:rsidRPr="00B73444">
        <w:rPr>
          <w:i/>
        </w:rPr>
        <w:t>, et al.</w:t>
      </w:r>
      <w:r w:rsidRPr="00B73444">
        <w:t xml:space="preserve">, "Biphasic calcium phosphate: A comparative study of interconnected porosity in two ceramics," </w:t>
      </w:r>
      <w:r w:rsidRPr="00B73444">
        <w:rPr>
          <w:i/>
        </w:rPr>
        <w:t xml:space="preserve">Journal of Biomedical Materials Research - Part B Applied Biomaterials, </w:t>
      </w:r>
      <w:r w:rsidRPr="00B73444">
        <w:t>vol. 84, pp. 1-6, 2008.</w:t>
      </w:r>
      <w:bookmarkEnd w:id="44"/>
    </w:p>
    <w:p w14:paraId="322D2A95" w14:textId="77777777" w:rsidR="00B73444" w:rsidRPr="00B73444" w:rsidRDefault="00B73444" w:rsidP="00B73444">
      <w:pPr>
        <w:pStyle w:val="EndNoteBibliography"/>
        <w:ind w:left="720" w:hanging="720"/>
      </w:pPr>
      <w:bookmarkStart w:id="45" w:name="_ENREF_26"/>
      <w:r w:rsidRPr="00B73444">
        <w:t>[26]</w:t>
      </w:r>
      <w:r w:rsidRPr="00B73444">
        <w:tab/>
        <w:t xml:space="preserve">H. Kröger, P. Venesmaa, J. Jurvelin, H. Miettinen, O. Suomalainen, and E. Alhava, "Bone density at the proximal femur after total hip arthroplasty," </w:t>
      </w:r>
      <w:r w:rsidRPr="00B73444">
        <w:rPr>
          <w:i/>
        </w:rPr>
        <w:t xml:space="preserve">Clinical Orthopaedics and Related Research, </w:t>
      </w:r>
      <w:r w:rsidRPr="00B73444">
        <w:t>pp. 66-74, 1998.</w:t>
      </w:r>
      <w:bookmarkEnd w:id="45"/>
    </w:p>
    <w:p w14:paraId="628773E1" w14:textId="77777777" w:rsidR="00B73444" w:rsidRPr="00B73444" w:rsidRDefault="00B73444" w:rsidP="00B73444">
      <w:pPr>
        <w:pStyle w:val="EndNoteBibliography"/>
        <w:ind w:left="720" w:hanging="720"/>
      </w:pPr>
      <w:bookmarkStart w:id="46" w:name="_ENREF_27"/>
      <w:r w:rsidRPr="00B73444">
        <w:t>[27]</w:t>
      </w:r>
      <w:r w:rsidRPr="00B73444">
        <w:tab/>
        <w:t xml:space="preserve">P. Habibovic, H. Yuan, C. M. Van Der Valk, G. Meijer, C. A. Van Blitterswijk, and K. De Groot, "3D microenvironment as essential element for osteoinduction by biomaterials," </w:t>
      </w:r>
      <w:r w:rsidRPr="00B73444">
        <w:rPr>
          <w:i/>
        </w:rPr>
        <w:t xml:space="preserve">Biomaterials, </w:t>
      </w:r>
      <w:r w:rsidRPr="00B73444">
        <w:t>vol. 26, pp. 3565-3575, 2005.</w:t>
      </w:r>
      <w:bookmarkEnd w:id="46"/>
    </w:p>
    <w:p w14:paraId="36B31287" w14:textId="77777777" w:rsidR="00B73444" w:rsidRPr="00B73444" w:rsidRDefault="00B73444" w:rsidP="00B73444">
      <w:pPr>
        <w:pStyle w:val="EndNoteBibliography"/>
        <w:ind w:left="720" w:hanging="720"/>
      </w:pPr>
      <w:bookmarkStart w:id="47" w:name="_ENREF_28"/>
      <w:r w:rsidRPr="00B73444">
        <w:t>[28]</w:t>
      </w:r>
      <w:r w:rsidRPr="00B73444">
        <w:tab/>
        <w:t xml:space="preserve">Y. Kuboki, Q. Jin, and H. Takita, "Geometry of carriers controlling phenotypic expression in BMP-induced osteogenesis and chondrogenesis," </w:t>
      </w:r>
      <w:r w:rsidRPr="00B73444">
        <w:rPr>
          <w:i/>
        </w:rPr>
        <w:t xml:space="preserve">Journal of Bone and Joint Surgery - Series A, </w:t>
      </w:r>
      <w:r w:rsidRPr="00B73444">
        <w:t>vol. 83, pp. S1105-S1115, 2001.</w:t>
      </w:r>
      <w:bookmarkEnd w:id="47"/>
    </w:p>
    <w:p w14:paraId="2A182A9C" w14:textId="77777777" w:rsidR="00B73444" w:rsidRPr="00B73444" w:rsidRDefault="00B73444" w:rsidP="00B73444">
      <w:pPr>
        <w:pStyle w:val="EndNoteBibliography"/>
        <w:ind w:left="720" w:hanging="720"/>
      </w:pPr>
      <w:bookmarkStart w:id="48" w:name="_ENREF_29"/>
      <w:r w:rsidRPr="00B73444">
        <w:lastRenderedPageBreak/>
        <w:t>[29]</w:t>
      </w:r>
      <w:r w:rsidRPr="00B73444">
        <w:tab/>
        <w:t xml:space="preserve">B. D. Boyan, T. W. Hummert, D. D. Dean, and Z. Schwartz, "Role of material surfaces in regulating bone and cartilage cell response," </w:t>
      </w:r>
      <w:r w:rsidRPr="00B73444">
        <w:rPr>
          <w:i/>
        </w:rPr>
        <w:t xml:space="preserve">Biomaterials, </w:t>
      </w:r>
      <w:r w:rsidRPr="00B73444">
        <w:t>vol. 17, pp. 137-146, 1996.</w:t>
      </w:r>
      <w:bookmarkEnd w:id="48"/>
    </w:p>
    <w:p w14:paraId="12558B71" w14:textId="77777777" w:rsidR="00B73444" w:rsidRPr="00B73444" w:rsidRDefault="00B73444" w:rsidP="00B73444">
      <w:pPr>
        <w:pStyle w:val="EndNoteBibliography"/>
        <w:ind w:left="720" w:hanging="720"/>
      </w:pPr>
      <w:bookmarkStart w:id="49" w:name="_ENREF_30"/>
      <w:r w:rsidRPr="00B73444">
        <w:t>[30]</w:t>
      </w:r>
      <w:r w:rsidRPr="00B73444">
        <w:tab/>
        <w:t xml:space="preserve">C. Larsson, M. Esposito, H. Liao, and P. Thomsen, "The Titanium-Bone Interface In Vivo," in </w:t>
      </w:r>
      <w:r w:rsidRPr="00B73444">
        <w:rPr>
          <w:i/>
        </w:rPr>
        <w:t>Titanium in Medicine: Material Science, Surface Science, Engineering, Biological Responses and Medical Applications</w:t>
      </w:r>
      <w:r w:rsidRPr="00B73444">
        <w:t>, ed Berlin, Heidelberg: Springer Berlin Heidelberg, 2001, pp. 587-648.</w:t>
      </w:r>
      <w:bookmarkEnd w:id="49"/>
    </w:p>
    <w:p w14:paraId="471D5D80" w14:textId="77777777" w:rsidR="00B73444" w:rsidRPr="00B73444" w:rsidRDefault="00B73444" w:rsidP="00B73444">
      <w:pPr>
        <w:pStyle w:val="EndNoteBibliography"/>
        <w:ind w:left="720" w:hanging="720"/>
      </w:pPr>
      <w:bookmarkStart w:id="50" w:name="_ENREF_31"/>
      <w:r w:rsidRPr="00B73444">
        <w:t>[31]</w:t>
      </w:r>
      <w:r w:rsidRPr="00B73444">
        <w:tab/>
        <w:t>H. Hassanin, F. Modica, M. A. El</w:t>
      </w:r>
      <w:r w:rsidRPr="00B73444">
        <w:rPr>
          <w:rFonts w:ascii="Cambria Math" w:hAnsi="Cambria Math" w:cs="Cambria Math"/>
        </w:rPr>
        <w:t>‐</w:t>
      </w:r>
      <w:r w:rsidRPr="00B73444">
        <w:t>Sayed, J. Liu, and K. Essa, "Manufacturing of Ti–6Al–4V Micro</w:t>
      </w:r>
      <w:r w:rsidRPr="00B73444">
        <w:rPr>
          <w:rFonts w:ascii="Cambria Math" w:hAnsi="Cambria Math" w:cs="Cambria Math"/>
        </w:rPr>
        <w:t>‐</w:t>
      </w:r>
      <w:r w:rsidRPr="00B73444">
        <w:t>Implantable Parts Using Hybrid Selective Laser Melting and Micro</w:t>
      </w:r>
      <w:r w:rsidRPr="00B73444">
        <w:rPr>
          <w:rFonts w:ascii="Cambria Math" w:hAnsi="Cambria Math" w:cs="Cambria Math"/>
        </w:rPr>
        <w:t>‐</w:t>
      </w:r>
      <w:r w:rsidRPr="00B73444">
        <w:t xml:space="preserve">Electrical Discharge Machining," </w:t>
      </w:r>
      <w:r w:rsidRPr="00B73444">
        <w:rPr>
          <w:i/>
        </w:rPr>
        <w:t xml:space="preserve">Advanced Engineering Materials, </w:t>
      </w:r>
      <w:r w:rsidRPr="00B73444">
        <w:t>vol. 18, pp. 1544-1549, 2016.</w:t>
      </w:r>
      <w:bookmarkEnd w:id="50"/>
    </w:p>
    <w:p w14:paraId="7BC30CB3" w14:textId="77777777" w:rsidR="00B73444" w:rsidRPr="00B73444" w:rsidRDefault="00B73444" w:rsidP="00B73444">
      <w:pPr>
        <w:pStyle w:val="EndNoteBibliography"/>
        <w:ind w:left="720" w:hanging="720"/>
      </w:pPr>
      <w:bookmarkStart w:id="51" w:name="_ENREF_32"/>
      <w:r w:rsidRPr="00B73444">
        <w:t>[32]</w:t>
      </w:r>
      <w:r w:rsidRPr="00B73444">
        <w:tab/>
        <w:t xml:space="preserve">M. A. El-Sayed, H. Hassanin, and K. Essa, "Effect of casting practice on the reliability of Al cast alloys," </w:t>
      </w:r>
      <w:r w:rsidRPr="00B73444">
        <w:rPr>
          <w:i/>
        </w:rPr>
        <w:t xml:space="preserve">International Journal of Cast Metals Research, </w:t>
      </w:r>
      <w:r w:rsidRPr="00B73444">
        <w:t>vol. 29, pp. 350-354, 2016/11/01 2016.</w:t>
      </w:r>
      <w:bookmarkEnd w:id="51"/>
    </w:p>
    <w:p w14:paraId="2C38B19C" w14:textId="77777777" w:rsidR="00B73444" w:rsidRPr="00B73444" w:rsidRDefault="00B73444" w:rsidP="00B73444">
      <w:pPr>
        <w:pStyle w:val="EndNoteBibliography"/>
        <w:ind w:left="720" w:hanging="720"/>
      </w:pPr>
      <w:bookmarkStart w:id="52" w:name="_ENREF_33"/>
      <w:r w:rsidRPr="00B73444">
        <w:t>[33]</w:t>
      </w:r>
      <w:r w:rsidRPr="00B73444">
        <w:tab/>
        <w:t>H. Hassanin, L. Finet, S. C. Cox, P. Jamshidi, L. M. Grover, D. E. T. Shepherd</w:t>
      </w:r>
      <w:r w:rsidRPr="00B73444">
        <w:rPr>
          <w:i/>
        </w:rPr>
        <w:t>, et al.</w:t>
      </w:r>
      <w:r w:rsidRPr="00B73444">
        <w:t xml:space="preserve">, "Tailoring selective laser melting process for titanium drug-delivering implants with releasing micro-channels," </w:t>
      </w:r>
      <w:r w:rsidRPr="00B73444">
        <w:rPr>
          <w:i/>
        </w:rPr>
        <w:t xml:space="preserve">Additive Manufacturing, </w:t>
      </w:r>
      <w:r w:rsidRPr="00B73444">
        <w:t>vol. 20, pp. 144-155, 3// 2018.</w:t>
      </w:r>
      <w:bookmarkEnd w:id="52"/>
    </w:p>
    <w:p w14:paraId="7638AABF" w14:textId="77777777" w:rsidR="00B73444" w:rsidRPr="00B73444" w:rsidRDefault="00B73444" w:rsidP="00B73444">
      <w:pPr>
        <w:pStyle w:val="EndNoteBibliography"/>
        <w:ind w:left="720" w:hanging="720"/>
      </w:pPr>
      <w:bookmarkStart w:id="53" w:name="_ENREF_34"/>
      <w:r w:rsidRPr="00B73444">
        <w:t>[34]</w:t>
      </w:r>
      <w:r w:rsidRPr="00B73444">
        <w:tab/>
        <w:t xml:space="preserve">K. Essa, P. Jamshidi, J. Zou, M. M. Attallah, and H. Hassanin, "Porosity control in 316L stainless steel using cold and hot isostatic pressing," </w:t>
      </w:r>
      <w:r w:rsidRPr="00B73444">
        <w:rPr>
          <w:i/>
        </w:rPr>
        <w:t xml:space="preserve">Materials &amp; Design, </w:t>
      </w:r>
      <w:r w:rsidRPr="00B73444">
        <w:t>vol. 138, pp. 21-29, 2018/01/15/ 2018.</w:t>
      </w:r>
      <w:bookmarkEnd w:id="53"/>
    </w:p>
    <w:p w14:paraId="2EAC1EA9" w14:textId="77777777" w:rsidR="00B73444" w:rsidRPr="00B73444" w:rsidRDefault="00B73444" w:rsidP="00B73444">
      <w:pPr>
        <w:pStyle w:val="EndNoteBibliography"/>
        <w:ind w:left="720" w:hanging="720"/>
      </w:pPr>
      <w:bookmarkStart w:id="54" w:name="_ENREF_35"/>
      <w:r w:rsidRPr="00B73444">
        <w:t>[35]</w:t>
      </w:r>
      <w:r w:rsidRPr="00B73444">
        <w:tab/>
        <w:t xml:space="preserve">H. Hassanin and K. Jiang, "Net shape manufacturing of ceramic micro parts with tailored graded layers," </w:t>
      </w:r>
      <w:r w:rsidRPr="00B73444">
        <w:rPr>
          <w:i/>
        </w:rPr>
        <w:t xml:space="preserve">Journal of Micromechanics and Microengineering, </w:t>
      </w:r>
      <w:r w:rsidRPr="00B73444">
        <w:t>vol. 24, p. 015018, 2014.</w:t>
      </w:r>
      <w:bookmarkEnd w:id="54"/>
    </w:p>
    <w:p w14:paraId="5953822D" w14:textId="77777777" w:rsidR="00B73444" w:rsidRPr="00B73444" w:rsidRDefault="00B73444" w:rsidP="00B73444">
      <w:pPr>
        <w:pStyle w:val="EndNoteBibliography"/>
        <w:ind w:left="720" w:hanging="720"/>
      </w:pPr>
      <w:bookmarkStart w:id="55" w:name="_ENREF_36"/>
      <w:r w:rsidRPr="00B73444">
        <w:t>[36]</w:t>
      </w:r>
      <w:r w:rsidRPr="00B73444">
        <w:tab/>
        <w:t xml:space="preserve">H. Hassanin and K. Jiang, "Infiltration-processed, functionally graded materials for microceramic componenets," in </w:t>
      </w:r>
      <w:r w:rsidRPr="00B73444">
        <w:rPr>
          <w:i/>
        </w:rPr>
        <w:t>2010 IEEE 23rd International Conference on Micro Electro Mechanical Systems (MEMS)</w:t>
      </w:r>
      <w:r w:rsidRPr="00B73444">
        <w:t>, 2010, pp. 368-371.</w:t>
      </w:r>
      <w:bookmarkEnd w:id="55"/>
    </w:p>
    <w:p w14:paraId="7E3B0B87" w14:textId="77777777" w:rsidR="00B73444" w:rsidRPr="00B73444" w:rsidRDefault="00B73444" w:rsidP="00B73444">
      <w:pPr>
        <w:pStyle w:val="EndNoteBibliography"/>
        <w:ind w:left="720" w:hanging="720"/>
      </w:pPr>
      <w:bookmarkStart w:id="56" w:name="_ENREF_37"/>
      <w:r w:rsidRPr="00B73444">
        <w:t>[37]</w:t>
      </w:r>
      <w:r w:rsidRPr="00B73444">
        <w:tab/>
        <w:t xml:space="preserve">H. Hassanin and K. Jiang, "Fabrication and characterization of stabilised zirconia micro parts via slip casting and soft moulding," </w:t>
      </w:r>
      <w:r w:rsidRPr="00B73444">
        <w:rPr>
          <w:i/>
        </w:rPr>
        <w:t xml:space="preserve">Scripta Materialia, </w:t>
      </w:r>
      <w:r w:rsidRPr="00B73444">
        <w:t>vol. 69, pp. 433-436, 2013/09/01/ 2013.</w:t>
      </w:r>
      <w:bookmarkEnd w:id="56"/>
    </w:p>
    <w:p w14:paraId="120AD124" w14:textId="77777777" w:rsidR="00B73444" w:rsidRPr="00B73444" w:rsidRDefault="00B73444" w:rsidP="00B73444">
      <w:pPr>
        <w:pStyle w:val="EndNoteBibliography"/>
        <w:ind w:left="720" w:hanging="720"/>
      </w:pPr>
      <w:bookmarkStart w:id="57" w:name="_ENREF_38"/>
      <w:r w:rsidRPr="00B73444">
        <w:t>[38]</w:t>
      </w:r>
      <w:r w:rsidRPr="00B73444">
        <w:tab/>
        <w:t xml:space="preserve">C. B. Johansson, A. Wennerberg, and T. Albrektsson, "Quantitative comparison of screw-shaped commercially pure titanium and zirconium implants in rabbit tibia," </w:t>
      </w:r>
      <w:r w:rsidRPr="00B73444">
        <w:rPr>
          <w:i/>
        </w:rPr>
        <w:t xml:space="preserve">Journal of Materials Science: Materials in Medicine, </w:t>
      </w:r>
      <w:r w:rsidRPr="00B73444">
        <w:t>vol. 5, pp. 340-344, 1994.</w:t>
      </w:r>
      <w:bookmarkEnd w:id="57"/>
    </w:p>
    <w:p w14:paraId="38884DCF" w14:textId="77777777" w:rsidR="00B73444" w:rsidRPr="00B73444" w:rsidRDefault="00B73444" w:rsidP="00B73444">
      <w:pPr>
        <w:pStyle w:val="EndNoteBibliography"/>
        <w:ind w:left="720" w:hanging="720"/>
      </w:pPr>
      <w:bookmarkStart w:id="58" w:name="_ENREF_39"/>
      <w:r w:rsidRPr="00B73444">
        <w:t>[39]</w:t>
      </w:r>
      <w:r w:rsidRPr="00B73444">
        <w:tab/>
        <w:t xml:space="preserve">W. R. Lacefield, "Current Status of Ceramic Coatings for Dental Implants," </w:t>
      </w:r>
      <w:r w:rsidRPr="00B73444">
        <w:rPr>
          <w:i/>
        </w:rPr>
        <w:t xml:space="preserve">Implant Dentistry, </w:t>
      </w:r>
      <w:r w:rsidRPr="00B73444">
        <w:t>vol. 7, pp. 315-322, 1998.</w:t>
      </w:r>
      <w:bookmarkEnd w:id="58"/>
    </w:p>
    <w:p w14:paraId="10740ECF" w14:textId="77777777" w:rsidR="00B73444" w:rsidRPr="00B73444" w:rsidRDefault="00B73444" w:rsidP="00B73444">
      <w:pPr>
        <w:pStyle w:val="EndNoteBibliography"/>
        <w:ind w:left="720" w:hanging="720"/>
      </w:pPr>
      <w:bookmarkStart w:id="59" w:name="_ENREF_40"/>
      <w:r w:rsidRPr="00B73444">
        <w:t>[40]</w:t>
      </w:r>
      <w:r w:rsidRPr="00B73444">
        <w:tab/>
        <w:t xml:space="preserve">I. Denry and J. R. Kelly, "State of the art of zirconia for dental applications," </w:t>
      </w:r>
      <w:r w:rsidRPr="00B73444">
        <w:rPr>
          <w:i/>
        </w:rPr>
        <w:t xml:space="preserve">Dental Materials, </w:t>
      </w:r>
      <w:r w:rsidRPr="00B73444">
        <w:t>vol. 24, pp. 299-307, 2008.</w:t>
      </w:r>
      <w:bookmarkEnd w:id="59"/>
    </w:p>
    <w:p w14:paraId="3EE47907" w14:textId="77777777" w:rsidR="00B73444" w:rsidRPr="00B73444" w:rsidRDefault="00B73444" w:rsidP="00B73444">
      <w:pPr>
        <w:pStyle w:val="EndNoteBibliography"/>
        <w:ind w:left="720" w:hanging="720"/>
      </w:pPr>
      <w:bookmarkStart w:id="60" w:name="_ENREF_41"/>
      <w:r w:rsidRPr="00B73444">
        <w:t>[41]</w:t>
      </w:r>
      <w:r w:rsidRPr="00B73444">
        <w:tab/>
        <w:t>J. R. Tumbleston, D. Shirvanyants, N. Ermoshkin, R. Janusziewicz, A. R. Johnson, D. Kelly</w:t>
      </w:r>
      <w:r w:rsidRPr="00B73444">
        <w:rPr>
          <w:i/>
        </w:rPr>
        <w:t>, et al.</w:t>
      </w:r>
      <w:r w:rsidRPr="00B73444">
        <w:t xml:space="preserve">, "Continuous liquid interface production of 3D objects," </w:t>
      </w:r>
      <w:r w:rsidRPr="00B73444">
        <w:rPr>
          <w:i/>
        </w:rPr>
        <w:t xml:space="preserve">Science, </w:t>
      </w:r>
      <w:r w:rsidRPr="00B73444">
        <w:t>vol. 347, pp. 1349-1352, American Association for the Advancement of Science 2015.</w:t>
      </w:r>
      <w:bookmarkEnd w:id="60"/>
    </w:p>
    <w:p w14:paraId="41381C56" w14:textId="77777777" w:rsidR="00B73444" w:rsidRPr="00B73444" w:rsidRDefault="00B73444" w:rsidP="00B73444">
      <w:pPr>
        <w:pStyle w:val="EndNoteBibliography"/>
        <w:ind w:left="720" w:hanging="720"/>
      </w:pPr>
      <w:bookmarkStart w:id="61" w:name="_ENREF_42"/>
      <w:r w:rsidRPr="00B73444">
        <w:t>[42]</w:t>
      </w:r>
      <w:r w:rsidRPr="00B73444">
        <w:tab/>
        <w:t xml:space="preserve">A. Cazón, P. Morer, and L. Matey, "PolyJet technology for product prototyping: Tensile strength and surface roughness properties," </w:t>
      </w:r>
      <w:r w:rsidRPr="00B73444">
        <w:rPr>
          <w:i/>
        </w:rPr>
        <w:t xml:space="preserve">Proceedings of the Institution of Mechanical Engineers, Part B: Journal of Engineering Manufacture, </w:t>
      </w:r>
      <w:r w:rsidRPr="00B73444">
        <w:t>vol. 228, pp. 1664-1675, 2014.</w:t>
      </w:r>
      <w:bookmarkEnd w:id="61"/>
    </w:p>
    <w:p w14:paraId="4BC155D6" w14:textId="77777777" w:rsidR="00B73444" w:rsidRPr="00B73444" w:rsidRDefault="00B73444" w:rsidP="00B73444">
      <w:pPr>
        <w:pStyle w:val="EndNoteBibliography"/>
        <w:ind w:left="720" w:hanging="720"/>
      </w:pPr>
      <w:bookmarkStart w:id="62" w:name="_ENREF_43"/>
      <w:r w:rsidRPr="00B73444">
        <w:t>[43]</w:t>
      </w:r>
      <w:r w:rsidRPr="00B73444">
        <w:tab/>
        <w:t xml:space="preserve">R. Singh, "Process capability analysis of fused deposition modelling for plastic components," </w:t>
      </w:r>
      <w:r w:rsidRPr="00B73444">
        <w:rPr>
          <w:i/>
        </w:rPr>
        <w:t xml:space="preserve">Rapid Prototyping Journal, </w:t>
      </w:r>
      <w:r w:rsidRPr="00B73444">
        <w:t>vol. 20, pp. 69-76, 2014.</w:t>
      </w:r>
      <w:bookmarkEnd w:id="62"/>
    </w:p>
    <w:p w14:paraId="29771C4B" w14:textId="77777777" w:rsidR="00B73444" w:rsidRPr="00B73444" w:rsidRDefault="00B73444" w:rsidP="00B73444">
      <w:pPr>
        <w:pStyle w:val="EndNoteBibliography"/>
        <w:ind w:left="720" w:hanging="720"/>
      </w:pPr>
      <w:bookmarkStart w:id="63" w:name="_ENREF_44"/>
      <w:r w:rsidRPr="00B73444">
        <w:t>[44]</w:t>
      </w:r>
      <w:r w:rsidRPr="00B73444">
        <w:tab/>
        <w:t xml:space="preserve">S. Kaierle, A. Barroi, C. Noelke, J. Hermsdorf, L. Overmeyer, and H. Haferkamp, "Review on Laser Deposition Welding: From Micro to Macro," </w:t>
      </w:r>
      <w:r w:rsidRPr="00B73444">
        <w:rPr>
          <w:i/>
        </w:rPr>
        <w:t xml:space="preserve">Physics Procedia, </w:t>
      </w:r>
      <w:r w:rsidRPr="00B73444">
        <w:t>vol. 39, pp. 336-345, 2012 2012.</w:t>
      </w:r>
      <w:bookmarkEnd w:id="63"/>
    </w:p>
    <w:p w14:paraId="2CDF8D49" w14:textId="77777777" w:rsidR="00B73444" w:rsidRPr="00B73444" w:rsidRDefault="00B73444" w:rsidP="00B73444">
      <w:pPr>
        <w:pStyle w:val="EndNoteBibliography"/>
        <w:ind w:left="720" w:hanging="720"/>
      </w:pPr>
      <w:bookmarkStart w:id="64" w:name="_ENREF_45"/>
      <w:r w:rsidRPr="00B73444">
        <w:lastRenderedPageBreak/>
        <w:t>[45]</w:t>
      </w:r>
      <w:r w:rsidRPr="00B73444">
        <w:tab/>
        <w:t xml:space="preserve">H. Wu, D. Li, Y. Tang, B. Sun, and D. Xu, "Rapid fabrication of alumina-based ceramic cores for gas turbine blades by stereolithography and gelcasting," </w:t>
      </w:r>
      <w:r w:rsidRPr="00B73444">
        <w:rPr>
          <w:i/>
        </w:rPr>
        <w:t xml:space="preserve">Journal of Materials Processing Technology, </w:t>
      </w:r>
      <w:r w:rsidRPr="00B73444">
        <w:t>vol. 209, pp. 5886-5891, 9/19 2009.</w:t>
      </w:r>
      <w:bookmarkEnd w:id="64"/>
    </w:p>
    <w:p w14:paraId="659C35C1" w14:textId="77777777" w:rsidR="00B73444" w:rsidRPr="00B73444" w:rsidRDefault="00B73444" w:rsidP="00B73444">
      <w:pPr>
        <w:pStyle w:val="EndNoteBibliography"/>
        <w:ind w:left="720" w:hanging="720"/>
      </w:pPr>
      <w:bookmarkStart w:id="65" w:name="_ENREF_46"/>
      <w:r w:rsidRPr="00B73444">
        <w:t>[46]</w:t>
      </w:r>
      <w:r w:rsidRPr="00B73444">
        <w:tab/>
        <w:t xml:space="preserve">R. E. Williams, S. N. Komaragiri, V. L. Melton, and R. R. Bishu, "Investigation of the effect of various build methods on the performance of rapid prototyping (stereolithography)," </w:t>
      </w:r>
      <w:r w:rsidRPr="00B73444">
        <w:rPr>
          <w:i/>
        </w:rPr>
        <w:t xml:space="preserve">Journal of Materials Processing Technology, </w:t>
      </w:r>
      <w:r w:rsidRPr="00B73444">
        <w:t>vol. 61, pp. 173-178, August 1996 1996.</w:t>
      </w:r>
      <w:bookmarkEnd w:id="65"/>
    </w:p>
    <w:p w14:paraId="06194B99" w14:textId="77777777" w:rsidR="00B73444" w:rsidRPr="00B73444" w:rsidRDefault="00B73444" w:rsidP="00B73444">
      <w:pPr>
        <w:pStyle w:val="EndNoteBibliography"/>
        <w:ind w:left="720" w:hanging="720"/>
      </w:pPr>
      <w:bookmarkStart w:id="66" w:name="_ENREF_47"/>
      <w:r w:rsidRPr="00B73444">
        <w:t>[47]</w:t>
      </w:r>
      <w:r w:rsidRPr="00B73444">
        <w:tab/>
        <w:t xml:space="preserve">S. Nowotny, S. Thieme, S. Scharek, T. Rönnefahrt, and R. A. Gnann, "FLEXILAS - Laser-Präzisionstechnologie zum Auftragschweißen mit zentrischer Drahtzufuhr," in </w:t>
      </w:r>
      <w:r w:rsidRPr="00B73444">
        <w:rPr>
          <w:i/>
        </w:rPr>
        <w:t>Die Verbindungs Spezialisten 2008</w:t>
      </w:r>
      <w:r w:rsidRPr="00B73444">
        <w:t>, ed, 2008, pp. 318-322.</w:t>
      </w:r>
      <w:bookmarkEnd w:id="66"/>
    </w:p>
    <w:p w14:paraId="6D270838" w14:textId="77777777" w:rsidR="00B73444" w:rsidRPr="00B73444" w:rsidRDefault="00B73444" w:rsidP="00B73444">
      <w:pPr>
        <w:pStyle w:val="EndNoteBibliography"/>
        <w:ind w:left="720" w:hanging="720"/>
      </w:pPr>
      <w:bookmarkStart w:id="67" w:name="_ENREF_48"/>
      <w:r w:rsidRPr="00B73444">
        <w:t>[48]</w:t>
      </w:r>
      <w:r w:rsidRPr="00B73444">
        <w:tab/>
        <w:t xml:space="preserve">H. Bikas, P. Stavropoulos, and G. Chryssolouris, "Additive manufacturing methods and modelling approaches: a critical review," </w:t>
      </w:r>
      <w:r w:rsidRPr="00B73444">
        <w:rPr>
          <w:i/>
        </w:rPr>
        <w:t xml:space="preserve">The International Journal of Advanced Manufacturing Technology, </w:t>
      </w:r>
      <w:r w:rsidRPr="00B73444">
        <w:t>vol. 83, pp. 389-405, 2016.</w:t>
      </w:r>
      <w:bookmarkEnd w:id="67"/>
    </w:p>
    <w:p w14:paraId="522AC47F" w14:textId="77777777" w:rsidR="00B73444" w:rsidRPr="00B73444" w:rsidRDefault="00B73444" w:rsidP="00B73444">
      <w:pPr>
        <w:pStyle w:val="EndNoteBibliography"/>
        <w:ind w:left="720" w:hanging="720"/>
      </w:pPr>
      <w:bookmarkStart w:id="68" w:name="_ENREF_49"/>
      <w:r w:rsidRPr="00B73444">
        <w:t>[49]</w:t>
      </w:r>
      <w:r w:rsidRPr="00B73444">
        <w:tab/>
        <w:t xml:space="preserve">E. Özkol, W. Zhang, J. Ebert, and R. Telle, "Potentials of the “Direct inkjet printing” method for manufacturing 3Y-TZP based dental restorations," </w:t>
      </w:r>
      <w:r w:rsidRPr="00B73444">
        <w:rPr>
          <w:i/>
        </w:rPr>
        <w:t xml:space="preserve">Journal of the European Ceramic Society, </w:t>
      </w:r>
      <w:r w:rsidRPr="00B73444">
        <w:t>vol. 32, pp. 2193-2201, 2012/08/01/ 2012.</w:t>
      </w:r>
      <w:bookmarkEnd w:id="68"/>
    </w:p>
    <w:p w14:paraId="04AB5B87" w14:textId="77777777" w:rsidR="00B73444" w:rsidRPr="00B73444" w:rsidRDefault="00B73444" w:rsidP="00B73444">
      <w:pPr>
        <w:pStyle w:val="EndNoteBibliography"/>
        <w:ind w:left="720" w:hanging="720"/>
      </w:pPr>
      <w:bookmarkStart w:id="69" w:name="_ENREF_50"/>
      <w:r w:rsidRPr="00B73444">
        <w:t>[50]</w:t>
      </w:r>
      <w:r w:rsidRPr="00B73444">
        <w:tab/>
        <w:t>AMT/8, " Additive manufacturing. General principles. Overview of process categories and feedstock,"  vol. BS EN ISO 17296, First ed, 2015, p. 8.</w:t>
      </w:r>
      <w:bookmarkEnd w:id="69"/>
    </w:p>
    <w:p w14:paraId="42E9B1A7" w14:textId="77777777" w:rsidR="00B73444" w:rsidRPr="00B73444" w:rsidRDefault="00B73444" w:rsidP="00B73444">
      <w:pPr>
        <w:pStyle w:val="EndNoteBibliography"/>
        <w:ind w:left="720" w:hanging="720"/>
      </w:pPr>
      <w:bookmarkStart w:id="70" w:name="_ENREF_51"/>
      <w:r w:rsidRPr="00B73444">
        <w:t>[51]</w:t>
      </w:r>
      <w:r w:rsidRPr="00B73444">
        <w:tab/>
        <w:t xml:space="preserve">J. Brandt, H.-C. Lauer, T. Peter, and S. Brandt, "Digital process for an implant-supported fixed dental prosthesis: A clinical report," </w:t>
      </w:r>
      <w:r w:rsidRPr="00B73444">
        <w:rPr>
          <w:i/>
        </w:rPr>
        <w:t xml:space="preserve">The Journal of Prosthetic Dentistry, </w:t>
      </w:r>
      <w:r w:rsidRPr="00B73444">
        <w:t>vol. 114, pp. 469-473, 2015/10/01/ 2015.</w:t>
      </w:r>
      <w:bookmarkEnd w:id="70"/>
    </w:p>
    <w:p w14:paraId="70727E7F" w14:textId="77777777" w:rsidR="00B73444" w:rsidRPr="00B73444" w:rsidRDefault="00B73444" w:rsidP="00B73444">
      <w:pPr>
        <w:pStyle w:val="EndNoteBibliography"/>
        <w:ind w:left="720" w:hanging="720"/>
      </w:pPr>
      <w:bookmarkStart w:id="71" w:name="_ENREF_52"/>
      <w:r w:rsidRPr="00B73444">
        <w:t>[52]</w:t>
      </w:r>
      <w:r w:rsidRPr="00B73444">
        <w:tab/>
        <w:t xml:space="preserve">Y. R. Kumar, "Bio-modelling using rapid prototyping by fused deposition," in </w:t>
      </w:r>
      <w:r w:rsidRPr="00B73444">
        <w:rPr>
          <w:i/>
        </w:rPr>
        <w:t>Advanced Materials Research</w:t>
      </w:r>
      <w:r w:rsidRPr="00B73444">
        <w:t xml:space="preserve"> vol. 488-489, ed, 2012, pp. 1021-1025.</w:t>
      </w:r>
      <w:bookmarkEnd w:id="71"/>
    </w:p>
    <w:p w14:paraId="1D316C06" w14:textId="77777777" w:rsidR="00B73444" w:rsidRPr="00B73444" w:rsidRDefault="00B73444" w:rsidP="00B73444">
      <w:pPr>
        <w:pStyle w:val="EndNoteBibliography"/>
        <w:ind w:left="720" w:hanging="720"/>
      </w:pPr>
      <w:bookmarkStart w:id="72" w:name="_ENREF_53"/>
      <w:r w:rsidRPr="00B73444">
        <w:t>[53]</w:t>
      </w:r>
      <w:r w:rsidRPr="00B73444">
        <w:tab/>
        <w:t xml:space="preserve">B. T. Goh, L. Y. Teh, D. B. P. Tan, Z. Zhang, and S. H. Teoh, "Novel 3D polycaprolactone scaffold for ridge preservation - a pilot randomised controlled clinical trial," </w:t>
      </w:r>
      <w:r w:rsidRPr="00B73444">
        <w:rPr>
          <w:i/>
        </w:rPr>
        <w:t xml:space="preserve">Clinical Oral Implants Research, </w:t>
      </w:r>
      <w:r w:rsidRPr="00B73444">
        <w:t>vol. 26, pp. 271-277, 2015.</w:t>
      </w:r>
      <w:bookmarkEnd w:id="72"/>
    </w:p>
    <w:p w14:paraId="28C3A165" w14:textId="77777777" w:rsidR="00B73444" w:rsidRPr="00B73444" w:rsidRDefault="00B73444" w:rsidP="00B73444">
      <w:pPr>
        <w:pStyle w:val="EndNoteBibliography"/>
        <w:ind w:left="720" w:hanging="720"/>
      </w:pPr>
      <w:bookmarkStart w:id="73" w:name="_ENREF_54"/>
      <w:r w:rsidRPr="00B73444">
        <w:t>[54]</w:t>
      </w:r>
      <w:r w:rsidRPr="00B73444">
        <w:tab/>
        <w:t xml:space="preserve">D. D. Gu, W. Meiners, K. Wissenbach, and R. Poprawe, "Laser additive manufacturing of metallic components: materials, processes and mechanisms," </w:t>
      </w:r>
      <w:r w:rsidRPr="00B73444">
        <w:rPr>
          <w:i/>
        </w:rPr>
        <w:t xml:space="preserve">International Materials Reviews, </w:t>
      </w:r>
      <w:r w:rsidRPr="00B73444">
        <w:t>vol. 57, pp. 133-164, 2012/05/01 2012.</w:t>
      </w:r>
      <w:bookmarkEnd w:id="73"/>
    </w:p>
    <w:p w14:paraId="7980F5A5" w14:textId="77777777" w:rsidR="00B73444" w:rsidRPr="00B73444" w:rsidRDefault="00B73444" w:rsidP="00B73444">
      <w:pPr>
        <w:pStyle w:val="EndNoteBibliography"/>
        <w:ind w:left="720" w:hanging="720"/>
      </w:pPr>
      <w:bookmarkStart w:id="74" w:name="_ENREF_55"/>
      <w:r w:rsidRPr="00B73444">
        <w:t>[55]</w:t>
      </w:r>
      <w:r w:rsidRPr="00B73444">
        <w:tab/>
        <w:t xml:space="preserve">H. Hassanin, K. Essa, C. Qiu, A. M. Abdelhafeez, N. J. Adkins, and M. M. Attallah, "Net-shape manufacturing using hybrid selective laser melting/hot isostatic pressing," </w:t>
      </w:r>
      <w:r w:rsidRPr="00B73444">
        <w:rPr>
          <w:i/>
        </w:rPr>
        <w:t xml:space="preserve">Rapid Prototyping Journal, </w:t>
      </w:r>
      <w:r w:rsidRPr="00B73444">
        <w:t>vol. 23, p. 720, 2017.</w:t>
      </w:r>
      <w:bookmarkEnd w:id="74"/>
    </w:p>
    <w:p w14:paraId="767EB7E1" w14:textId="77777777" w:rsidR="00B73444" w:rsidRPr="00B73444" w:rsidRDefault="00B73444" w:rsidP="00B73444">
      <w:pPr>
        <w:pStyle w:val="EndNoteBibliography"/>
        <w:ind w:left="720" w:hanging="720"/>
      </w:pPr>
      <w:bookmarkStart w:id="75" w:name="_ENREF_56"/>
      <w:r w:rsidRPr="00B73444">
        <w:t>[56]</w:t>
      </w:r>
      <w:r w:rsidRPr="00B73444">
        <w:tab/>
        <w:t xml:space="preserve">A. Sabouri, A. K. Yetisen, R. Sadigzade, H. Hassanin, K. Essa, and H. Butt, "Three-dimensional microstructured lattices for oil sensing," </w:t>
      </w:r>
      <w:r w:rsidRPr="00B73444">
        <w:rPr>
          <w:i/>
        </w:rPr>
        <w:t xml:space="preserve">Energy &amp; Fuels, </w:t>
      </w:r>
      <w:r w:rsidRPr="00B73444">
        <w:t>vol. 31, pp. 2524-2529, 2017.</w:t>
      </w:r>
      <w:bookmarkEnd w:id="75"/>
    </w:p>
    <w:p w14:paraId="22486C67" w14:textId="77777777" w:rsidR="00B73444" w:rsidRPr="00B73444" w:rsidRDefault="00B73444" w:rsidP="00B73444">
      <w:pPr>
        <w:pStyle w:val="EndNoteBibliography"/>
        <w:ind w:left="720" w:hanging="720"/>
      </w:pPr>
      <w:bookmarkStart w:id="76" w:name="_ENREF_57"/>
      <w:r w:rsidRPr="00B73444">
        <w:t>[57]</w:t>
      </w:r>
      <w:r w:rsidRPr="00B73444">
        <w:tab/>
        <w:t xml:space="preserve">J. Chen, Z. Zhang, X. Chen, C. Zhang, G. Zhang, and Z. Xu, "Design and manufacture of customized dental implants by using reverse engineering and selective laser melting technology," </w:t>
      </w:r>
      <w:r w:rsidRPr="00B73444">
        <w:rPr>
          <w:i/>
        </w:rPr>
        <w:t xml:space="preserve">The Journal of Prosthetic Dentistry, </w:t>
      </w:r>
      <w:r w:rsidRPr="00B73444">
        <w:t>vol. 112, pp. 1088-1095.e1, 2014/11/01/ 2014.</w:t>
      </w:r>
      <w:bookmarkEnd w:id="76"/>
    </w:p>
    <w:p w14:paraId="11BBD677" w14:textId="77777777" w:rsidR="00B73444" w:rsidRPr="00B73444" w:rsidRDefault="00B73444" w:rsidP="00B73444">
      <w:pPr>
        <w:pStyle w:val="EndNoteBibliography"/>
        <w:ind w:left="720" w:hanging="720"/>
      </w:pPr>
      <w:bookmarkStart w:id="77" w:name="_ENREF_58"/>
      <w:r w:rsidRPr="00B73444">
        <w:t>[58]</w:t>
      </w:r>
      <w:r w:rsidRPr="00B73444">
        <w:tab/>
        <w:t>N. K. Tolochko, V. V. Savich, T. Laoui, L. Froyen, G. Onofrio, E. Signorelli</w:t>
      </w:r>
      <w:r w:rsidRPr="00B73444">
        <w:rPr>
          <w:i/>
        </w:rPr>
        <w:t>, et al.</w:t>
      </w:r>
      <w:r w:rsidRPr="00B73444">
        <w:t xml:space="preserve">, "Dental root implants produced by the combined selective laser sintering/melting of titanium powders," </w:t>
      </w:r>
      <w:r w:rsidRPr="00B73444">
        <w:rPr>
          <w:i/>
        </w:rPr>
        <w:t xml:space="preserve">Proceedings of the Institution of Mechanical Engineers Part L: Journal of Materials: Design and Applications, </w:t>
      </w:r>
      <w:r w:rsidRPr="00B73444">
        <w:t>vol. 216, pp. 267-270, 2002.</w:t>
      </w:r>
      <w:bookmarkEnd w:id="77"/>
    </w:p>
    <w:p w14:paraId="0660BDA5" w14:textId="77777777" w:rsidR="00B73444" w:rsidRPr="00B73444" w:rsidRDefault="00B73444" w:rsidP="00B73444">
      <w:pPr>
        <w:pStyle w:val="EndNoteBibliography"/>
        <w:ind w:left="720" w:hanging="720"/>
      </w:pPr>
      <w:bookmarkStart w:id="78" w:name="_ENREF_59"/>
      <w:r w:rsidRPr="00B73444">
        <w:t>[59]</w:t>
      </w:r>
      <w:r w:rsidRPr="00B73444">
        <w:tab/>
        <w:t xml:space="preserve">T. Traini, C. Mangano, R. L. Sammons, F. Mangano, A. Macchi, and A. Piattelli, "Direct laser metal sintering as a new approach to fabrication of an isoelastic functionally </w:t>
      </w:r>
      <w:r w:rsidRPr="00B73444">
        <w:lastRenderedPageBreak/>
        <w:t xml:space="preserve">graded material for manufacture of porous titanium dental implants," </w:t>
      </w:r>
      <w:r w:rsidRPr="00B73444">
        <w:rPr>
          <w:i/>
        </w:rPr>
        <w:t xml:space="preserve">Dental Materials, </w:t>
      </w:r>
      <w:r w:rsidRPr="00B73444">
        <w:t>vol. 24, pp. 1525-1533, 2008.</w:t>
      </w:r>
      <w:bookmarkEnd w:id="78"/>
    </w:p>
    <w:p w14:paraId="7674F7A2" w14:textId="77777777" w:rsidR="00B73444" w:rsidRPr="00B73444" w:rsidRDefault="00B73444" w:rsidP="00B73444">
      <w:pPr>
        <w:pStyle w:val="EndNoteBibliography"/>
        <w:ind w:left="720" w:hanging="720"/>
      </w:pPr>
      <w:bookmarkStart w:id="79" w:name="_ENREF_60"/>
      <w:r w:rsidRPr="00B73444">
        <w:t>[60]</w:t>
      </w:r>
      <w:r w:rsidRPr="00B73444">
        <w:tab/>
        <w:t xml:space="preserve">C. Körner, "Additive manufacturing of metallic components by selective electron beam melting - A review," </w:t>
      </w:r>
      <w:r w:rsidRPr="00B73444">
        <w:rPr>
          <w:i/>
        </w:rPr>
        <w:t xml:space="preserve">International Materials Reviews, </w:t>
      </w:r>
      <w:r w:rsidRPr="00B73444">
        <w:t>vol. 61, pp. 361-377, 2016.</w:t>
      </w:r>
      <w:bookmarkEnd w:id="79"/>
    </w:p>
    <w:p w14:paraId="5A898CA3" w14:textId="77777777" w:rsidR="00B73444" w:rsidRPr="00B73444" w:rsidRDefault="00B73444" w:rsidP="00B73444">
      <w:pPr>
        <w:pStyle w:val="EndNoteBibliography"/>
        <w:ind w:left="720" w:hanging="720"/>
      </w:pPr>
      <w:bookmarkStart w:id="80" w:name="_ENREF_61"/>
      <w:r w:rsidRPr="00B73444">
        <w:t>[61]</w:t>
      </w:r>
      <w:r w:rsidRPr="00B73444">
        <w:tab/>
        <w:t xml:space="preserve">G. Chahine, M. Koike, T. Okabe, P. Smith, and R. Kovacevic, "The design and production of Ti-6Al-4V ELI customized dental implants," </w:t>
      </w:r>
      <w:r w:rsidRPr="00B73444">
        <w:rPr>
          <w:i/>
        </w:rPr>
        <w:t xml:space="preserve">JOM, </w:t>
      </w:r>
      <w:r w:rsidRPr="00B73444">
        <w:t>vol. 60, pp. 50-55, 2008.</w:t>
      </w:r>
      <w:bookmarkEnd w:id="80"/>
    </w:p>
    <w:p w14:paraId="12D22EA8" w14:textId="77777777" w:rsidR="00B73444" w:rsidRPr="00B73444" w:rsidRDefault="00B73444" w:rsidP="00B73444">
      <w:pPr>
        <w:pStyle w:val="EndNoteBibliography"/>
        <w:ind w:left="720" w:hanging="720"/>
      </w:pPr>
      <w:bookmarkStart w:id="81" w:name="_ENREF_62"/>
      <w:r w:rsidRPr="00B73444">
        <w:t>[62]</w:t>
      </w:r>
      <w:r w:rsidRPr="00B73444">
        <w:tab/>
        <w:t>R. Ramakrishnaiah, A. A. Al kheraif, A. Mohammad, D. D. Divakar, S. B. Kotha, S. L. Celur</w:t>
      </w:r>
      <w:r w:rsidRPr="00B73444">
        <w:rPr>
          <w:i/>
        </w:rPr>
        <w:t>, et al.</w:t>
      </w:r>
      <w:r w:rsidRPr="00B73444">
        <w:t xml:space="preserve">, "Preliminary fabrication and characterization of electron beam melted Ti–6Al–4V customized dental implant," </w:t>
      </w:r>
      <w:r w:rsidRPr="00B73444">
        <w:rPr>
          <w:i/>
        </w:rPr>
        <w:t xml:space="preserve">Saudi Journal of Biological Sciences, </w:t>
      </w:r>
      <w:r w:rsidRPr="00B73444">
        <w:t>vol. 24, pp. 787-796, 2017/05/01/ 2017.</w:t>
      </w:r>
      <w:bookmarkEnd w:id="81"/>
    </w:p>
    <w:p w14:paraId="51ADAACD" w14:textId="77777777" w:rsidR="00B73444" w:rsidRPr="00B73444" w:rsidRDefault="00B73444" w:rsidP="00B73444">
      <w:pPr>
        <w:pStyle w:val="EndNoteBibliography"/>
        <w:ind w:left="720" w:hanging="720"/>
      </w:pPr>
      <w:bookmarkStart w:id="82" w:name="_ENREF_63"/>
      <w:r w:rsidRPr="00B73444">
        <w:t>[63]</w:t>
      </w:r>
      <w:r w:rsidRPr="00B73444">
        <w:tab/>
        <w:t>J. Yang, H. Cai, J. Lv, K. Zhang, H. Leng, Z. Wang</w:t>
      </w:r>
      <w:r w:rsidRPr="00B73444">
        <w:rPr>
          <w:i/>
        </w:rPr>
        <w:t>, et al.</w:t>
      </w:r>
      <w:r w:rsidRPr="00B73444">
        <w:t xml:space="preserve">, "Biomechanical and Histological Evaluation of Roughened Surface Titanium Screws Fabricated by Electron Beam Melting," </w:t>
      </w:r>
      <w:r w:rsidRPr="00B73444">
        <w:rPr>
          <w:i/>
        </w:rPr>
        <w:t xml:space="preserve">PLOS ONE, </w:t>
      </w:r>
      <w:r w:rsidRPr="00B73444">
        <w:t>vol. 9, p. e96179, 2014.</w:t>
      </w:r>
      <w:bookmarkEnd w:id="82"/>
    </w:p>
    <w:p w14:paraId="1DC451F3" w14:textId="77777777" w:rsidR="00B73444" w:rsidRPr="00B73444" w:rsidRDefault="00B73444" w:rsidP="00B73444">
      <w:pPr>
        <w:pStyle w:val="EndNoteBibliography"/>
        <w:ind w:left="720" w:hanging="720"/>
      </w:pPr>
      <w:bookmarkStart w:id="83" w:name="_ENREF_64"/>
      <w:r w:rsidRPr="00B73444">
        <w:t>[64]</w:t>
      </w:r>
      <w:r w:rsidRPr="00B73444">
        <w:tab/>
        <w:t xml:space="preserve">N. Elmagrabi, C. H. Che Hassan, A. G. Jaharah, and F. M. Shuaeib, "High speed milling of Ti-6Al-4V using coated carbide tools," </w:t>
      </w:r>
      <w:r w:rsidRPr="00B73444">
        <w:rPr>
          <w:i/>
        </w:rPr>
        <w:t xml:space="preserve">European Journal of Scientific Research, </w:t>
      </w:r>
      <w:r w:rsidRPr="00B73444">
        <w:t>vol. 22, pp. 153-162, 2008.</w:t>
      </w:r>
      <w:bookmarkEnd w:id="83"/>
    </w:p>
    <w:p w14:paraId="1941D99F" w14:textId="77777777" w:rsidR="00B73444" w:rsidRPr="00B73444" w:rsidRDefault="00B73444" w:rsidP="00B73444">
      <w:pPr>
        <w:pStyle w:val="EndNoteBibliography"/>
        <w:ind w:left="720" w:hanging="720"/>
      </w:pPr>
      <w:bookmarkStart w:id="84" w:name="_ENREF_65"/>
      <w:r w:rsidRPr="00B73444">
        <w:t>[65]</w:t>
      </w:r>
      <w:r w:rsidRPr="00B73444">
        <w:tab/>
        <w:t xml:space="preserve">N. W. Hrabe, P. Heinl, R. K. Bordia, C. Körner, and R. J. Fernandes, "Maintenance of a bone collagen phenotype by osteoblast-like cells in 3D periodic porous titanium (Ti-6Al-4 V) structures fabricated by selective electron beam melting," </w:t>
      </w:r>
      <w:r w:rsidRPr="00B73444">
        <w:rPr>
          <w:i/>
        </w:rPr>
        <w:t xml:space="preserve">Connective tissue research, </w:t>
      </w:r>
      <w:r w:rsidRPr="00B73444">
        <w:t>vol. 54, p. 10.3109/03008207.2013.822864, 09/30 2013.</w:t>
      </w:r>
      <w:bookmarkEnd w:id="84"/>
    </w:p>
    <w:p w14:paraId="052573C0" w14:textId="77777777" w:rsidR="00B73444" w:rsidRPr="00B73444" w:rsidRDefault="00B73444" w:rsidP="00B73444">
      <w:pPr>
        <w:pStyle w:val="EndNoteBibliography"/>
        <w:ind w:left="720" w:hanging="720"/>
      </w:pPr>
      <w:bookmarkStart w:id="85" w:name="_ENREF_66"/>
      <w:r w:rsidRPr="00B73444">
        <w:t>[66]</w:t>
      </w:r>
      <w:r w:rsidRPr="00B73444">
        <w:tab/>
        <w:t xml:space="preserve">M. Jamshidinia, L. Wang, W. Tong, R. Ajlouni, and R. Kovacevic, "Fatigue properties of a dental implant produced by electron beam melting® (EBM)," </w:t>
      </w:r>
      <w:r w:rsidRPr="00B73444">
        <w:rPr>
          <w:i/>
        </w:rPr>
        <w:t xml:space="preserve">Journal of Materials Processing Technology, </w:t>
      </w:r>
      <w:r w:rsidRPr="00B73444">
        <w:t>vol. 226, pp. 255-263, 2015/12/01/ 2015.</w:t>
      </w:r>
      <w:bookmarkEnd w:id="85"/>
    </w:p>
    <w:p w14:paraId="3DC45936" w14:textId="77777777" w:rsidR="00B73444" w:rsidRPr="00B73444" w:rsidRDefault="00B73444" w:rsidP="00B73444">
      <w:pPr>
        <w:pStyle w:val="EndNoteBibliography"/>
        <w:ind w:left="720" w:hanging="720"/>
      </w:pPr>
      <w:bookmarkStart w:id="86" w:name="_ENREF_67"/>
      <w:r w:rsidRPr="00B73444">
        <w:t>[67]</w:t>
      </w:r>
      <w:r w:rsidRPr="00B73444">
        <w:tab/>
        <w:t xml:space="preserve">C. Vasak, G. D. Strbac, C. D. Huber, S. Lettner, A. Gahleitner, and W. Zechner, "Evaluation of three different validation procedures regarding the accuracy of template-guided implant placement: an in vitro study," </w:t>
      </w:r>
      <w:r w:rsidRPr="00B73444">
        <w:rPr>
          <w:i/>
        </w:rPr>
        <w:t xml:space="preserve">Clinical implant dentistry and related research, </w:t>
      </w:r>
      <w:r w:rsidRPr="00B73444">
        <w:t>vol. 17, pp. 142-149, 2015.</w:t>
      </w:r>
      <w:bookmarkEnd w:id="86"/>
    </w:p>
    <w:p w14:paraId="60B0E2AB" w14:textId="77777777" w:rsidR="00B73444" w:rsidRPr="00B73444" w:rsidRDefault="00B73444" w:rsidP="00B73444">
      <w:pPr>
        <w:pStyle w:val="EndNoteBibliography"/>
        <w:ind w:left="720" w:hanging="720"/>
      </w:pPr>
      <w:bookmarkStart w:id="87" w:name="_ENREF_68"/>
      <w:r w:rsidRPr="00B73444">
        <w:t>[68]</w:t>
      </w:r>
      <w:r w:rsidRPr="00B73444">
        <w:tab/>
        <w:t xml:space="preserve">S. Kühl, M. Payer, N. U. Zitzmann, J. T. Lambrecht, and A. Filippi, "Technical Accuracy of Printed Surgical Templates for Guided Implant Surgery with the coDiagnostiXTM Software," </w:t>
      </w:r>
      <w:r w:rsidRPr="00B73444">
        <w:rPr>
          <w:i/>
        </w:rPr>
        <w:t xml:space="preserve">Clinical Implant Dentistry and Related Research, </w:t>
      </w:r>
      <w:r w:rsidRPr="00B73444">
        <w:t>vol. 17, pp. e177-e182, 2015.</w:t>
      </w:r>
      <w:bookmarkEnd w:id="87"/>
    </w:p>
    <w:p w14:paraId="2921F8C1" w14:textId="77777777" w:rsidR="00B73444" w:rsidRPr="00B73444" w:rsidRDefault="00B73444" w:rsidP="00B73444">
      <w:pPr>
        <w:pStyle w:val="EndNoteBibliography"/>
        <w:ind w:left="720" w:hanging="720"/>
      </w:pPr>
      <w:bookmarkStart w:id="88" w:name="_ENREF_69"/>
      <w:r w:rsidRPr="00B73444">
        <w:t>[69]</w:t>
      </w:r>
      <w:r w:rsidRPr="00B73444">
        <w:tab/>
        <w:t xml:space="preserve">C.-P. Jiang, H.-J. Hsu, and S.-Y. Lee, "Development of mask-less projection slurry stereolithography for the fabrication of zirconia dental coping," </w:t>
      </w:r>
      <w:r w:rsidRPr="00B73444">
        <w:rPr>
          <w:i/>
        </w:rPr>
        <w:t xml:space="preserve">International Journal of Precision Engineering and Manufacturing, </w:t>
      </w:r>
      <w:r w:rsidRPr="00B73444">
        <w:t>vol. 15, pp. 2413-2419, November 01 2014.</w:t>
      </w:r>
      <w:bookmarkEnd w:id="88"/>
    </w:p>
    <w:p w14:paraId="0E58586E" w14:textId="77777777" w:rsidR="00B73444" w:rsidRPr="00B73444" w:rsidRDefault="00B73444" w:rsidP="00B73444">
      <w:pPr>
        <w:pStyle w:val="EndNoteBibliography"/>
        <w:ind w:left="720" w:hanging="720"/>
      </w:pPr>
      <w:bookmarkStart w:id="89" w:name="_ENREF_70"/>
      <w:r w:rsidRPr="00B73444">
        <w:t>[70]</w:t>
      </w:r>
      <w:r w:rsidRPr="00B73444">
        <w:tab/>
        <w:t>G. Mitteramskogler, R. Gmeiner, R. Felzmann, S. Gruber, C. Hofstetter, J. Stampfl</w:t>
      </w:r>
      <w:r w:rsidRPr="00B73444">
        <w:rPr>
          <w:i/>
        </w:rPr>
        <w:t>, et al.</w:t>
      </w:r>
      <w:r w:rsidRPr="00B73444">
        <w:t xml:space="preserve">, "Light curing strategies for lithography-based additive manufacturing of customized ceramics," </w:t>
      </w:r>
      <w:r w:rsidRPr="00B73444">
        <w:rPr>
          <w:i/>
        </w:rPr>
        <w:t xml:space="preserve">Additive Manufacturing, </w:t>
      </w:r>
      <w:r w:rsidRPr="00B73444">
        <w:t>vol. 1, pp. 110-118, 2014.</w:t>
      </w:r>
      <w:bookmarkEnd w:id="89"/>
    </w:p>
    <w:p w14:paraId="7E580C37" w14:textId="77777777" w:rsidR="00B73444" w:rsidRPr="00B73444" w:rsidRDefault="00B73444" w:rsidP="00B73444">
      <w:pPr>
        <w:pStyle w:val="EndNoteBibliography"/>
        <w:ind w:left="720" w:hanging="720"/>
      </w:pPr>
      <w:bookmarkStart w:id="90" w:name="_ENREF_71"/>
      <w:r w:rsidRPr="00B73444">
        <w:t>[71]</w:t>
      </w:r>
      <w:r w:rsidRPr="00B73444">
        <w:tab/>
        <w:t xml:space="preserve">R. B. Osman, A. J. van der Veen, D. Huiberts, D. Wismeijer, and N. Alharbi, "3D-printing zirconia implants; a dream or a reality? An in-vitro study evaluating the dimensional accuracy, surface topography and mechanical properties of printed zirconia implant and discs," </w:t>
      </w:r>
      <w:r w:rsidRPr="00B73444">
        <w:rPr>
          <w:i/>
        </w:rPr>
        <w:t xml:space="preserve">Journal of the Mechanical Behavior of Biomedical Materials, </w:t>
      </w:r>
      <w:r w:rsidRPr="00B73444">
        <w:t>vol. 75, pp. 521-528, 2017.</w:t>
      </w:r>
      <w:bookmarkEnd w:id="90"/>
    </w:p>
    <w:p w14:paraId="4DA53B09" w14:textId="77777777" w:rsidR="00B73444" w:rsidRPr="00B73444" w:rsidRDefault="00B73444" w:rsidP="00B73444">
      <w:pPr>
        <w:pStyle w:val="EndNoteBibliography"/>
        <w:ind w:left="720" w:hanging="720"/>
      </w:pPr>
      <w:bookmarkStart w:id="91" w:name="_ENREF_72"/>
      <w:r w:rsidRPr="00B73444">
        <w:t>[72]</w:t>
      </w:r>
      <w:r w:rsidRPr="00B73444">
        <w:tab/>
        <w:t>C. Mangano, A. De Rosa, V. Desiderio, R. d'Aquino, A. Piattelli, F. De Francesco</w:t>
      </w:r>
      <w:r w:rsidRPr="00B73444">
        <w:rPr>
          <w:i/>
        </w:rPr>
        <w:t>, et al.</w:t>
      </w:r>
      <w:r w:rsidRPr="00B73444">
        <w:t xml:space="preserve">, "The osteoblastic differentiation of dental pulp stem cells and bone formation on </w:t>
      </w:r>
      <w:r w:rsidRPr="00B73444">
        <w:lastRenderedPageBreak/>
        <w:t xml:space="preserve">different titanium surface textures," </w:t>
      </w:r>
      <w:r w:rsidRPr="00B73444">
        <w:rPr>
          <w:i/>
        </w:rPr>
        <w:t xml:space="preserve">Biomaterials, </w:t>
      </w:r>
      <w:r w:rsidRPr="00B73444">
        <w:t>vol. 31, pp. 3543-3551, 2010/05/01/ 2010.</w:t>
      </w:r>
      <w:bookmarkEnd w:id="91"/>
    </w:p>
    <w:p w14:paraId="1E469125" w14:textId="77777777" w:rsidR="00B73444" w:rsidRPr="00B73444" w:rsidRDefault="00B73444" w:rsidP="00B73444">
      <w:pPr>
        <w:pStyle w:val="EndNoteBibliography"/>
        <w:ind w:left="720" w:hanging="720"/>
      </w:pPr>
      <w:bookmarkStart w:id="92" w:name="_ENREF_73"/>
      <w:r w:rsidRPr="00B73444">
        <w:t>[73]</w:t>
      </w:r>
      <w:r w:rsidRPr="00B73444">
        <w:tab/>
        <w:t xml:space="preserve">C. Mangano, M. Raspanti, T. Traini, A. Piattelli, and R. Sammons, "Stereo imaging and cytocompatibility of a model dental implant surface formed by direct laser fabrication," </w:t>
      </w:r>
      <w:r w:rsidRPr="00B73444">
        <w:rPr>
          <w:i/>
        </w:rPr>
        <w:t xml:space="preserve">Journal of Biomedical Materials Research - Part A, </w:t>
      </w:r>
      <w:r w:rsidRPr="00B73444">
        <w:t>vol. 88, pp. 823-831, 2009.</w:t>
      </w:r>
      <w:bookmarkEnd w:id="92"/>
    </w:p>
    <w:p w14:paraId="49B97BBF" w14:textId="77777777" w:rsidR="00B73444" w:rsidRPr="00B73444" w:rsidRDefault="00B73444" w:rsidP="00B73444">
      <w:pPr>
        <w:pStyle w:val="EndNoteBibliography"/>
        <w:ind w:left="720" w:hanging="720"/>
      </w:pPr>
      <w:bookmarkStart w:id="93" w:name="_ENREF_74"/>
      <w:r w:rsidRPr="00B73444">
        <w:t>[74]</w:t>
      </w:r>
      <w:r w:rsidRPr="00B73444">
        <w:tab/>
        <w:t>L. Witek, C. Marin, R. Granato, E. A. Bonfante, F. Campos, J. Bisinotto</w:t>
      </w:r>
      <w:r w:rsidRPr="00B73444">
        <w:rPr>
          <w:i/>
        </w:rPr>
        <w:t>, et al.</w:t>
      </w:r>
      <w:r w:rsidRPr="00B73444">
        <w:t xml:space="preserve">, "Characterization and in vivo evaluation of laser sintered dental endosseous implants in dogs," </w:t>
      </w:r>
      <w:r w:rsidRPr="00B73444">
        <w:rPr>
          <w:i/>
        </w:rPr>
        <w:t xml:space="preserve">Journal of Biomedical Materials Research Part B: Applied Biomaterials, </w:t>
      </w:r>
      <w:r w:rsidRPr="00B73444">
        <w:t>vol. 100B, pp. 1566-1573, 2012.</w:t>
      </w:r>
      <w:bookmarkEnd w:id="93"/>
    </w:p>
    <w:p w14:paraId="1FE0DD2A" w14:textId="77777777" w:rsidR="00B73444" w:rsidRPr="00B73444" w:rsidRDefault="00B73444" w:rsidP="00B73444">
      <w:pPr>
        <w:pStyle w:val="EndNoteBibliography"/>
        <w:ind w:left="720" w:hanging="720"/>
      </w:pPr>
      <w:bookmarkStart w:id="94" w:name="_ENREF_75"/>
      <w:r w:rsidRPr="00B73444">
        <w:t>[75]</w:t>
      </w:r>
      <w:r w:rsidRPr="00B73444">
        <w:tab/>
        <w:t>S. Stübinger, I. Mosch, P. Robotti, M. Sidler, K. Klein, S. J. Ferguson</w:t>
      </w:r>
      <w:r w:rsidRPr="00B73444">
        <w:rPr>
          <w:i/>
        </w:rPr>
        <w:t>, et al.</w:t>
      </w:r>
      <w:r w:rsidRPr="00B73444">
        <w:t xml:space="preserve">, "Histological and biomechanical analysis of porous additive manufactured implants made by direct metal laser sintering: A pilot study in sheep," </w:t>
      </w:r>
      <w:r w:rsidRPr="00B73444">
        <w:rPr>
          <w:i/>
        </w:rPr>
        <w:t xml:space="preserve">Journal of Biomedical Materials Research - Part B Applied Biomaterials, </w:t>
      </w:r>
      <w:r w:rsidRPr="00B73444">
        <w:t>vol. 101, pp. 1154-1163, 2013.</w:t>
      </w:r>
      <w:bookmarkEnd w:id="94"/>
    </w:p>
    <w:p w14:paraId="454BE22F" w14:textId="77777777" w:rsidR="00B73444" w:rsidRPr="00B73444" w:rsidRDefault="00B73444" w:rsidP="00B73444">
      <w:pPr>
        <w:pStyle w:val="EndNoteBibliography"/>
        <w:ind w:left="720" w:hanging="720"/>
      </w:pPr>
      <w:bookmarkStart w:id="95" w:name="_ENREF_76"/>
      <w:r w:rsidRPr="00B73444">
        <w:t>[76]</w:t>
      </w:r>
      <w:r w:rsidRPr="00B73444">
        <w:tab/>
        <w:t>S. Ponader, C. Von Wilmowsky, M. Widenmayer, R. Lutz, P. Heinl, C. Körner</w:t>
      </w:r>
      <w:r w:rsidRPr="00B73444">
        <w:rPr>
          <w:i/>
        </w:rPr>
        <w:t>, et al.</w:t>
      </w:r>
      <w:r w:rsidRPr="00B73444">
        <w:t xml:space="preserve">, "In vivo performance of selective electron beam-melted Ti-6Al-4V structures," </w:t>
      </w:r>
      <w:r w:rsidRPr="00B73444">
        <w:rPr>
          <w:i/>
        </w:rPr>
        <w:t xml:space="preserve">Journal of Biomedical Materials Research - Part A, </w:t>
      </w:r>
      <w:r w:rsidRPr="00B73444">
        <w:t>vol. 92, pp. 56-62, 2010.</w:t>
      </w:r>
      <w:bookmarkEnd w:id="95"/>
    </w:p>
    <w:p w14:paraId="39243113" w14:textId="77777777" w:rsidR="00B73444" w:rsidRPr="00B73444" w:rsidRDefault="00B73444" w:rsidP="00B73444">
      <w:pPr>
        <w:pStyle w:val="EndNoteBibliography"/>
        <w:ind w:left="720" w:hanging="720"/>
      </w:pPr>
      <w:bookmarkStart w:id="96" w:name="_ENREF_77"/>
      <w:r w:rsidRPr="00B73444">
        <w:t>[77]</w:t>
      </w:r>
      <w:r w:rsidRPr="00B73444">
        <w:tab/>
        <w:t>C. Mangano, A. Piattelli, M. Raspanti, F. Mangano, A. Cassoni, G. Iezzi</w:t>
      </w:r>
      <w:r w:rsidRPr="00B73444">
        <w:rPr>
          <w:i/>
        </w:rPr>
        <w:t>, et al.</w:t>
      </w:r>
      <w:r w:rsidRPr="00B73444">
        <w:t xml:space="preserve">, "Scanning electron microscopy (SEM) and X-ray dispersive spectrometry evaluation of direct laser metal sintering surface and human bone interface: a case series," </w:t>
      </w:r>
      <w:r w:rsidRPr="00B73444">
        <w:rPr>
          <w:i/>
        </w:rPr>
        <w:t xml:space="preserve">Lasers in Medical Science, </w:t>
      </w:r>
      <w:r w:rsidRPr="00B73444">
        <w:t>vol. 26, pp. 133-138, January 01 2011.</w:t>
      </w:r>
      <w:bookmarkEnd w:id="96"/>
    </w:p>
    <w:p w14:paraId="431AF33C" w14:textId="77777777" w:rsidR="00B73444" w:rsidRPr="00B73444" w:rsidRDefault="00B73444" w:rsidP="00B73444">
      <w:pPr>
        <w:pStyle w:val="EndNoteBibliography"/>
        <w:ind w:left="720" w:hanging="720"/>
      </w:pPr>
      <w:bookmarkStart w:id="97" w:name="_ENREF_78"/>
      <w:r w:rsidRPr="00B73444">
        <w:t>[78]</w:t>
      </w:r>
      <w:r w:rsidRPr="00B73444">
        <w:tab/>
        <w:t>J. A. Shibli, C. Mangano, F. Mangano, J. A. Rodrigues, A. Cassoni, K. Bechara</w:t>
      </w:r>
      <w:r w:rsidRPr="00B73444">
        <w:rPr>
          <w:i/>
        </w:rPr>
        <w:t>, et al.</w:t>
      </w:r>
      <w:r w:rsidRPr="00B73444">
        <w:t xml:space="preserve">, "Bone-to-implant contact around immediately loaded direct laser metal-forming transitional implants in human posterior maxilla," </w:t>
      </w:r>
      <w:r w:rsidRPr="00B73444">
        <w:rPr>
          <w:i/>
        </w:rPr>
        <w:t xml:space="preserve">Journal of Periodontology, </w:t>
      </w:r>
      <w:r w:rsidRPr="00B73444">
        <w:t>vol. 84, pp. 732-737, 2013.</w:t>
      </w:r>
      <w:bookmarkEnd w:id="97"/>
    </w:p>
    <w:p w14:paraId="58F3E898" w14:textId="77777777" w:rsidR="00B73444" w:rsidRPr="00B73444" w:rsidRDefault="00B73444" w:rsidP="00B73444">
      <w:pPr>
        <w:pStyle w:val="EndNoteBibliography"/>
        <w:ind w:left="720" w:hanging="720"/>
      </w:pPr>
      <w:bookmarkStart w:id="98" w:name="_ENREF_79"/>
      <w:r w:rsidRPr="00B73444">
        <w:t>[79]</w:t>
      </w:r>
      <w:r w:rsidRPr="00B73444">
        <w:tab/>
        <w:t>C. Mangano, F. Mangano, J. A. Shibli, G. Luongo, M. De Franco, F. Briguglio</w:t>
      </w:r>
      <w:r w:rsidRPr="00B73444">
        <w:rPr>
          <w:i/>
        </w:rPr>
        <w:t>, et al.</w:t>
      </w:r>
      <w:r w:rsidRPr="00B73444">
        <w:t xml:space="preserve">, "Prospective clinical evaluation of 201 direct laser metal forming implants: Results from a 1-year multicenter study," </w:t>
      </w:r>
      <w:r w:rsidRPr="00B73444">
        <w:rPr>
          <w:i/>
        </w:rPr>
        <w:t xml:space="preserve">Lasers in Medical Science, </w:t>
      </w:r>
      <w:r w:rsidRPr="00B73444">
        <w:t>vol. 27, pp. 181-189, 2012.</w:t>
      </w:r>
      <w:bookmarkEnd w:id="98"/>
    </w:p>
    <w:p w14:paraId="4DB5A95E" w14:textId="77777777" w:rsidR="00B73444" w:rsidRPr="00B73444" w:rsidRDefault="00B73444" w:rsidP="00B73444">
      <w:pPr>
        <w:pStyle w:val="EndNoteBibliography"/>
        <w:ind w:left="720" w:hanging="720"/>
      </w:pPr>
      <w:bookmarkStart w:id="99" w:name="_ENREF_80"/>
      <w:r w:rsidRPr="00B73444">
        <w:t>[80]</w:t>
      </w:r>
      <w:r w:rsidRPr="00B73444">
        <w:tab/>
        <w:t xml:space="preserve">F. Mangano, F. Luongo, J. A. Shibli, S. Anil, and C. Mangano, "Maxillary overdentures supported by four splinted direct metal laser sintering implants: A 3-year prospective clinical study," </w:t>
      </w:r>
      <w:r w:rsidRPr="00B73444">
        <w:rPr>
          <w:i/>
        </w:rPr>
        <w:t xml:space="preserve">International Journal of Dentistry, </w:t>
      </w:r>
      <w:r w:rsidRPr="00B73444">
        <w:t>vol. 2014, 2014.</w:t>
      </w:r>
      <w:bookmarkEnd w:id="99"/>
    </w:p>
    <w:p w14:paraId="4359DAFD" w14:textId="77777777" w:rsidR="00B73444" w:rsidRPr="00B73444" w:rsidRDefault="00B73444" w:rsidP="00B73444">
      <w:pPr>
        <w:pStyle w:val="EndNoteBibliography"/>
        <w:ind w:left="720" w:hanging="720"/>
      </w:pPr>
      <w:bookmarkStart w:id="100" w:name="_ENREF_81"/>
      <w:r w:rsidRPr="00B73444">
        <w:t>[81]</w:t>
      </w:r>
      <w:r w:rsidRPr="00B73444">
        <w:tab/>
        <w:t xml:space="preserve">S. Tunchel, A. Blay, R. Kolerman, E. Mijiritsky, and J. A. Shibli, "3D Printing/Additive Manufacturing Single Titanium Dental Implants: A Prospective Multicenter Study with 3 Years of Follow-Up," </w:t>
      </w:r>
      <w:r w:rsidRPr="00B73444">
        <w:rPr>
          <w:i/>
        </w:rPr>
        <w:t xml:space="preserve">International Journal of Dentistry, </w:t>
      </w:r>
      <w:r w:rsidRPr="00B73444">
        <w:t>vol. 2016, 2016.</w:t>
      </w:r>
      <w:bookmarkEnd w:id="100"/>
    </w:p>
    <w:p w14:paraId="5FDF9CC2" w14:textId="2C047DC6" w:rsidR="000871EB" w:rsidRPr="004D62AD" w:rsidRDefault="00445FA3" w:rsidP="00846172">
      <w:pPr>
        <w:pStyle w:val="EndNoteBibliography"/>
        <w:rPr>
          <w:noProof w:val="0"/>
        </w:rPr>
      </w:pPr>
      <w:r w:rsidRPr="004D62AD">
        <w:rPr>
          <w:noProof w:val="0"/>
        </w:rPr>
        <w:fldChar w:fldCharType="end"/>
      </w:r>
    </w:p>
    <w:p w14:paraId="439CE024" w14:textId="77777777" w:rsidR="00CA20BF" w:rsidRPr="004D62AD" w:rsidRDefault="00CA20BF" w:rsidP="00FD6E68">
      <w:pPr>
        <w:pStyle w:val="EndNoteBibliography"/>
        <w:rPr>
          <w:noProof w:val="0"/>
        </w:rPr>
      </w:pPr>
    </w:p>
    <w:p w14:paraId="744F946D" w14:textId="77777777" w:rsidR="00CA20BF" w:rsidRPr="004D62AD" w:rsidRDefault="00CA20BF" w:rsidP="00FD6E68">
      <w:pPr>
        <w:pStyle w:val="EndNoteBibliography"/>
        <w:rPr>
          <w:noProof w:val="0"/>
        </w:rPr>
      </w:pPr>
    </w:p>
    <w:p w14:paraId="30127525" w14:textId="77777777" w:rsidR="00CA20BF" w:rsidRPr="004D62AD" w:rsidRDefault="00CA20BF" w:rsidP="00FD6E68">
      <w:pPr>
        <w:pStyle w:val="EndNoteBibliography"/>
        <w:rPr>
          <w:noProof w:val="0"/>
        </w:rPr>
      </w:pPr>
    </w:p>
    <w:p w14:paraId="5DC0A592" w14:textId="6C351B4C" w:rsidR="00CA20BF" w:rsidRPr="004D62AD" w:rsidRDefault="00CA20BF" w:rsidP="00B50B13">
      <w:pPr>
        <w:pStyle w:val="EndNoteBibliography"/>
        <w:tabs>
          <w:tab w:val="clear" w:pos="567"/>
          <w:tab w:val="clear" w:pos="3780"/>
          <w:tab w:val="left" w:pos="1942"/>
        </w:tabs>
        <w:ind w:left="0" w:firstLine="0"/>
        <w:rPr>
          <w:noProof w:val="0"/>
        </w:rPr>
      </w:pPr>
    </w:p>
    <w:sectPr w:rsidR="00CA20BF" w:rsidRPr="004D62AD" w:rsidSect="00B44BA3">
      <w:pgSz w:w="12240" w:h="15840" w:code="1"/>
      <w:pgMar w:top="1531" w:right="1474" w:bottom="1531" w:left="153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66BE52" w14:textId="77777777" w:rsidR="00102768" w:rsidRDefault="00102768" w:rsidP="00FD6E68">
      <w:r>
        <w:separator/>
      </w:r>
    </w:p>
  </w:endnote>
  <w:endnote w:type="continuationSeparator" w:id="0">
    <w:p w14:paraId="3888F335" w14:textId="77777777" w:rsidR="00102768" w:rsidRDefault="00102768" w:rsidP="00FD6E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楷体">
    <w:altName w:val="Arial Unicode MS"/>
    <w:charset w:val="86"/>
    <w:family w:val="modern"/>
    <w:pitch w:val="fixed"/>
    <w:sig w:usb0="00000000" w:usb1="38CF7CFA"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202C5B" w14:textId="77777777" w:rsidR="00102768" w:rsidRDefault="00102768" w:rsidP="00FD6E68">
      <w:r>
        <w:separator/>
      </w:r>
    </w:p>
  </w:footnote>
  <w:footnote w:type="continuationSeparator" w:id="0">
    <w:p w14:paraId="42A4BBDE" w14:textId="77777777" w:rsidR="00102768" w:rsidRDefault="00102768" w:rsidP="00FD6E6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62410"/>
    <w:multiLevelType w:val="hybridMultilevel"/>
    <w:tmpl w:val="8EF24B90"/>
    <w:lvl w:ilvl="0" w:tplc="3D102310">
      <w:start w:val="1"/>
      <w:numFmt w:val="decimal"/>
      <w:pStyle w:val="Numbering12"/>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nsid w:val="12270DA0"/>
    <w:multiLevelType w:val="hybridMultilevel"/>
    <w:tmpl w:val="DB18A28E"/>
    <w:lvl w:ilvl="0" w:tplc="D24AF0F8">
      <w:start w:val="1"/>
      <w:numFmt w:val="bullet"/>
      <w:lvlText w:val="•"/>
      <w:lvlJc w:val="left"/>
      <w:pPr>
        <w:tabs>
          <w:tab w:val="num" w:pos="720"/>
        </w:tabs>
        <w:ind w:left="720" w:hanging="360"/>
      </w:pPr>
      <w:rPr>
        <w:rFonts w:ascii="Times New Roman" w:hAnsi="Times New Roman" w:hint="default"/>
      </w:rPr>
    </w:lvl>
    <w:lvl w:ilvl="1" w:tplc="F376B180">
      <w:start w:val="1"/>
      <w:numFmt w:val="bullet"/>
      <w:lvlText w:val="•"/>
      <w:lvlJc w:val="left"/>
      <w:pPr>
        <w:tabs>
          <w:tab w:val="num" w:pos="1440"/>
        </w:tabs>
        <w:ind w:left="1440" w:hanging="360"/>
      </w:pPr>
      <w:rPr>
        <w:rFonts w:ascii="Times New Roman" w:hAnsi="Times New Roman" w:hint="default"/>
      </w:rPr>
    </w:lvl>
    <w:lvl w:ilvl="2" w:tplc="2D522EAA" w:tentative="1">
      <w:start w:val="1"/>
      <w:numFmt w:val="bullet"/>
      <w:lvlText w:val="•"/>
      <w:lvlJc w:val="left"/>
      <w:pPr>
        <w:tabs>
          <w:tab w:val="num" w:pos="2160"/>
        </w:tabs>
        <w:ind w:left="2160" w:hanging="360"/>
      </w:pPr>
      <w:rPr>
        <w:rFonts w:ascii="Times New Roman" w:hAnsi="Times New Roman" w:hint="default"/>
      </w:rPr>
    </w:lvl>
    <w:lvl w:ilvl="3" w:tplc="7E8435A2" w:tentative="1">
      <w:start w:val="1"/>
      <w:numFmt w:val="bullet"/>
      <w:lvlText w:val="•"/>
      <w:lvlJc w:val="left"/>
      <w:pPr>
        <w:tabs>
          <w:tab w:val="num" w:pos="2880"/>
        </w:tabs>
        <w:ind w:left="2880" w:hanging="360"/>
      </w:pPr>
      <w:rPr>
        <w:rFonts w:ascii="Times New Roman" w:hAnsi="Times New Roman" w:hint="default"/>
      </w:rPr>
    </w:lvl>
    <w:lvl w:ilvl="4" w:tplc="0FC8AB82" w:tentative="1">
      <w:start w:val="1"/>
      <w:numFmt w:val="bullet"/>
      <w:lvlText w:val="•"/>
      <w:lvlJc w:val="left"/>
      <w:pPr>
        <w:tabs>
          <w:tab w:val="num" w:pos="3600"/>
        </w:tabs>
        <w:ind w:left="3600" w:hanging="360"/>
      </w:pPr>
      <w:rPr>
        <w:rFonts w:ascii="Times New Roman" w:hAnsi="Times New Roman" w:hint="default"/>
      </w:rPr>
    </w:lvl>
    <w:lvl w:ilvl="5" w:tplc="357A0606" w:tentative="1">
      <w:start w:val="1"/>
      <w:numFmt w:val="bullet"/>
      <w:lvlText w:val="•"/>
      <w:lvlJc w:val="left"/>
      <w:pPr>
        <w:tabs>
          <w:tab w:val="num" w:pos="4320"/>
        </w:tabs>
        <w:ind w:left="4320" w:hanging="360"/>
      </w:pPr>
      <w:rPr>
        <w:rFonts w:ascii="Times New Roman" w:hAnsi="Times New Roman" w:hint="default"/>
      </w:rPr>
    </w:lvl>
    <w:lvl w:ilvl="6" w:tplc="6250FD4C" w:tentative="1">
      <w:start w:val="1"/>
      <w:numFmt w:val="bullet"/>
      <w:lvlText w:val="•"/>
      <w:lvlJc w:val="left"/>
      <w:pPr>
        <w:tabs>
          <w:tab w:val="num" w:pos="5040"/>
        </w:tabs>
        <w:ind w:left="5040" w:hanging="360"/>
      </w:pPr>
      <w:rPr>
        <w:rFonts w:ascii="Times New Roman" w:hAnsi="Times New Roman" w:hint="default"/>
      </w:rPr>
    </w:lvl>
    <w:lvl w:ilvl="7" w:tplc="120CC5B2" w:tentative="1">
      <w:start w:val="1"/>
      <w:numFmt w:val="bullet"/>
      <w:lvlText w:val="•"/>
      <w:lvlJc w:val="left"/>
      <w:pPr>
        <w:tabs>
          <w:tab w:val="num" w:pos="5760"/>
        </w:tabs>
        <w:ind w:left="5760" w:hanging="360"/>
      </w:pPr>
      <w:rPr>
        <w:rFonts w:ascii="Times New Roman" w:hAnsi="Times New Roman" w:hint="default"/>
      </w:rPr>
    </w:lvl>
    <w:lvl w:ilvl="8" w:tplc="DC6A80A8" w:tentative="1">
      <w:start w:val="1"/>
      <w:numFmt w:val="bullet"/>
      <w:lvlText w:val="•"/>
      <w:lvlJc w:val="left"/>
      <w:pPr>
        <w:tabs>
          <w:tab w:val="num" w:pos="6480"/>
        </w:tabs>
        <w:ind w:left="6480" w:hanging="360"/>
      </w:pPr>
      <w:rPr>
        <w:rFonts w:ascii="Times New Roman" w:hAnsi="Times New Roman" w:hint="default"/>
      </w:rPr>
    </w:lvl>
  </w:abstractNum>
  <w:abstractNum w:abstractNumId="2">
    <w:nsid w:val="12824C20"/>
    <w:multiLevelType w:val="hybridMultilevel"/>
    <w:tmpl w:val="61B4C8C2"/>
    <w:lvl w:ilvl="0" w:tplc="EA76398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CA519C0"/>
    <w:multiLevelType w:val="multilevel"/>
    <w:tmpl w:val="63807974"/>
    <w:lvl w:ilvl="0">
      <w:start w:val="1"/>
      <w:numFmt w:val="decimal"/>
      <w:pStyle w:val="Heading1"/>
      <w:lvlText w:val="%1"/>
      <w:lvlJc w:val="left"/>
      <w:pPr>
        <w:tabs>
          <w:tab w:val="num" w:pos="567"/>
        </w:tabs>
        <w:ind w:left="454" w:hanging="454"/>
      </w:pPr>
      <w:rPr>
        <w:rFonts w:hint="default"/>
      </w:rPr>
    </w:lvl>
    <w:lvl w:ilvl="1">
      <w:start w:val="1"/>
      <w:numFmt w:val="decimal"/>
      <w:pStyle w:val="Heading2"/>
      <w:lvlText w:val="%1.%2"/>
      <w:lvlJc w:val="left"/>
      <w:pPr>
        <w:tabs>
          <w:tab w:val="num" w:pos="737"/>
        </w:tabs>
        <w:ind w:left="737" w:hanging="737"/>
      </w:pPr>
      <w:rPr>
        <w:b/>
        <w:bCs/>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0"/>
        </w:tabs>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4">
    <w:nsid w:val="1FC45CAC"/>
    <w:multiLevelType w:val="hybridMultilevel"/>
    <w:tmpl w:val="4C9A3034"/>
    <w:lvl w:ilvl="0" w:tplc="9490C16E">
      <w:start w:val="1"/>
      <w:numFmt w:val="decimal"/>
      <w:pStyle w:val="numbering9"/>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25843E3"/>
    <w:multiLevelType w:val="hybridMultilevel"/>
    <w:tmpl w:val="0860BAE4"/>
    <w:lvl w:ilvl="0" w:tplc="62ACF9FE">
      <w:start w:val="1"/>
      <w:numFmt w:val="decimal"/>
      <w:pStyle w:val="Numbering8"/>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C6A2168"/>
    <w:multiLevelType w:val="hybridMultilevel"/>
    <w:tmpl w:val="ADAE79BC"/>
    <w:lvl w:ilvl="0" w:tplc="1388A1F8">
      <w:start w:val="1"/>
      <w:numFmt w:val="decimal"/>
      <w:pStyle w:val="Numbering19"/>
      <w:lvlText w:val="%1."/>
      <w:lvlJc w:val="left"/>
      <w:pPr>
        <w:ind w:left="3960" w:hanging="360"/>
      </w:pPr>
    </w:lvl>
    <w:lvl w:ilvl="1" w:tplc="08090019" w:tentative="1">
      <w:start w:val="1"/>
      <w:numFmt w:val="lowerLetter"/>
      <w:lvlText w:val="%2."/>
      <w:lvlJc w:val="left"/>
      <w:pPr>
        <w:ind w:left="4680" w:hanging="360"/>
      </w:pPr>
    </w:lvl>
    <w:lvl w:ilvl="2" w:tplc="0809001B" w:tentative="1">
      <w:start w:val="1"/>
      <w:numFmt w:val="lowerRoman"/>
      <w:lvlText w:val="%3."/>
      <w:lvlJc w:val="right"/>
      <w:pPr>
        <w:ind w:left="5400" w:hanging="180"/>
      </w:pPr>
    </w:lvl>
    <w:lvl w:ilvl="3" w:tplc="0809000F" w:tentative="1">
      <w:start w:val="1"/>
      <w:numFmt w:val="decimal"/>
      <w:lvlText w:val="%4."/>
      <w:lvlJc w:val="left"/>
      <w:pPr>
        <w:ind w:left="6120" w:hanging="360"/>
      </w:pPr>
    </w:lvl>
    <w:lvl w:ilvl="4" w:tplc="08090019" w:tentative="1">
      <w:start w:val="1"/>
      <w:numFmt w:val="lowerLetter"/>
      <w:lvlText w:val="%5."/>
      <w:lvlJc w:val="left"/>
      <w:pPr>
        <w:ind w:left="6840" w:hanging="360"/>
      </w:pPr>
    </w:lvl>
    <w:lvl w:ilvl="5" w:tplc="0809001B" w:tentative="1">
      <w:start w:val="1"/>
      <w:numFmt w:val="lowerRoman"/>
      <w:lvlText w:val="%6."/>
      <w:lvlJc w:val="right"/>
      <w:pPr>
        <w:ind w:left="7560" w:hanging="180"/>
      </w:pPr>
    </w:lvl>
    <w:lvl w:ilvl="6" w:tplc="0809000F" w:tentative="1">
      <w:start w:val="1"/>
      <w:numFmt w:val="decimal"/>
      <w:lvlText w:val="%7."/>
      <w:lvlJc w:val="left"/>
      <w:pPr>
        <w:ind w:left="8280" w:hanging="360"/>
      </w:pPr>
    </w:lvl>
    <w:lvl w:ilvl="7" w:tplc="08090019" w:tentative="1">
      <w:start w:val="1"/>
      <w:numFmt w:val="lowerLetter"/>
      <w:lvlText w:val="%8."/>
      <w:lvlJc w:val="left"/>
      <w:pPr>
        <w:ind w:left="9000" w:hanging="360"/>
      </w:pPr>
    </w:lvl>
    <w:lvl w:ilvl="8" w:tplc="0809001B" w:tentative="1">
      <w:start w:val="1"/>
      <w:numFmt w:val="lowerRoman"/>
      <w:lvlText w:val="%9."/>
      <w:lvlJc w:val="right"/>
      <w:pPr>
        <w:ind w:left="9720" w:hanging="180"/>
      </w:pPr>
    </w:lvl>
  </w:abstractNum>
  <w:abstractNum w:abstractNumId="7">
    <w:nsid w:val="2CD821B4"/>
    <w:multiLevelType w:val="hybridMultilevel"/>
    <w:tmpl w:val="41F27018"/>
    <w:lvl w:ilvl="0" w:tplc="D93C6186">
      <w:start w:val="1"/>
      <w:numFmt w:val="decimal"/>
      <w:pStyle w:val="Numbering16"/>
      <w:lvlText w:val="%1."/>
      <w:lvlJc w:val="left"/>
      <w:pPr>
        <w:ind w:left="2880" w:hanging="360"/>
      </w:pPr>
    </w:lvl>
    <w:lvl w:ilvl="1" w:tplc="08090019" w:tentative="1">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8">
    <w:nsid w:val="2CF86E37"/>
    <w:multiLevelType w:val="hybridMultilevel"/>
    <w:tmpl w:val="53B014B2"/>
    <w:lvl w:ilvl="0" w:tplc="610C97AE">
      <w:start w:val="1"/>
      <w:numFmt w:val="decimal"/>
      <w:pStyle w:val="Numbering15"/>
      <w:lvlText w:val="%1."/>
      <w:lvlJc w:val="left"/>
      <w:pPr>
        <w:ind w:left="2520" w:hanging="360"/>
      </w:p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9">
    <w:nsid w:val="32D26FAD"/>
    <w:multiLevelType w:val="hybridMultilevel"/>
    <w:tmpl w:val="805CEAEC"/>
    <w:lvl w:ilvl="0" w:tplc="EA76398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91F1AD1"/>
    <w:multiLevelType w:val="hybridMultilevel"/>
    <w:tmpl w:val="DA8E1A0A"/>
    <w:lvl w:ilvl="0" w:tplc="34EA621E">
      <w:start w:val="1"/>
      <w:numFmt w:val="decimal"/>
      <w:pStyle w:val="Numbering10"/>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D1A4638"/>
    <w:multiLevelType w:val="hybridMultilevel"/>
    <w:tmpl w:val="088ADCBA"/>
    <w:lvl w:ilvl="0" w:tplc="8CC4E6E2">
      <w:start w:val="1"/>
      <w:numFmt w:val="bullet"/>
      <w:lvlText w:val="•"/>
      <w:lvlJc w:val="left"/>
      <w:pPr>
        <w:tabs>
          <w:tab w:val="num" w:pos="720"/>
        </w:tabs>
        <w:ind w:left="720" w:hanging="360"/>
      </w:pPr>
      <w:rPr>
        <w:rFonts w:ascii="Times New Roman" w:hAnsi="Times New Roman" w:hint="default"/>
      </w:rPr>
    </w:lvl>
    <w:lvl w:ilvl="1" w:tplc="F66415E0">
      <w:start w:val="1"/>
      <w:numFmt w:val="bullet"/>
      <w:lvlText w:val="•"/>
      <w:lvlJc w:val="left"/>
      <w:pPr>
        <w:tabs>
          <w:tab w:val="num" w:pos="1440"/>
        </w:tabs>
        <w:ind w:left="1440" w:hanging="360"/>
      </w:pPr>
      <w:rPr>
        <w:rFonts w:ascii="Times New Roman" w:hAnsi="Times New Roman" w:hint="default"/>
      </w:rPr>
    </w:lvl>
    <w:lvl w:ilvl="2" w:tplc="74C88194" w:tentative="1">
      <w:start w:val="1"/>
      <w:numFmt w:val="bullet"/>
      <w:lvlText w:val="•"/>
      <w:lvlJc w:val="left"/>
      <w:pPr>
        <w:tabs>
          <w:tab w:val="num" w:pos="2160"/>
        </w:tabs>
        <w:ind w:left="2160" w:hanging="360"/>
      </w:pPr>
      <w:rPr>
        <w:rFonts w:ascii="Times New Roman" w:hAnsi="Times New Roman" w:hint="default"/>
      </w:rPr>
    </w:lvl>
    <w:lvl w:ilvl="3" w:tplc="7032A058" w:tentative="1">
      <w:start w:val="1"/>
      <w:numFmt w:val="bullet"/>
      <w:lvlText w:val="•"/>
      <w:lvlJc w:val="left"/>
      <w:pPr>
        <w:tabs>
          <w:tab w:val="num" w:pos="2880"/>
        </w:tabs>
        <w:ind w:left="2880" w:hanging="360"/>
      </w:pPr>
      <w:rPr>
        <w:rFonts w:ascii="Times New Roman" w:hAnsi="Times New Roman" w:hint="default"/>
      </w:rPr>
    </w:lvl>
    <w:lvl w:ilvl="4" w:tplc="F3E64A0E" w:tentative="1">
      <w:start w:val="1"/>
      <w:numFmt w:val="bullet"/>
      <w:lvlText w:val="•"/>
      <w:lvlJc w:val="left"/>
      <w:pPr>
        <w:tabs>
          <w:tab w:val="num" w:pos="3600"/>
        </w:tabs>
        <w:ind w:left="3600" w:hanging="360"/>
      </w:pPr>
      <w:rPr>
        <w:rFonts w:ascii="Times New Roman" w:hAnsi="Times New Roman" w:hint="default"/>
      </w:rPr>
    </w:lvl>
    <w:lvl w:ilvl="5" w:tplc="63042760" w:tentative="1">
      <w:start w:val="1"/>
      <w:numFmt w:val="bullet"/>
      <w:lvlText w:val="•"/>
      <w:lvlJc w:val="left"/>
      <w:pPr>
        <w:tabs>
          <w:tab w:val="num" w:pos="4320"/>
        </w:tabs>
        <w:ind w:left="4320" w:hanging="360"/>
      </w:pPr>
      <w:rPr>
        <w:rFonts w:ascii="Times New Roman" w:hAnsi="Times New Roman" w:hint="default"/>
      </w:rPr>
    </w:lvl>
    <w:lvl w:ilvl="6" w:tplc="0054E904" w:tentative="1">
      <w:start w:val="1"/>
      <w:numFmt w:val="bullet"/>
      <w:lvlText w:val="•"/>
      <w:lvlJc w:val="left"/>
      <w:pPr>
        <w:tabs>
          <w:tab w:val="num" w:pos="5040"/>
        </w:tabs>
        <w:ind w:left="5040" w:hanging="360"/>
      </w:pPr>
      <w:rPr>
        <w:rFonts w:ascii="Times New Roman" w:hAnsi="Times New Roman" w:hint="default"/>
      </w:rPr>
    </w:lvl>
    <w:lvl w:ilvl="7" w:tplc="CD8C2FAA" w:tentative="1">
      <w:start w:val="1"/>
      <w:numFmt w:val="bullet"/>
      <w:lvlText w:val="•"/>
      <w:lvlJc w:val="left"/>
      <w:pPr>
        <w:tabs>
          <w:tab w:val="num" w:pos="5760"/>
        </w:tabs>
        <w:ind w:left="5760" w:hanging="360"/>
      </w:pPr>
      <w:rPr>
        <w:rFonts w:ascii="Times New Roman" w:hAnsi="Times New Roman" w:hint="default"/>
      </w:rPr>
    </w:lvl>
    <w:lvl w:ilvl="8" w:tplc="171E5F4A" w:tentative="1">
      <w:start w:val="1"/>
      <w:numFmt w:val="bullet"/>
      <w:lvlText w:val="•"/>
      <w:lvlJc w:val="left"/>
      <w:pPr>
        <w:tabs>
          <w:tab w:val="num" w:pos="6480"/>
        </w:tabs>
        <w:ind w:left="6480" w:hanging="360"/>
      </w:pPr>
      <w:rPr>
        <w:rFonts w:ascii="Times New Roman" w:hAnsi="Times New Roman" w:hint="default"/>
      </w:rPr>
    </w:lvl>
  </w:abstractNum>
  <w:abstractNum w:abstractNumId="12">
    <w:nsid w:val="494470D5"/>
    <w:multiLevelType w:val="hybridMultilevel"/>
    <w:tmpl w:val="94949C8C"/>
    <w:lvl w:ilvl="0" w:tplc="158A967E">
      <w:start w:val="1"/>
      <w:numFmt w:val="decimal"/>
      <w:pStyle w:val="Numbering11"/>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51E62103"/>
    <w:multiLevelType w:val="hybridMultilevel"/>
    <w:tmpl w:val="9FBC5D3A"/>
    <w:lvl w:ilvl="0" w:tplc="F0A6AC0A">
      <w:start w:val="1"/>
      <w:numFmt w:val="decimal"/>
      <w:pStyle w:val="Numbering14"/>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4">
    <w:nsid w:val="5EA11D91"/>
    <w:multiLevelType w:val="hybridMultilevel"/>
    <w:tmpl w:val="1DE088CA"/>
    <w:lvl w:ilvl="0" w:tplc="2572DB90">
      <w:start w:val="1"/>
      <w:numFmt w:val="decimal"/>
      <w:pStyle w:val="Numbering17"/>
      <w:lvlText w:val="%1."/>
      <w:lvlJc w:val="left"/>
      <w:pPr>
        <w:ind w:left="3240" w:hanging="360"/>
      </w:p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15">
    <w:nsid w:val="61D31E38"/>
    <w:multiLevelType w:val="hybridMultilevel"/>
    <w:tmpl w:val="55CC0D02"/>
    <w:lvl w:ilvl="0" w:tplc="852423C2">
      <w:start w:val="1"/>
      <w:numFmt w:val="decimal"/>
      <w:pStyle w:val="Numbering18"/>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16">
    <w:nsid w:val="62B169D3"/>
    <w:multiLevelType w:val="hybridMultilevel"/>
    <w:tmpl w:val="25DCB00A"/>
    <w:lvl w:ilvl="0" w:tplc="EC82EE0A">
      <w:start w:val="1"/>
      <w:numFmt w:val="bullet"/>
      <w:lvlText w:val="•"/>
      <w:lvlJc w:val="left"/>
      <w:pPr>
        <w:tabs>
          <w:tab w:val="num" w:pos="720"/>
        </w:tabs>
        <w:ind w:left="720" w:hanging="360"/>
      </w:pPr>
      <w:rPr>
        <w:rFonts w:ascii="Times New Roman" w:hAnsi="Times New Roman" w:hint="default"/>
      </w:rPr>
    </w:lvl>
    <w:lvl w:ilvl="1" w:tplc="BF78EC44">
      <w:start w:val="1"/>
      <w:numFmt w:val="bullet"/>
      <w:lvlText w:val="•"/>
      <w:lvlJc w:val="left"/>
      <w:pPr>
        <w:tabs>
          <w:tab w:val="num" w:pos="1440"/>
        </w:tabs>
        <w:ind w:left="1440" w:hanging="360"/>
      </w:pPr>
      <w:rPr>
        <w:rFonts w:ascii="Times New Roman" w:hAnsi="Times New Roman" w:hint="default"/>
      </w:rPr>
    </w:lvl>
    <w:lvl w:ilvl="2" w:tplc="AE8E034A" w:tentative="1">
      <w:start w:val="1"/>
      <w:numFmt w:val="bullet"/>
      <w:lvlText w:val="•"/>
      <w:lvlJc w:val="left"/>
      <w:pPr>
        <w:tabs>
          <w:tab w:val="num" w:pos="2160"/>
        </w:tabs>
        <w:ind w:left="2160" w:hanging="360"/>
      </w:pPr>
      <w:rPr>
        <w:rFonts w:ascii="Times New Roman" w:hAnsi="Times New Roman" w:hint="default"/>
      </w:rPr>
    </w:lvl>
    <w:lvl w:ilvl="3" w:tplc="6B1CA9F2" w:tentative="1">
      <w:start w:val="1"/>
      <w:numFmt w:val="bullet"/>
      <w:lvlText w:val="•"/>
      <w:lvlJc w:val="left"/>
      <w:pPr>
        <w:tabs>
          <w:tab w:val="num" w:pos="2880"/>
        </w:tabs>
        <w:ind w:left="2880" w:hanging="360"/>
      </w:pPr>
      <w:rPr>
        <w:rFonts w:ascii="Times New Roman" w:hAnsi="Times New Roman" w:hint="default"/>
      </w:rPr>
    </w:lvl>
    <w:lvl w:ilvl="4" w:tplc="24DC6994" w:tentative="1">
      <w:start w:val="1"/>
      <w:numFmt w:val="bullet"/>
      <w:lvlText w:val="•"/>
      <w:lvlJc w:val="left"/>
      <w:pPr>
        <w:tabs>
          <w:tab w:val="num" w:pos="3600"/>
        </w:tabs>
        <w:ind w:left="3600" w:hanging="360"/>
      </w:pPr>
      <w:rPr>
        <w:rFonts w:ascii="Times New Roman" w:hAnsi="Times New Roman" w:hint="default"/>
      </w:rPr>
    </w:lvl>
    <w:lvl w:ilvl="5" w:tplc="B4F80026" w:tentative="1">
      <w:start w:val="1"/>
      <w:numFmt w:val="bullet"/>
      <w:lvlText w:val="•"/>
      <w:lvlJc w:val="left"/>
      <w:pPr>
        <w:tabs>
          <w:tab w:val="num" w:pos="4320"/>
        </w:tabs>
        <w:ind w:left="4320" w:hanging="360"/>
      </w:pPr>
      <w:rPr>
        <w:rFonts w:ascii="Times New Roman" w:hAnsi="Times New Roman" w:hint="default"/>
      </w:rPr>
    </w:lvl>
    <w:lvl w:ilvl="6" w:tplc="E97CB648" w:tentative="1">
      <w:start w:val="1"/>
      <w:numFmt w:val="bullet"/>
      <w:lvlText w:val="•"/>
      <w:lvlJc w:val="left"/>
      <w:pPr>
        <w:tabs>
          <w:tab w:val="num" w:pos="5040"/>
        </w:tabs>
        <w:ind w:left="5040" w:hanging="360"/>
      </w:pPr>
      <w:rPr>
        <w:rFonts w:ascii="Times New Roman" w:hAnsi="Times New Roman" w:hint="default"/>
      </w:rPr>
    </w:lvl>
    <w:lvl w:ilvl="7" w:tplc="7542DA4A" w:tentative="1">
      <w:start w:val="1"/>
      <w:numFmt w:val="bullet"/>
      <w:lvlText w:val="•"/>
      <w:lvlJc w:val="left"/>
      <w:pPr>
        <w:tabs>
          <w:tab w:val="num" w:pos="5760"/>
        </w:tabs>
        <w:ind w:left="5760" w:hanging="360"/>
      </w:pPr>
      <w:rPr>
        <w:rFonts w:ascii="Times New Roman" w:hAnsi="Times New Roman" w:hint="default"/>
      </w:rPr>
    </w:lvl>
    <w:lvl w:ilvl="8" w:tplc="DF685840" w:tentative="1">
      <w:start w:val="1"/>
      <w:numFmt w:val="bullet"/>
      <w:lvlText w:val="•"/>
      <w:lvlJc w:val="left"/>
      <w:pPr>
        <w:tabs>
          <w:tab w:val="num" w:pos="6480"/>
        </w:tabs>
        <w:ind w:left="6480" w:hanging="360"/>
      </w:pPr>
      <w:rPr>
        <w:rFonts w:ascii="Times New Roman" w:hAnsi="Times New Roman" w:hint="default"/>
      </w:rPr>
    </w:lvl>
  </w:abstractNum>
  <w:abstractNum w:abstractNumId="17">
    <w:nsid w:val="640E42C7"/>
    <w:multiLevelType w:val="hybridMultilevel"/>
    <w:tmpl w:val="FE1C2D30"/>
    <w:lvl w:ilvl="0" w:tplc="BC1058CA">
      <w:start w:val="1"/>
      <w:numFmt w:val="decimal"/>
      <w:pStyle w:val="Numbering20"/>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52766BF"/>
    <w:multiLevelType w:val="hybridMultilevel"/>
    <w:tmpl w:val="F482CDCA"/>
    <w:lvl w:ilvl="0" w:tplc="43DCD7E8">
      <w:start w:val="1"/>
      <w:numFmt w:val="bullet"/>
      <w:lvlText w:val="•"/>
      <w:lvlJc w:val="left"/>
      <w:pPr>
        <w:tabs>
          <w:tab w:val="num" w:pos="720"/>
        </w:tabs>
        <w:ind w:left="720" w:hanging="360"/>
      </w:pPr>
      <w:rPr>
        <w:rFonts w:ascii="Times New Roman" w:hAnsi="Times New Roman" w:hint="default"/>
      </w:rPr>
    </w:lvl>
    <w:lvl w:ilvl="1" w:tplc="6C86BBF6">
      <w:start w:val="1"/>
      <w:numFmt w:val="bullet"/>
      <w:lvlText w:val="•"/>
      <w:lvlJc w:val="left"/>
      <w:pPr>
        <w:tabs>
          <w:tab w:val="num" w:pos="1440"/>
        </w:tabs>
        <w:ind w:left="1440" w:hanging="360"/>
      </w:pPr>
      <w:rPr>
        <w:rFonts w:ascii="Times New Roman" w:hAnsi="Times New Roman" w:hint="default"/>
      </w:rPr>
    </w:lvl>
    <w:lvl w:ilvl="2" w:tplc="48AA1F7C" w:tentative="1">
      <w:start w:val="1"/>
      <w:numFmt w:val="bullet"/>
      <w:lvlText w:val="•"/>
      <w:lvlJc w:val="left"/>
      <w:pPr>
        <w:tabs>
          <w:tab w:val="num" w:pos="2160"/>
        </w:tabs>
        <w:ind w:left="2160" w:hanging="360"/>
      </w:pPr>
      <w:rPr>
        <w:rFonts w:ascii="Times New Roman" w:hAnsi="Times New Roman" w:hint="default"/>
      </w:rPr>
    </w:lvl>
    <w:lvl w:ilvl="3" w:tplc="25D49E5E" w:tentative="1">
      <w:start w:val="1"/>
      <w:numFmt w:val="bullet"/>
      <w:lvlText w:val="•"/>
      <w:lvlJc w:val="left"/>
      <w:pPr>
        <w:tabs>
          <w:tab w:val="num" w:pos="2880"/>
        </w:tabs>
        <w:ind w:left="2880" w:hanging="360"/>
      </w:pPr>
      <w:rPr>
        <w:rFonts w:ascii="Times New Roman" w:hAnsi="Times New Roman" w:hint="default"/>
      </w:rPr>
    </w:lvl>
    <w:lvl w:ilvl="4" w:tplc="07D6EC96" w:tentative="1">
      <w:start w:val="1"/>
      <w:numFmt w:val="bullet"/>
      <w:lvlText w:val="•"/>
      <w:lvlJc w:val="left"/>
      <w:pPr>
        <w:tabs>
          <w:tab w:val="num" w:pos="3600"/>
        </w:tabs>
        <w:ind w:left="3600" w:hanging="360"/>
      </w:pPr>
      <w:rPr>
        <w:rFonts w:ascii="Times New Roman" w:hAnsi="Times New Roman" w:hint="default"/>
      </w:rPr>
    </w:lvl>
    <w:lvl w:ilvl="5" w:tplc="E9A2A02E" w:tentative="1">
      <w:start w:val="1"/>
      <w:numFmt w:val="bullet"/>
      <w:lvlText w:val="•"/>
      <w:lvlJc w:val="left"/>
      <w:pPr>
        <w:tabs>
          <w:tab w:val="num" w:pos="4320"/>
        </w:tabs>
        <w:ind w:left="4320" w:hanging="360"/>
      </w:pPr>
      <w:rPr>
        <w:rFonts w:ascii="Times New Roman" w:hAnsi="Times New Roman" w:hint="default"/>
      </w:rPr>
    </w:lvl>
    <w:lvl w:ilvl="6" w:tplc="7B806070" w:tentative="1">
      <w:start w:val="1"/>
      <w:numFmt w:val="bullet"/>
      <w:lvlText w:val="•"/>
      <w:lvlJc w:val="left"/>
      <w:pPr>
        <w:tabs>
          <w:tab w:val="num" w:pos="5040"/>
        </w:tabs>
        <w:ind w:left="5040" w:hanging="360"/>
      </w:pPr>
      <w:rPr>
        <w:rFonts w:ascii="Times New Roman" w:hAnsi="Times New Roman" w:hint="default"/>
      </w:rPr>
    </w:lvl>
    <w:lvl w:ilvl="7" w:tplc="234ED978" w:tentative="1">
      <w:start w:val="1"/>
      <w:numFmt w:val="bullet"/>
      <w:lvlText w:val="•"/>
      <w:lvlJc w:val="left"/>
      <w:pPr>
        <w:tabs>
          <w:tab w:val="num" w:pos="5760"/>
        </w:tabs>
        <w:ind w:left="5760" w:hanging="360"/>
      </w:pPr>
      <w:rPr>
        <w:rFonts w:ascii="Times New Roman" w:hAnsi="Times New Roman" w:hint="default"/>
      </w:rPr>
    </w:lvl>
    <w:lvl w:ilvl="8" w:tplc="69287E10" w:tentative="1">
      <w:start w:val="1"/>
      <w:numFmt w:val="bullet"/>
      <w:lvlText w:val="•"/>
      <w:lvlJc w:val="left"/>
      <w:pPr>
        <w:tabs>
          <w:tab w:val="num" w:pos="6480"/>
        </w:tabs>
        <w:ind w:left="6480" w:hanging="360"/>
      </w:pPr>
      <w:rPr>
        <w:rFonts w:ascii="Times New Roman" w:hAnsi="Times New Roman" w:hint="default"/>
      </w:rPr>
    </w:lvl>
  </w:abstractNum>
  <w:abstractNum w:abstractNumId="19">
    <w:nsid w:val="71EE0C79"/>
    <w:multiLevelType w:val="hybridMultilevel"/>
    <w:tmpl w:val="36C80454"/>
    <w:lvl w:ilvl="0" w:tplc="6D721286">
      <w:start w:val="1"/>
      <w:numFmt w:val="decimal"/>
      <w:pStyle w:val="Numbering2"/>
      <w:lvlText w:val="%1."/>
      <w:lvlJc w:val="left"/>
      <w:pPr>
        <w:ind w:left="1437" w:hanging="360"/>
      </w:pPr>
    </w:lvl>
    <w:lvl w:ilvl="1" w:tplc="08090019" w:tentative="1">
      <w:start w:val="1"/>
      <w:numFmt w:val="lowerLetter"/>
      <w:lvlText w:val="%2."/>
      <w:lvlJc w:val="left"/>
      <w:pPr>
        <w:ind w:left="2157" w:hanging="360"/>
      </w:pPr>
    </w:lvl>
    <w:lvl w:ilvl="2" w:tplc="0809001B" w:tentative="1">
      <w:start w:val="1"/>
      <w:numFmt w:val="lowerRoman"/>
      <w:lvlText w:val="%3."/>
      <w:lvlJc w:val="right"/>
      <w:pPr>
        <w:ind w:left="2877" w:hanging="180"/>
      </w:pPr>
    </w:lvl>
    <w:lvl w:ilvl="3" w:tplc="0809000F" w:tentative="1">
      <w:start w:val="1"/>
      <w:numFmt w:val="decimal"/>
      <w:lvlText w:val="%4."/>
      <w:lvlJc w:val="left"/>
      <w:pPr>
        <w:ind w:left="3597" w:hanging="360"/>
      </w:pPr>
    </w:lvl>
    <w:lvl w:ilvl="4" w:tplc="08090019" w:tentative="1">
      <w:start w:val="1"/>
      <w:numFmt w:val="lowerLetter"/>
      <w:lvlText w:val="%5."/>
      <w:lvlJc w:val="left"/>
      <w:pPr>
        <w:ind w:left="4317" w:hanging="360"/>
      </w:pPr>
    </w:lvl>
    <w:lvl w:ilvl="5" w:tplc="0809001B" w:tentative="1">
      <w:start w:val="1"/>
      <w:numFmt w:val="lowerRoman"/>
      <w:lvlText w:val="%6."/>
      <w:lvlJc w:val="right"/>
      <w:pPr>
        <w:ind w:left="5037" w:hanging="180"/>
      </w:pPr>
    </w:lvl>
    <w:lvl w:ilvl="6" w:tplc="0809000F" w:tentative="1">
      <w:start w:val="1"/>
      <w:numFmt w:val="decimal"/>
      <w:lvlText w:val="%7."/>
      <w:lvlJc w:val="left"/>
      <w:pPr>
        <w:ind w:left="5757" w:hanging="360"/>
      </w:pPr>
    </w:lvl>
    <w:lvl w:ilvl="7" w:tplc="08090019" w:tentative="1">
      <w:start w:val="1"/>
      <w:numFmt w:val="lowerLetter"/>
      <w:lvlText w:val="%8."/>
      <w:lvlJc w:val="left"/>
      <w:pPr>
        <w:ind w:left="6477" w:hanging="360"/>
      </w:pPr>
    </w:lvl>
    <w:lvl w:ilvl="8" w:tplc="0809001B" w:tentative="1">
      <w:start w:val="1"/>
      <w:numFmt w:val="lowerRoman"/>
      <w:lvlText w:val="%9."/>
      <w:lvlJc w:val="right"/>
      <w:pPr>
        <w:ind w:left="7197" w:hanging="180"/>
      </w:pPr>
    </w:lvl>
  </w:abstractNum>
  <w:abstractNum w:abstractNumId="20">
    <w:nsid w:val="764A4FB2"/>
    <w:multiLevelType w:val="hybridMultilevel"/>
    <w:tmpl w:val="92FC680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1">
    <w:nsid w:val="7A387FFE"/>
    <w:multiLevelType w:val="hybridMultilevel"/>
    <w:tmpl w:val="8EEC9DDE"/>
    <w:lvl w:ilvl="0" w:tplc="FC563876">
      <w:start w:val="1"/>
      <w:numFmt w:val="decimal"/>
      <w:pStyle w:val="Numbering13"/>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num w:numId="1">
    <w:abstractNumId w:val="3"/>
  </w:num>
  <w:num w:numId="2">
    <w:abstractNumId w:val="10"/>
  </w:num>
  <w:num w:numId="3">
    <w:abstractNumId w:val="12"/>
  </w:num>
  <w:num w:numId="4">
    <w:abstractNumId w:val="0"/>
  </w:num>
  <w:num w:numId="5">
    <w:abstractNumId w:val="21"/>
  </w:num>
  <w:num w:numId="6">
    <w:abstractNumId w:val="13"/>
  </w:num>
  <w:num w:numId="7">
    <w:abstractNumId w:val="8"/>
  </w:num>
  <w:num w:numId="8">
    <w:abstractNumId w:val="7"/>
  </w:num>
  <w:num w:numId="9">
    <w:abstractNumId w:val="14"/>
  </w:num>
  <w:num w:numId="10">
    <w:abstractNumId w:val="15"/>
  </w:num>
  <w:num w:numId="11">
    <w:abstractNumId w:val="6"/>
  </w:num>
  <w:num w:numId="12">
    <w:abstractNumId w:val="4"/>
  </w:num>
  <w:num w:numId="13">
    <w:abstractNumId w:val="17"/>
  </w:num>
  <w:num w:numId="14">
    <w:abstractNumId w:val="19"/>
  </w:num>
  <w:num w:numId="15">
    <w:abstractNumId w:val="5"/>
  </w:num>
  <w:num w:numId="16">
    <w:abstractNumId w:val="3"/>
  </w:num>
  <w:num w:numId="17">
    <w:abstractNumId w:val="3"/>
  </w:num>
  <w:num w:numId="18">
    <w:abstractNumId w:val="1"/>
  </w:num>
  <w:num w:numId="19">
    <w:abstractNumId w:val="11"/>
  </w:num>
  <w:num w:numId="20">
    <w:abstractNumId w:val="18"/>
  </w:num>
  <w:num w:numId="21">
    <w:abstractNumId w:val="16"/>
  </w:num>
  <w:num w:numId="22">
    <w:abstractNumId w:val="9"/>
  </w:num>
  <w:num w:numId="23">
    <w:abstractNumId w:val="2"/>
  </w:num>
  <w:num w:numId="24">
    <w:abstractNumId w:val="3"/>
  </w:num>
  <w:num w:numId="25">
    <w:abstractNumId w:val="3"/>
  </w:num>
  <w:num w:numId="26">
    <w:abstractNumId w:val="20"/>
  </w:num>
  <w:num w:numId="27">
    <w:abstractNumId w:val="3"/>
  </w:num>
  <w:num w:numId="28">
    <w:abstractNumId w:val="3"/>
  </w:num>
  <w:num w:numId="29">
    <w:abstractNumId w:val="3"/>
  </w:num>
  <w:num w:numId="30">
    <w:abstractNumId w:val="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131078" w:nlCheck="1" w:checkStyle="0"/>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DC54BB"/>
    <w:rsid w:val="00000690"/>
    <w:rsid w:val="00003933"/>
    <w:rsid w:val="00011BBF"/>
    <w:rsid w:val="00013996"/>
    <w:rsid w:val="00015081"/>
    <w:rsid w:val="00015ACA"/>
    <w:rsid w:val="00031ED7"/>
    <w:rsid w:val="00034C26"/>
    <w:rsid w:val="00034FDD"/>
    <w:rsid w:val="00040340"/>
    <w:rsid w:val="00040777"/>
    <w:rsid w:val="00040E45"/>
    <w:rsid w:val="00043C34"/>
    <w:rsid w:val="00043F29"/>
    <w:rsid w:val="000446DD"/>
    <w:rsid w:val="00053BB8"/>
    <w:rsid w:val="00053DEF"/>
    <w:rsid w:val="000562E2"/>
    <w:rsid w:val="0005676C"/>
    <w:rsid w:val="00057534"/>
    <w:rsid w:val="00063A3F"/>
    <w:rsid w:val="000648ED"/>
    <w:rsid w:val="00066FC6"/>
    <w:rsid w:val="000679D1"/>
    <w:rsid w:val="00067BC4"/>
    <w:rsid w:val="000707A3"/>
    <w:rsid w:val="000731C4"/>
    <w:rsid w:val="0007650C"/>
    <w:rsid w:val="00081E77"/>
    <w:rsid w:val="00083820"/>
    <w:rsid w:val="000871EB"/>
    <w:rsid w:val="00093D5A"/>
    <w:rsid w:val="00093D5F"/>
    <w:rsid w:val="000969F5"/>
    <w:rsid w:val="000A30C5"/>
    <w:rsid w:val="000A6F3F"/>
    <w:rsid w:val="000B0D76"/>
    <w:rsid w:val="000B181A"/>
    <w:rsid w:val="000B4D08"/>
    <w:rsid w:val="000B5D7E"/>
    <w:rsid w:val="000B5F4A"/>
    <w:rsid w:val="000B7EB0"/>
    <w:rsid w:val="000C045D"/>
    <w:rsid w:val="000C0677"/>
    <w:rsid w:val="000C72E0"/>
    <w:rsid w:val="000C74A1"/>
    <w:rsid w:val="000C7704"/>
    <w:rsid w:val="000D1267"/>
    <w:rsid w:val="000D22EC"/>
    <w:rsid w:val="000D3768"/>
    <w:rsid w:val="000D4D57"/>
    <w:rsid w:val="000D6970"/>
    <w:rsid w:val="000D6F10"/>
    <w:rsid w:val="000D7EC0"/>
    <w:rsid w:val="000E095F"/>
    <w:rsid w:val="000E0D4E"/>
    <w:rsid w:val="000F1498"/>
    <w:rsid w:val="000F29A3"/>
    <w:rsid w:val="000F2A24"/>
    <w:rsid w:val="000F2D1E"/>
    <w:rsid w:val="000F430A"/>
    <w:rsid w:val="000F7BE3"/>
    <w:rsid w:val="0010135D"/>
    <w:rsid w:val="00102768"/>
    <w:rsid w:val="00110EBD"/>
    <w:rsid w:val="001149D4"/>
    <w:rsid w:val="00117350"/>
    <w:rsid w:val="00117AC9"/>
    <w:rsid w:val="00117B3B"/>
    <w:rsid w:val="00126514"/>
    <w:rsid w:val="00127D46"/>
    <w:rsid w:val="001317F3"/>
    <w:rsid w:val="0013184F"/>
    <w:rsid w:val="00134859"/>
    <w:rsid w:val="00142573"/>
    <w:rsid w:val="00142912"/>
    <w:rsid w:val="00147860"/>
    <w:rsid w:val="00150A97"/>
    <w:rsid w:val="0015164C"/>
    <w:rsid w:val="00153504"/>
    <w:rsid w:val="0015783A"/>
    <w:rsid w:val="0016069A"/>
    <w:rsid w:val="001662BA"/>
    <w:rsid w:val="00175BB2"/>
    <w:rsid w:val="0017652B"/>
    <w:rsid w:val="0017670C"/>
    <w:rsid w:val="00181195"/>
    <w:rsid w:val="00182C01"/>
    <w:rsid w:val="00183BED"/>
    <w:rsid w:val="00187999"/>
    <w:rsid w:val="0019319D"/>
    <w:rsid w:val="00194930"/>
    <w:rsid w:val="00194EE2"/>
    <w:rsid w:val="00195310"/>
    <w:rsid w:val="00196347"/>
    <w:rsid w:val="00196613"/>
    <w:rsid w:val="001A214D"/>
    <w:rsid w:val="001A5EF6"/>
    <w:rsid w:val="001B57FA"/>
    <w:rsid w:val="001B71A7"/>
    <w:rsid w:val="001C02AE"/>
    <w:rsid w:val="001C1552"/>
    <w:rsid w:val="001C1B62"/>
    <w:rsid w:val="001C2A96"/>
    <w:rsid w:val="001C5FA2"/>
    <w:rsid w:val="001C6443"/>
    <w:rsid w:val="001D01CA"/>
    <w:rsid w:val="001D0696"/>
    <w:rsid w:val="001E25C5"/>
    <w:rsid w:val="001E3306"/>
    <w:rsid w:val="001E6A79"/>
    <w:rsid w:val="001E7DC4"/>
    <w:rsid w:val="001F1605"/>
    <w:rsid w:val="001F16DC"/>
    <w:rsid w:val="001F1B2D"/>
    <w:rsid w:val="001F28F0"/>
    <w:rsid w:val="001F5FD7"/>
    <w:rsid w:val="001F6AE0"/>
    <w:rsid w:val="001F6ECD"/>
    <w:rsid w:val="00200435"/>
    <w:rsid w:val="00207419"/>
    <w:rsid w:val="0020752A"/>
    <w:rsid w:val="002104E6"/>
    <w:rsid w:val="0021087A"/>
    <w:rsid w:val="00213752"/>
    <w:rsid w:val="00213A39"/>
    <w:rsid w:val="00213F48"/>
    <w:rsid w:val="00214E10"/>
    <w:rsid w:val="002150E6"/>
    <w:rsid w:val="00217DA9"/>
    <w:rsid w:val="0022074E"/>
    <w:rsid w:val="002216D3"/>
    <w:rsid w:val="00225149"/>
    <w:rsid w:val="002252B2"/>
    <w:rsid w:val="00225EFD"/>
    <w:rsid w:val="0022713C"/>
    <w:rsid w:val="002307E6"/>
    <w:rsid w:val="002332D5"/>
    <w:rsid w:val="00237263"/>
    <w:rsid w:val="0023766F"/>
    <w:rsid w:val="00240E81"/>
    <w:rsid w:val="00241F72"/>
    <w:rsid w:val="00242549"/>
    <w:rsid w:val="00242671"/>
    <w:rsid w:val="00246C52"/>
    <w:rsid w:val="00253C04"/>
    <w:rsid w:val="00254BAD"/>
    <w:rsid w:val="00256AE6"/>
    <w:rsid w:val="00256D4D"/>
    <w:rsid w:val="002571A8"/>
    <w:rsid w:val="002573B3"/>
    <w:rsid w:val="00260F99"/>
    <w:rsid w:val="00261684"/>
    <w:rsid w:val="00263439"/>
    <w:rsid w:val="00263A63"/>
    <w:rsid w:val="00266A5A"/>
    <w:rsid w:val="00266F65"/>
    <w:rsid w:val="00267053"/>
    <w:rsid w:val="00275669"/>
    <w:rsid w:val="00275EC8"/>
    <w:rsid w:val="00276BFA"/>
    <w:rsid w:val="00282972"/>
    <w:rsid w:val="0028545E"/>
    <w:rsid w:val="002858A5"/>
    <w:rsid w:val="00285B97"/>
    <w:rsid w:val="00294326"/>
    <w:rsid w:val="00295EF5"/>
    <w:rsid w:val="002A2674"/>
    <w:rsid w:val="002A5FBE"/>
    <w:rsid w:val="002A7C87"/>
    <w:rsid w:val="002A7CE9"/>
    <w:rsid w:val="002B16B9"/>
    <w:rsid w:val="002B4C96"/>
    <w:rsid w:val="002C1175"/>
    <w:rsid w:val="002C50B5"/>
    <w:rsid w:val="002D13FD"/>
    <w:rsid w:val="002D1F44"/>
    <w:rsid w:val="002D29E5"/>
    <w:rsid w:val="002D4074"/>
    <w:rsid w:val="002D5655"/>
    <w:rsid w:val="002D5D5A"/>
    <w:rsid w:val="002D635D"/>
    <w:rsid w:val="002D7FB5"/>
    <w:rsid w:val="002E01D8"/>
    <w:rsid w:val="002E22E8"/>
    <w:rsid w:val="002E41D2"/>
    <w:rsid w:val="002E4995"/>
    <w:rsid w:val="002F26BB"/>
    <w:rsid w:val="002F7B60"/>
    <w:rsid w:val="003037BD"/>
    <w:rsid w:val="003049D3"/>
    <w:rsid w:val="00304D30"/>
    <w:rsid w:val="003057EE"/>
    <w:rsid w:val="003062D2"/>
    <w:rsid w:val="003073F3"/>
    <w:rsid w:val="003122FE"/>
    <w:rsid w:val="003169F2"/>
    <w:rsid w:val="003240B5"/>
    <w:rsid w:val="00324DA9"/>
    <w:rsid w:val="00330D7A"/>
    <w:rsid w:val="00330E70"/>
    <w:rsid w:val="00333812"/>
    <w:rsid w:val="0033577A"/>
    <w:rsid w:val="00345EC4"/>
    <w:rsid w:val="00351C4E"/>
    <w:rsid w:val="00352068"/>
    <w:rsid w:val="003522DA"/>
    <w:rsid w:val="003551D2"/>
    <w:rsid w:val="0035669E"/>
    <w:rsid w:val="0036082F"/>
    <w:rsid w:val="00362486"/>
    <w:rsid w:val="00364107"/>
    <w:rsid w:val="00364F8E"/>
    <w:rsid w:val="00383500"/>
    <w:rsid w:val="0038417E"/>
    <w:rsid w:val="003841BE"/>
    <w:rsid w:val="00385A7C"/>
    <w:rsid w:val="00387AF8"/>
    <w:rsid w:val="00390C89"/>
    <w:rsid w:val="003920BA"/>
    <w:rsid w:val="00393A73"/>
    <w:rsid w:val="00395502"/>
    <w:rsid w:val="00397DCE"/>
    <w:rsid w:val="003A1CF9"/>
    <w:rsid w:val="003A2C22"/>
    <w:rsid w:val="003A3249"/>
    <w:rsid w:val="003A38D9"/>
    <w:rsid w:val="003A718B"/>
    <w:rsid w:val="003B256E"/>
    <w:rsid w:val="003B65BD"/>
    <w:rsid w:val="003B7E20"/>
    <w:rsid w:val="003C2C03"/>
    <w:rsid w:val="003C32A8"/>
    <w:rsid w:val="003C5B28"/>
    <w:rsid w:val="003D195A"/>
    <w:rsid w:val="003D22FA"/>
    <w:rsid w:val="003D2AD7"/>
    <w:rsid w:val="003D7055"/>
    <w:rsid w:val="003E001D"/>
    <w:rsid w:val="003E1863"/>
    <w:rsid w:val="003E2ADC"/>
    <w:rsid w:val="003E40BC"/>
    <w:rsid w:val="003E5C5A"/>
    <w:rsid w:val="003F431F"/>
    <w:rsid w:val="003F4CEA"/>
    <w:rsid w:val="003F5F1D"/>
    <w:rsid w:val="004002B3"/>
    <w:rsid w:val="0040365D"/>
    <w:rsid w:val="00404035"/>
    <w:rsid w:val="0040489F"/>
    <w:rsid w:val="004116F5"/>
    <w:rsid w:val="00412E2D"/>
    <w:rsid w:val="00413A82"/>
    <w:rsid w:val="00414A77"/>
    <w:rsid w:val="0041553B"/>
    <w:rsid w:val="004179AA"/>
    <w:rsid w:val="0042636F"/>
    <w:rsid w:val="004270D1"/>
    <w:rsid w:val="00431A04"/>
    <w:rsid w:val="00433986"/>
    <w:rsid w:val="004349B8"/>
    <w:rsid w:val="0044113B"/>
    <w:rsid w:val="00441EFF"/>
    <w:rsid w:val="004458EB"/>
    <w:rsid w:val="00445FA3"/>
    <w:rsid w:val="0045094E"/>
    <w:rsid w:val="004513A3"/>
    <w:rsid w:val="004549D4"/>
    <w:rsid w:val="00460145"/>
    <w:rsid w:val="0046075C"/>
    <w:rsid w:val="00460FBB"/>
    <w:rsid w:val="00472186"/>
    <w:rsid w:val="00475DCB"/>
    <w:rsid w:val="00480365"/>
    <w:rsid w:val="00480456"/>
    <w:rsid w:val="004856EA"/>
    <w:rsid w:val="00486D4B"/>
    <w:rsid w:val="00490152"/>
    <w:rsid w:val="00490B51"/>
    <w:rsid w:val="00493E9D"/>
    <w:rsid w:val="00494E7A"/>
    <w:rsid w:val="0049777E"/>
    <w:rsid w:val="004A0810"/>
    <w:rsid w:val="004A248A"/>
    <w:rsid w:val="004A688C"/>
    <w:rsid w:val="004B2ADD"/>
    <w:rsid w:val="004B2F7E"/>
    <w:rsid w:val="004B48C8"/>
    <w:rsid w:val="004B4E72"/>
    <w:rsid w:val="004B6BE3"/>
    <w:rsid w:val="004B709B"/>
    <w:rsid w:val="004C0CFE"/>
    <w:rsid w:val="004C2FF4"/>
    <w:rsid w:val="004C3A01"/>
    <w:rsid w:val="004D1A86"/>
    <w:rsid w:val="004D3935"/>
    <w:rsid w:val="004D62AD"/>
    <w:rsid w:val="004D6750"/>
    <w:rsid w:val="004D6E65"/>
    <w:rsid w:val="004E19EC"/>
    <w:rsid w:val="004E2236"/>
    <w:rsid w:val="004E3608"/>
    <w:rsid w:val="004E5A25"/>
    <w:rsid w:val="004E7E78"/>
    <w:rsid w:val="004F17A7"/>
    <w:rsid w:val="004F2658"/>
    <w:rsid w:val="004F4B64"/>
    <w:rsid w:val="004F5208"/>
    <w:rsid w:val="005055DB"/>
    <w:rsid w:val="00507F11"/>
    <w:rsid w:val="005109BE"/>
    <w:rsid w:val="00510EA6"/>
    <w:rsid w:val="00520BBB"/>
    <w:rsid w:val="00520FFA"/>
    <w:rsid w:val="00523127"/>
    <w:rsid w:val="005249F3"/>
    <w:rsid w:val="00524B87"/>
    <w:rsid w:val="005260D0"/>
    <w:rsid w:val="0052663A"/>
    <w:rsid w:val="00526A06"/>
    <w:rsid w:val="00527015"/>
    <w:rsid w:val="0053072B"/>
    <w:rsid w:val="00530AC2"/>
    <w:rsid w:val="00531E72"/>
    <w:rsid w:val="00531F80"/>
    <w:rsid w:val="005343F4"/>
    <w:rsid w:val="00541EE6"/>
    <w:rsid w:val="0054434B"/>
    <w:rsid w:val="0055077A"/>
    <w:rsid w:val="00552AA5"/>
    <w:rsid w:val="00553C9B"/>
    <w:rsid w:val="00556D38"/>
    <w:rsid w:val="0056124D"/>
    <w:rsid w:val="00564309"/>
    <w:rsid w:val="00567D28"/>
    <w:rsid w:val="00571C69"/>
    <w:rsid w:val="00573C02"/>
    <w:rsid w:val="005758EA"/>
    <w:rsid w:val="00575D26"/>
    <w:rsid w:val="005815A8"/>
    <w:rsid w:val="005831A0"/>
    <w:rsid w:val="005832B4"/>
    <w:rsid w:val="00583917"/>
    <w:rsid w:val="00586E4C"/>
    <w:rsid w:val="0058791C"/>
    <w:rsid w:val="00587A29"/>
    <w:rsid w:val="00591569"/>
    <w:rsid w:val="00593BEE"/>
    <w:rsid w:val="005970B6"/>
    <w:rsid w:val="0059713A"/>
    <w:rsid w:val="005979F0"/>
    <w:rsid w:val="005A19D1"/>
    <w:rsid w:val="005A2218"/>
    <w:rsid w:val="005B1C1A"/>
    <w:rsid w:val="005B2C95"/>
    <w:rsid w:val="005B3AE4"/>
    <w:rsid w:val="005B5E52"/>
    <w:rsid w:val="005C0040"/>
    <w:rsid w:val="005C1DCE"/>
    <w:rsid w:val="005C3BBC"/>
    <w:rsid w:val="005C470C"/>
    <w:rsid w:val="005C5773"/>
    <w:rsid w:val="005C5F52"/>
    <w:rsid w:val="005D0ABF"/>
    <w:rsid w:val="005D106D"/>
    <w:rsid w:val="005D2AAA"/>
    <w:rsid w:val="005D4478"/>
    <w:rsid w:val="005E2049"/>
    <w:rsid w:val="005E23A8"/>
    <w:rsid w:val="005E2737"/>
    <w:rsid w:val="005E2A67"/>
    <w:rsid w:val="005E693E"/>
    <w:rsid w:val="005F0872"/>
    <w:rsid w:val="005F16F2"/>
    <w:rsid w:val="005F17C3"/>
    <w:rsid w:val="005F3AE2"/>
    <w:rsid w:val="005F7917"/>
    <w:rsid w:val="006024D5"/>
    <w:rsid w:val="0060511D"/>
    <w:rsid w:val="00606BA7"/>
    <w:rsid w:val="00610006"/>
    <w:rsid w:val="00611670"/>
    <w:rsid w:val="00615C2E"/>
    <w:rsid w:val="00616C7B"/>
    <w:rsid w:val="00624520"/>
    <w:rsid w:val="00625814"/>
    <w:rsid w:val="00627822"/>
    <w:rsid w:val="00627F7B"/>
    <w:rsid w:val="00631BD4"/>
    <w:rsid w:val="00632259"/>
    <w:rsid w:val="00634E2F"/>
    <w:rsid w:val="00637350"/>
    <w:rsid w:val="006418FA"/>
    <w:rsid w:val="00644FA7"/>
    <w:rsid w:val="0065062C"/>
    <w:rsid w:val="00654D0F"/>
    <w:rsid w:val="0065693B"/>
    <w:rsid w:val="00657CFE"/>
    <w:rsid w:val="00660760"/>
    <w:rsid w:val="00660910"/>
    <w:rsid w:val="006631A9"/>
    <w:rsid w:val="00671442"/>
    <w:rsid w:val="00674DD9"/>
    <w:rsid w:val="006753EC"/>
    <w:rsid w:val="00682AD0"/>
    <w:rsid w:val="00683134"/>
    <w:rsid w:val="0068794B"/>
    <w:rsid w:val="00693CE6"/>
    <w:rsid w:val="00695E32"/>
    <w:rsid w:val="006A0E0B"/>
    <w:rsid w:val="006A12F4"/>
    <w:rsid w:val="006A1A4A"/>
    <w:rsid w:val="006A527C"/>
    <w:rsid w:val="006A7F82"/>
    <w:rsid w:val="006B3497"/>
    <w:rsid w:val="006B3EB7"/>
    <w:rsid w:val="006B59D8"/>
    <w:rsid w:val="006B6574"/>
    <w:rsid w:val="006C0D82"/>
    <w:rsid w:val="006C0DB7"/>
    <w:rsid w:val="006C260B"/>
    <w:rsid w:val="006C6C1C"/>
    <w:rsid w:val="006C7B3D"/>
    <w:rsid w:val="006C7D9D"/>
    <w:rsid w:val="006D0934"/>
    <w:rsid w:val="006D137B"/>
    <w:rsid w:val="006D182E"/>
    <w:rsid w:val="006D2543"/>
    <w:rsid w:val="006D256E"/>
    <w:rsid w:val="006D3B08"/>
    <w:rsid w:val="006D5F5F"/>
    <w:rsid w:val="006D732B"/>
    <w:rsid w:val="006E0C48"/>
    <w:rsid w:val="006E4A90"/>
    <w:rsid w:val="006E5F78"/>
    <w:rsid w:val="006E78D7"/>
    <w:rsid w:val="006F6D09"/>
    <w:rsid w:val="006F7036"/>
    <w:rsid w:val="007000A7"/>
    <w:rsid w:val="00705F7F"/>
    <w:rsid w:val="00710FF8"/>
    <w:rsid w:val="00714327"/>
    <w:rsid w:val="00714C18"/>
    <w:rsid w:val="00715AC2"/>
    <w:rsid w:val="00715E46"/>
    <w:rsid w:val="0071778C"/>
    <w:rsid w:val="00722379"/>
    <w:rsid w:val="007321A0"/>
    <w:rsid w:val="00735084"/>
    <w:rsid w:val="00740520"/>
    <w:rsid w:val="00745B42"/>
    <w:rsid w:val="007462A5"/>
    <w:rsid w:val="00747054"/>
    <w:rsid w:val="007470A7"/>
    <w:rsid w:val="007541F0"/>
    <w:rsid w:val="007710D7"/>
    <w:rsid w:val="00771AFC"/>
    <w:rsid w:val="00772F10"/>
    <w:rsid w:val="00776469"/>
    <w:rsid w:val="00776C10"/>
    <w:rsid w:val="007779DA"/>
    <w:rsid w:val="00781CF8"/>
    <w:rsid w:val="00782A7D"/>
    <w:rsid w:val="007834A6"/>
    <w:rsid w:val="00784764"/>
    <w:rsid w:val="007871FF"/>
    <w:rsid w:val="00791AC8"/>
    <w:rsid w:val="007930C0"/>
    <w:rsid w:val="007A5705"/>
    <w:rsid w:val="007B03ED"/>
    <w:rsid w:val="007B03EE"/>
    <w:rsid w:val="007B06CE"/>
    <w:rsid w:val="007B1FA8"/>
    <w:rsid w:val="007B2A4D"/>
    <w:rsid w:val="007D03A9"/>
    <w:rsid w:val="007D193E"/>
    <w:rsid w:val="007D5968"/>
    <w:rsid w:val="007D6B04"/>
    <w:rsid w:val="007D6E78"/>
    <w:rsid w:val="007D75B2"/>
    <w:rsid w:val="007E3A57"/>
    <w:rsid w:val="007E47ED"/>
    <w:rsid w:val="007E4EC3"/>
    <w:rsid w:val="007F54D2"/>
    <w:rsid w:val="007F5A6A"/>
    <w:rsid w:val="007F757F"/>
    <w:rsid w:val="008059BD"/>
    <w:rsid w:val="00806C86"/>
    <w:rsid w:val="00807572"/>
    <w:rsid w:val="00807807"/>
    <w:rsid w:val="0081189A"/>
    <w:rsid w:val="00812DDE"/>
    <w:rsid w:val="00814863"/>
    <w:rsid w:val="00820D4E"/>
    <w:rsid w:val="0082200D"/>
    <w:rsid w:val="00822171"/>
    <w:rsid w:val="00823EBB"/>
    <w:rsid w:val="00824660"/>
    <w:rsid w:val="00826E07"/>
    <w:rsid w:val="00831722"/>
    <w:rsid w:val="008349E8"/>
    <w:rsid w:val="00835010"/>
    <w:rsid w:val="00835768"/>
    <w:rsid w:val="00840085"/>
    <w:rsid w:val="00845610"/>
    <w:rsid w:val="00846172"/>
    <w:rsid w:val="00847D95"/>
    <w:rsid w:val="0085007A"/>
    <w:rsid w:val="0085234A"/>
    <w:rsid w:val="00862136"/>
    <w:rsid w:val="00863007"/>
    <w:rsid w:val="008644AE"/>
    <w:rsid w:val="00864D6C"/>
    <w:rsid w:val="00865AB9"/>
    <w:rsid w:val="00867927"/>
    <w:rsid w:val="0087495B"/>
    <w:rsid w:val="008751C3"/>
    <w:rsid w:val="00875C7A"/>
    <w:rsid w:val="00881987"/>
    <w:rsid w:val="008835EA"/>
    <w:rsid w:val="00890B11"/>
    <w:rsid w:val="0089164F"/>
    <w:rsid w:val="00893467"/>
    <w:rsid w:val="0089377A"/>
    <w:rsid w:val="00894168"/>
    <w:rsid w:val="00897223"/>
    <w:rsid w:val="008B1AC1"/>
    <w:rsid w:val="008B2385"/>
    <w:rsid w:val="008B67C4"/>
    <w:rsid w:val="008B6EB9"/>
    <w:rsid w:val="008B7E76"/>
    <w:rsid w:val="008D24F5"/>
    <w:rsid w:val="008D37AC"/>
    <w:rsid w:val="008D6C96"/>
    <w:rsid w:val="008E4318"/>
    <w:rsid w:val="008E59ED"/>
    <w:rsid w:val="008E617B"/>
    <w:rsid w:val="008F0B16"/>
    <w:rsid w:val="008F1F13"/>
    <w:rsid w:val="008F350A"/>
    <w:rsid w:val="008F4C73"/>
    <w:rsid w:val="008F562E"/>
    <w:rsid w:val="008F5C55"/>
    <w:rsid w:val="008F69F2"/>
    <w:rsid w:val="00902B17"/>
    <w:rsid w:val="00903377"/>
    <w:rsid w:val="00904A07"/>
    <w:rsid w:val="009055E4"/>
    <w:rsid w:val="009117F7"/>
    <w:rsid w:val="0091380C"/>
    <w:rsid w:val="00914821"/>
    <w:rsid w:val="00915EBE"/>
    <w:rsid w:val="00916D7E"/>
    <w:rsid w:val="009208CC"/>
    <w:rsid w:val="00920BC1"/>
    <w:rsid w:val="00921F4F"/>
    <w:rsid w:val="00925FC2"/>
    <w:rsid w:val="009265B7"/>
    <w:rsid w:val="00926741"/>
    <w:rsid w:val="00932072"/>
    <w:rsid w:val="0093361F"/>
    <w:rsid w:val="009338EB"/>
    <w:rsid w:val="0093510E"/>
    <w:rsid w:val="00940CFF"/>
    <w:rsid w:val="009420C5"/>
    <w:rsid w:val="0094330F"/>
    <w:rsid w:val="009438D6"/>
    <w:rsid w:val="00944008"/>
    <w:rsid w:val="00944E61"/>
    <w:rsid w:val="0094740E"/>
    <w:rsid w:val="00950367"/>
    <w:rsid w:val="00954A30"/>
    <w:rsid w:val="00955219"/>
    <w:rsid w:val="00960707"/>
    <w:rsid w:val="00962035"/>
    <w:rsid w:val="009629A4"/>
    <w:rsid w:val="00962CBB"/>
    <w:rsid w:val="00971893"/>
    <w:rsid w:val="009718DD"/>
    <w:rsid w:val="00974ACD"/>
    <w:rsid w:val="009757C5"/>
    <w:rsid w:val="00977A35"/>
    <w:rsid w:val="009805C1"/>
    <w:rsid w:val="009828D1"/>
    <w:rsid w:val="009835CF"/>
    <w:rsid w:val="00991729"/>
    <w:rsid w:val="00991CBC"/>
    <w:rsid w:val="0099495F"/>
    <w:rsid w:val="0099599A"/>
    <w:rsid w:val="009963F7"/>
    <w:rsid w:val="009A1B20"/>
    <w:rsid w:val="009A4B2D"/>
    <w:rsid w:val="009B2FC3"/>
    <w:rsid w:val="009B45C7"/>
    <w:rsid w:val="009C2A59"/>
    <w:rsid w:val="009C32AF"/>
    <w:rsid w:val="009C623F"/>
    <w:rsid w:val="009D1EE2"/>
    <w:rsid w:val="009D2D1E"/>
    <w:rsid w:val="009D356C"/>
    <w:rsid w:val="009D542B"/>
    <w:rsid w:val="009E05ED"/>
    <w:rsid w:val="009E3AFC"/>
    <w:rsid w:val="009E4D2E"/>
    <w:rsid w:val="009E52E5"/>
    <w:rsid w:val="009E684C"/>
    <w:rsid w:val="009F7870"/>
    <w:rsid w:val="00A008A3"/>
    <w:rsid w:val="00A12CB2"/>
    <w:rsid w:val="00A13171"/>
    <w:rsid w:val="00A13866"/>
    <w:rsid w:val="00A13B80"/>
    <w:rsid w:val="00A152AA"/>
    <w:rsid w:val="00A21D36"/>
    <w:rsid w:val="00A243AE"/>
    <w:rsid w:val="00A2580F"/>
    <w:rsid w:val="00A3238B"/>
    <w:rsid w:val="00A328AE"/>
    <w:rsid w:val="00A34019"/>
    <w:rsid w:val="00A362CC"/>
    <w:rsid w:val="00A42384"/>
    <w:rsid w:val="00A42615"/>
    <w:rsid w:val="00A43110"/>
    <w:rsid w:val="00A46F4B"/>
    <w:rsid w:val="00A5512F"/>
    <w:rsid w:val="00A55A0C"/>
    <w:rsid w:val="00A56551"/>
    <w:rsid w:val="00A56D68"/>
    <w:rsid w:val="00A5752C"/>
    <w:rsid w:val="00A57943"/>
    <w:rsid w:val="00A61933"/>
    <w:rsid w:val="00A7261B"/>
    <w:rsid w:val="00A7293E"/>
    <w:rsid w:val="00A72E95"/>
    <w:rsid w:val="00A86C4C"/>
    <w:rsid w:val="00A87C11"/>
    <w:rsid w:val="00A9075C"/>
    <w:rsid w:val="00A942B8"/>
    <w:rsid w:val="00A955FA"/>
    <w:rsid w:val="00A9662D"/>
    <w:rsid w:val="00A96742"/>
    <w:rsid w:val="00AA0B18"/>
    <w:rsid w:val="00AA2DD7"/>
    <w:rsid w:val="00AA3021"/>
    <w:rsid w:val="00AA4F34"/>
    <w:rsid w:val="00AA541B"/>
    <w:rsid w:val="00AA5CCA"/>
    <w:rsid w:val="00AA720A"/>
    <w:rsid w:val="00AB164F"/>
    <w:rsid w:val="00AB2584"/>
    <w:rsid w:val="00AB2885"/>
    <w:rsid w:val="00AB3189"/>
    <w:rsid w:val="00AB36D3"/>
    <w:rsid w:val="00AB494E"/>
    <w:rsid w:val="00AC0CC4"/>
    <w:rsid w:val="00AC1E7A"/>
    <w:rsid w:val="00AC4D50"/>
    <w:rsid w:val="00AC6F46"/>
    <w:rsid w:val="00AD0EFB"/>
    <w:rsid w:val="00AD2AF7"/>
    <w:rsid w:val="00AE35AD"/>
    <w:rsid w:val="00AE629A"/>
    <w:rsid w:val="00AE772C"/>
    <w:rsid w:val="00AF16C6"/>
    <w:rsid w:val="00AF4111"/>
    <w:rsid w:val="00AF51D9"/>
    <w:rsid w:val="00AF5BD7"/>
    <w:rsid w:val="00AF6DA8"/>
    <w:rsid w:val="00B01672"/>
    <w:rsid w:val="00B0226D"/>
    <w:rsid w:val="00B0462C"/>
    <w:rsid w:val="00B04D52"/>
    <w:rsid w:val="00B0720A"/>
    <w:rsid w:val="00B114E7"/>
    <w:rsid w:val="00B14857"/>
    <w:rsid w:val="00B21F98"/>
    <w:rsid w:val="00B318ED"/>
    <w:rsid w:val="00B32CE3"/>
    <w:rsid w:val="00B35F2D"/>
    <w:rsid w:val="00B4259E"/>
    <w:rsid w:val="00B44BA3"/>
    <w:rsid w:val="00B50B13"/>
    <w:rsid w:val="00B515C0"/>
    <w:rsid w:val="00B5428E"/>
    <w:rsid w:val="00B563D3"/>
    <w:rsid w:val="00B61241"/>
    <w:rsid w:val="00B6138D"/>
    <w:rsid w:val="00B63280"/>
    <w:rsid w:val="00B63C11"/>
    <w:rsid w:val="00B64F92"/>
    <w:rsid w:val="00B7217B"/>
    <w:rsid w:val="00B725F2"/>
    <w:rsid w:val="00B73444"/>
    <w:rsid w:val="00B75D63"/>
    <w:rsid w:val="00B76C10"/>
    <w:rsid w:val="00B774FC"/>
    <w:rsid w:val="00B77F0B"/>
    <w:rsid w:val="00B81A7C"/>
    <w:rsid w:val="00B81E4A"/>
    <w:rsid w:val="00B83A8F"/>
    <w:rsid w:val="00B86833"/>
    <w:rsid w:val="00B87856"/>
    <w:rsid w:val="00B87B50"/>
    <w:rsid w:val="00B90390"/>
    <w:rsid w:val="00B96227"/>
    <w:rsid w:val="00BA1DF3"/>
    <w:rsid w:val="00BA2B3D"/>
    <w:rsid w:val="00BA3AB4"/>
    <w:rsid w:val="00BA41EF"/>
    <w:rsid w:val="00BA604E"/>
    <w:rsid w:val="00BA729A"/>
    <w:rsid w:val="00BB02ED"/>
    <w:rsid w:val="00BB1137"/>
    <w:rsid w:val="00BB4B0F"/>
    <w:rsid w:val="00BB5742"/>
    <w:rsid w:val="00BB66EB"/>
    <w:rsid w:val="00BB7406"/>
    <w:rsid w:val="00BC2B13"/>
    <w:rsid w:val="00BC3D36"/>
    <w:rsid w:val="00BC553D"/>
    <w:rsid w:val="00BC6AC9"/>
    <w:rsid w:val="00BD0957"/>
    <w:rsid w:val="00BD26F4"/>
    <w:rsid w:val="00BD3EE6"/>
    <w:rsid w:val="00BD493D"/>
    <w:rsid w:val="00BD7E6F"/>
    <w:rsid w:val="00BE1291"/>
    <w:rsid w:val="00BE12BE"/>
    <w:rsid w:val="00BE6738"/>
    <w:rsid w:val="00BE70D5"/>
    <w:rsid w:val="00BE7C2A"/>
    <w:rsid w:val="00BF0FD8"/>
    <w:rsid w:val="00BF1A5D"/>
    <w:rsid w:val="00BF316D"/>
    <w:rsid w:val="00BF46FE"/>
    <w:rsid w:val="00BF7A6E"/>
    <w:rsid w:val="00C02B7A"/>
    <w:rsid w:val="00C038AB"/>
    <w:rsid w:val="00C03D86"/>
    <w:rsid w:val="00C06034"/>
    <w:rsid w:val="00C077F4"/>
    <w:rsid w:val="00C07ADD"/>
    <w:rsid w:val="00C156AE"/>
    <w:rsid w:val="00C16D2D"/>
    <w:rsid w:val="00C17120"/>
    <w:rsid w:val="00C171F2"/>
    <w:rsid w:val="00C1731B"/>
    <w:rsid w:val="00C20422"/>
    <w:rsid w:val="00C23300"/>
    <w:rsid w:val="00C23683"/>
    <w:rsid w:val="00C23CD8"/>
    <w:rsid w:val="00C243D2"/>
    <w:rsid w:val="00C24AB7"/>
    <w:rsid w:val="00C252C4"/>
    <w:rsid w:val="00C26601"/>
    <w:rsid w:val="00C268F8"/>
    <w:rsid w:val="00C27244"/>
    <w:rsid w:val="00C30188"/>
    <w:rsid w:val="00C30A61"/>
    <w:rsid w:val="00C33226"/>
    <w:rsid w:val="00C342AD"/>
    <w:rsid w:val="00C347FE"/>
    <w:rsid w:val="00C4374E"/>
    <w:rsid w:val="00C43761"/>
    <w:rsid w:val="00C470CE"/>
    <w:rsid w:val="00C47453"/>
    <w:rsid w:val="00C47B01"/>
    <w:rsid w:val="00C47FB1"/>
    <w:rsid w:val="00C51695"/>
    <w:rsid w:val="00C5341F"/>
    <w:rsid w:val="00C54A2C"/>
    <w:rsid w:val="00C55329"/>
    <w:rsid w:val="00C57113"/>
    <w:rsid w:val="00C57C7B"/>
    <w:rsid w:val="00C600ED"/>
    <w:rsid w:val="00C642D6"/>
    <w:rsid w:val="00C64FF6"/>
    <w:rsid w:val="00C67FDA"/>
    <w:rsid w:val="00C70855"/>
    <w:rsid w:val="00C7181D"/>
    <w:rsid w:val="00C72D94"/>
    <w:rsid w:val="00C72E3B"/>
    <w:rsid w:val="00C77D1D"/>
    <w:rsid w:val="00C8124F"/>
    <w:rsid w:val="00C812C6"/>
    <w:rsid w:val="00C81969"/>
    <w:rsid w:val="00C81FFD"/>
    <w:rsid w:val="00C82501"/>
    <w:rsid w:val="00C82B40"/>
    <w:rsid w:val="00C90E23"/>
    <w:rsid w:val="00C9323B"/>
    <w:rsid w:val="00C95317"/>
    <w:rsid w:val="00C96085"/>
    <w:rsid w:val="00CA014F"/>
    <w:rsid w:val="00CA0EA7"/>
    <w:rsid w:val="00CA20BF"/>
    <w:rsid w:val="00CA2DB5"/>
    <w:rsid w:val="00CA793E"/>
    <w:rsid w:val="00CB0729"/>
    <w:rsid w:val="00CB2BA5"/>
    <w:rsid w:val="00CB3053"/>
    <w:rsid w:val="00CB4653"/>
    <w:rsid w:val="00CB6B7E"/>
    <w:rsid w:val="00CC1D09"/>
    <w:rsid w:val="00CC50E4"/>
    <w:rsid w:val="00CC5E9A"/>
    <w:rsid w:val="00CC6986"/>
    <w:rsid w:val="00CD14D3"/>
    <w:rsid w:val="00CD1A6A"/>
    <w:rsid w:val="00CD5A7C"/>
    <w:rsid w:val="00CD76F4"/>
    <w:rsid w:val="00CE1DAD"/>
    <w:rsid w:val="00CE6263"/>
    <w:rsid w:val="00CE76B7"/>
    <w:rsid w:val="00CF347E"/>
    <w:rsid w:val="00CF3C6D"/>
    <w:rsid w:val="00CF4F5D"/>
    <w:rsid w:val="00CF6775"/>
    <w:rsid w:val="00D058C4"/>
    <w:rsid w:val="00D069DE"/>
    <w:rsid w:val="00D07BC8"/>
    <w:rsid w:val="00D11C6E"/>
    <w:rsid w:val="00D12C84"/>
    <w:rsid w:val="00D1470F"/>
    <w:rsid w:val="00D23891"/>
    <w:rsid w:val="00D23F61"/>
    <w:rsid w:val="00D25E1F"/>
    <w:rsid w:val="00D263F1"/>
    <w:rsid w:val="00D269BA"/>
    <w:rsid w:val="00D302D5"/>
    <w:rsid w:val="00D30468"/>
    <w:rsid w:val="00D36DB2"/>
    <w:rsid w:val="00D4275C"/>
    <w:rsid w:val="00D43C0E"/>
    <w:rsid w:val="00D5069B"/>
    <w:rsid w:val="00D5305C"/>
    <w:rsid w:val="00D53181"/>
    <w:rsid w:val="00D564DE"/>
    <w:rsid w:val="00D60DE9"/>
    <w:rsid w:val="00D60ECB"/>
    <w:rsid w:val="00D63838"/>
    <w:rsid w:val="00D64237"/>
    <w:rsid w:val="00D66619"/>
    <w:rsid w:val="00D74609"/>
    <w:rsid w:val="00D747E3"/>
    <w:rsid w:val="00D77E28"/>
    <w:rsid w:val="00D81966"/>
    <w:rsid w:val="00D82887"/>
    <w:rsid w:val="00D85160"/>
    <w:rsid w:val="00D85AE3"/>
    <w:rsid w:val="00D86F73"/>
    <w:rsid w:val="00D90E61"/>
    <w:rsid w:val="00D9420F"/>
    <w:rsid w:val="00D956C5"/>
    <w:rsid w:val="00DA1E4A"/>
    <w:rsid w:val="00DA58E6"/>
    <w:rsid w:val="00DB3DE4"/>
    <w:rsid w:val="00DB5DD6"/>
    <w:rsid w:val="00DB722C"/>
    <w:rsid w:val="00DC2D5D"/>
    <w:rsid w:val="00DC2F34"/>
    <w:rsid w:val="00DC54BB"/>
    <w:rsid w:val="00DD243D"/>
    <w:rsid w:val="00DD3A73"/>
    <w:rsid w:val="00DD4CF1"/>
    <w:rsid w:val="00DD6A20"/>
    <w:rsid w:val="00DE02C2"/>
    <w:rsid w:val="00DE1348"/>
    <w:rsid w:val="00DE1A02"/>
    <w:rsid w:val="00DE20DC"/>
    <w:rsid w:val="00DE2894"/>
    <w:rsid w:val="00DE3691"/>
    <w:rsid w:val="00DE3BA1"/>
    <w:rsid w:val="00DE4B71"/>
    <w:rsid w:val="00DE5494"/>
    <w:rsid w:val="00DE7635"/>
    <w:rsid w:val="00DE7AD8"/>
    <w:rsid w:val="00DF0FDE"/>
    <w:rsid w:val="00DF20C5"/>
    <w:rsid w:val="00DF227F"/>
    <w:rsid w:val="00DF2C5B"/>
    <w:rsid w:val="00DF3812"/>
    <w:rsid w:val="00DF396D"/>
    <w:rsid w:val="00DF3B3F"/>
    <w:rsid w:val="00DF6D2E"/>
    <w:rsid w:val="00DF7AF3"/>
    <w:rsid w:val="00E0119F"/>
    <w:rsid w:val="00E036F0"/>
    <w:rsid w:val="00E04E39"/>
    <w:rsid w:val="00E052F7"/>
    <w:rsid w:val="00E07193"/>
    <w:rsid w:val="00E1543E"/>
    <w:rsid w:val="00E15A9A"/>
    <w:rsid w:val="00E16E95"/>
    <w:rsid w:val="00E212A3"/>
    <w:rsid w:val="00E21836"/>
    <w:rsid w:val="00E24213"/>
    <w:rsid w:val="00E27105"/>
    <w:rsid w:val="00E27C35"/>
    <w:rsid w:val="00E308E4"/>
    <w:rsid w:val="00E3113E"/>
    <w:rsid w:val="00E3416C"/>
    <w:rsid w:val="00E3766C"/>
    <w:rsid w:val="00E37DFA"/>
    <w:rsid w:val="00E4274E"/>
    <w:rsid w:val="00E44367"/>
    <w:rsid w:val="00E445A7"/>
    <w:rsid w:val="00E54CF0"/>
    <w:rsid w:val="00E54F2F"/>
    <w:rsid w:val="00E5509E"/>
    <w:rsid w:val="00E56BDB"/>
    <w:rsid w:val="00E62298"/>
    <w:rsid w:val="00E643A9"/>
    <w:rsid w:val="00E668D6"/>
    <w:rsid w:val="00E73136"/>
    <w:rsid w:val="00E746D6"/>
    <w:rsid w:val="00E815E7"/>
    <w:rsid w:val="00E82B0B"/>
    <w:rsid w:val="00E84C97"/>
    <w:rsid w:val="00E869EC"/>
    <w:rsid w:val="00E87337"/>
    <w:rsid w:val="00E90C0B"/>
    <w:rsid w:val="00E9398E"/>
    <w:rsid w:val="00E961A4"/>
    <w:rsid w:val="00EA05B8"/>
    <w:rsid w:val="00EA132F"/>
    <w:rsid w:val="00EA258F"/>
    <w:rsid w:val="00EA5E81"/>
    <w:rsid w:val="00EA75EB"/>
    <w:rsid w:val="00EB0846"/>
    <w:rsid w:val="00EB210B"/>
    <w:rsid w:val="00EB43AF"/>
    <w:rsid w:val="00EB7A08"/>
    <w:rsid w:val="00EC0338"/>
    <w:rsid w:val="00EC199F"/>
    <w:rsid w:val="00EC661C"/>
    <w:rsid w:val="00EC7DF1"/>
    <w:rsid w:val="00ED4F0B"/>
    <w:rsid w:val="00ED7EA0"/>
    <w:rsid w:val="00EE02C2"/>
    <w:rsid w:val="00EE19CE"/>
    <w:rsid w:val="00EE2C0A"/>
    <w:rsid w:val="00EE3AE3"/>
    <w:rsid w:val="00EE509D"/>
    <w:rsid w:val="00EE57AB"/>
    <w:rsid w:val="00EF1022"/>
    <w:rsid w:val="00EF216A"/>
    <w:rsid w:val="00EF2A05"/>
    <w:rsid w:val="00EF3AB8"/>
    <w:rsid w:val="00EF3D50"/>
    <w:rsid w:val="00EF542D"/>
    <w:rsid w:val="00EF6647"/>
    <w:rsid w:val="00EF6DDC"/>
    <w:rsid w:val="00EF730C"/>
    <w:rsid w:val="00EF7894"/>
    <w:rsid w:val="00F04A85"/>
    <w:rsid w:val="00F0776B"/>
    <w:rsid w:val="00F077CF"/>
    <w:rsid w:val="00F13405"/>
    <w:rsid w:val="00F161ED"/>
    <w:rsid w:val="00F2126D"/>
    <w:rsid w:val="00F2152D"/>
    <w:rsid w:val="00F21AC9"/>
    <w:rsid w:val="00F21FAD"/>
    <w:rsid w:val="00F2277F"/>
    <w:rsid w:val="00F251EB"/>
    <w:rsid w:val="00F2660D"/>
    <w:rsid w:val="00F266DD"/>
    <w:rsid w:val="00F303A4"/>
    <w:rsid w:val="00F34C50"/>
    <w:rsid w:val="00F352EE"/>
    <w:rsid w:val="00F40AC0"/>
    <w:rsid w:val="00F45485"/>
    <w:rsid w:val="00F46D5D"/>
    <w:rsid w:val="00F5580F"/>
    <w:rsid w:val="00F55866"/>
    <w:rsid w:val="00F61B76"/>
    <w:rsid w:val="00F66F79"/>
    <w:rsid w:val="00F67071"/>
    <w:rsid w:val="00F673A6"/>
    <w:rsid w:val="00F702B6"/>
    <w:rsid w:val="00F72ACB"/>
    <w:rsid w:val="00F74A8F"/>
    <w:rsid w:val="00F74C6A"/>
    <w:rsid w:val="00F83199"/>
    <w:rsid w:val="00F86FA3"/>
    <w:rsid w:val="00F90F08"/>
    <w:rsid w:val="00F9327D"/>
    <w:rsid w:val="00FA0673"/>
    <w:rsid w:val="00FA5C86"/>
    <w:rsid w:val="00FA7108"/>
    <w:rsid w:val="00FB0A39"/>
    <w:rsid w:val="00FB1E8B"/>
    <w:rsid w:val="00FB7DD3"/>
    <w:rsid w:val="00FC2B13"/>
    <w:rsid w:val="00FC41BC"/>
    <w:rsid w:val="00FC788C"/>
    <w:rsid w:val="00FD0A74"/>
    <w:rsid w:val="00FD0E87"/>
    <w:rsid w:val="00FD25DD"/>
    <w:rsid w:val="00FD2EDB"/>
    <w:rsid w:val="00FD45A5"/>
    <w:rsid w:val="00FD4DD3"/>
    <w:rsid w:val="00FD5151"/>
    <w:rsid w:val="00FD63D3"/>
    <w:rsid w:val="00FD6E68"/>
    <w:rsid w:val="00FD6EE0"/>
    <w:rsid w:val="00FE1878"/>
    <w:rsid w:val="00FE3603"/>
    <w:rsid w:val="00FE59E9"/>
    <w:rsid w:val="00FF0775"/>
    <w:rsid w:val="00FF389C"/>
    <w:rsid w:val="00FF453B"/>
    <w:rsid w:val="00FF4868"/>
    <w:rsid w:val="00FF69CB"/>
    <w:rsid w:val="00FF6BB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E90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utoRedefine/>
    <w:qFormat/>
    <w:rsid w:val="00FA7108"/>
    <w:pPr>
      <w:tabs>
        <w:tab w:val="right" w:pos="360"/>
        <w:tab w:val="left" w:pos="3780"/>
      </w:tabs>
      <w:autoSpaceDE w:val="0"/>
      <w:autoSpaceDN w:val="0"/>
      <w:adjustRightInd w:val="0"/>
      <w:spacing w:after="240" w:line="240" w:lineRule="auto"/>
      <w:jc w:val="both"/>
    </w:pPr>
    <w:rPr>
      <w:rFonts w:ascii="Times New Roman" w:eastAsia="Times New Roman" w:hAnsi="Times New Roman" w:cs="Times-Roman"/>
      <w:sz w:val="24"/>
      <w:szCs w:val="24"/>
      <w:lang w:val="en-GB" w:eastAsia="en-GB"/>
    </w:rPr>
  </w:style>
  <w:style w:type="paragraph" w:styleId="Heading1">
    <w:name w:val="heading 1"/>
    <w:basedOn w:val="Normal"/>
    <w:next w:val="Normal"/>
    <w:link w:val="Heading1Char"/>
    <w:autoRedefine/>
    <w:qFormat/>
    <w:rsid w:val="00FA7108"/>
    <w:pPr>
      <w:keepNext/>
      <w:numPr>
        <w:numId w:val="1"/>
      </w:numPr>
      <w:spacing w:before="240" w:after="0" w:line="480" w:lineRule="auto"/>
      <w:jc w:val="left"/>
      <w:outlineLvl w:val="0"/>
    </w:pPr>
    <w:rPr>
      <w:rFonts w:cs="Arial"/>
      <w:b/>
      <w:bCs/>
      <w:kern w:val="32"/>
      <w:sz w:val="28"/>
      <w:szCs w:val="28"/>
    </w:rPr>
  </w:style>
  <w:style w:type="paragraph" w:styleId="Heading2">
    <w:name w:val="heading 2"/>
    <w:basedOn w:val="Normal"/>
    <w:next w:val="Normal"/>
    <w:link w:val="Heading2Char"/>
    <w:autoRedefine/>
    <w:qFormat/>
    <w:rsid w:val="00571C69"/>
    <w:pPr>
      <w:keepNext/>
      <w:numPr>
        <w:ilvl w:val="1"/>
        <w:numId w:val="1"/>
      </w:numPr>
      <w:tabs>
        <w:tab w:val="clear" w:pos="360"/>
        <w:tab w:val="right" w:pos="426"/>
      </w:tabs>
      <w:autoSpaceDE/>
      <w:autoSpaceDN/>
      <w:adjustRightInd/>
      <w:spacing w:before="240" w:after="0" w:line="480" w:lineRule="auto"/>
      <w:outlineLvl w:val="1"/>
    </w:pPr>
    <w:rPr>
      <w:rFonts w:cs="Times New Roman"/>
      <w:b/>
      <w:bCs/>
      <w:sz w:val="26"/>
      <w:szCs w:val="28"/>
      <w:lang w:val="en-US"/>
    </w:rPr>
  </w:style>
  <w:style w:type="paragraph" w:styleId="Heading3">
    <w:name w:val="heading 3"/>
    <w:basedOn w:val="Normal"/>
    <w:next w:val="Normal"/>
    <w:link w:val="Heading3Char"/>
    <w:autoRedefine/>
    <w:qFormat/>
    <w:rsid w:val="00AF16C6"/>
    <w:pPr>
      <w:keepNext/>
      <w:numPr>
        <w:ilvl w:val="2"/>
        <w:numId w:val="1"/>
      </w:numPr>
      <w:spacing w:before="240" w:after="0" w:line="480" w:lineRule="auto"/>
      <w:outlineLvl w:val="2"/>
    </w:pPr>
    <w:rPr>
      <w:rFonts w:cs="Times New Roman"/>
      <w:b/>
      <w:bCs/>
      <w:sz w:val="26"/>
      <w:szCs w:val="26"/>
    </w:rPr>
  </w:style>
  <w:style w:type="paragraph" w:styleId="Heading4">
    <w:name w:val="heading 4"/>
    <w:basedOn w:val="Normal"/>
    <w:next w:val="Normal"/>
    <w:link w:val="Heading4Char"/>
    <w:autoRedefine/>
    <w:qFormat/>
    <w:rsid w:val="00CB0729"/>
    <w:pPr>
      <w:keepNext/>
      <w:tabs>
        <w:tab w:val="clear" w:pos="360"/>
        <w:tab w:val="clear" w:pos="3780"/>
        <w:tab w:val="left" w:pos="851"/>
      </w:tabs>
      <w:spacing w:before="240" w:after="0" w:line="480" w:lineRule="auto"/>
      <w:outlineLvl w:val="3"/>
    </w:pPr>
    <w:rPr>
      <w:rFonts w:cs="Times New Roman"/>
      <w:b/>
      <w:bCs/>
      <w:iCs/>
    </w:rPr>
  </w:style>
  <w:style w:type="paragraph" w:styleId="Heading5">
    <w:name w:val="heading 5"/>
    <w:basedOn w:val="Normal"/>
    <w:next w:val="Normal"/>
    <w:link w:val="Heading5Char"/>
    <w:autoRedefine/>
    <w:qFormat/>
    <w:rsid w:val="00AF16C6"/>
    <w:pPr>
      <w:numPr>
        <w:ilvl w:val="4"/>
        <w:numId w:val="1"/>
      </w:numPr>
      <w:spacing w:before="240" w:after="0" w:line="480" w:lineRule="auto"/>
      <w:outlineLvl w:val="4"/>
    </w:pPr>
    <w:rPr>
      <w:rFonts w:cs="Times New Roman"/>
      <w:b/>
      <w:bCs/>
      <w:iCs/>
      <w:szCs w:val="30"/>
    </w:rPr>
  </w:style>
  <w:style w:type="paragraph" w:styleId="Heading6">
    <w:name w:val="heading 6"/>
    <w:basedOn w:val="Normal"/>
    <w:next w:val="Normal"/>
    <w:link w:val="Heading6Char"/>
    <w:autoRedefine/>
    <w:qFormat/>
    <w:rsid w:val="00AF16C6"/>
    <w:pPr>
      <w:numPr>
        <w:ilvl w:val="5"/>
        <w:numId w:val="1"/>
      </w:numPr>
      <w:spacing w:before="280"/>
      <w:outlineLvl w:val="5"/>
    </w:pPr>
    <w:rPr>
      <w:b/>
      <w:bCs/>
      <w:i/>
      <w:iCs/>
      <w:szCs w:val="28"/>
    </w:rPr>
  </w:style>
  <w:style w:type="paragraph" w:styleId="Heading7">
    <w:name w:val="heading 7"/>
    <w:basedOn w:val="Normal"/>
    <w:next w:val="Normal"/>
    <w:link w:val="Heading7Char"/>
    <w:qFormat/>
    <w:rsid w:val="00AF16C6"/>
    <w:pPr>
      <w:numPr>
        <w:ilvl w:val="6"/>
        <w:numId w:val="1"/>
      </w:numPr>
      <w:spacing w:before="240" w:after="60"/>
      <w:outlineLvl w:val="6"/>
    </w:pPr>
  </w:style>
  <w:style w:type="paragraph" w:styleId="Heading8">
    <w:name w:val="heading 8"/>
    <w:basedOn w:val="Normal"/>
    <w:next w:val="Normal"/>
    <w:link w:val="Heading8Char"/>
    <w:qFormat/>
    <w:rsid w:val="00AF16C6"/>
    <w:pPr>
      <w:numPr>
        <w:ilvl w:val="7"/>
        <w:numId w:val="1"/>
      </w:numPr>
      <w:spacing w:before="240" w:after="60"/>
      <w:outlineLvl w:val="7"/>
    </w:pPr>
    <w:rPr>
      <w:i/>
      <w:iCs/>
    </w:rPr>
  </w:style>
  <w:style w:type="paragraph" w:styleId="Heading9">
    <w:name w:val="heading 9"/>
    <w:basedOn w:val="Normal"/>
    <w:next w:val="Normal"/>
    <w:link w:val="Heading9Char"/>
    <w:qFormat/>
    <w:rsid w:val="00AF16C6"/>
    <w:pPr>
      <w:numPr>
        <w:ilvl w:val="8"/>
        <w:numId w:val="1"/>
      </w:numPr>
      <w:spacing w:before="240" w:after="60"/>
      <w:outlineLvl w:val="8"/>
    </w:pPr>
    <w:rPr>
      <w:rFonts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A7108"/>
    <w:rPr>
      <w:rFonts w:ascii="Times New Roman" w:eastAsia="Times New Roman" w:hAnsi="Times New Roman" w:cs="Arial"/>
      <w:b/>
      <w:bCs/>
      <w:kern w:val="32"/>
      <w:sz w:val="28"/>
      <w:szCs w:val="28"/>
      <w:lang w:val="en" w:eastAsia="en-GB"/>
    </w:rPr>
  </w:style>
  <w:style w:type="character" w:customStyle="1" w:styleId="Heading2Char">
    <w:name w:val="Heading 2 Char"/>
    <w:basedOn w:val="DefaultParagraphFont"/>
    <w:link w:val="Heading2"/>
    <w:rsid w:val="00571C69"/>
    <w:rPr>
      <w:rFonts w:ascii="Times New Roman" w:eastAsia="Times New Roman" w:hAnsi="Times New Roman" w:cs="Times New Roman"/>
      <w:b/>
      <w:bCs/>
      <w:sz w:val="26"/>
      <w:szCs w:val="28"/>
      <w:lang w:eastAsia="en-GB"/>
    </w:rPr>
  </w:style>
  <w:style w:type="character" w:customStyle="1" w:styleId="Heading3Char">
    <w:name w:val="Heading 3 Char"/>
    <w:basedOn w:val="DefaultParagraphFont"/>
    <w:link w:val="Heading3"/>
    <w:rsid w:val="00AF16C6"/>
    <w:rPr>
      <w:rFonts w:ascii="Arial" w:eastAsia="Times New Roman" w:hAnsi="Arial" w:cs="Times New Roman"/>
      <w:b/>
      <w:bCs/>
      <w:sz w:val="26"/>
      <w:szCs w:val="26"/>
      <w:lang w:val="en-GB" w:eastAsia="en-GB"/>
    </w:rPr>
  </w:style>
  <w:style w:type="character" w:customStyle="1" w:styleId="Heading4Char">
    <w:name w:val="Heading 4 Char"/>
    <w:basedOn w:val="DefaultParagraphFont"/>
    <w:link w:val="Heading4"/>
    <w:rsid w:val="00CB0729"/>
    <w:rPr>
      <w:rFonts w:ascii="Arial" w:eastAsia="Times New Roman" w:hAnsi="Arial" w:cs="Times New Roman"/>
      <w:b/>
      <w:bCs/>
      <w:iCs/>
      <w:sz w:val="24"/>
      <w:szCs w:val="24"/>
      <w:lang w:val="en-GB" w:eastAsia="en-GB"/>
    </w:rPr>
  </w:style>
  <w:style w:type="character" w:customStyle="1" w:styleId="Heading5Char">
    <w:name w:val="Heading 5 Char"/>
    <w:basedOn w:val="DefaultParagraphFont"/>
    <w:link w:val="Heading5"/>
    <w:rsid w:val="00AF16C6"/>
    <w:rPr>
      <w:rFonts w:ascii="Arial" w:eastAsia="Times New Roman" w:hAnsi="Arial" w:cs="Times New Roman"/>
      <w:b/>
      <w:bCs/>
      <w:iCs/>
      <w:sz w:val="24"/>
      <w:szCs w:val="30"/>
      <w:lang w:val="en-GB" w:eastAsia="en-GB"/>
    </w:rPr>
  </w:style>
  <w:style w:type="character" w:customStyle="1" w:styleId="Heading6Char">
    <w:name w:val="Heading 6 Char"/>
    <w:basedOn w:val="DefaultParagraphFont"/>
    <w:link w:val="Heading6"/>
    <w:rsid w:val="00AF16C6"/>
    <w:rPr>
      <w:rFonts w:ascii="Arial" w:eastAsia="Times New Roman" w:hAnsi="Arial" w:cs="Times-Roman"/>
      <w:b/>
      <w:bCs/>
      <w:i/>
      <w:iCs/>
      <w:sz w:val="24"/>
      <w:szCs w:val="28"/>
      <w:lang w:val="en-GB" w:eastAsia="en-GB"/>
    </w:rPr>
  </w:style>
  <w:style w:type="character" w:customStyle="1" w:styleId="Heading7Char">
    <w:name w:val="Heading 7 Char"/>
    <w:basedOn w:val="DefaultParagraphFont"/>
    <w:link w:val="Heading7"/>
    <w:rsid w:val="00AF16C6"/>
    <w:rPr>
      <w:rFonts w:ascii="Arial" w:eastAsia="Times New Roman" w:hAnsi="Arial" w:cs="Times-Roman"/>
      <w:sz w:val="24"/>
      <w:szCs w:val="24"/>
      <w:lang w:val="en-GB" w:eastAsia="en-GB"/>
    </w:rPr>
  </w:style>
  <w:style w:type="character" w:customStyle="1" w:styleId="Heading8Char">
    <w:name w:val="Heading 8 Char"/>
    <w:basedOn w:val="DefaultParagraphFont"/>
    <w:link w:val="Heading8"/>
    <w:rsid w:val="00AF16C6"/>
    <w:rPr>
      <w:rFonts w:ascii="Arial" w:eastAsia="Times New Roman" w:hAnsi="Arial" w:cs="Times-Roman"/>
      <w:i/>
      <w:iCs/>
      <w:sz w:val="24"/>
      <w:szCs w:val="24"/>
      <w:lang w:val="en-GB" w:eastAsia="en-GB"/>
    </w:rPr>
  </w:style>
  <w:style w:type="character" w:customStyle="1" w:styleId="Heading9Char">
    <w:name w:val="Heading 9 Char"/>
    <w:basedOn w:val="DefaultParagraphFont"/>
    <w:link w:val="Heading9"/>
    <w:rsid w:val="00AF16C6"/>
    <w:rPr>
      <w:rFonts w:ascii="Arial" w:eastAsia="Times New Roman" w:hAnsi="Arial" w:cs="Arial"/>
      <w:lang w:val="en-GB" w:eastAsia="en-GB"/>
    </w:rPr>
  </w:style>
  <w:style w:type="paragraph" w:customStyle="1" w:styleId="Figuretext">
    <w:name w:val="Figure text"/>
    <w:basedOn w:val="Figurecaption"/>
    <w:link w:val="FiguretextChar"/>
    <w:autoRedefine/>
    <w:qFormat/>
    <w:rsid w:val="00FA7108"/>
    <w:pPr>
      <w:spacing w:before="0" w:after="0"/>
      <w:jc w:val="left"/>
    </w:pPr>
    <w:rPr>
      <w:sz w:val="20"/>
    </w:rPr>
  </w:style>
  <w:style w:type="character" w:customStyle="1" w:styleId="FiguretextChar">
    <w:name w:val="Figure text Char"/>
    <w:basedOn w:val="DefaultParagraphFont"/>
    <w:link w:val="Figuretext"/>
    <w:rsid w:val="00FA7108"/>
    <w:rPr>
      <w:rFonts w:ascii="Times New Roman" w:eastAsia="Times New Roman" w:hAnsi="Times New Roman" w:cs="Times New Roman"/>
      <w:sz w:val="20"/>
      <w:szCs w:val="24"/>
      <w:lang w:val="en" w:eastAsia="en-GB"/>
    </w:rPr>
  </w:style>
  <w:style w:type="paragraph" w:customStyle="1" w:styleId="Authors">
    <w:name w:val="Authors"/>
    <w:basedOn w:val="Normal"/>
    <w:qFormat/>
    <w:rsid w:val="003F5F1D"/>
    <w:pPr>
      <w:spacing w:after="360"/>
      <w:jc w:val="center"/>
    </w:pPr>
    <w:rPr>
      <w:rFonts w:cs="Times New Roman"/>
    </w:rPr>
  </w:style>
  <w:style w:type="paragraph" w:customStyle="1" w:styleId="Affliation">
    <w:name w:val="Affliation"/>
    <w:basedOn w:val="Normal"/>
    <w:autoRedefine/>
    <w:qFormat/>
    <w:rsid w:val="00EA05B8"/>
    <w:pPr>
      <w:jc w:val="center"/>
    </w:pPr>
    <w:rPr>
      <w:rFonts w:cs="Times New Roman"/>
      <w:i/>
      <w:sz w:val="28"/>
      <w:szCs w:val="20"/>
      <w:vertAlign w:val="superscript"/>
    </w:rPr>
  </w:style>
  <w:style w:type="character" w:customStyle="1" w:styleId="xn-money">
    <w:name w:val="xn-money"/>
    <w:basedOn w:val="DefaultParagraphFont"/>
    <w:rsid w:val="006B3497"/>
  </w:style>
  <w:style w:type="paragraph" w:customStyle="1" w:styleId="EndNoteBibliographyTitle">
    <w:name w:val="EndNote Bibliography Title"/>
    <w:basedOn w:val="Normal"/>
    <w:link w:val="EndNoteBibliographyTitleChar"/>
    <w:rsid w:val="0040365D"/>
    <w:pPr>
      <w:jc w:val="center"/>
    </w:pPr>
    <w:rPr>
      <w:rFonts w:cs="Times New Roman"/>
      <w:noProof/>
    </w:rPr>
  </w:style>
  <w:style w:type="character" w:customStyle="1" w:styleId="EndNoteBibliographyTitleChar">
    <w:name w:val="EndNote Bibliography Title Char"/>
    <w:basedOn w:val="DefaultParagraphFont"/>
    <w:link w:val="EndNoteBibliographyTitle"/>
    <w:rsid w:val="0040365D"/>
    <w:rPr>
      <w:rFonts w:ascii="Times New Roman" w:eastAsia="Times New Roman" w:hAnsi="Times New Roman" w:cs="Times New Roman"/>
      <w:noProof/>
      <w:sz w:val="24"/>
      <w:szCs w:val="24"/>
      <w:lang w:val="en-GB" w:eastAsia="en-GB"/>
    </w:rPr>
  </w:style>
  <w:style w:type="paragraph" w:customStyle="1" w:styleId="EndNoteBibliography">
    <w:name w:val="EndNote Bibliography"/>
    <w:basedOn w:val="Normal"/>
    <w:link w:val="EndNoteBibliographyChar"/>
    <w:autoRedefine/>
    <w:rsid w:val="00F83199"/>
    <w:pPr>
      <w:tabs>
        <w:tab w:val="clear" w:pos="360"/>
        <w:tab w:val="left" w:pos="567"/>
      </w:tabs>
      <w:spacing w:after="0"/>
      <w:ind w:left="426" w:hanging="426"/>
    </w:pPr>
    <w:rPr>
      <w:rFonts w:cs="Times New Roman"/>
      <w:noProof/>
    </w:rPr>
  </w:style>
  <w:style w:type="character" w:customStyle="1" w:styleId="EndNoteBibliographyChar">
    <w:name w:val="EndNote Bibliography Char"/>
    <w:basedOn w:val="DefaultParagraphFont"/>
    <w:link w:val="EndNoteBibliography"/>
    <w:rsid w:val="00F83199"/>
    <w:rPr>
      <w:rFonts w:ascii="Times New Roman" w:eastAsia="Times New Roman" w:hAnsi="Times New Roman" w:cs="Times New Roman"/>
      <w:noProof/>
      <w:sz w:val="24"/>
      <w:szCs w:val="24"/>
      <w:lang w:val="en-GB" w:eastAsia="en-GB"/>
    </w:rPr>
  </w:style>
  <w:style w:type="character" w:styleId="Hyperlink">
    <w:name w:val="Hyperlink"/>
    <w:basedOn w:val="DefaultParagraphFont"/>
    <w:uiPriority w:val="99"/>
    <w:unhideWhenUsed/>
    <w:rsid w:val="00914821"/>
    <w:rPr>
      <w:color w:val="0563C1" w:themeColor="hyperlink"/>
      <w:u w:val="single"/>
    </w:rPr>
  </w:style>
  <w:style w:type="paragraph" w:customStyle="1" w:styleId="Figure">
    <w:name w:val="Figure"/>
    <w:basedOn w:val="Normal"/>
    <w:autoRedefine/>
    <w:rsid w:val="00771AFC"/>
    <w:pPr>
      <w:tabs>
        <w:tab w:val="left" w:pos="2552"/>
        <w:tab w:val="center" w:pos="4393"/>
        <w:tab w:val="left" w:pos="7889"/>
      </w:tabs>
      <w:spacing w:before="120" w:line="360" w:lineRule="auto"/>
      <w:jc w:val="center"/>
    </w:pPr>
    <w:rPr>
      <w:rFonts w:cs="Times New Roman"/>
      <w:sz w:val="20"/>
      <w:szCs w:val="20"/>
    </w:rPr>
  </w:style>
  <w:style w:type="paragraph" w:customStyle="1" w:styleId="Tablecaption">
    <w:name w:val="Table caption"/>
    <w:basedOn w:val="Normal"/>
    <w:autoRedefine/>
    <w:rsid w:val="00FF389C"/>
    <w:pPr>
      <w:spacing w:before="600"/>
      <w:jc w:val="center"/>
    </w:pPr>
    <w:rPr>
      <w:bCs/>
      <w:color w:val="FF0000"/>
      <w:szCs w:val="20"/>
    </w:rPr>
  </w:style>
  <w:style w:type="paragraph" w:customStyle="1" w:styleId="Figurecaption">
    <w:name w:val="Figure caption"/>
    <w:basedOn w:val="Normal"/>
    <w:next w:val="Figure"/>
    <w:link w:val="FigurecaptionChar"/>
    <w:autoRedefine/>
    <w:rsid w:val="00705F7F"/>
    <w:pPr>
      <w:tabs>
        <w:tab w:val="left" w:pos="4140"/>
      </w:tabs>
      <w:spacing w:before="240" w:after="480"/>
      <w:jc w:val="center"/>
    </w:pPr>
    <w:rPr>
      <w:rFonts w:cs="Times New Roman"/>
    </w:rPr>
  </w:style>
  <w:style w:type="character" w:customStyle="1" w:styleId="FigurecaptionChar">
    <w:name w:val="Figure caption Char"/>
    <w:basedOn w:val="DefaultParagraphFont"/>
    <w:link w:val="Figurecaption"/>
    <w:rsid w:val="00705F7F"/>
    <w:rPr>
      <w:rFonts w:ascii="Times New Roman" w:eastAsia="Times New Roman" w:hAnsi="Times New Roman" w:cs="Times New Roman"/>
      <w:sz w:val="24"/>
      <w:szCs w:val="24"/>
      <w:lang w:val="en" w:eastAsia="en-GB"/>
    </w:rPr>
  </w:style>
  <w:style w:type="paragraph" w:customStyle="1" w:styleId="Tablecontents">
    <w:name w:val="Table contents"/>
    <w:basedOn w:val="Normal"/>
    <w:link w:val="TablecontentsCharChar"/>
    <w:autoRedefine/>
    <w:rsid w:val="009629A4"/>
    <w:pPr>
      <w:spacing w:before="10" w:after="10"/>
    </w:pPr>
    <w:rPr>
      <w:rFonts w:cs="Times New Roman"/>
    </w:rPr>
  </w:style>
  <w:style w:type="character" w:customStyle="1" w:styleId="TablecontentsCharChar">
    <w:name w:val="Table contents Char Char"/>
    <w:basedOn w:val="DefaultParagraphFont"/>
    <w:link w:val="Tablecontents"/>
    <w:rsid w:val="009629A4"/>
    <w:rPr>
      <w:rFonts w:ascii="Times New Roman" w:eastAsia="Times New Roman" w:hAnsi="Times New Roman" w:cs="Times New Roman"/>
      <w:sz w:val="24"/>
      <w:szCs w:val="24"/>
      <w:lang w:val="en-GB" w:eastAsia="en-GB"/>
    </w:rPr>
  </w:style>
  <w:style w:type="paragraph" w:customStyle="1" w:styleId="NormalDouble">
    <w:name w:val="Normal Double"/>
    <w:basedOn w:val="Normal"/>
    <w:autoRedefine/>
    <w:qFormat/>
    <w:rsid w:val="00902B17"/>
    <w:pPr>
      <w:tabs>
        <w:tab w:val="clear" w:pos="360"/>
        <w:tab w:val="clear" w:pos="3780"/>
        <w:tab w:val="right" w:pos="0"/>
        <w:tab w:val="left" w:pos="426"/>
        <w:tab w:val="left" w:pos="1440"/>
      </w:tabs>
      <w:spacing w:after="160" w:line="276" w:lineRule="auto"/>
    </w:pPr>
    <w:rPr>
      <w:rFonts w:cs="Times New Roman"/>
    </w:rPr>
  </w:style>
  <w:style w:type="paragraph" w:customStyle="1" w:styleId="Tableheading">
    <w:name w:val="Table heading"/>
    <w:basedOn w:val="Tablecontents"/>
    <w:autoRedefine/>
    <w:qFormat/>
    <w:rsid w:val="00CC1D09"/>
    <w:pPr>
      <w:jc w:val="center"/>
    </w:pPr>
    <w:rPr>
      <w:b/>
    </w:rPr>
  </w:style>
  <w:style w:type="paragraph" w:styleId="NormalWeb">
    <w:name w:val="Normal (Web)"/>
    <w:basedOn w:val="Normal"/>
    <w:uiPriority w:val="99"/>
    <w:unhideWhenUsed/>
    <w:rsid w:val="00EC199F"/>
    <w:pPr>
      <w:spacing w:before="100" w:beforeAutospacing="1" w:after="100" w:afterAutospacing="1"/>
    </w:pPr>
    <w:rPr>
      <w:rFonts w:cs="Times New Roman"/>
    </w:rPr>
  </w:style>
  <w:style w:type="character" w:styleId="Strong">
    <w:name w:val="Strong"/>
    <w:basedOn w:val="DefaultParagraphFont"/>
    <w:uiPriority w:val="22"/>
    <w:qFormat/>
    <w:rsid w:val="00E07193"/>
    <w:rPr>
      <w:rFonts w:ascii="Times New Roman" w:hAnsi="Times New Roman"/>
      <w:b/>
      <w:bCs/>
      <w:sz w:val="32"/>
    </w:rPr>
  </w:style>
  <w:style w:type="paragraph" w:customStyle="1" w:styleId="Default">
    <w:name w:val="Default"/>
    <w:rsid w:val="00EC199F"/>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EC199F"/>
    <w:rPr>
      <w:sz w:val="16"/>
      <w:szCs w:val="16"/>
    </w:rPr>
  </w:style>
  <w:style w:type="paragraph" w:styleId="CommentText">
    <w:name w:val="annotation text"/>
    <w:basedOn w:val="Normal"/>
    <w:link w:val="CommentTextChar"/>
    <w:uiPriority w:val="99"/>
    <w:semiHidden/>
    <w:unhideWhenUsed/>
    <w:rsid w:val="00EC199F"/>
    <w:rPr>
      <w:sz w:val="20"/>
      <w:szCs w:val="20"/>
    </w:rPr>
  </w:style>
  <w:style w:type="character" w:customStyle="1" w:styleId="CommentTextChar">
    <w:name w:val="Comment Text Char"/>
    <w:basedOn w:val="DefaultParagraphFont"/>
    <w:link w:val="CommentText"/>
    <w:uiPriority w:val="99"/>
    <w:semiHidden/>
    <w:rsid w:val="00EC199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C199F"/>
    <w:rPr>
      <w:b/>
      <w:bCs/>
    </w:rPr>
  </w:style>
  <w:style w:type="character" w:customStyle="1" w:styleId="CommentSubjectChar">
    <w:name w:val="Comment Subject Char"/>
    <w:basedOn w:val="CommentTextChar"/>
    <w:link w:val="CommentSubject"/>
    <w:uiPriority w:val="99"/>
    <w:semiHidden/>
    <w:rsid w:val="00EC199F"/>
    <w:rPr>
      <w:rFonts w:ascii="Times New Roman" w:hAnsi="Times New Roman"/>
      <w:b/>
      <w:bCs/>
      <w:sz w:val="20"/>
      <w:szCs w:val="20"/>
    </w:rPr>
  </w:style>
  <w:style w:type="paragraph" w:styleId="BalloonText">
    <w:name w:val="Balloon Text"/>
    <w:basedOn w:val="Normal"/>
    <w:link w:val="BalloonTextChar"/>
    <w:uiPriority w:val="99"/>
    <w:semiHidden/>
    <w:unhideWhenUsed/>
    <w:rsid w:val="00EC199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199F"/>
    <w:rPr>
      <w:rFonts w:ascii="Segoe UI" w:hAnsi="Segoe UI" w:cs="Segoe UI"/>
      <w:sz w:val="18"/>
      <w:szCs w:val="18"/>
    </w:rPr>
  </w:style>
  <w:style w:type="paragraph" w:styleId="Caption">
    <w:name w:val="caption"/>
    <w:basedOn w:val="Normal"/>
    <w:next w:val="Normal"/>
    <w:uiPriority w:val="35"/>
    <w:unhideWhenUsed/>
    <w:qFormat/>
    <w:rsid w:val="00AF16C6"/>
    <w:pPr>
      <w:spacing w:after="200"/>
    </w:pPr>
    <w:rPr>
      <w:b/>
      <w:bCs/>
      <w:color w:val="5B9BD5" w:themeColor="accent1"/>
      <w:sz w:val="18"/>
      <w:szCs w:val="18"/>
    </w:rPr>
  </w:style>
  <w:style w:type="paragraph" w:styleId="Header">
    <w:name w:val="header"/>
    <w:basedOn w:val="Normal"/>
    <w:link w:val="HeaderChar"/>
    <w:uiPriority w:val="99"/>
    <w:rsid w:val="00AF16C6"/>
    <w:pPr>
      <w:tabs>
        <w:tab w:val="clear" w:pos="360"/>
        <w:tab w:val="clear" w:pos="3780"/>
        <w:tab w:val="center" w:pos="4320"/>
        <w:tab w:val="right" w:pos="8640"/>
      </w:tabs>
    </w:pPr>
    <w:rPr>
      <w:i/>
      <w:sz w:val="20"/>
      <w:u w:val="single"/>
    </w:rPr>
  </w:style>
  <w:style w:type="character" w:customStyle="1" w:styleId="HeaderChar">
    <w:name w:val="Header Char"/>
    <w:basedOn w:val="DefaultParagraphFont"/>
    <w:link w:val="Header"/>
    <w:uiPriority w:val="99"/>
    <w:rsid w:val="00AF16C6"/>
    <w:rPr>
      <w:rFonts w:ascii="Times New Roman" w:eastAsia="Times New Roman" w:hAnsi="Times New Roman" w:cs="Times-Roman"/>
      <w:i/>
      <w:sz w:val="20"/>
      <w:szCs w:val="24"/>
      <w:u w:val="single"/>
      <w:lang w:val="en-GB" w:eastAsia="en-GB"/>
    </w:rPr>
  </w:style>
  <w:style w:type="paragraph" w:styleId="Footer">
    <w:name w:val="footer"/>
    <w:basedOn w:val="Normal"/>
    <w:link w:val="FooterChar"/>
    <w:uiPriority w:val="99"/>
    <w:rsid w:val="00AF16C6"/>
    <w:pPr>
      <w:tabs>
        <w:tab w:val="clear" w:pos="360"/>
        <w:tab w:val="clear" w:pos="3780"/>
        <w:tab w:val="center" w:pos="4153"/>
        <w:tab w:val="right" w:pos="8306"/>
      </w:tabs>
    </w:pPr>
  </w:style>
  <w:style w:type="character" w:customStyle="1" w:styleId="FooterChar">
    <w:name w:val="Footer Char"/>
    <w:basedOn w:val="DefaultParagraphFont"/>
    <w:link w:val="Footer"/>
    <w:uiPriority w:val="99"/>
    <w:rsid w:val="00AF16C6"/>
    <w:rPr>
      <w:rFonts w:ascii="Times New Roman" w:eastAsia="Times New Roman" w:hAnsi="Times New Roman" w:cs="Times-Roman"/>
      <w:sz w:val="24"/>
      <w:szCs w:val="24"/>
      <w:lang w:val="en-GB" w:eastAsia="en-GB"/>
    </w:rPr>
  </w:style>
  <w:style w:type="paragraph" w:styleId="ListParagraph">
    <w:name w:val="List Paragraph"/>
    <w:basedOn w:val="Normal"/>
    <w:uiPriority w:val="34"/>
    <w:qFormat/>
    <w:rsid w:val="00AF16C6"/>
    <w:pPr>
      <w:ind w:left="720"/>
      <w:contextualSpacing/>
    </w:pPr>
  </w:style>
  <w:style w:type="character" w:styleId="Emphasis">
    <w:name w:val="Emphasis"/>
    <w:basedOn w:val="DefaultParagraphFont"/>
    <w:uiPriority w:val="20"/>
    <w:qFormat/>
    <w:rsid w:val="00196613"/>
    <w:rPr>
      <w:rFonts w:ascii="Times New Roman" w:hAnsi="Times New Roman"/>
      <w:b/>
      <w:i/>
      <w:iCs/>
      <w:sz w:val="24"/>
      <w:u w:val="none"/>
    </w:rPr>
  </w:style>
  <w:style w:type="paragraph" w:customStyle="1" w:styleId="ChapterTitels">
    <w:name w:val="Chapter Titels"/>
    <w:basedOn w:val="Normal"/>
    <w:autoRedefine/>
    <w:rsid w:val="00213A39"/>
    <w:pPr>
      <w:spacing w:after="200" w:line="360" w:lineRule="auto"/>
      <w:jc w:val="center"/>
    </w:pPr>
    <w:rPr>
      <w:rFonts w:cs="Times New Roman"/>
      <w:b/>
      <w:sz w:val="32"/>
    </w:rPr>
  </w:style>
  <w:style w:type="paragraph" w:customStyle="1" w:styleId="conclusionnumbering">
    <w:name w:val="conclusion numbering"/>
    <w:basedOn w:val="NormalDouble"/>
    <w:autoRedefine/>
    <w:qFormat/>
    <w:rsid w:val="00AF16C6"/>
    <w:pPr>
      <w:tabs>
        <w:tab w:val="clear" w:pos="1440"/>
        <w:tab w:val="left" w:pos="284"/>
      </w:tabs>
      <w:spacing w:after="0"/>
    </w:pPr>
  </w:style>
  <w:style w:type="paragraph" w:customStyle="1" w:styleId="Contents">
    <w:name w:val="Contents"/>
    <w:basedOn w:val="Normal"/>
    <w:autoRedefine/>
    <w:rsid w:val="00AF16C6"/>
    <w:pPr>
      <w:tabs>
        <w:tab w:val="clear" w:pos="360"/>
      </w:tabs>
      <w:spacing w:after="360"/>
      <w:jc w:val="center"/>
    </w:pPr>
    <w:rPr>
      <w:rFonts w:ascii="Times-Roman" w:hAnsi="Times-Roman"/>
      <w:b/>
      <w:bCs/>
      <w:sz w:val="28"/>
      <w:szCs w:val="28"/>
    </w:rPr>
  </w:style>
  <w:style w:type="paragraph" w:customStyle="1" w:styleId="Figuretextleft">
    <w:name w:val="Figure text left"/>
    <w:basedOn w:val="Figuretext"/>
    <w:autoRedefine/>
    <w:qFormat/>
    <w:rsid w:val="00AF16C6"/>
  </w:style>
  <w:style w:type="paragraph" w:customStyle="1" w:styleId="Figuretextwhite">
    <w:name w:val="Figure text white"/>
    <w:basedOn w:val="NormalDouble"/>
    <w:autoRedefine/>
    <w:qFormat/>
    <w:rsid w:val="00F673A6"/>
    <w:pPr>
      <w:tabs>
        <w:tab w:val="left" w:pos="7532"/>
      </w:tabs>
      <w:spacing w:after="0"/>
      <w:jc w:val="center"/>
    </w:pPr>
    <w:rPr>
      <w:b/>
      <w:color w:val="FFFFFF" w:themeColor="background1"/>
    </w:rPr>
  </w:style>
  <w:style w:type="paragraph" w:customStyle="1" w:styleId="Figuretextbig">
    <w:name w:val="Figure textbig"/>
    <w:basedOn w:val="NormalDouble"/>
    <w:autoRedefine/>
    <w:qFormat/>
    <w:rsid w:val="00FA7108"/>
    <w:pPr>
      <w:spacing w:after="0"/>
      <w:jc w:val="center"/>
    </w:pPr>
    <w:rPr>
      <w:sz w:val="28"/>
    </w:rPr>
  </w:style>
  <w:style w:type="paragraph" w:customStyle="1" w:styleId="Numbering">
    <w:name w:val="Numbering"/>
    <w:basedOn w:val="Normal"/>
    <w:autoRedefine/>
    <w:qFormat/>
    <w:rsid w:val="00B75D63"/>
    <w:pPr>
      <w:tabs>
        <w:tab w:val="clear" w:pos="360"/>
        <w:tab w:val="right" w:pos="426"/>
      </w:tabs>
      <w:spacing w:after="120"/>
    </w:pPr>
  </w:style>
  <w:style w:type="paragraph" w:customStyle="1" w:styleId="Numbering10">
    <w:name w:val="Numbering10"/>
    <w:basedOn w:val="Normal"/>
    <w:autoRedefine/>
    <w:qFormat/>
    <w:rsid w:val="00AF16C6"/>
    <w:pPr>
      <w:numPr>
        <w:numId w:val="2"/>
      </w:numPr>
      <w:tabs>
        <w:tab w:val="clear" w:pos="360"/>
      </w:tabs>
      <w:spacing w:line="480" w:lineRule="auto"/>
    </w:pPr>
  </w:style>
  <w:style w:type="paragraph" w:customStyle="1" w:styleId="Numbering11">
    <w:name w:val="Numbering11"/>
    <w:basedOn w:val="Numbering10"/>
    <w:autoRedefine/>
    <w:qFormat/>
    <w:rsid w:val="00AF16C6"/>
    <w:pPr>
      <w:numPr>
        <w:numId w:val="3"/>
      </w:numPr>
    </w:pPr>
  </w:style>
  <w:style w:type="paragraph" w:customStyle="1" w:styleId="Numbering12">
    <w:name w:val="Numbering12"/>
    <w:basedOn w:val="Numbering11"/>
    <w:autoRedefine/>
    <w:qFormat/>
    <w:rsid w:val="00AF16C6"/>
    <w:pPr>
      <w:numPr>
        <w:numId w:val="4"/>
      </w:numPr>
    </w:pPr>
  </w:style>
  <w:style w:type="paragraph" w:customStyle="1" w:styleId="Numbering13">
    <w:name w:val="Numbering13"/>
    <w:basedOn w:val="Numbering12"/>
    <w:autoRedefine/>
    <w:qFormat/>
    <w:rsid w:val="00AF16C6"/>
    <w:pPr>
      <w:numPr>
        <w:numId w:val="5"/>
      </w:numPr>
    </w:pPr>
  </w:style>
  <w:style w:type="paragraph" w:customStyle="1" w:styleId="Numbering14">
    <w:name w:val="Numbering14"/>
    <w:basedOn w:val="Numbering13"/>
    <w:autoRedefine/>
    <w:qFormat/>
    <w:rsid w:val="00AF16C6"/>
    <w:pPr>
      <w:numPr>
        <w:numId w:val="6"/>
      </w:numPr>
    </w:pPr>
  </w:style>
  <w:style w:type="paragraph" w:customStyle="1" w:styleId="Numbering15">
    <w:name w:val="Numbering15"/>
    <w:basedOn w:val="Numbering14"/>
    <w:autoRedefine/>
    <w:qFormat/>
    <w:rsid w:val="00AF16C6"/>
    <w:pPr>
      <w:numPr>
        <w:numId w:val="7"/>
      </w:numPr>
    </w:pPr>
  </w:style>
  <w:style w:type="paragraph" w:customStyle="1" w:styleId="Numbering16">
    <w:name w:val="Numbering16"/>
    <w:basedOn w:val="Numbering15"/>
    <w:autoRedefine/>
    <w:qFormat/>
    <w:rsid w:val="00AF16C6"/>
    <w:pPr>
      <w:numPr>
        <w:numId w:val="8"/>
      </w:numPr>
    </w:pPr>
  </w:style>
  <w:style w:type="paragraph" w:customStyle="1" w:styleId="Numbering17">
    <w:name w:val="Numbering17"/>
    <w:basedOn w:val="Numbering16"/>
    <w:autoRedefine/>
    <w:qFormat/>
    <w:rsid w:val="00AF16C6"/>
    <w:pPr>
      <w:numPr>
        <w:numId w:val="9"/>
      </w:numPr>
    </w:pPr>
  </w:style>
  <w:style w:type="paragraph" w:customStyle="1" w:styleId="Numbering18">
    <w:name w:val="Numbering18"/>
    <w:basedOn w:val="Numbering17"/>
    <w:autoRedefine/>
    <w:qFormat/>
    <w:rsid w:val="00AF16C6"/>
    <w:pPr>
      <w:numPr>
        <w:numId w:val="10"/>
      </w:numPr>
    </w:pPr>
  </w:style>
  <w:style w:type="paragraph" w:customStyle="1" w:styleId="Numbering19">
    <w:name w:val="Numbering19"/>
    <w:basedOn w:val="Numbering18"/>
    <w:autoRedefine/>
    <w:qFormat/>
    <w:rsid w:val="00AF16C6"/>
    <w:pPr>
      <w:numPr>
        <w:numId w:val="11"/>
      </w:numPr>
    </w:pPr>
  </w:style>
  <w:style w:type="paragraph" w:customStyle="1" w:styleId="Numbering2">
    <w:name w:val="Numbering2"/>
    <w:basedOn w:val="NormalDouble"/>
    <w:autoRedefine/>
    <w:qFormat/>
    <w:rsid w:val="00AF16C6"/>
    <w:pPr>
      <w:numPr>
        <w:numId w:val="14"/>
      </w:numPr>
    </w:pPr>
  </w:style>
  <w:style w:type="paragraph" w:customStyle="1" w:styleId="numbering9">
    <w:name w:val="numbering9"/>
    <w:basedOn w:val="NormalDouble"/>
    <w:autoRedefine/>
    <w:qFormat/>
    <w:rsid w:val="00AF16C6"/>
    <w:pPr>
      <w:numPr>
        <w:numId w:val="12"/>
      </w:numPr>
    </w:pPr>
  </w:style>
  <w:style w:type="paragraph" w:customStyle="1" w:styleId="Numbering20">
    <w:name w:val="Numbering20"/>
    <w:basedOn w:val="numbering9"/>
    <w:autoRedefine/>
    <w:qFormat/>
    <w:rsid w:val="00AF16C6"/>
    <w:pPr>
      <w:numPr>
        <w:numId w:val="13"/>
      </w:numPr>
    </w:pPr>
  </w:style>
  <w:style w:type="paragraph" w:customStyle="1" w:styleId="Numbering3">
    <w:name w:val="Numbering3"/>
    <w:basedOn w:val="Numbering2"/>
    <w:autoRedefine/>
    <w:qFormat/>
    <w:rsid w:val="00AF16C6"/>
    <w:pPr>
      <w:numPr>
        <w:numId w:val="0"/>
      </w:numPr>
    </w:pPr>
  </w:style>
  <w:style w:type="paragraph" w:customStyle="1" w:styleId="Numbering4">
    <w:name w:val="Numbering4"/>
    <w:basedOn w:val="Numbering3"/>
    <w:autoRedefine/>
    <w:qFormat/>
    <w:rsid w:val="00AF16C6"/>
    <w:pPr>
      <w:tabs>
        <w:tab w:val="clear" w:pos="1440"/>
      </w:tabs>
    </w:pPr>
  </w:style>
  <w:style w:type="paragraph" w:customStyle="1" w:styleId="Numbering5">
    <w:name w:val="Numbering5"/>
    <w:basedOn w:val="NormalDouble"/>
    <w:autoRedefine/>
    <w:qFormat/>
    <w:rsid w:val="00AF16C6"/>
  </w:style>
  <w:style w:type="paragraph" w:customStyle="1" w:styleId="Numbering7">
    <w:name w:val="Numbering7"/>
    <w:basedOn w:val="NormalDouble"/>
    <w:autoRedefine/>
    <w:qFormat/>
    <w:rsid w:val="00AF16C6"/>
  </w:style>
  <w:style w:type="paragraph" w:customStyle="1" w:styleId="Numbering8">
    <w:name w:val="Numbering8"/>
    <w:basedOn w:val="NormalDouble"/>
    <w:autoRedefine/>
    <w:qFormat/>
    <w:rsid w:val="00AF16C6"/>
    <w:pPr>
      <w:numPr>
        <w:numId w:val="15"/>
      </w:numPr>
    </w:pPr>
    <w:rPr>
      <w:lang w:val="en-US"/>
    </w:rPr>
  </w:style>
  <w:style w:type="paragraph" w:customStyle="1" w:styleId="Table">
    <w:name w:val="Table"/>
    <w:basedOn w:val="Normal"/>
    <w:autoRedefine/>
    <w:rsid w:val="00AF16C6"/>
    <w:pPr>
      <w:jc w:val="center"/>
    </w:pPr>
    <w:rPr>
      <w:szCs w:val="20"/>
    </w:rPr>
  </w:style>
  <w:style w:type="table" w:styleId="TableGrid">
    <w:name w:val="Table Grid"/>
    <w:basedOn w:val="TableNormal"/>
    <w:uiPriority w:val="59"/>
    <w:rsid w:val="00AF16C6"/>
    <w:pPr>
      <w:tabs>
        <w:tab w:val="right" w:pos="360"/>
        <w:tab w:val="left" w:pos="3780"/>
      </w:tabs>
      <w:autoSpaceDE w:val="0"/>
      <w:autoSpaceDN w:val="0"/>
      <w:adjustRightInd w:val="0"/>
      <w:spacing w:after="200" w:line="240" w:lineRule="auto"/>
      <w:jc w:val="both"/>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mall">
    <w:name w:val="table small"/>
    <w:basedOn w:val="Normal"/>
    <w:link w:val="tablesmallChar"/>
    <w:autoRedefine/>
    <w:rsid w:val="00AF16C6"/>
    <w:pPr>
      <w:spacing w:after="0"/>
    </w:pPr>
    <w:rPr>
      <w:szCs w:val="26"/>
    </w:rPr>
  </w:style>
  <w:style w:type="character" w:customStyle="1" w:styleId="tablesmallChar">
    <w:name w:val="table small Char"/>
    <w:basedOn w:val="DefaultParagraphFont"/>
    <w:link w:val="tablesmall"/>
    <w:rsid w:val="00AF16C6"/>
    <w:rPr>
      <w:rFonts w:ascii="Times New Roman" w:eastAsia="Times New Roman" w:hAnsi="Times New Roman" w:cs="Times-Roman"/>
      <w:sz w:val="24"/>
      <w:szCs w:val="26"/>
      <w:lang w:val="en-GB" w:eastAsia="en-GB"/>
    </w:rPr>
  </w:style>
  <w:style w:type="paragraph" w:styleId="TOCHeading">
    <w:name w:val="TOC Heading"/>
    <w:basedOn w:val="Heading1"/>
    <w:next w:val="Normal"/>
    <w:uiPriority w:val="39"/>
    <w:semiHidden/>
    <w:unhideWhenUsed/>
    <w:qFormat/>
    <w:rsid w:val="00AF16C6"/>
    <w:pPr>
      <w:keepLines/>
      <w:numPr>
        <w:numId w:val="0"/>
      </w:numPr>
      <w:tabs>
        <w:tab w:val="clear" w:pos="3780"/>
      </w:tabs>
      <w:autoSpaceDE/>
      <w:autoSpaceDN/>
      <w:adjustRightInd/>
      <w:spacing w:before="480" w:line="276" w:lineRule="auto"/>
      <w:outlineLvl w:val="9"/>
    </w:pPr>
    <w:rPr>
      <w:rFonts w:ascii="Cambria" w:hAnsi="Cambria"/>
      <w:color w:val="365F91"/>
      <w:kern w:val="0"/>
      <w:lang w:val="en-US" w:eastAsia="en-US"/>
    </w:rPr>
  </w:style>
  <w:style w:type="character" w:styleId="IntenseEmphasis">
    <w:name w:val="Intense Emphasis"/>
    <w:basedOn w:val="DefaultParagraphFont"/>
    <w:uiPriority w:val="21"/>
    <w:qFormat/>
    <w:rsid w:val="00AD2AF7"/>
    <w:rPr>
      <w:rFonts w:ascii="Arial" w:hAnsi="Arial"/>
      <w:b/>
      <w:bCs/>
      <w:i w:val="0"/>
      <w:iCs/>
      <w:color w:val="auto"/>
      <w:sz w:val="24"/>
    </w:rPr>
  </w:style>
  <w:style w:type="character" w:styleId="SubtleEmphasis">
    <w:name w:val="Subtle Emphasis"/>
    <w:basedOn w:val="DefaultParagraphFont"/>
    <w:uiPriority w:val="19"/>
    <w:qFormat/>
    <w:rsid w:val="00AD2AF7"/>
    <w:rPr>
      <w:i/>
      <w:iCs/>
      <w:color w:val="808080" w:themeColor="text1" w:themeTint="7F"/>
    </w:rPr>
  </w:style>
  <w:style w:type="paragraph" w:customStyle="1" w:styleId="Figuretestblue">
    <w:name w:val="Figure test blue"/>
    <w:basedOn w:val="Figure"/>
    <w:autoRedefine/>
    <w:qFormat/>
    <w:rsid w:val="002D4074"/>
    <w:pPr>
      <w:spacing w:line="240" w:lineRule="auto"/>
    </w:pPr>
    <w:rPr>
      <w:rFonts w:eastAsia="楷体"/>
      <w:b/>
      <w:i/>
      <w:noProof/>
      <w:sz w:val="22"/>
    </w:rPr>
  </w:style>
  <w:style w:type="paragraph" w:styleId="Revision">
    <w:name w:val="Revision"/>
    <w:hidden/>
    <w:uiPriority w:val="99"/>
    <w:semiHidden/>
    <w:rsid w:val="00C23300"/>
    <w:pPr>
      <w:spacing w:after="0" w:line="240" w:lineRule="auto"/>
    </w:pPr>
    <w:rPr>
      <w:rFonts w:ascii="Arial" w:eastAsia="Times New Roman" w:hAnsi="Arial" w:cs="Times-Roman"/>
      <w:sz w:val="24"/>
      <w:szCs w:val="24"/>
      <w:lang w:val="en-GB" w:eastAsia="en-GB"/>
    </w:rPr>
  </w:style>
  <w:style w:type="paragraph" w:styleId="Subtitle">
    <w:name w:val="Subtitle"/>
    <w:basedOn w:val="Normal"/>
    <w:next w:val="Normal"/>
    <w:link w:val="SubtitleChar"/>
    <w:uiPriority w:val="11"/>
    <w:qFormat/>
    <w:rsid w:val="004002B3"/>
    <w:pPr>
      <w:numPr>
        <w:ilvl w:val="1"/>
      </w:numPr>
      <w:spacing w:after="360"/>
    </w:pPr>
    <w:rPr>
      <w:rFonts w:eastAsiaTheme="majorEastAsia" w:cstheme="majorBidi"/>
      <w:b/>
      <w:iCs/>
      <w:spacing w:val="15"/>
      <w:sz w:val="28"/>
    </w:rPr>
  </w:style>
  <w:style w:type="character" w:customStyle="1" w:styleId="SubtitleChar">
    <w:name w:val="Subtitle Char"/>
    <w:basedOn w:val="DefaultParagraphFont"/>
    <w:link w:val="Subtitle"/>
    <w:uiPriority w:val="11"/>
    <w:rsid w:val="004002B3"/>
    <w:rPr>
      <w:rFonts w:ascii="Times New Roman" w:eastAsiaTheme="majorEastAsia" w:hAnsi="Times New Roman" w:cstheme="majorBidi"/>
      <w:b/>
      <w:iCs/>
      <w:spacing w:val="15"/>
      <w:sz w:val="28"/>
      <w:szCs w:val="24"/>
      <w:lang w:val="en-GB" w:eastAsia="en-GB"/>
    </w:rPr>
  </w:style>
  <w:style w:type="paragraph" w:customStyle="1" w:styleId="Text">
    <w:name w:val="Text"/>
    <w:basedOn w:val="Normal"/>
    <w:link w:val="TextChar"/>
    <w:rsid w:val="00FA7108"/>
    <w:pPr>
      <w:widowControl w:val="0"/>
      <w:tabs>
        <w:tab w:val="clear" w:pos="360"/>
        <w:tab w:val="clear" w:pos="3780"/>
      </w:tabs>
      <w:adjustRightInd/>
      <w:spacing w:after="200" w:line="360" w:lineRule="auto"/>
    </w:pPr>
    <w:rPr>
      <w:rFonts w:cs="Times New Roman"/>
      <w:szCs w:val="20"/>
      <w:lang w:val="en-US" w:eastAsia="en-US"/>
    </w:rPr>
  </w:style>
  <w:style w:type="character" w:customStyle="1" w:styleId="TextChar">
    <w:name w:val="Text Char"/>
    <w:basedOn w:val="DefaultParagraphFont"/>
    <w:link w:val="Text"/>
    <w:rsid w:val="00FA7108"/>
    <w:rPr>
      <w:rFonts w:ascii="Times New Roman" w:eastAsia="Times New Roman" w:hAnsi="Times New Roman" w:cs="Times New Roman"/>
      <w:sz w:val="24"/>
      <w:szCs w:val="20"/>
    </w:rPr>
  </w:style>
  <w:style w:type="paragraph" w:customStyle="1" w:styleId="svarticle">
    <w:name w:val="svarticle"/>
    <w:basedOn w:val="Normal"/>
    <w:rsid w:val="00F702B6"/>
    <w:pPr>
      <w:tabs>
        <w:tab w:val="clear" w:pos="360"/>
        <w:tab w:val="clear" w:pos="3780"/>
      </w:tabs>
      <w:autoSpaceDE/>
      <w:autoSpaceDN/>
      <w:adjustRightInd/>
      <w:spacing w:before="100" w:beforeAutospacing="1" w:after="100" w:afterAutospacing="1"/>
      <w:jc w:val="left"/>
    </w:pPr>
    <w:rPr>
      <w:rFonts w:cs="Times New Roman"/>
    </w:rPr>
  </w:style>
  <w:style w:type="character" w:customStyle="1" w:styleId="apple-converted-space">
    <w:name w:val="apple-converted-space"/>
    <w:basedOn w:val="DefaultParagraphFont"/>
    <w:rsid w:val="00F702B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utoRedefine/>
    <w:qFormat/>
    <w:rsid w:val="00FA7108"/>
    <w:pPr>
      <w:tabs>
        <w:tab w:val="right" w:pos="360"/>
        <w:tab w:val="left" w:pos="3780"/>
      </w:tabs>
      <w:autoSpaceDE w:val="0"/>
      <w:autoSpaceDN w:val="0"/>
      <w:adjustRightInd w:val="0"/>
      <w:spacing w:after="240" w:line="240" w:lineRule="auto"/>
      <w:jc w:val="both"/>
    </w:pPr>
    <w:rPr>
      <w:rFonts w:ascii="Times New Roman" w:eastAsia="Times New Roman" w:hAnsi="Times New Roman" w:cs="Times-Roman"/>
      <w:sz w:val="24"/>
      <w:szCs w:val="24"/>
      <w:lang w:val="en-GB" w:eastAsia="en-GB"/>
    </w:rPr>
  </w:style>
  <w:style w:type="paragraph" w:styleId="Heading1">
    <w:name w:val="heading 1"/>
    <w:basedOn w:val="Normal"/>
    <w:next w:val="Normal"/>
    <w:link w:val="Heading1Char"/>
    <w:autoRedefine/>
    <w:qFormat/>
    <w:rsid w:val="00FA7108"/>
    <w:pPr>
      <w:keepNext/>
      <w:numPr>
        <w:numId w:val="1"/>
      </w:numPr>
      <w:spacing w:before="240" w:after="0" w:line="480" w:lineRule="auto"/>
      <w:jc w:val="left"/>
      <w:outlineLvl w:val="0"/>
    </w:pPr>
    <w:rPr>
      <w:rFonts w:cs="Arial"/>
      <w:b/>
      <w:bCs/>
      <w:kern w:val="32"/>
      <w:sz w:val="28"/>
      <w:szCs w:val="28"/>
    </w:rPr>
  </w:style>
  <w:style w:type="paragraph" w:styleId="Heading2">
    <w:name w:val="heading 2"/>
    <w:basedOn w:val="Normal"/>
    <w:next w:val="Normal"/>
    <w:link w:val="Heading2Char"/>
    <w:autoRedefine/>
    <w:qFormat/>
    <w:rsid w:val="00571C69"/>
    <w:pPr>
      <w:keepNext/>
      <w:numPr>
        <w:ilvl w:val="1"/>
        <w:numId w:val="1"/>
      </w:numPr>
      <w:tabs>
        <w:tab w:val="clear" w:pos="360"/>
        <w:tab w:val="right" w:pos="426"/>
      </w:tabs>
      <w:autoSpaceDE/>
      <w:autoSpaceDN/>
      <w:adjustRightInd/>
      <w:spacing w:before="240" w:after="0" w:line="480" w:lineRule="auto"/>
      <w:outlineLvl w:val="1"/>
    </w:pPr>
    <w:rPr>
      <w:rFonts w:cs="Times New Roman"/>
      <w:b/>
      <w:bCs/>
      <w:sz w:val="26"/>
      <w:szCs w:val="28"/>
      <w:lang w:val="en-US"/>
    </w:rPr>
  </w:style>
  <w:style w:type="paragraph" w:styleId="Heading3">
    <w:name w:val="heading 3"/>
    <w:basedOn w:val="Normal"/>
    <w:next w:val="Normal"/>
    <w:link w:val="Heading3Char"/>
    <w:autoRedefine/>
    <w:qFormat/>
    <w:rsid w:val="00AF16C6"/>
    <w:pPr>
      <w:keepNext/>
      <w:numPr>
        <w:ilvl w:val="2"/>
        <w:numId w:val="1"/>
      </w:numPr>
      <w:spacing w:before="240" w:after="0" w:line="480" w:lineRule="auto"/>
      <w:outlineLvl w:val="2"/>
    </w:pPr>
    <w:rPr>
      <w:rFonts w:cs="Times New Roman"/>
      <w:b/>
      <w:bCs/>
      <w:sz w:val="26"/>
      <w:szCs w:val="26"/>
    </w:rPr>
  </w:style>
  <w:style w:type="paragraph" w:styleId="Heading4">
    <w:name w:val="heading 4"/>
    <w:basedOn w:val="Normal"/>
    <w:next w:val="Normal"/>
    <w:link w:val="Heading4Char"/>
    <w:autoRedefine/>
    <w:qFormat/>
    <w:rsid w:val="00CB0729"/>
    <w:pPr>
      <w:keepNext/>
      <w:tabs>
        <w:tab w:val="clear" w:pos="360"/>
        <w:tab w:val="clear" w:pos="3780"/>
        <w:tab w:val="left" w:pos="851"/>
      </w:tabs>
      <w:spacing w:before="240" w:after="0" w:line="480" w:lineRule="auto"/>
      <w:outlineLvl w:val="3"/>
    </w:pPr>
    <w:rPr>
      <w:rFonts w:cs="Times New Roman"/>
      <w:b/>
      <w:bCs/>
      <w:iCs/>
    </w:rPr>
  </w:style>
  <w:style w:type="paragraph" w:styleId="Heading5">
    <w:name w:val="heading 5"/>
    <w:basedOn w:val="Normal"/>
    <w:next w:val="Normal"/>
    <w:link w:val="Heading5Char"/>
    <w:autoRedefine/>
    <w:qFormat/>
    <w:rsid w:val="00AF16C6"/>
    <w:pPr>
      <w:numPr>
        <w:ilvl w:val="4"/>
        <w:numId w:val="1"/>
      </w:numPr>
      <w:spacing w:before="240" w:after="0" w:line="480" w:lineRule="auto"/>
      <w:outlineLvl w:val="4"/>
    </w:pPr>
    <w:rPr>
      <w:rFonts w:cs="Times New Roman"/>
      <w:b/>
      <w:bCs/>
      <w:iCs/>
      <w:szCs w:val="30"/>
    </w:rPr>
  </w:style>
  <w:style w:type="paragraph" w:styleId="Heading6">
    <w:name w:val="heading 6"/>
    <w:basedOn w:val="Normal"/>
    <w:next w:val="Normal"/>
    <w:link w:val="Heading6Char"/>
    <w:autoRedefine/>
    <w:qFormat/>
    <w:rsid w:val="00AF16C6"/>
    <w:pPr>
      <w:numPr>
        <w:ilvl w:val="5"/>
        <w:numId w:val="1"/>
      </w:numPr>
      <w:spacing w:before="280"/>
      <w:outlineLvl w:val="5"/>
    </w:pPr>
    <w:rPr>
      <w:b/>
      <w:bCs/>
      <w:i/>
      <w:iCs/>
      <w:szCs w:val="28"/>
    </w:rPr>
  </w:style>
  <w:style w:type="paragraph" w:styleId="Heading7">
    <w:name w:val="heading 7"/>
    <w:basedOn w:val="Normal"/>
    <w:next w:val="Normal"/>
    <w:link w:val="Heading7Char"/>
    <w:qFormat/>
    <w:rsid w:val="00AF16C6"/>
    <w:pPr>
      <w:numPr>
        <w:ilvl w:val="6"/>
        <w:numId w:val="1"/>
      </w:numPr>
      <w:spacing w:before="240" w:after="60"/>
      <w:outlineLvl w:val="6"/>
    </w:pPr>
  </w:style>
  <w:style w:type="paragraph" w:styleId="Heading8">
    <w:name w:val="heading 8"/>
    <w:basedOn w:val="Normal"/>
    <w:next w:val="Normal"/>
    <w:link w:val="Heading8Char"/>
    <w:qFormat/>
    <w:rsid w:val="00AF16C6"/>
    <w:pPr>
      <w:numPr>
        <w:ilvl w:val="7"/>
        <w:numId w:val="1"/>
      </w:numPr>
      <w:spacing w:before="240" w:after="60"/>
      <w:outlineLvl w:val="7"/>
    </w:pPr>
    <w:rPr>
      <w:i/>
      <w:iCs/>
    </w:rPr>
  </w:style>
  <w:style w:type="paragraph" w:styleId="Heading9">
    <w:name w:val="heading 9"/>
    <w:basedOn w:val="Normal"/>
    <w:next w:val="Normal"/>
    <w:link w:val="Heading9Char"/>
    <w:qFormat/>
    <w:rsid w:val="00AF16C6"/>
    <w:pPr>
      <w:numPr>
        <w:ilvl w:val="8"/>
        <w:numId w:val="1"/>
      </w:numPr>
      <w:spacing w:before="240" w:after="60"/>
      <w:outlineLvl w:val="8"/>
    </w:pPr>
    <w:rPr>
      <w:rFonts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A7108"/>
    <w:rPr>
      <w:rFonts w:ascii="Times New Roman" w:eastAsia="Times New Roman" w:hAnsi="Times New Roman" w:cs="Arial"/>
      <w:b/>
      <w:bCs/>
      <w:kern w:val="32"/>
      <w:sz w:val="28"/>
      <w:szCs w:val="28"/>
      <w:lang w:val="en" w:eastAsia="en-GB"/>
    </w:rPr>
  </w:style>
  <w:style w:type="character" w:customStyle="1" w:styleId="Heading2Char">
    <w:name w:val="Heading 2 Char"/>
    <w:basedOn w:val="DefaultParagraphFont"/>
    <w:link w:val="Heading2"/>
    <w:rsid w:val="00571C69"/>
    <w:rPr>
      <w:rFonts w:ascii="Times New Roman" w:eastAsia="Times New Roman" w:hAnsi="Times New Roman" w:cs="Times New Roman"/>
      <w:b/>
      <w:bCs/>
      <w:sz w:val="26"/>
      <w:szCs w:val="28"/>
      <w:lang w:eastAsia="en-GB"/>
    </w:rPr>
  </w:style>
  <w:style w:type="character" w:customStyle="1" w:styleId="Heading3Char">
    <w:name w:val="Heading 3 Char"/>
    <w:basedOn w:val="DefaultParagraphFont"/>
    <w:link w:val="Heading3"/>
    <w:rsid w:val="00AF16C6"/>
    <w:rPr>
      <w:rFonts w:ascii="Arial" w:eastAsia="Times New Roman" w:hAnsi="Arial" w:cs="Times New Roman"/>
      <w:b/>
      <w:bCs/>
      <w:sz w:val="26"/>
      <w:szCs w:val="26"/>
      <w:lang w:val="en-GB" w:eastAsia="en-GB"/>
    </w:rPr>
  </w:style>
  <w:style w:type="character" w:customStyle="1" w:styleId="Heading4Char">
    <w:name w:val="Heading 4 Char"/>
    <w:basedOn w:val="DefaultParagraphFont"/>
    <w:link w:val="Heading4"/>
    <w:rsid w:val="00CB0729"/>
    <w:rPr>
      <w:rFonts w:ascii="Arial" w:eastAsia="Times New Roman" w:hAnsi="Arial" w:cs="Times New Roman"/>
      <w:b/>
      <w:bCs/>
      <w:iCs/>
      <w:sz w:val="24"/>
      <w:szCs w:val="24"/>
      <w:lang w:val="en-GB" w:eastAsia="en-GB"/>
    </w:rPr>
  </w:style>
  <w:style w:type="character" w:customStyle="1" w:styleId="Heading5Char">
    <w:name w:val="Heading 5 Char"/>
    <w:basedOn w:val="DefaultParagraphFont"/>
    <w:link w:val="Heading5"/>
    <w:rsid w:val="00AF16C6"/>
    <w:rPr>
      <w:rFonts w:ascii="Arial" w:eastAsia="Times New Roman" w:hAnsi="Arial" w:cs="Times New Roman"/>
      <w:b/>
      <w:bCs/>
      <w:iCs/>
      <w:sz w:val="24"/>
      <w:szCs w:val="30"/>
      <w:lang w:val="en-GB" w:eastAsia="en-GB"/>
    </w:rPr>
  </w:style>
  <w:style w:type="character" w:customStyle="1" w:styleId="Heading6Char">
    <w:name w:val="Heading 6 Char"/>
    <w:basedOn w:val="DefaultParagraphFont"/>
    <w:link w:val="Heading6"/>
    <w:rsid w:val="00AF16C6"/>
    <w:rPr>
      <w:rFonts w:ascii="Arial" w:eastAsia="Times New Roman" w:hAnsi="Arial" w:cs="Times-Roman"/>
      <w:b/>
      <w:bCs/>
      <w:i/>
      <w:iCs/>
      <w:sz w:val="24"/>
      <w:szCs w:val="28"/>
      <w:lang w:val="en-GB" w:eastAsia="en-GB"/>
    </w:rPr>
  </w:style>
  <w:style w:type="character" w:customStyle="1" w:styleId="Heading7Char">
    <w:name w:val="Heading 7 Char"/>
    <w:basedOn w:val="DefaultParagraphFont"/>
    <w:link w:val="Heading7"/>
    <w:rsid w:val="00AF16C6"/>
    <w:rPr>
      <w:rFonts w:ascii="Arial" w:eastAsia="Times New Roman" w:hAnsi="Arial" w:cs="Times-Roman"/>
      <w:sz w:val="24"/>
      <w:szCs w:val="24"/>
      <w:lang w:val="en-GB" w:eastAsia="en-GB"/>
    </w:rPr>
  </w:style>
  <w:style w:type="character" w:customStyle="1" w:styleId="Heading8Char">
    <w:name w:val="Heading 8 Char"/>
    <w:basedOn w:val="DefaultParagraphFont"/>
    <w:link w:val="Heading8"/>
    <w:rsid w:val="00AF16C6"/>
    <w:rPr>
      <w:rFonts w:ascii="Arial" w:eastAsia="Times New Roman" w:hAnsi="Arial" w:cs="Times-Roman"/>
      <w:i/>
      <w:iCs/>
      <w:sz w:val="24"/>
      <w:szCs w:val="24"/>
      <w:lang w:val="en-GB" w:eastAsia="en-GB"/>
    </w:rPr>
  </w:style>
  <w:style w:type="character" w:customStyle="1" w:styleId="Heading9Char">
    <w:name w:val="Heading 9 Char"/>
    <w:basedOn w:val="DefaultParagraphFont"/>
    <w:link w:val="Heading9"/>
    <w:rsid w:val="00AF16C6"/>
    <w:rPr>
      <w:rFonts w:ascii="Arial" w:eastAsia="Times New Roman" w:hAnsi="Arial" w:cs="Arial"/>
      <w:lang w:val="en-GB" w:eastAsia="en-GB"/>
    </w:rPr>
  </w:style>
  <w:style w:type="paragraph" w:customStyle="1" w:styleId="Figuretext">
    <w:name w:val="Figure text"/>
    <w:basedOn w:val="Figurecaption"/>
    <w:link w:val="FiguretextChar"/>
    <w:autoRedefine/>
    <w:qFormat/>
    <w:rsid w:val="00FA7108"/>
    <w:pPr>
      <w:spacing w:before="0" w:after="0"/>
      <w:jc w:val="left"/>
    </w:pPr>
    <w:rPr>
      <w:sz w:val="20"/>
    </w:rPr>
  </w:style>
  <w:style w:type="character" w:customStyle="1" w:styleId="FiguretextChar">
    <w:name w:val="Figure text Char"/>
    <w:basedOn w:val="DefaultParagraphFont"/>
    <w:link w:val="Figuretext"/>
    <w:rsid w:val="00FA7108"/>
    <w:rPr>
      <w:rFonts w:ascii="Times New Roman" w:eastAsia="Times New Roman" w:hAnsi="Times New Roman" w:cs="Times New Roman"/>
      <w:sz w:val="20"/>
      <w:szCs w:val="24"/>
      <w:lang w:val="en" w:eastAsia="en-GB"/>
    </w:rPr>
  </w:style>
  <w:style w:type="paragraph" w:customStyle="1" w:styleId="Authors">
    <w:name w:val="Authors"/>
    <w:basedOn w:val="Normal"/>
    <w:qFormat/>
    <w:rsid w:val="003F5F1D"/>
    <w:pPr>
      <w:spacing w:after="360"/>
      <w:jc w:val="center"/>
    </w:pPr>
    <w:rPr>
      <w:rFonts w:cs="Times New Roman"/>
    </w:rPr>
  </w:style>
  <w:style w:type="paragraph" w:customStyle="1" w:styleId="Affliation">
    <w:name w:val="Affliation"/>
    <w:basedOn w:val="Normal"/>
    <w:autoRedefine/>
    <w:qFormat/>
    <w:rsid w:val="00EA05B8"/>
    <w:pPr>
      <w:jc w:val="center"/>
    </w:pPr>
    <w:rPr>
      <w:rFonts w:cs="Times New Roman"/>
      <w:i/>
      <w:sz w:val="28"/>
      <w:szCs w:val="20"/>
      <w:vertAlign w:val="superscript"/>
    </w:rPr>
  </w:style>
  <w:style w:type="character" w:customStyle="1" w:styleId="xn-money">
    <w:name w:val="xn-money"/>
    <w:basedOn w:val="DefaultParagraphFont"/>
    <w:rsid w:val="006B3497"/>
  </w:style>
  <w:style w:type="paragraph" w:customStyle="1" w:styleId="EndNoteBibliographyTitle">
    <w:name w:val="EndNote Bibliography Title"/>
    <w:basedOn w:val="Normal"/>
    <w:link w:val="EndNoteBibliographyTitleChar"/>
    <w:rsid w:val="0040365D"/>
    <w:pPr>
      <w:jc w:val="center"/>
    </w:pPr>
    <w:rPr>
      <w:rFonts w:cs="Times New Roman"/>
      <w:noProof/>
    </w:rPr>
  </w:style>
  <w:style w:type="character" w:customStyle="1" w:styleId="EndNoteBibliographyTitleChar">
    <w:name w:val="EndNote Bibliography Title Char"/>
    <w:basedOn w:val="DefaultParagraphFont"/>
    <w:link w:val="EndNoteBibliographyTitle"/>
    <w:rsid w:val="0040365D"/>
    <w:rPr>
      <w:rFonts w:ascii="Times New Roman" w:eastAsia="Times New Roman" w:hAnsi="Times New Roman" w:cs="Times New Roman"/>
      <w:noProof/>
      <w:sz w:val="24"/>
      <w:szCs w:val="24"/>
      <w:lang w:val="en-GB" w:eastAsia="en-GB"/>
    </w:rPr>
  </w:style>
  <w:style w:type="paragraph" w:customStyle="1" w:styleId="EndNoteBibliography">
    <w:name w:val="EndNote Bibliography"/>
    <w:basedOn w:val="Normal"/>
    <w:link w:val="EndNoteBibliographyChar"/>
    <w:autoRedefine/>
    <w:rsid w:val="00F83199"/>
    <w:pPr>
      <w:tabs>
        <w:tab w:val="clear" w:pos="360"/>
        <w:tab w:val="left" w:pos="567"/>
      </w:tabs>
      <w:spacing w:after="0"/>
      <w:ind w:left="426" w:hanging="426"/>
    </w:pPr>
    <w:rPr>
      <w:rFonts w:cs="Times New Roman"/>
      <w:noProof/>
    </w:rPr>
  </w:style>
  <w:style w:type="character" w:customStyle="1" w:styleId="EndNoteBibliographyChar">
    <w:name w:val="EndNote Bibliography Char"/>
    <w:basedOn w:val="DefaultParagraphFont"/>
    <w:link w:val="EndNoteBibliography"/>
    <w:rsid w:val="00F83199"/>
    <w:rPr>
      <w:rFonts w:ascii="Times New Roman" w:eastAsia="Times New Roman" w:hAnsi="Times New Roman" w:cs="Times New Roman"/>
      <w:noProof/>
      <w:sz w:val="24"/>
      <w:szCs w:val="24"/>
      <w:lang w:val="en-GB" w:eastAsia="en-GB"/>
    </w:rPr>
  </w:style>
  <w:style w:type="character" w:styleId="Hyperlink">
    <w:name w:val="Hyperlink"/>
    <w:basedOn w:val="DefaultParagraphFont"/>
    <w:uiPriority w:val="99"/>
    <w:unhideWhenUsed/>
    <w:rsid w:val="00914821"/>
    <w:rPr>
      <w:color w:val="0563C1" w:themeColor="hyperlink"/>
      <w:u w:val="single"/>
    </w:rPr>
  </w:style>
  <w:style w:type="paragraph" w:customStyle="1" w:styleId="Figure">
    <w:name w:val="Figure"/>
    <w:basedOn w:val="Normal"/>
    <w:autoRedefine/>
    <w:rsid w:val="00771AFC"/>
    <w:pPr>
      <w:tabs>
        <w:tab w:val="left" w:pos="2552"/>
        <w:tab w:val="center" w:pos="4393"/>
        <w:tab w:val="left" w:pos="7889"/>
      </w:tabs>
      <w:spacing w:before="120" w:line="360" w:lineRule="auto"/>
      <w:jc w:val="center"/>
    </w:pPr>
    <w:rPr>
      <w:rFonts w:cs="Times New Roman"/>
      <w:sz w:val="20"/>
      <w:szCs w:val="20"/>
    </w:rPr>
  </w:style>
  <w:style w:type="paragraph" w:customStyle="1" w:styleId="Tablecaption">
    <w:name w:val="Table caption"/>
    <w:basedOn w:val="Normal"/>
    <w:autoRedefine/>
    <w:rsid w:val="00FF389C"/>
    <w:pPr>
      <w:spacing w:before="600"/>
      <w:jc w:val="center"/>
    </w:pPr>
    <w:rPr>
      <w:bCs/>
      <w:color w:val="FF0000"/>
      <w:szCs w:val="20"/>
    </w:rPr>
  </w:style>
  <w:style w:type="paragraph" w:customStyle="1" w:styleId="Figurecaption">
    <w:name w:val="Figure caption"/>
    <w:basedOn w:val="Normal"/>
    <w:next w:val="Figure"/>
    <w:link w:val="FigurecaptionChar"/>
    <w:autoRedefine/>
    <w:rsid w:val="00705F7F"/>
    <w:pPr>
      <w:tabs>
        <w:tab w:val="left" w:pos="4140"/>
      </w:tabs>
      <w:spacing w:before="240" w:after="480"/>
      <w:jc w:val="center"/>
    </w:pPr>
    <w:rPr>
      <w:rFonts w:cs="Times New Roman"/>
    </w:rPr>
  </w:style>
  <w:style w:type="character" w:customStyle="1" w:styleId="FigurecaptionChar">
    <w:name w:val="Figure caption Char"/>
    <w:basedOn w:val="DefaultParagraphFont"/>
    <w:link w:val="Figurecaption"/>
    <w:rsid w:val="00705F7F"/>
    <w:rPr>
      <w:rFonts w:ascii="Times New Roman" w:eastAsia="Times New Roman" w:hAnsi="Times New Roman" w:cs="Times New Roman"/>
      <w:sz w:val="24"/>
      <w:szCs w:val="24"/>
      <w:lang w:val="en" w:eastAsia="en-GB"/>
    </w:rPr>
  </w:style>
  <w:style w:type="paragraph" w:customStyle="1" w:styleId="Tablecontents">
    <w:name w:val="Table contents"/>
    <w:basedOn w:val="Normal"/>
    <w:link w:val="TablecontentsCharChar"/>
    <w:autoRedefine/>
    <w:rsid w:val="009629A4"/>
    <w:pPr>
      <w:spacing w:before="10" w:after="10"/>
    </w:pPr>
    <w:rPr>
      <w:rFonts w:cs="Times New Roman"/>
    </w:rPr>
  </w:style>
  <w:style w:type="character" w:customStyle="1" w:styleId="TablecontentsCharChar">
    <w:name w:val="Table contents Char Char"/>
    <w:basedOn w:val="DefaultParagraphFont"/>
    <w:link w:val="Tablecontents"/>
    <w:rsid w:val="009629A4"/>
    <w:rPr>
      <w:rFonts w:ascii="Times New Roman" w:eastAsia="Times New Roman" w:hAnsi="Times New Roman" w:cs="Times New Roman"/>
      <w:sz w:val="24"/>
      <w:szCs w:val="24"/>
      <w:lang w:val="en-GB" w:eastAsia="en-GB"/>
    </w:rPr>
  </w:style>
  <w:style w:type="paragraph" w:customStyle="1" w:styleId="NormalDouble">
    <w:name w:val="Normal Double"/>
    <w:basedOn w:val="Normal"/>
    <w:autoRedefine/>
    <w:qFormat/>
    <w:rsid w:val="00902B17"/>
    <w:pPr>
      <w:tabs>
        <w:tab w:val="clear" w:pos="360"/>
        <w:tab w:val="clear" w:pos="3780"/>
        <w:tab w:val="right" w:pos="0"/>
        <w:tab w:val="left" w:pos="426"/>
        <w:tab w:val="left" w:pos="1440"/>
      </w:tabs>
      <w:spacing w:after="160" w:line="276" w:lineRule="auto"/>
    </w:pPr>
    <w:rPr>
      <w:rFonts w:cs="Times New Roman"/>
    </w:rPr>
  </w:style>
  <w:style w:type="paragraph" w:customStyle="1" w:styleId="Tableheading">
    <w:name w:val="Table heading"/>
    <w:basedOn w:val="Tablecontents"/>
    <w:autoRedefine/>
    <w:qFormat/>
    <w:rsid w:val="00CC1D09"/>
    <w:pPr>
      <w:jc w:val="center"/>
    </w:pPr>
    <w:rPr>
      <w:b/>
    </w:rPr>
  </w:style>
  <w:style w:type="paragraph" w:styleId="NormalWeb">
    <w:name w:val="Normal (Web)"/>
    <w:basedOn w:val="Normal"/>
    <w:uiPriority w:val="99"/>
    <w:unhideWhenUsed/>
    <w:rsid w:val="00EC199F"/>
    <w:pPr>
      <w:spacing w:before="100" w:beforeAutospacing="1" w:after="100" w:afterAutospacing="1"/>
    </w:pPr>
    <w:rPr>
      <w:rFonts w:cs="Times New Roman"/>
    </w:rPr>
  </w:style>
  <w:style w:type="character" w:styleId="Strong">
    <w:name w:val="Strong"/>
    <w:basedOn w:val="DefaultParagraphFont"/>
    <w:uiPriority w:val="22"/>
    <w:qFormat/>
    <w:rsid w:val="00E07193"/>
    <w:rPr>
      <w:rFonts w:ascii="Times New Roman" w:hAnsi="Times New Roman"/>
      <w:b/>
      <w:bCs/>
      <w:sz w:val="32"/>
    </w:rPr>
  </w:style>
  <w:style w:type="paragraph" w:customStyle="1" w:styleId="Default">
    <w:name w:val="Default"/>
    <w:rsid w:val="00EC199F"/>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EC199F"/>
    <w:rPr>
      <w:sz w:val="16"/>
      <w:szCs w:val="16"/>
    </w:rPr>
  </w:style>
  <w:style w:type="paragraph" w:styleId="CommentText">
    <w:name w:val="annotation text"/>
    <w:basedOn w:val="Normal"/>
    <w:link w:val="CommentTextChar"/>
    <w:uiPriority w:val="99"/>
    <w:semiHidden/>
    <w:unhideWhenUsed/>
    <w:rsid w:val="00EC199F"/>
    <w:rPr>
      <w:sz w:val="20"/>
      <w:szCs w:val="20"/>
    </w:rPr>
  </w:style>
  <w:style w:type="character" w:customStyle="1" w:styleId="CommentTextChar">
    <w:name w:val="Comment Text Char"/>
    <w:basedOn w:val="DefaultParagraphFont"/>
    <w:link w:val="CommentText"/>
    <w:uiPriority w:val="99"/>
    <w:semiHidden/>
    <w:rsid w:val="00EC199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C199F"/>
    <w:rPr>
      <w:b/>
      <w:bCs/>
    </w:rPr>
  </w:style>
  <w:style w:type="character" w:customStyle="1" w:styleId="CommentSubjectChar">
    <w:name w:val="Comment Subject Char"/>
    <w:basedOn w:val="CommentTextChar"/>
    <w:link w:val="CommentSubject"/>
    <w:uiPriority w:val="99"/>
    <w:semiHidden/>
    <w:rsid w:val="00EC199F"/>
    <w:rPr>
      <w:rFonts w:ascii="Times New Roman" w:hAnsi="Times New Roman"/>
      <w:b/>
      <w:bCs/>
      <w:sz w:val="20"/>
      <w:szCs w:val="20"/>
    </w:rPr>
  </w:style>
  <w:style w:type="paragraph" w:styleId="BalloonText">
    <w:name w:val="Balloon Text"/>
    <w:basedOn w:val="Normal"/>
    <w:link w:val="BalloonTextChar"/>
    <w:uiPriority w:val="99"/>
    <w:semiHidden/>
    <w:unhideWhenUsed/>
    <w:rsid w:val="00EC199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199F"/>
    <w:rPr>
      <w:rFonts w:ascii="Segoe UI" w:hAnsi="Segoe UI" w:cs="Segoe UI"/>
      <w:sz w:val="18"/>
      <w:szCs w:val="18"/>
    </w:rPr>
  </w:style>
  <w:style w:type="paragraph" w:styleId="Caption">
    <w:name w:val="caption"/>
    <w:basedOn w:val="Normal"/>
    <w:next w:val="Normal"/>
    <w:uiPriority w:val="35"/>
    <w:unhideWhenUsed/>
    <w:qFormat/>
    <w:rsid w:val="00AF16C6"/>
    <w:pPr>
      <w:spacing w:after="200"/>
    </w:pPr>
    <w:rPr>
      <w:b/>
      <w:bCs/>
      <w:color w:val="5B9BD5" w:themeColor="accent1"/>
      <w:sz w:val="18"/>
      <w:szCs w:val="18"/>
    </w:rPr>
  </w:style>
  <w:style w:type="paragraph" w:styleId="Header">
    <w:name w:val="header"/>
    <w:basedOn w:val="Normal"/>
    <w:link w:val="HeaderChar"/>
    <w:uiPriority w:val="99"/>
    <w:rsid w:val="00AF16C6"/>
    <w:pPr>
      <w:tabs>
        <w:tab w:val="clear" w:pos="360"/>
        <w:tab w:val="clear" w:pos="3780"/>
        <w:tab w:val="center" w:pos="4320"/>
        <w:tab w:val="right" w:pos="8640"/>
      </w:tabs>
    </w:pPr>
    <w:rPr>
      <w:i/>
      <w:sz w:val="20"/>
      <w:u w:val="single"/>
    </w:rPr>
  </w:style>
  <w:style w:type="character" w:customStyle="1" w:styleId="HeaderChar">
    <w:name w:val="Header Char"/>
    <w:basedOn w:val="DefaultParagraphFont"/>
    <w:link w:val="Header"/>
    <w:uiPriority w:val="99"/>
    <w:rsid w:val="00AF16C6"/>
    <w:rPr>
      <w:rFonts w:ascii="Times New Roman" w:eastAsia="Times New Roman" w:hAnsi="Times New Roman" w:cs="Times-Roman"/>
      <w:i/>
      <w:sz w:val="20"/>
      <w:szCs w:val="24"/>
      <w:u w:val="single"/>
      <w:lang w:val="en-GB" w:eastAsia="en-GB"/>
    </w:rPr>
  </w:style>
  <w:style w:type="paragraph" w:styleId="Footer">
    <w:name w:val="footer"/>
    <w:basedOn w:val="Normal"/>
    <w:link w:val="FooterChar"/>
    <w:uiPriority w:val="99"/>
    <w:rsid w:val="00AF16C6"/>
    <w:pPr>
      <w:tabs>
        <w:tab w:val="clear" w:pos="360"/>
        <w:tab w:val="clear" w:pos="3780"/>
        <w:tab w:val="center" w:pos="4153"/>
        <w:tab w:val="right" w:pos="8306"/>
      </w:tabs>
    </w:pPr>
  </w:style>
  <w:style w:type="character" w:customStyle="1" w:styleId="FooterChar">
    <w:name w:val="Footer Char"/>
    <w:basedOn w:val="DefaultParagraphFont"/>
    <w:link w:val="Footer"/>
    <w:uiPriority w:val="99"/>
    <w:rsid w:val="00AF16C6"/>
    <w:rPr>
      <w:rFonts w:ascii="Times New Roman" w:eastAsia="Times New Roman" w:hAnsi="Times New Roman" w:cs="Times-Roman"/>
      <w:sz w:val="24"/>
      <w:szCs w:val="24"/>
      <w:lang w:val="en-GB" w:eastAsia="en-GB"/>
    </w:rPr>
  </w:style>
  <w:style w:type="paragraph" w:styleId="ListParagraph">
    <w:name w:val="List Paragraph"/>
    <w:basedOn w:val="Normal"/>
    <w:uiPriority w:val="34"/>
    <w:qFormat/>
    <w:rsid w:val="00AF16C6"/>
    <w:pPr>
      <w:ind w:left="720"/>
      <w:contextualSpacing/>
    </w:pPr>
  </w:style>
  <w:style w:type="character" w:styleId="Emphasis">
    <w:name w:val="Emphasis"/>
    <w:basedOn w:val="DefaultParagraphFont"/>
    <w:uiPriority w:val="20"/>
    <w:qFormat/>
    <w:rsid w:val="00196613"/>
    <w:rPr>
      <w:rFonts w:ascii="Times New Roman" w:hAnsi="Times New Roman"/>
      <w:b/>
      <w:i/>
      <w:iCs/>
      <w:sz w:val="24"/>
      <w:u w:val="none"/>
    </w:rPr>
  </w:style>
  <w:style w:type="paragraph" w:customStyle="1" w:styleId="ChapterTitels">
    <w:name w:val="Chapter Titels"/>
    <w:basedOn w:val="Normal"/>
    <w:autoRedefine/>
    <w:rsid w:val="00213A39"/>
    <w:pPr>
      <w:spacing w:after="200" w:line="360" w:lineRule="auto"/>
      <w:jc w:val="center"/>
    </w:pPr>
    <w:rPr>
      <w:rFonts w:cs="Times New Roman"/>
      <w:b/>
      <w:sz w:val="32"/>
    </w:rPr>
  </w:style>
  <w:style w:type="paragraph" w:customStyle="1" w:styleId="conclusionnumbering">
    <w:name w:val="conclusion numbering"/>
    <w:basedOn w:val="NormalDouble"/>
    <w:autoRedefine/>
    <w:qFormat/>
    <w:rsid w:val="00AF16C6"/>
    <w:pPr>
      <w:tabs>
        <w:tab w:val="clear" w:pos="1440"/>
        <w:tab w:val="left" w:pos="284"/>
      </w:tabs>
      <w:spacing w:after="0"/>
    </w:pPr>
  </w:style>
  <w:style w:type="paragraph" w:customStyle="1" w:styleId="Contents">
    <w:name w:val="Contents"/>
    <w:basedOn w:val="Normal"/>
    <w:autoRedefine/>
    <w:rsid w:val="00AF16C6"/>
    <w:pPr>
      <w:tabs>
        <w:tab w:val="clear" w:pos="360"/>
      </w:tabs>
      <w:spacing w:after="360"/>
      <w:jc w:val="center"/>
    </w:pPr>
    <w:rPr>
      <w:rFonts w:ascii="Times-Roman" w:hAnsi="Times-Roman"/>
      <w:b/>
      <w:bCs/>
      <w:sz w:val="28"/>
      <w:szCs w:val="28"/>
    </w:rPr>
  </w:style>
  <w:style w:type="paragraph" w:customStyle="1" w:styleId="Figuretextleft">
    <w:name w:val="Figure text left"/>
    <w:basedOn w:val="Figuretext"/>
    <w:autoRedefine/>
    <w:qFormat/>
    <w:rsid w:val="00AF16C6"/>
  </w:style>
  <w:style w:type="paragraph" w:customStyle="1" w:styleId="Figuretextwhite">
    <w:name w:val="Figure text white"/>
    <w:basedOn w:val="NormalDouble"/>
    <w:autoRedefine/>
    <w:qFormat/>
    <w:rsid w:val="00F673A6"/>
    <w:pPr>
      <w:tabs>
        <w:tab w:val="left" w:pos="7532"/>
      </w:tabs>
      <w:spacing w:after="0"/>
      <w:jc w:val="center"/>
    </w:pPr>
    <w:rPr>
      <w:b/>
      <w:color w:val="FFFFFF" w:themeColor="background1"/>
    </w:rPr>
  </w:style>
  <w:style w:type="paragraph" w:customStyle="1" w:styleId="Figuretextbig">
    <w:name w:val="Figure textbig"/>
    <w:basedOn w:val="NormalDouble"/>
    <w:autoRedefine/>
    <w:qFormat/>
    <w:rsid w:val="00FA7108"/>
    <w:pPr>
      <w:spacing w:after="0"/>
      <w:jc w:val="center"/>
    </w:pPr>
    <w:rPr>
      <w:sz w:val="28"/>
    </w:rPr>
  </w:style>
  <w:style w:type="paragraph" w:customStyle="1" w:styleId="Numbering">
    <w:name w:val="Numbering"/>
    <w:basedOn w:val="Normal"/>
    <w:autoRedefine/>
    <w:qFormat/>
    <w:rsid w:val="00B75D63"/>
    <w:pPr>
      <w:tabs>
        <w:tab w:val="clear" w:pos="360"/>
        <w:tab w:val="right" w:pos="426"/>
      </w:tabs>
      <w:spacing w:after="120"/>
    </w:pPr>
  </w:style>
  <w:style w:type="paragraph" w:customStyle="1" w:styleId="Numbering10">
    <w:name w:val="Numbering10"/>
    <w:basedOn w:val="Normal"/>
    <w:autoRedefine/>
    <w:qFormat/>
    <w:rsid w:val="00AF16C6"/>
    <w:pPr>
      <w:numPr>
        <w:numId w:val="2"/>
      </w:numPr>
      <w:tabs>
        <w:tab w:val="clear" w:pos="360"/>
      </w:tabs>
      <w:spacing w:line="480" w:lineRule="auto"/>
    </w:pPr>
  </w:style>
  <w:style w:type="paragraph" w:customStyle="1" w:styleId="Numbering11">
    <w:name w:val="Numbering11"/>
    <w:basedOn w:val="Numbering10"/>
    <w:autoRedefine/>
    <w:qFormat/>
    <w:rsid w:val="00AF16C6"/>
    <w:pPr>
      <w:numPr>
        <w:numId w:val="3"/>
      </w:numPr>
    </w:pPr>
  </w:style>
  <w:style w:type="paragraph" w:customStyle="1" w:styleId="Numbering12">
    <w:name w:val="Numbering12"/>
    <w:basedOn w:val="Numbering11"/>
    <w:autoRedefine/>
    <w:qFormat/>
    <w:rsid w:val="00AF16C6"/>
    <w:pPr>
      <w:numPr>
        <w:numId w:val="4"/>
      </w:numPr>
    </w:pPr>
  </w:style>
  <w:style w:type="paragraph" w:customStyle="1" w:styleId="Numbering13">
    <w:name w:val="Numbering13"/>
    <w:basedOn w:val="Numbering12"/>
    <w:autoRedefine/>
    <w:qFormat/>
    <w:rsid w:val="00AF16C6"/>
    <w:pPr>
      <w:numPr>
        <w:numId w:val="5"/>
      </w:numPr>
    </w:pPr>
  </w:style>
  <w:style w:type="paragraph" w:customStyle="1" w:styleId="Numbering14">
    <w:name w:val="Numbering14"/>
    <w:basedOn w:val="Numbering13"/>
    <w:autoRedefine/>
    <w:qFormat/>
    <w:rsid w:val="00AF16C6"/>
    <w:pPr>
      <w:numPr>
        <w:numId w:val="6"/>
      </w:numPr>
    </w:pPr>
  </w:style>
  <w:style w:type="paragraph" w:customStyle="1" w:styleId="Numbering15">
    <w:name w:val="Numbering15"/>
    <w:basedOn w:val="Numbering14"/>
    <w:autoRedefine/>
    <w:qFormat/>
    <w:rsid w:val="00AF16C6"/>
    <w:pPr>
      <w:numPr>
        <w:numId w:val="7"/>
      </w:numPr>
    </w:pPr>
  </w:style>
  <w:style w:type="paragraph" w:customStyle="1" w:styleId="Numbering16">
    <w:name w:val="Numbering16"/>
    <w:basedOn w:val="Numbering15"/>
    <w:autoRedefine/>
    <w:qFormat/>
    <w:rsid w:val="00AF16C6"/>
    <w:pPr>
      <w:numPr>
        <w:numId w:val="8"/>
      </w:numPr>
    </w:pPr>
  </w:style>
  <w:style w:type="paragraph" w:customStyle="1" w:styleId="Numbering17">
    <w:name w:val="Numbering17"/>
    <w:basedOn w:val="Numbering16"/>
    <w:autoRedefine/>
    <w:qFormat/>
    <w:rsid w:val="00AF16C6"/>
    <w:pPr>
      <w:numPr>
        <w:numId w:val="9"/>
      </w:numPr>
    </w:pPr>
  </w:style>
  <w:style w:type="paragraph" w:customStyle="1" w:styleId="Numbering18">
    <w:name w:val="Numbering18"/>
    <w:basedOn w:val="Numbering17"/>
    <w:autoRedefine/>
    <w:qFormat/>
    <w:rsid w:val="00AF16C6"/>
    <w:pPr>
      <w:numPr>
        <w:numId w:val="10"/>
      </w:numPr>
    </w:pPr>
  </w:style>
  <w:style w:type="paragraph" w:customStyle="1" w:styleId="Numbering19">
    <w:name w:val="Numbering19"/>
    <w:basedOn w:val="Numbering18"/>
    <w:autoRedefine/>
    <w:qFormat/>
    <w:rsid w:val="00AF16C6"/>
    <w:pPr>
      <w:numPr>
        <w:numId w:val="11"/>
      </w:numPr>
    </w:pPr>
  </w:style>
  <w:style w:type="paragraph" w:customStyle="1" w:styleId="Numbering2">
    <w:name w:val="Numbering2"/>
    <w:basedOn w:val="NormalDouble"/>
    <w:autoRedefine/>
    <w:qFormat/>
    <w:rsid w:val="00AF16C6"/>
    <w:pPr>
      <w:numPr>
        <w:numId w:val="14"/>
      </w:numPr>
    </w:pPr>
  </w:style>
  <w:style w:type="paragraph" w:customStyle="1" w:styleId="numbering9">
    <w:name w:val="numbering9"/>
    <w:basedOn w:val="NormalDouble"/>
    <w:autoRedefine/>
    <w:qFormat/>
    <w:rsid w:val="00AF16C6"/>
    <w:pPr>
      <w:numPr>
        <w:numId w:val="12"/>
      </w:numPr>
    </w:pPr>
  </w:style>
  <w:style w:type="paragraph" w:customStyle="1" w:styleId="Numbering20">
    <w:name w:val="Numbering20"/>
    <w:basedOn w:val="numbering9"/>
    <w:autoRedefine/>
    <w:qFormat/>
    <w:rsid w:val="00AF16C6"/>
    <w:pPr>
      <w:numPr>
        <w:numId w:val="13"/>
      </w:numPr>
    </w:pPr>
  </w:style>
  <w:style w:type="paragraph" w:customStyle="1" w:styleId="Numbering3">
    <w:name w:val="Numbering3"/>
    <w:basedOn w:val="Numbering2"/>
    <w:autoRedefine/>
    <w:qFormat/>
    <w:rsid w:val="00AF16C6"/>
    <w:pPr>
      <w:numPr>
        <w:numId w:val="0"/>
      </w:numPr>
    </w:pPr>
  </w:style>
  <w:style w:type="paragraph" w:customStyle="1" w:styleId="Numbering4">
    <w:name w:val="Numbering4"/>
    <w:basedOn w:val="Numbering3"/>
    <w:autoRedefine/>
    <w:qFormat/>
    <w:rsid w:val="00AF16C6"/>
    <w:pPr>
      <w:tabs>
        <w:tab w:val="clear" w:pos="1440"/>
      </w:tabs>
    </w:pPr>
  </w:style>
  <w:style w:type="paragraph" w:customStyle="1" w:styleId="Numbering5">
    <w:name w:val="Numbering5"/>
    <w:basedOn w:val="NormalDouble"/>
    <w:autoRedefine/>
    <w:qFormat/>
    <w:rsid w:val="00AF16C6"/>
  </w:style>
  <w:style w:type="paragraph" w:customStyle="1" w:styleId="Numbering7">
    <w:name w:val="Numbering7"/>
    <w:basedOn w:val="NormalDouble"/>
    <w:autoRedefine/>
    <w:qFormat/>
    <w:rsid w:val="00AF16C6"/>
  </w:style>
  <w:style w:type="paragraph" w:customStyle="1" w:styleId="Numbering8">
    <w:name w:val="Numbering8"/>
    <w:basedOn w:val="NormalDouble"/>
    <w:autoRedefine/>
    <w:qFormat/>
    <w:rsid w:val="00AF16C6"/>
    <w:pPr>
      <w:numPr>
        <w:numId w:val="15"/>
      </w:numPr>
    </w:pPr>
    <w:rPr>
      <w:lang w:val="en-US"/>
    </w:rPr>
  </w:style>
  <w:style w:type="paragraph" w:customStyle="1" w:styleId="Table">
    <w:name w:val="Table"/>
    <w:basedOn w:val="Normal"/>
    <w:autoRedefine/>
    <w:rsid w:val="00AF16C6"/>
    <w:pPr>
      <w:jc w:val="center"/>
    </w:pPr>
    <w:rPr>
      <w:szCs w:val="20"/>
    </w:rPr>
  </w:style>
  <w:style w:type="table" w:styleId="TableGrid">
    <w:name w:val="Table Grid"/>
    <w:basedOn w:val="TableNormal"/>
    <w:uiPriority w:val="59"/>
    <w:rsid w:val="00AF16C6"/>
    <w:pPr>
      <w:tabs>
        <w:tab w:val="right" w:pos="360"/>
        <w:tab w:val="left" w:pos="3780"/>
      </w:tabs>
      <w:autoSpaceDE w:val="0"/>
      <w:autoSpaceDN w:val="0"/>
      <w:adjustRightInd w:val="0"/>
      <w:spacing w:after="200" w:line="240" w:lineRule="auto"/>
      <w:jc w:val="both"/>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mall">
    <w:name w:val="table small"/>
    <w:basedOn w:val="Normal"/>
    <w:link w:val="tablesmallChar"/>
    <w:autoRedefine/>
    <w:rsid w:val="00AF16C6"/>
    <w:pPr>
      <w:spacing w:after="0"/>
    </w:pPr>
    <w:rPr>
      <w:szCs w:val="26"/>
    </w:rPr>
  </w:style>
  <w:style w:type="character" w:customStyle="1" w:styleId="tablesmallChar">
    <w:name w:val="table small Char"/>
    <w:basedOn w:val="DefaultParagraphFont"/>
    <w:link w:val="tablesmall"/>
    <w:rsid w:val="00AF16C6"/>
    <w:rPr>
      <w:rFonts w:ascii="Times New Roman" w:eastAsia="Times New Roman" w:hAnsi="Times New Roman" w:cs="Times-Roman"/>
      <w:sz w:val="24"/>
      <w:szCs w:val="26"/>
      <w:lang w:val="en-GB" w:eastAsia="en-GB"/>
    </w:rPr>
  </w:style>
  <w:style w:type="paragraph" w:styleId="TOCHeading">
    <w:name w:val="TOC Heading"/>
    <w:basedOn w:val="Heading1"/>
    <w:next w:val="Normal"/>
    <w:uiPriority w:val="39"/>
    <w:semiHidden/>
    <w:unhideWhenUsed/>
    <w:qFormat/>
    <w:rsid w:val="00AF16C6"/>
    <w:pPr>
      <w:keepLines/>
      <w:numPr>
        <w:numId w:val="0"/>
      </w:numPr>
      <w:tabs>
        <w:tab w:val="clear" w:pos="3780"/>
      </w:tabs>
      <w:autoSpaceDE/>
      <w:autoSpaceDN/>
      <w:adjustRightInd/>
      <w:spacing w:before="480" w:line="276" w:lineRule="auto"/>
      <w:outlineLvl w:val="9"/>
    </w:pPr>
    <w:rPr>
      <w:rFonts w:ascii="Cambria" w:hAnsi="Cambria"/>
      <w:color w:val="365F91"/>
      <w:kern w:val="0"/>
      <w:lang w:val="en-US" w:eastAsia="en-US"/>
    </w:rPr>
  </w:style>
  <w:style w:type="character" w:styleId="IntenseEmphasis">
    <w:name w:val="Intense Emphasis"/>
    <w:basedOn w:val="DefaultParagraphFont"/>
    <w:uiPriority w:val="21"/>
    <w:qFormat/>
    <w:rsid w:val="00AD2AF7"/>
    <w:rPr>
      <w:rFonts w:ascii="Arial" w:hAnsi="Arial"/>
      <w:b/>
      <w:bCs/>
      <w:i w:val="0"/>
      <w:iCs/>
      <w:color w:val="auto"/>
      <w:sz w:val="24"/>
    </w:rPr>
  </w:style>
  <w:style w:type="character" w:styleId="SubtleEmphasis">
    <w:name w:val="Subtle Emphasis"/>
    <w:basedOn w:val="DefaultParagraphFont"/>
    <w:uiPriority w:val="19"/>
    <w:qFormat/>
    <w:rsid w:val="00AD2AF7"/>
    <w:rPr>
      <w:i/>
      <w:iCs/>
      <w:color w:val="808080" w:themeColor="text1" w:themeTint="7F"/>
    </w:rPr>
  </w:style>
  <w:style w:type="paragraph" w:customStyle="1" w:styleId="Figuretestblue">
    <w:name w:val="Figure test blue"/>
    <w:basedOn w:val="Figure"/>
    <w:autoRedefine/>
    <w:qFormat/>
    <w:rsid w:val="002D4074"/>
    <w:pPr>
      <w:spacing w:line="240" w:lineRule="auto"/>
    </w:pPr>
    <w:rPr>
      <w:rFonts w:eastAsia="楷体"/>
      <w:b/>
      <w:i/>
      <w:noProof/>
      <w:sz w:val="22"/>
    </w:rPr>
  </w:style>
  <w:style w:type="paragraph" w:styleId="Revision">
    <w:name w:val="Revision"/>
    <w:hidden/>
    <w:uiPriority w:val="99"/>
    <w:semiHidden/>
    <w:rsid w:val="00C23300"/>
    <w:pPr>
      <w:spacing w:after="0" w:line="240" w:lineRule="auto"/>
    </w:pPr>
    <w:rPr>
      <w:rFonts w:ascii="Arial" w:eastAsia="Times New Roman" w:hAnsi="Arial" w:cs="Times-Roman"/>
      <w:sz w:val="24"/>
      <w:szCs w:val="24"/>
      <w:lang w:val="en-GB" w:eastAsia="en-GB"/>
    </w:rPr>
  </w:style>
  <w:style w:type="paragraph" w:styleId="Subtitle">
    <w:name w:val="Subtitle"/>
    <w:basedOn w:val="Normal"/>
    <w:next w:val="Normal"/>
    <w:link w:val="SubtitleChar"/>
    <w:uiPriority w:val="11"/>
    <w:qFormat/>
    <w:rsid w:val="004002B3"/>
    <w:pPr>
      <w:numPr>
        <w:ilvl w:val="1"/>
      </w:numPr>
      <w:spacing w:after="360"/>
    </w:pPr>
    <w:rPr>
      <w:rFonts w:eastAsiaTheme="majorEastAsia" w:cstheme="majorBidi"/>
      <w:b/>
      <w:iCs/>
      <w:spacing w:val="15"/>
      <w:sz w:val="28"/>
    </w:rPr>
  </w:style>
  <w:style w:type="character" w:customStyle="1" w:styleId="SubtitleChar">
    <w:name w:val="Subtitle Char"/>
    <w:basedOn w:val="DefaultParagraphFont"/>
    <w:link w:val="Subtitle"/>
    <w:uiPriority w:val="11"/>
    <w:rsid w:val="004002B3"/>
    <w:rPr>
      <w:rFonts w:ascii="Times New Roman" w:eastAsiaTheme="majorEastAsia" w:hAnsi="Times New Roman" w:cstheme="majorBidi"/>
      <w:b/>
      <w:iCs/>
      <w:spacing w:val="15"/>
      <w:sz w:val="28"/>
      <w:szCs w:val="24"/>
      <w:lang w:val="en-GB" w:eastAsia="en-GB"/>
    </w:rPr>
  </w:style>
  <w:style w:type="paragraph" w:customStyle="1" w:styleId="Text">
    <w:name w:val="Text"/>
    <w:basedOn w:val="Normal"/>
    <w:link w:val="TextChar"/>
    <w:rsid w:val="00FA7108"/>
    <w:pPr>
      <w:widowControl w:val="0"/>
      <w:tabs>
        <w:tab w:val="clear" w:pos="360"/>
        <w:tab w:val="clear" w:pos="3780"/>
      </w:tabs>
      <w:adjustRightInd/>
      <w:spacing w:after="200" w:line="360" w:lineRule="auto"/>
    </w:pPr>
    <w:rPr>
      <w:rFonts w:cs="Times New Roman"/>
      <w:szCs w:val="20"/>
      <w:lang w:val="en-US" w:eastAsia="en-US"/>
    </w:rPr>
  </w:style>
  <w:style w:type="character" w:customStyle="1" w:styleId="TextChar">
    <w:name w:val="Text Char"/>
    <w:basedOn w:val="DefaultParagraphFont"/>
    <w:link w:val="Text"/>
    <w:rsid w:val="00FA7108"/>
    <w:rPr>
      <w:rFonts w:ascii="Times New Roman" w:eastAsia="Times New Roman" w:hAnsi="Times New Roman" w:cs="Times New Roman"/>
      <w:sz w:val="24"/>
      <w:szCs w:val="20"/>
    </w:rPr>
  </w:style>
  <w:style w:type="paragraph" w:customStyle="1" w:styleId="svarticle">
    <w:name w:val="svarticle"/>
    <w:basedOn w:val="Normal"/>
    <w:rsid w:val="00F702B6"/>
    <w:pPr>
      <w:tabs>
        <w:tab w:val="clear" w:pos="360"/>
        <w:tab w:val="clear" w:pos="3780"/>
      </w:tabs>
      <w:autoSpaceDE/>
      <w:autoSpaceDN/>
      <w:adjustRightInd/>
      <w:spacing w:before="100" w:beforeAutospacing="1" w:after="100" w:afterAutospacing="1"/>
      <w:jc w:val="left"/>
    </w:pPr>
    <w:rPr>
      <w:rFonts w:cs="Times New Roman"/>
    </w:rPr>
  </w:style>
  <w:style w:type="character" w:customStyle="1" w:styleId="apple-converted-space">
    <w:name w:val="apple-converted-space"/>
    <w:basedOn w:val="DefaultParagraphFont"/>
    <w:rsid w:val="00F702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082431">
      <w:bodyDiv w:val="1"/>
      <w:marLeft w:val="0"/>
      <w:marRight w:val="0"/>
      <w:marTop w:val="0"/>
      <w:marBottom w:val="0"/>
      <w:divBdr>
        <w:top w:val="none" w:sz="0" w:space="0" w:color="auto"/>
        <w:left w:val="none" w:sz="0" w:space="0" w:color="auto"/>
        <w:bottom w:val="none" w:sz="0" w:space="0" w:color="auto"/>
        <w:right w:val="none" w:sz="0" w:space="0" w:color="auto"/>
      </w:divBdr>
    </w:div>
    <w:div w:id="175047833">
      <w:bodyDiv w:val="1"/>
      <w:marLeft w:val="0"/>
      <w:marRight w:val="0"/>
      <w:marTop w:val="0"/>
      <w:marBottom w:val="0"/>
      <w:divBdr>
        <w:top w:val="none" w:sz="0" w:space="0" w:color="auto"/>
        <w:left w:val="none" w:sz="0" w:space="0" w:color="auto"/>
        <w:bottom w:val="none" w:sz="0" w:space="0" w:color="auto"/>
        <w:right w:val="none" w:sz="0" w:space="0" w:color="auto"/>
      </w:divBdr>
    </w:div>
    <w:div w:id="296645088">
      <w:bodyDiv w:val="1"/>
      <w:marLeft w:val="0"/>
      <w:marRight w:val="0"/>
      <w:marTop w:val="0"/>
      <w:marBottom w:val="0"/>
      <w:divBdr>
        <w:top w:val="none" w:sz="0" w:space="0" w:color="auto"/>
        <w:left w:val="none" w:sz="0" w:space="0" w:color="auto"/>
        <w:bottom w:val="none" w:sz="0" w:space="0" w:color="auto"/>
        <w:right w:val="none" w:sz="0" w:space="0" w:color="auto"/>
      </w:divBdr>
      <w:divsChild>
        <w:div w:id="648439937">
          <w:marLeft w:val="0"/>
          <w:marRight w:val="0"/>
          <w:marTop w:val="0"/>
          <w:marBottom w:val="165"/>
          <w:divBdr>
            <w:top w:val="none" w:sz="0" w:space="0" w:color="auto"/>
            <w:left w:val="none" w:sz="0" w:space="0" w:color="auto"/>
            <w:bottom w:val="none" w:sz="0" w:space="0" w:color="auto"/>
            <w:right w:val="none" w:sz="0" w:space="0" w:color="auto"/>
          </w:divBdr>
          <w:divsChild>
            <w:div w:id="1947732096">
              <w:marLeft w:val="0"/>
              <w:marRight w:val="0"/>
              <w:marTop w:val="0"/>
              <w:marBottom w:val="0"/>
              <w:divBdr>
                <w:top w:val="none" w:sz="0" w:space="0" w:color="auto"/>
                <w:left w:val="none" w:sz="0" w:space="0" w:color="auto"/>
                <w:bottom w:val="none" w:sz="0" w:space="0" w:color="auto"/>
                <w:right w:val="none" w:sz="0" w:space="0" w:color="auto"/>
              </w:divBdr>
              <w:divsChild>
                <w:div w:id="1754625482">
                  <w:marLeft w:val="0"/>
                  <w:marRight w:val="0"/>
                  <w:marTop w:val="0"/>
                  <w:marBottom w:val="0"/>
                  <w:divBdr>
                    <w:top w:val="none" w:sz="0" w:space="0" w:color="auto"/>
                    <w:left w:val="none" w:sz="0" w:space="0" w:color="auto"/>
                    <w:bottom w:val="none" w:sz="0" w:space="0" w:color="auto"/>
                    <w:right w:val="none" w:sz="0" w:space="0" w:color="auto"/>
                  </w:divBdr>
                  <w:divsChild>
                    <w:div w:id="1331324267">
                      <w:marLeft w:val="0"/>
                      <w:marRight w:val="0"/>
                      <w:marTop w:val="0"/>
                      <w:marBottom w:val="0"/>
                      <w:divBdr>
                        <w:top w:val="none" w:sz="0" w:space="0" w:color="auto"/>
                        <w:left w:val="none" w:sz="0" w:space="0" w:color="auto"/>
                        <w:bottom w:val="none" w:sz="0" w:space="0" w:color="auto"/>
                        <w:right w:val="none" w:sz="0" w:space="0" w:color="auto"/>
                      </w:divBdr>
                      <w:divsChild>
                        <w:div w:id="1091201200">
                          <w:marLeft w:val="0"/>
                          <w:marRight w:val="0"/>
                          <w:marTop w:val="0"/>
                          <w:marBottom w:val="0"/>
                          <w:divBdr>
                            <w:top w:val="none" w:sz="0" w:space="0" w:color="auto"/>
                            <w:left w:val="none" w:sz="0" w:space="0" w:color="auto"/>
                            <w:bottom w:val="none" w:sz="0" w:space="0" w:color="auto"/>
                            <w:right w:val="none" w:sz="0" w:space="0" w:color="auto"/>
                          </w:divBdr>
                          <w:divsChild>
                            <w:div w:id="1761638457">
                              <w:marLeft w:val="0"/>
                              <w:marRight w:val="0"/>
                              <w:marTop w:val="0"/>
                              <w:marBottom w:val="0"/>
                              <w:divBdr>
                                <w:top w:val="none" w:sz="0" w:space="0" w:color="auto"/>
                                <w:left w:val="none" w:sz="0" w:space="0" w:color="auto"/>
                                <w:bottom w:val="none" w:sz="0" w:space="0" w:color="auto"/>
                                <w:right w:val="none" w:sz="0" w:space="0" w:color="auto"/>
                              </w:divBdr>
                              <w:divsChild>
                                <w:div w:id="1299144847">
                                  <w:marLeft w:val="0"/>
                                  <w:marRight w:val="0"/>
                                  <w:marTop w:val="0"/>
                                  <w:marBottom w:val="0"/>
                                  <w:divBdr>
                                    <w:top w:val="none" w:sz="0" w:space="0" w:color="auto"/>
                                    <w:left w:val="none" w:sz="0" w:space="0" w:color="auto"/>
                                    <w:bottom w:val="none" w:sz="0" w:space="0" w:color="auto"/>
                                    <w:right w:val="none" w:sz="0" w:space="0" w:color="auto"/>
                                  </w:divBdr>
                                  <w:divsChild>
                                    <w:div w:id="200431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36864267">
          <w:marLeft w:val="0"/>
          <w:marRight w:val="0"/>
          <w:marTop w:val="0"/>
          <w:marBottom w:val="0"/>
          <w:divBdr>
            <w:top w:val="none" w:sz="0" w:space="0" w:color="auto"/>
            <w:left w:val="none" w:sz="0" w:space="0" w:color="auto"/>
            <w:bottom w:val="none" w:sz="0" w:space="0" w:color="auto"/>
            <w:right w:val="none" w:sz="0" w:space="0" w:color="auto"/>
          </w:divBdr>
        </w:div>
        <w:div w:id="528571118">
          <w:marLeft w:val="0"/>
          <w:marRight w:val="0"/>
          <w:marTop w:val="0"/>
          <w:marBottom w:val="0"/>
          <w:divBdr>
            <w:top w:val="none" w:sz="0" w:space="0" w:color="auto"/>
            <w:left w:val="none" w:sz="0" w:space="0" w:color="auto"/>
            <w:bottom w:val="none" w:sz="0" w:space="0" w:color="auto"/>
            <w:right w:val="none" w:sz="0" w:space="0" w:color="auto"/>
          </w:divBdr>
          <w:divsChild>
            <w:div w:id="1640113592">
              <w:marLeft w:val="0"/>
              <w:marRight w:val="0"/>
              <w:marTop w:val="0"/>
              <w:marBottom w:val="0"/>
              <w:divBdr>
                <w:top w:val="none" w:sz="0" w:space="0" w:color="auto"/>
                <w:left w:val="none" w:sz="0" w:space="0" w:color="auto"/>
                <w:bottom w:val="none" w:sz="0" w:space="0" w:color="auto"/>
                <w:right w:val="none" w:sz="0" w:space="0" w:color="auto"/>
              </w:divBdr>
              <w:divsChild>
                <w:div w:id="703529570">
                  <w:marLeft w:val="0"/>
                  <w:marRight w:val="0"/>
                  <w:marTop w:val="150"/>
                  <w:marBottom w:val="0"/>
                  <w:divBdr>
                    <w:top w:val="none" w:sz="0" w:space="0" w:color="auto"/>
                    <w:left w:val="none" w:sz="0" w:space="0" w:color="auto"/>
                    <w:bottom w:val="none" w:sz="0" w:space="0" w:color="auto"/>
                    <w:right w:val="none" w:sz="0" w:space="0" w:color="auto"/>
                  </w:divBdr>
                  <w:divsChild>
                    <w:div w:id="1197886690">
                      <w:marLeft w:val="0"/>
                      <w:marRight w:val="0"/>
                      <w:marTop w:val="0"/>
                      <w:marBottom w:val="0"/>
                      <w:divBdr>
                        <w:top w:val="none" w:sz="0" w:space="0" w:color="auto"/>
                        <w:left w:val="none" w:sz="0" w:space="0" w:color="auto"/>
                        <w:bottom w:val="none" w:sz="0" w:space="0" w:color="auto"/>
                        <w:right w:val="none" w:sz="0" w:space="0" w:color="auto"/>
                      </w:divBdr>
                      <w:divsChild>
                        <w:div w:id="418135343">
                          <w:marLeft w:val="0"/>
                          <w:marRight w:val="0"/>
                          <w:marTop w:val="0"/>
                          <w:marBottom w:val="0"/>
                          <w:divBdr>
                            <w:top w:val="none" w:sz="0" w:space="0" w:color="auto"/>
                            <w:left w:val="none" w:sz="0" w:space="0" w:color="auto"/>
                            <w:bottom w:val="none" w:sz="0" w:space="0" w:color="auto"/>
                            <w:right w:val="none" w:sz="0" w:space="0" w:color="auto"/>
                          </w:divBdr>
                          <w:divsChild>
                            <w:div w:id="1446191190">
                              <w:marLeft w:val="0"/>
                              <w:marRight w:val="0"/>
                              <w:marTop w:val="0"/>
                              <w:marBottom w:val="0"/>
                              <w:divBdr>
                                <w:top w:val="none" w:sz="0" w:space="0" w:color="auto"/>
                                <w:left w:val="none" w:sz="0" w:space="0" w:color="auto"/>
                                <w:bottom w:val="none" w:sz="0" w:space="0" w:color="auto"/>
                                <w:right w:val="none" w:sz="0" w:space="0" w:color="auto"/>
                              </w:divBdr>
                              <w:divsChild>
                                <w:div w:id="1740519593">
                                  <w:marLeft w:val="0"/>
                                  <w:marRight w:val="0"/>
                                  <w:marTop w:val="0"/>
                                  <w:marBottom w:val="0"/>
                                  <w:divBdr>
                                    <w:top w:val="none" w:sz="0" w:space="0" w:color="auto"/>
                                    <w:left w:val="none" w:sz="0" w:space="0" w:color="auto"/>
                                    <w:bottom w:val="none" w:sz="0" w:space="0" w:color="auto"/>
                                    <w:right w:val="none" w:sz="0" w:space="0" w:color="auto"/>
                                  </w:divBdr>
                                  <w:divsChild>
                                    <w:div w:id="1412779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2315168">
      <w:bodyDiv w:val="1"/>
      <w:marLeft w:val="0"/>
      <w:marRight w:val="0"/>
      <w:marTop w:val="0"/>
      <w:marBottom w:val="0"/>
      <w:divBdr>
        <w:top w:val="none" w:sz="0" w:space="0" w:color="auto"/>
        <w:left w:val="none" w:sz="0" w:space="0" w:color="auto"/>
        <w:bottom w:val="none" w:sz="0" w:space="0" w:color="auto"/>
        <w:right w:val="none" w:sz="0" w:space="0" w:color="auto"/>
      </w:divBdr>
    </w:div>
    <w:div w:id="1003437152">
      <w:bodyDiv w:val="1"/>
      <w:marLeft w:val="0"/>
      <w:marRight w:val="0"/>
      <w:marTop w:val="0"/>
      <w:marBottom w:val="0"/>
      <w:divBdr>
        <w:top w:val="none" w:sz="0" w:space="0" w:color="auto"/>
        <w:left w:val="none" w:sz="0" w:space="0" w:color="auto"/>
        <w:bottom w:val="none" w:sz="0" w:space="0" w:color="auto"/>
        <w:right w:val="none" w:sz="0" w:space="0" w:color="auto"/>
      </w:divBdr>
    </w:div>
    <w:div w:id="2016953479">
      <w:bodyDiv w:val="1"/>
      <w:marLeft w:val="0"/>
      <w:marRight w:val="0"/>
      <w:marTop w:val="0"/>
      <w:marBottom w:val="0"/>
      <w:divBdr>
        <w:top w:val="none" w:sz="0" w:space="0" w:color="auto"/>
        <w:left w:val="none" w:sz="0" w:space="0" w:color="auto"/>
        <w:bottom w:val="none" w:sz="0" w:space="0" w:color="auto"/>
        <w:right w:val="none" w:sz="0" w:space="0" w:color="auto"/>
      </w:divBdr>
    </w:div>
    <w:div w:id="2022469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jpe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emf"/><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jpeg"/><Relationship Id="rId5" Type="http://schemas.openxmlformats.org/officeDocument/2006/relationships/settings" Target="settings.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image" Target="media/image21.em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emf"/><Relationship Id="rId35" Type="http://schemas.openxmlformats.org/officeDocument/2006/relationships/image" Target="media/image25.png"/></Relationships>
</file>

<file path=word/charts/_rels/chart1.xml.rels><?xml version="1.0" encoding="UTF-8" standalone="yes"?>
<Relationships xmlns="http://schemas.openxmlformats.org/package/2006/relationships"><Relationship Id="rId1" Type="http://schemas.openxmlformats.org/officeDocument/2006/relationships/oleObject" Target="file:///F:\AM%20of%20dental%20implants\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348840769903763"/>
          <c:y val="5.1400554097404488E-2"/>
          <c:w val="0.72916382327209095"/>
          <c:h val="0.7168788276465442"/>
        </c:manualLayout>
      </c:layout>
      <c:scatterChart>
        <c:scatterStyle val="lineMarker"/>
        <c:varyColors val="0"/>
        <c:ser>
          <c:idx val="0"/>
          <c:order val="0"/>
          <c:tx>
            <c:strRef>
              <c:f>Sheet1!$G$8</c:f>
              <c:strCache>
                <c:ptCount val="1"/>
                <c:pt idx="0">
                  <c:v>Additive Manufacturing</c:v>
                </c:pt>
              </c:strCache>
            </c:strRef>
          </c:tx>
          <c:spPr>
            <a:ln>
              <a:solidFill>
                <a:srgbClr val="FF0000"/>
              </a:solidFill>
            </a:ln>
          </c:spPr>
          <c:marker>
            <c:symbol val="none"/>
          </c:marker>
          <c:xVal>
            <c:numRef>
              <c:f>Sheet1!$F$9:$F$29</c:f>
              <c:numCache>
                <c:formatCode>General</c:formatCode>
                <c:ptCount val="21"/>
                <c:pt idx="0">
                  <c:v>2017</c:v>
                </c:pt>
                <c:pt idx="1">
                  <c:v>2016</c:v>
                </c:pt>
                <c:pt idx="2">
                  <c:v>2015</c:v>
                </c:pt>
                <c:pt idx="3">
                  <c:v>2014</c:v>
                </c:pt>
                <c:pt idx="4">
                  <c:v>2013</c:v>
                </c:pt>
                <c:pt idx="5">
                  <c:v>2012</c:v>
                </c:pt>
                <c:pt idx="6">
                  <c:v>2011</c:v>
                </c:pt>
                <c:pt idx="7">
                  <c:v>2010</c:v>
                </c:pt>
                <c:pt idx="8">
                  <c:v>2009</c:v>
                </c:pt>
                <c:pt idx="9">
                  <c:v>2008</c:v>
                </c:pt>
                <c:pt idx="10">
                  <c:v>2007</c:v>
                </c:pt>
                <c:pt idx="11">
                  <c:v>2006</c:v>
                </c:pt>
                <c:pt idx="12">
                  <c:v>2005</c:v>
                </c:pt>
                <c:pt idx="13">
                  <c:v>2004</c:v>
                </c:pt>
                <c:pt idx="14">
                  <c:v>2003</c:v>
                </c:pt>
                <c:pt idx="15">
                  <c:v>2002</c:v>
                </c:pt>
                <c:pt idx="16">
                  <c:v>2001</c:v>
                </c:pt>
                <c:pt idx="17">
                  <c:v>2000</c:v>
                </c:pt>
                <c:pt idx="18">
                  <c:v>1999</c:v>
                </c:pt>
                <c:pt idx="19">
                  <c:v>1998</c:v>
                </c:pt>
                <c:pt idx="20">
                  <c:v>1997</c:v>
                </c:pt>
              </c:numCache>
            </c:numRef>
          </c:xVal>
          <c:yVal>
            <c:numRef>
              <c:f>Sheet1!$G$9:$G$29</c:f>
              <c:numCache>
                <c:formatCode>General</c:formatCode>
                <c:ptCount val="21"/>
                <c:pt idx="0">
                  <c:v>2512</c:v>
                </c:pt>
                <c:pt idx="1">
                  <c:v>2356</c:v>
                </c:pt>
                <c:pt idx="2">
                  <c:v>1480</c:v>
                </c:pt>
                <c:pt idx="3">
                  <c:v>1092</c:v>
                </c:pt>
                <c:pt idx="4">
                  <c:v>551</c:v>
                </c:pt>
                <c:pt idx="5">
                  <c:v>361</c:v>
                </c:pt>
                <c:pt idx="6">
                  <c:v>227</c:v>
                </c:pt>
                <c:pt idx="7">
                  <c:v>188</c:v>
                </c:pt>
                <c:pt idx="8">
                  <c:v>70</c:v>
                </c:pt>
                <c:pt idx="9">
                  <c:v>45</c:v>
                </c:pt>
                <c:pt idx="10">
                  <c:v>32</c:v>
                </c:pt>
                <c:pt idx="11">
                  <c:v>32</c:v>
                </c:pt>
                <c:pt idx="12">
                  <c:v>27</c:v>
                </c:pt>
                <c:pt idx="13">
                  <c:v>14</c:v>
                </c:pt>
                <c:pt idx="14">
                  <c:v>11</c:v>
                </c:pt>
                <c:pt idx="15">
                  <c:v>5</c:v>
                </c:pt>
                <c:pt idx="16">
                  <c:v>6</c:v>
                </c:pt>
                <c:pt idx="17">
                  <c:v>3</c:v>
                </c:pt>
                <c:pt idx="18">
                  <c:v>0</c:v>
                </c:pt>
                <c:pt idx="19">
                  <c:v>3</c:v>
                </c:pt>
                <c:pt idx="20">
                  <c:v>3</c:v>
                </c:pt>
              </c:numCache>
            </c:numRef>
          </c:yVal>
          <c:smooth val="0"/>
        </c:ser>
        <c:ser>
          <c:idx val="1"/>
          <c:order val="1"/>
          <c:tx>
            <c:strRef>
              <c:f>Sheet1!$H$8</c:f>
              <c:strCache>
                <c:ptCount val="1"/>
                <c:pt idx="0">
                  <c:v>3D Printing</c:v>
                </c:pt>
              </c:strCache>
            </c:strRef>
          </c:tx>
          <c:spPr>
            <a:ln>
              <a:solidFill>
                <a:srgbClr val="0000FF"/>
              </a:solidFill>
            </a:ln>
          </c:spPr>
          <c:marker>
            <c:symbol val="none"/>
          </c:marker>
          <c:xVal>
            <c:numRef>
              <c:f>Sheet1!$F$9:$F$29</c:f>
              <c:numCache>
                <c:formatCode>General</c:formatCode>
                <c:ptCount val="21"/>
                <c:pt idx="0">
                  <c:v>2017</c:v>
                </c:pt>
                <c:pt idx="1">
                  <c:v>2016</c:v>
                </c:pt>
                <c:pt idx="2">
                  <c:v>2015</c:v>
                </c:pt>
                <c:pt idx="3">
                  <c:v>2014</c:v>
                </c:pt>
                <c:pt idx="4">
                  <c:v>2013</c:v>
                </c:pt>
                <c:pt idx="5">
                  <c:v>2012</c:v>
                </c:pt>
                <c:pt idx="6">
                  <c:v>2011</c:v>
                </c:pt>
                <c:pt idx="7">
                  <c:v>2010</c:v>
                </c:pt>
                <c:pt idx="8">
                  <c:v>2009</c:v>
                </c:pt>
                <c:pt idx="9">
                  <c:v>2008</c:v>
                </c:pt>
                <c:pt idx="10">
                  <c:v>2007</c:v>
                </c:pt>
                <c:pt idx="11">
                  <c:v>2006</c:v>
                </c:pt>
                <c:pt idx="12">
                  <c:v>2005</c:v>
                </c:pt>
                <c:pt idx="13">
                  <c:v>2004</c:v>
                </c:pt>
                <c:pt idx="14">
                  <c:v>2003</c:v>
                </c:pt>
                <c:pt idx="15">
                  <c:v>2002</c:v>
                </c:pt>
                <c:pt idx="16">
                  <c:v>2001</c:v>
                </c:pt>
                <c:pt idx="17">
                  <c:v>2000</c:v>
                </c:pt>
                <c:pt idx="18">
                  <c:v>1999</c:v>
                </c:pt>
                <c:pt idx="19">
                  <c:v>1998</c:v>
                </c:pt>
                <c:pt idx="20">
                  <c:v>1997</c:v>
                </c:pt>
              </c:numCache>
            </c:numRef>
          </c:xVal>
          <c:yVal>
            <c:numRef>
              <c:f>Sheet1!$H$9:$H$29</c:f>
              <c:numCache>
                <c:formatCode>General</c:formatCode>
                <c:ptCount val="21"/>
                <c:pt idx="0">
                  <c:v>2662</c:v>
                </c:pt>
                <c:pt idx="1">
                  <c:v>2431</c:v>
                </c:pt>
                <c:pt idx="2">
                  <c:v>1457</c:v>
                </c:pt>
                <c:pt idx="3">
                  <c:v>921</c:v>
                </c:pt>
                <c:pt idx="4">
                  <c:v>367</c:v>
                </c:pt>
                <c:pt idx="5">
                  <c:v>146</c:v>
                </c:pt>
                <c:pt idx="6">
                  <c:v>103</c:v>
                </c:pt>
                <c:pt idx="7">
                  <c:v>66</c:v>
                </c:pt>
                <c:pt idx="8">
                  <c:v>57</c:v>
                </c:pt>
                <c:pt idx="9">
                  <c:v>43</c:v>
                </c:pt>
                <c:pt idx="10">
                  <c:v>39</c:v>
                </c:pt>
                <c:pt idx="11">
                  <c:v>30</c:v>
                </c:pt>
                <c:pt idx="12">
                  <c:v>29</c:v>
                </c:pt>
                <c:pt idx="13">
                  <c:v>17</c:v>
                </c:pt>
                <c:pt idx="14">
                  <c:v>8</c:v>
                </c:pt>
                <c:pt idx="15">
                  <c:v>10</c:v>
                </c:pt>
                <c:pt idx="16">
                  <c:v>2</c:v>
                </c:pt>
                <c:pt idx="17">
                  <c:v>8</c:v>
                </c:pt>
                <c:pt idx="18">
                  <c:v>2</c:v>
                </c:pt>
                <c:pt idx="19">
                  <c:v>3</c:v>
                </c:pt>
                <c:pt idx="20">
                  <c:v>7</c:v>
                </c:pt>
              </c:numCache>
            </c:numRef>
          </c:yVal>
          <c:smooth val="0"/>
        </c:ser>
        <c:dLbls>
          <c:showLegendKey val="0"/>
          <c:showVal val="0"/>
          <c:showCatName val="0"/>
          <c:showSerName val="0"/>
          <c:showPercent val="0"/>
          <c:showBubbleSize val="0"/>
        </c:dLbls>
        <c:axId val="96652288"/>
        <c:axId val="96658560"/>
      </c:scatterChart>
      <c:valAx>
        <c:axId val="96652288"/>
        <c:scaling>
          <c:orientation val="minMax"/>
        </c:scaling>
        <c:delete val="0"/>
        <c:axPos val="b"/>
        <c:title>
          <c:tx>
            <c:rich>
              <a:bodyPr/>
              <a:lstStyle/>
              <a:p>
                <a:pPr>
                  <a:defRPr/>
                </a:pPr>
                <a:r>
                  <a:rPr lang="en-GB"/>
                  <a:t>Year</a:t>
                </a:r>
              </a:p>
            </c:rich>
          </c:tx>
          <c:layout/>
          <c:overlay val="0"/>
        </c:title>
        <c:numFmt formatCode="General" sourceLinked="1"/>
        <c:majorTickMark val="out"/>
        <c:minorTickMark val="none"/>
        <c:tickLblPos val="nextTo"/>
        <c:crossAx val="96658560"/>
        <c:crosses val="autoZero"/>
        <c:crossBetween val="midCat"/>
      </c:valAx>
      <c:valAx>
        <c:axId val="96658560"/>
        <c:scaling>
          <c:orientation val="minMax"/>
        </c:scaling>
        <c:delete val="0"/>
        <c:axPos val="l"/>
        <c:title>
          <c:tx>
            <c:rich>
              <a:bodyPr rot="-5400000" vert="horz"/>
              <a:lstStyle/>
              <a:p>
                <a:pPr>
                  <a:defRPr/>
                </a:pPr>
                <a:r>
                  <a:rPr lang="en-GB"/>
                  <a:t>Number of publications</a:t>
                </a:r>
              </a:p>
            </c:rich>
          </c:tx>
          <c:layout>
            <c:manualLayout>
              <c:xMode val="edge"/>
              <c:yMode val="edge"/>
              <c:x val="2.7208223972003499E-2"/>
              <c:y val="0.16012904636920383"/>
            </c:manualLayout>
          </c:layout>
          <c:overlay val="0"/>
        </c:title>
        <c:numFmt formatCode="General" sourceLinked="1"/>
        <c:majorTickMark val="out"/>
        <c:minorTickMark val="none"/>
        <c:tickLblPos val="nextTo"/>
        <c:crossAx val="96652288"/>
        <c:crosses val="autoZero"/>
        <c:crossBetween val="midCat"/>
        <c:majorUnit val="500"/>
      </c:valAx>
      <c:spPr>
        <a:ln w="19050">
          <a:solidFill>
            <a:schemeClr val="tx1"/>
          </a:solidFill>
        </a:ln>
      </c:spPr>
    </c:plotArea>
    <c:legend>
      <c:legendPos val="r"/>
      <c:layout>
        <c:manualLayout>
          <c:xMode val="edge"/>
          <c:yMode val="edge"/>
          <c:x val="0.21646152439900238"/>
          <c:y val="8.3100852498978528E-2"/>
          <c:w val="0.35648129921259841"/>
          <c:h val="0.16266693638087201"/>
        </c:manualLayout>
      </c:layout>
      <c:overlay val="0"/>
    </c:legend>
    <c:plotVisOnly val="1"/>
    <c:dispBlanksAs val="gap"/>
    <c:showDLblsOverMax val="0"/>
  </c:chart>
  <c:spPr>
    <a:ln>
      <a:noFill/>
    </a:ln>
  </c:spPr>
  <c:txPr>
    <a:bodyPr/>
    <a:lstStyle/>
    <a:p>
      <a:pPr>
        <a:defRPr sz="12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E53999-3A47-4FF1-B1E0-838C3D24A5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35</Pages>
  <Words>23182</Words>
  <Characters>132142</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1550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mer Elsayed</dc:creator>
  <cp:lastModifiedBy>Hassanin, Hany S</cp:lastModifiedBy>
  <cp:revision>7</cp:revision>
  <cp:lastPrinted>2018-06-25T11:06:00Z</cp:lastPrinted>
  <dcterms:created xsi:type="dcterms:W3CDTF">2018-06-25T11:03:00Z</dcterms:created>
  <dcterms:modified xsi:type="dcterms:W3CDTF">2018-06-25T11:54:00Z</dcterms:modified>
</cp:coreProperties>
</file>